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webp" ContentType="image/webp"/>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media/image10.jpg" ContentType="image/png"/>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5A70CA" w14:textId="77777777" w:rsidR="0008218C" w:rsidRPr="00527A0A" w:rsidRDefault="0008218C" w:rsidP="0008218C">
      <w:pPr>
        <w:pStyle w:val="Normalsinformato"/>
        <w:spacing w:line="360" w:lineRule="auto"/>
        <w:jc w:val="center"/>
        <w:rPr>
          <w:rFonts w:ascii="Arial" w:hAnsi="Arial" w:cs="Arial"/>
          <w:b/>
          <w:bCs/>
        </w:rPr>
      </w:pPr>
      <w:bookmarkStart w:id="0" w:name="_Hlk133945549"/>
      <w:bookmarkEnd w:id="0"/>
      <w:r w:rsidRPr="00527A0A">
        <w:rPr>
          <w:rFonts w:ascii="Arial" w:hAnsi="Arial" w:cs="Arial"/>
          <w:b/>
          <w:bCs/>
        </w:rPr>
        <w:t>Universidad Tecnológica de La Habana “José Antonio Echeverría”</w:t>
      </w:r>
    </w:p>
    <w:p w14:paraId="66A5D2E4" w14:textId="77777777" w:rsidR="0008218C" w:rsidRPr="00527A0A" w:rsidRDefault="0008218C" w:rsidP="0008218C">
      <w:pPr>
        <w:pStyle w:val="Normalsinformato"/>
        <w:spacing w:line="360" w:lineRule="auto"/>
        <w:jc w:val="center"/>
        <w:rPr>
          <w:rFonts w:ascii="Arial" w:hAnsi="Arial" w:cs="Arial"/>
          <w:b/>
          <w:bCs/>
        </w:rPr>
      </w:pPr>
      <w:r w:rsidRPr="00527A0A">
        <w:rPr>
          <w:rFonts w:ascii="Arial" w:hAnsi="Arial" w:cs="Arial"/>
          <w:b/>
          <w:bCs/>
        </w:rPr>
        <w:t>Facultad de Ingeniería Informática.</w:t>
      </w:r>
    </w:p>
    <w:p w14:paraId="0298690C" w14:textId="77777777" w:rsidR="0008218C" w:rsidRPr="00527A0A" w:rsidRDefault="0008218C" w:rsidP="0008218C">
      <w:pPr>
        <w:pStyle w:val="Normalsinformato"/>
        <w:spacing w:line="360" w:lineRule="auto"/>
        <w:jc w:val="center"/>
        <w:rPr>
          <w:rFonts w:ascii="Arial" w:hAnsi="Arial" w:cs="Arial"/>
          <w:b/>
          <w:bCs/>
        </w:rPr>
      </w:pPr>
    </w:p>
    <w:p w14:paraId="2C029A46" w14:textId="14A3A3EA" w:rsidR="0008218C" w:rsidRPr="00527A0A" w:rsidRDefault="0008218C" w:rsidP="0008218C">
      <w:pPr>
        <w:pStyle w:val="Normalsinformato"/>
        <w:spacing w:line="360" w:lineRule="auto"/>
        <w:jc w:val="center"/>
        <w:rPr>
          <w:rFonts w:ascii="Arial" w:hAnsi="Arial" w:cs="Arial"/>
          <w:b/>
          <w:bCs/>
        </w:rPr>
      </w:pPr>
      <w:r w:rsidRPr="00527A0A">
        <w:rPr>
          <w:rFonts w:ascii="Arial" w:hAnsi="Arial" w:cs="Arial"/>
          <w:b/>
          <w:bCs/>
        </w:rPr>
        <w:t xml:space="preserve">Filial de Ciencias Técnicas </w:t>
      </w:r>
      <w:r w:rsidR="0001174A" w:rsidRPr="00AB420A">
        <w:rPr>
          <w:rFonts w:ascii="Arial" w:hAnsi="Arial" w:cs="Arial"/>
          <w:b/>
          <w:bCs/>
          <w:lang w:val="es-MX"/>
        </w:rPr>
        <w:t>“</w:t>
      </w:r>
      <w:r w:rsidRPr="00527A0A">
        <w:rPr>
          <w:rFonts w:ascii="Arial" w:hAnsi="Arial" w:cs="Arial"/>
          <w:b/>
          <w:bCs/>
        </w:rPr>
        <w:t>Diez de Octubre</w:t>
      </w:r>
      <w:r w:rsidR="0001174A">
        <w:rPr>
          <w:rFonts w:ascii="Arial" w:hAnsi="Arial" w:cs="Arial"/>
          <w:b/>
          <w:bCs/>
        </w:rPr>
        <w:t>”</w:t>
      </w:r>
      <w:r w:rsidRPr="00527A0A">
        <w:rPr>
          <w:rFonts w:ascii="Arial" w:hAnsi="Arial" w:cs="Arial"/>
          <w:b/>
          <w:bCs/>
        </w:rPr>
        <w:t>.</w:t>
      </w:r>
    </w:p>
    <w:p w14:paraId="7AE529A6" w14:textId="77777777" w:rsidR="0008218C" w:rsidRPr="00527A0A" w:rsidRDefault="0008218C" w:rsidP="0008218C">
      <w:pPr>
        <w:pStyle w:val="Normalsinformato"/>
        <w:spacing w:line="360" w:lineRule="auto"/>
        <w:rPr>
          <w:rFonts w:ascii="Arial" w:hAnsi="Arial" w:cs="Arial"/>
        </w:rPr>
      </w:pPr>
    </w:p>
    <w:p w14:paraId="447BBB51" w14:textId="77777777" w:rsidR="0008218C" w:rsidRPr="00527A0A" w:rsidRDefault="0008218C" w:rsidP="0008218C">
      <w:pPr>
        <w:pStyle w:val="Normalsinformato"/>
        <w:spacing w:line="360" w:lineRule="auto"/>
        <w:rPr>
          <w:rFonts w:ascii="Arial" w:hAnsi="Arial" w:cs="Arial"/>
        </w:rPr>
      </w:pPr>
    </w:p>
    <w:p w14:paraId="59CDEF8F" w14:textId="77777777" w:rsidR="0008218C" w:rsidRPr="00527A0A" w:rsidRDefault="0008218C" w:rsidP="00342F64">
      <w:pPr>
        <w:ind w:left="1416" w:hanging="1416"/>
        <w:jc w:val="center"/>
        <w:rPr>
          <w:b/>
          <w:color w:val="000000"/>
          <w:lang w:val="es-ES_tradnl"/>
        </w:rPr>
      </w:pPr>
      <w:r w:rsidRPr="00527A0A">
        <w:rPr>
          <w:b/>
          <w:noProof/>
          <w:color w:val="000000"/>
          <w:lang w:eastAsia="es-ES_tradnl"/>
        </w:rPr>
        <w:drawing>
          <wp:inline distT="0" distB="0" distL="0" distR="0" wp14:anchorId="3B7F4A3A" wp14:editId="1D4F7049">
            <wp:extent cx="751205" cy="772795"/>
            <wp:effectExtent l="0" t="0" r="9525" b="825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1205" cy="772795"/>
                    </a:xfrm>
                    <a:prstGeom prst="rect">
                      <a:avLst/>
                    </a:prstGeom>
                    <a:noFill/>
                    <a:ln>
                      <a:noFill/>
                    </a:ln>
                  </pic:spPr>
                </pic:pic>
              </a:graphicData>
            </a:graphic>
          </wp:inline>
        </w:drawing>
      </w:r>
    </w:p>
    <w:p w14:paraId="4C6C38AF" w14:textId="77777777" w:rsidR="0008218C" w:rsidRPr="00527A0A" w:rsidRDefault="0008218C" w:rsidP="003A15D1">
      <w:pPr>
        <w:ind w:left="708" w:hanging="708"/>
        <w:jc w:val="center"/>
        <w:rPr>
          <w:b/>
          <w:color w:val="000000"/>
        </w:rPr>
      </w:pPr>
      <w:r w:rsidRPr="00527A0A">
        <w:rPr>
          <w:b/>
          <w:noProof/>
          <w:color w:val="000000"/>
          <w:lang w:eastAsia="es-ES_tradnl"/>
        </w:rPr>
        <w:drawing>
          <wp:inline distT="0" distB="0" distL="0" distR="0" wp14:anchorId="0B935280" wp14:editId="2DD0B1E6">
            <wp:extent cx="783590" cy="32639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83590" cy="326390"/>
                    </a:xfrm>
                    <a:prstGeom prst="rect">
                      <a:avLst/>
                    </a:prstGeom>
                    <a:noFill/>
                    <a:ln>
                      <a:noFill/>
                    </a:ln>
                  </pic:spPr>
                </pic:pic>
              </a:graphicData>
            </a:graphic>
          </wp:inline>
        </w:drawing>
      </w:r>
    </w:p>
    <w:p w14:paraId="6EC77573" w14:textId="77777777" w:rsidR="0008218C" w:rsidRPr="00527A0A" w:rsidRDefault="0008218C" w:rsidP="0008218C">
      <w:pPr>
        <w:rPr>
          <w:b/>
          <w:color w:val="000000"/>
          <w:lang w:val="es-ES"/>
        </w:rPr>
      </w:pPr>
    </w:p>
    <w:p w14:paraId="79A69272" w14:textId="12F0BE7C" w:rsidR="0008218C" w:rsidRPr="00527A0A" w:rsidRDefault="00F0290D" w:rsidP="00320290">
      <w:pPr>
        <w:ind w:left="708" w:hanging="708"/>
        <w:jc w:val="center"/>
      </w:pPr>
      <w:r>
        <w:rPr>
          <w:b/>
          <w:bCs/>
          <w:sz w:val="32"/>
          <w:szCs w:val="32"/>
        </w:rPr>
        <w:t>S</w:t>
      </w:r>
      <w:r w:rsidRPr="00BE6C7E">
        <w:rPr>
          <w:b/>
          <w:bCs/>
          <w:sz w:val="32"/>
          <w:szCs w:val="32"/>
        </w:rPr>
        <w:t>istema inform</w:t>
      </w:r>
      <w:r w:rsidRPr="00BE6C7E">
        <w:rPr>
          <w:b/>
          <w:bCs/>
          <w:sz w:val="32"/>
          <w:szCs w:val="32"/>
          <w:lang w:val="es-ES"/>
        </w:rPr>
        <w:t>ático para la implementación del Número Internacional Normalizado para la Música en Cuba</w:t>
      </w:r>
      <w:r w:rsidRPr="00BE6C7E">
        <w:rPr>
          <w:b/>
          <w:bCs/>
          <w:sz w:val="32"/>
          <w:szCs w:val="32"/>
        </w:rPr>
        <w:t>.</w:t>
      </w:r>
    </w:p>
    <w:p w14:paraId="03153434" w14:textId="1594F1EE" w:rsidR="00F0290D" w:rsidRPr="00BE6C7E" w:rsidRDefault="00F0290D" w:rsidP="00F0290D">
      <w:pPr>
        <w:pStyle w:val="Normalsinformato"/>
        <w:spacing w:line="360" w:lineRule="auto"/>
        <w:jc w:val="center"/>
        <w:rPr>
          <w:rFonts w:ascii="Arial" w:hAnsi="Arial" w:cs="Arial"/>
          <w:b/>
          <w:bCs/>
          <w:caps/>
        </w:rPr>
      </w:pPr>
      <w:r w:rsidRPr="00BE6C7E">
        <w:rPr>
          <w:rFonts w:ascii="Arial" w:hAnsi="Arial" w:cs="Arial"/>
          <w:b/>
          <w:bCs/>
        </w:rPr>
        <w:t>Trabajo de diploma para optar por el título de Ingeniería Informática</w:t>
      </w:r>
      <w:r>
        <w:rPr>
          <w:rFonts w:ascii="Arial" w:hAnsi="Arial" w:cs="Arial"/>
          <w:b/>
          <w:bCs/>
        </w:rPr>
        <w:t>.</w:t>
      </w:r>
    </w:p>
    <w:p w14:paraId="2913F464" w14:textId="77777777" w:rsidR="0008218C" w:rsidRPr="00527A0A" w:rsidRDefault="0008218C" w:rsidP="0008218C">
      <w:pPr>
        <w:pStyle w:val="Normalsinformato"/>
        <w:spacing w:line="360" w:lineRule="auto"/>
        <w:rPr>
          <w:rFonts w:ascii="Arial" w:hAnsi="Arial" w:cs="Arial"/>
          <w:caps/>
          <w:u w:val="single"/>
        </w:rPr>
      </w:pPr>
    </w:p>
    <w:p w14:paraId="7D935E5E" w14:textId="77777777" w:rsidR="0008218C" w:rsidRPr="00527A0A" w:rsidRDefault="0008218C" w:rsidP="0008218C">
      <w:pPr>
        <w:pStyle w:val="Normalsinformato"/>
        <w:spacing w:line="360" w:lineRule="auto"/>
        <w:rPr>
          <w:rFonts w:ascii="Arial" w:hAnsi="Arial" w:cs="Arial"/>
          <w:caps/>
          <w:u w:val="single"/>
        </w:rPr>
      </w:pPr>
    </w:p>
    <w:tbl>
      <w:tblPr>
        <w:tblW w:w="0" w:type="auto"/>
        <w:tblLook w:val="0000" w:firstRow="0" w:lastRow="0" w:firstColumn="0" w:lastColumn="0" w:noHBand="0" w:noVBand="0"/>
      </w:tblPr>
      <w:tblGrid>
        <w:gridCol w:w="1561"/>
        <w:gridCol w:w="5385"/>
      </w:tblGrid>
      <w:tr w:rsidR="00F0290D" w:rsidRPr="00527A0A" w14:paraId="609CEA2E" w14:textId="77777777" w:rsidTr="005E5ECA">
        <w:tc>
          <w:tcPr>
            <w:tcW w:w="1561" w:type="dxa"/>
          </w:tcPr>
          <w:p w14:paraId="609E2350" w14:textId="77777777" w:rsidR="00F0290D" w:rsidRPr="00E96168" w:rsidRDefault="00F0290D" w:rsidP="005E5ECA">
            <w:pPr>
              <w:pStyle w:val="Normalsinformato"/>
              <w:spacing w:line="360" w:lineRule="auto"/>
              <w:jc w:val="left"/>
              <w:rPr>
                <w:rFonts w:ascii="Arial" w:hAnsi="Arial" w:cs="Arial"/>
                <w:b/>
                <w:bCs/>
              </w:rPr>
            </w:pPr>
            <w:r w:rsidRPr="00E96168">
              <w:rPr>
                <w:rFonts w:ascii="Arial" w:hAnsi="Arial" w:cs="Arial"/>
                <w:b/>
                <w:bCs/>
              </w:rPr>
              <w:t>Autor:</w:t>
            </w:r>
          </w:p>
        </w:tc>
        <w:tc>
          <w:tcPr>
            <w:tcW w:w="5385" w:type="dxa"/>
          </w:tcPr>
          <w:p w14:paraId="595844D5" w14:textId="77777777" w:rsidR="00F0290D" w:rsidRPr="00E96168" w:rsidRDefault="00F0290D" w:rsidP="005E5ECA">
            <w:pPr>
              <w:pStyle w:val="Normalsinformato"/>
              <w:spacing w:line="360" w:lineRule="auto"/>
              <w:rPr>
                <w:rFonts w:ascii="Arial" w:hAnsi="Arial" w:cs="Arial"/>
                <w:u w:val="single"/>
              </w:rPr>
            </w:pPr>
            <w:r w:rsidRPr="00E96168">
              <w:rPr>
                <w:rFonts w:ascii="Arial" w:hAnsi="Arial" w:cs="Arial"/>
              </w:rPr>
              <w:t>Antonio Cruz González</w:t>
            </w:r>
            <w:r w:rsidRPr="00E96168">
              <w:rPr>
                <w:rFonts w:ascii="Arial" w:hAnsi="Arial" w:cs="Arial"/>
                <w:u w:val="single"/>
              </w:rPr>
              <w:t xml:space="preserve"> </w:t>
            </w:r>
          </w:p>
          <w:p w14:paraId="3A9F9EC2" w14:textId="5B3D82F7" w:rsidR="00E96168" w:rsidRDefault="00000000" w:rsidP="005E5ECA">
            <w:pPr>
              <w:pStyle w:val="Normalsinformato"/>
              <w:spacing w:line="360" w:lineRule="auto"/>
              <w:rPr>
                <w:rFonts w:ascii="Arial" w:hAnsi="Arial" w:cs="Arial"/>
              </w:rPr>
            </w:pPr>
            <w:hyperlink r:id="rId10" w:history="1">
              <w:r w:rsidR="00E96168" w:rsidRPr="009A7109">
                <w:rPr>
                  <w:rStyle w:val="Hipervnculo"/>
                  <w:rFonts w:ascii="Arial" w:hAnsi="Arial" w:cs="Arial"/>
                </w:rPr>
                <w:t>antoniocruzglez24@gmail.com</w:t>
              </w:r>
            </w:hyperlink>
          </w:p>
          <w:p w14:paraId="2DBDACDA" w14:textId="2E28D451" w:rsidR="00E96168" w:rsidRPr="00E96168" w:rsidRDefault="00E96168" w:rsidP="005E5ECA">
            <w:pPr>
              <w:pStyle w:val="Normalsinformato"/>
              <w:spacing w:line="360" w:lineRule="auto"/>
              <w:rPr>
                <w:rFonts w:ascii="Arial" w:hAnsi="Arial" w:cs="Arial"/>
              </w:rPr>
            </w:pPr>
          </w:p>
        </w:tc>
      </w:tr>
      <w:tr w:rsidR="00F0290D" w:rsidRPr="00527A0A" w14:paraId="3A8CBAEF" w14:textId="77777777" w:rsidTr="005E5ECA">
        <w:tc>
          <w:tcPr>
            <w:tcW w:w="1561" w:type="dxa"/>
          </w:tcPr>
          <w:p w14:paraId="7ED0CF62" w14:textId="77777777" w:rsidR="00F0290D" w:rsidRPr="00E96168" w:rsidRDefault="00F0290D" w:rsidP="005E5ECA">
            <w:pPr>
              <w:pStyle w:val="Normalsinformato"/>
              <w:spacing w:line="360" w:lineRule="auto"/>
              <w:jc w:val="left"/>
              <w:rPr>
                <w:rFonts w:ascii="Arial" w:hAnsi="Arial" w:cs="Arial"/>
                <w:b/>
                <w:bCs/>
              </w:rPr>
            </w:pPr>
            <w:r w:rsidRPr="00E96168">
              <w:rPr>
                <w:rFonts w:ascii="Arial" w:hAnsi="Arial" w:cs="Arial"/>
                <w:b/>
                <w:bCs/>
              </w:rPr>
              <w:t>Tutor:</w:t>
            </w:r>
          </w:p>
        </w:tc>
        <w:tc>
          <w:tcPr>
            <w:tcW w:w="5385" w:type="dxa"/>
          </w:tcPr>
          <w:p w14:paraId="2BB0D94A" w14:textId="77777777" w:rsidR="00F0290D" w:rsidRPr="00E96168" w:rsidRDefault="00F0290D" w:rsidP="005E5ECA">
            <w:pPr>
              <w:pStyle w:val="Normalsinformato"/>
              <w:spacing w:line="360" w:lineRule="auto"/>
              <w:jc w:val="left"/>
              <w:rPr>
                <w:rFonts w:ascii="Arial" w:hAnsi="Arial" w:cs="Arial"/>
                <w:u w:val="single"/>
              </w:rPr>
            </w:pPr>
            <w:r w:rsidRPr="00E96168">
              <w:rPr>
                <w:rFonts w:ascii="Arial" w:hAnsi="Arial" w:cs="Arial"/>
              </w:rPr>
              <w:t xml:space="preserve">MsC. Juan Luis Rodríguez Dágueles </w:t>
            </w:r>
          </w:p>
        </w:tc>
      </w:tr>
      <w:tr w:rsidR="00F0290D" w:rsidRPr="00527A0A" w14:paraId="3DF38304" w14:textId="77777777" w:rsidTr="005E5ECA">
        <w:tc>
          <w:tcPr>
            <w:tcW w:w="1561" w:type="dxa"/>
          </w:tcPr>
          <w:p w14:paraId="43EC2E80" w14:textId="13FA2ABB" w:rsidR="00F0290D" w:rsidRPr="00E96168" w:rsidRDefault="00F0290D" w:rsidP="005E5ECA">
            <w:pPr>
              <w:pStyle w:val="Normalsinformato"/>
              <w:spacing w:line="360" w:lineRule="auto"/>
              <w:rPr>
                <w:rFonts w:ascii="Arial" w:hAnsi="Arial" w:cs="Arial"/>
                <w:b/>
                <w:bCs/>
              </w:rPr>
            </w:pPr>
          </w:p>
        </w:tc>
        <w:tc>
          <w:tcPr>
            <w:tcW w:w="5385" w:type="dxa"/>
          </w:tcPr>
          <w:p w14:paraId="56C0CFDF" w14:textId="269BF046" w:rsidR="00F0290D" w:rsidRPr="00E96168" w:rsidRDefault="00000000" w:rsidP="005E5ECA">
            <w:pPr>
              <w:pStyle w:val="Normalsinformato"/>
              <w:spacing w:line="360" w:lineRule="auto"/>
              <w:rPr>
                <w:rFonts w:ascii="Arial" w:hAnsi="Arial" w:cs="Arial"/>
              </w:rPr>
            </w:pPr>
            <w:hyperlink r:id="rId11" w:history="1">
              <w:r w:rsidR="00E96168" w:rsidRPr="009A7109">
                <w:rPr>
                  <w:rStyle w:val="Hipervnculo"/>
                  <w:rFonts w:ascii="Arial" w:hAnsi="Arial" w:cs="Arial"/>
                </w:rPr>
                <w:t>juan.luis@desoft.cu</w:t>
              </w:r>
            </w:hyperlink>
          </w:p>
        </w:tc>
      </w:tr>
    </w:tbl>
    <w:p w14:paraId="4A44242F" w14:textId="77777777" w:rsidR="0008218C" w:rsidRPr="00527A0A" w:rsidRDefault="0008218C" w:rsidP="0008218C">
      <w:pPr>
        <w:rPr>
          <w:lang w:val="es-ES"/>
        </w:rPr>
      </w:pPr>
    </w:p>
    <w:p w14:paraId="1C80156C" w14:textId="77777777" w:rsidR="002935A7" w:rsidRDefault="002935A7" w:rsidP="00574D38">
      <w:pPr>
        <w:pStyle w:val="Normalsinformato"/>
        <w:spacing w:line="360" w:lineRule="auto"/>
        <w:ind w:left="708" w:hanging="708"/>
        <w:jc w:val="center"/>
        <w:rPr>
          <w:rFonts w:ascii="Arial" w:hAnsi="Arial" w:cs="Arial"/>
          <w:b/>
          <w:bCs/>
        </w:rPr>
      </w:pPr>
    </w:p>
    <w:p w14:paraId="45EDF213" w14:textId="77777777" w:rsidR="002935A7" w:rsidRDefault="002935A7" w:rsidP="0008218C">
      <w:pPr>
        <w:pStyle w:val="Normalsinformato"/>
        <w:spacing w:line="360" w:lineRule="auto"/>
        <w:jc w:val="center"/>
        <w:rPr>
          <w:rFonts w:ascii="Arial" w:hAnsi="Arial" w:cs="Arial"/>
          <w:b/>
          <w:bCs/>
        </w:rPr>
      </w:pPr>
    </w:p>
    <w:p w14:paraId="65477C62" w14:textId="2950B38D" w:rsidR="002935A7" w:rsidRDefault="002935A7" w:rsidP="0008218C">
      <w:pPr>
        <w:pStyle w:val="Normalsinformato"/>
        <w:spacing w:line="360" w:lineRule="auto"/>
        <w:jc w:val="center"/>
        <w:rPr>
          <w:rFonts w:ascii="Arial" w:hAnsi="Arial" w:cs="Arial"/>
          <w:b/>
          <w:bCs/>
        </w:rPr>
      </w:pPr>
    </w:p>
    <w:p w14:paraId="4C8220BD" w14:textId="77777777" w:rsidR="00F0290D" w:rsidRDefault="00F0290D" w:rsidP="0008218C">
      <w:pPr>
        <w:pStyle w:val="Normalsinformato"/>
        <w:spacing w:line="360" w:lineRule="auto"/>
        <w:jc w:val="center"/>
        <w:rPr>
          <w:rFonts w:ascii="Arial" w:hAnsi="Arial" w:cs="Arial"/>
          <w:b/>
          <w:bCs/>
        </w:rPr>
      </w:pPr>
    </w:p>
    <w:p w14:paraId="332CFBE9" w14:textId="027BB0DE" w:rsidR="0008218C" w:rsidRPr="00527A0A" w:rsidRDefault="0008218C" w:rsidP="0008218C">
      <w:pPr>
        <w:pStyle w:val="Normalsinformato"/>
        <w:spacing w:line="360" w:lineRule="auto"/>
        <w:jc w:val="center"/>
        <w:rPr>
          <w:rFonts w:ascii="Arial" w:hAnsi="Arial" w:cs="Arial"/>
          <w:b/>
          <w:bCs/>
        </w:rPr>
      </w:pPr>
      <w:r w:rsidRPr="00527A0A">
        <w:rPr>
          <w:rFonts w:ascii="Arial" w:hAnsi="Arial" w:cs="Arial"/>
          <w:b/>
          <w:bCs/>
        </w:rPr>
        <w:t>La Habana, Cuba</w:t>
      </w:r>
    </w:p>
    <w:p w14:paraId="6BED3868" w14:textId="690E5604" w:rsidR="00F0290D" w:rsidRDefault="00E96168" w:rsidP="00F0290D">
      <w:pPr>
        <w:pStyle w:val="Normalsinformato"/>
        <w:spacing w:line="360" w:lineRule="auto"/>
        <w:jc w:val="center"/>
        <w:rPr>
          <w:rFonts w:ascii="Arial" w:hAnsi="Arial" w:cs="Arial"/>
          <w:b/>
          <w:bCs/>
        </w:rPr>
      </w:pPr>
      <w:r>
        <w:rPr>
          <w:rFonts w:ascii="Arial" w:hAnsi="Arial" w:cs="Arial"/>
          <w:b/>
          <w:bCs/>
        </w:rPr>
        <w:t>Mayo</w:t>
      </w:r>
      <w:r w:rsidR="0008218C" w:rsidRPr="00527A0A">
        <w:rPr>
          <w:rFonts w:ascii="Arial" w:hAnsi="Arial" w:cs="Arial"/>
          <w:b/>
          <w:bCs/>
        </w:rPr>
        <w:t xml:space="preserve"> 202</w:t>
      </w:r>
      <w:r>
        <w:rPr>
          <w:rFonts w:ascii="Arial" w:hAnsi="Arial" w:cs="Arial"/>
          <w:b/>
          <w:bCs/>
        </w:rPr>
        <w:t>4</w:t>
      </w:r>
    </w:p>
    <w:p w14:paraId="5C60163E" w14:textId="77777777" w:rsidR="008F71A8" w:rsidRPr="007330CD" w:rsidRDefault="008F71A8" w:rsidP="008F71A8">
      <w:pPr>
        <w:pStyle w:val="Ttulosinnumerar"/>
        <w:rPr>
          <w:rFonts w:cs="Arial"/>
        </w:rPr>
      </w:pPr>
      <w:r>
        <w:rPr>
          <w:rFonts w:cs="Arial"/>
        </w:rPr>
        <w:lastRenderedPageBreak/>
        <w:t>D</w:t>
      </w:r>
      <w:r w:rsidRPr="007330CD">
        <w:rPr>
          <w:rFonts w:cs="Arial"/>
        </w:rPr>
        <w:t>ECLARACIÓN DE AUTORÍA</w:t>
      </w:r>
    </w:p>
    <w:p w14:paraId="6D4229B4" w14:textId="77777777" w:rsidR="008F71A8" w:rsidRPr="001F55BF" w:rsidRDefault="008F71A8" w:rsidP="008F71A8">
      <w:pPr>
        <w:rPr>
          <w:lang w:val="es-ES"/>
        </w:rPr>
      </w:pPr>
      <w:r w:rsidRPr="001F55BF">
        <w:rPr>
          <w:lang w:val="es-ES"/>
        </w:rPr>
        <w:t>Declaro que soy el único autor de este trabajo y autorizo a</w:t>
      </w:r>
      <w:r>
        <w:rPr>
          <w:lang w:val="es-ES"/>
        </w:rPr>
        <w:t>l Grupo de Gestión de la Cámara Cubana del Libro</w:t>
      </w:r>
      <w:r w:rsidRPr="001F55BF">
        <w:rPr>
          <w:lang w:val="es-ES"/>
        </w:rPr>
        <w:t xml:space="preserve"> de</w:t>
      </w:r>
      <w:r>
        <w:rPr>
          <w:lang w:val="es-ES"/>
        </w:rPr>
        <w:t xml:space="preserve"> la Agencia Cubana del ISBN</w:t>
      </w:r>
      <w:r w:rsidRPr="001F55BF">
        <w:rPr>
          <w:lang w:val="es-ES"/>
        </w:rPr>
        <w:t xml:space="preserve"> y a</w:t>
      </w:r>
      <w:r>
        <w:rPr>
          <w:lang w:val="es-ES"/>
        </w:rPr>
        <w:t xml:space="preserve"> </w:t>
      </w:r>
      <w:r w:rsidRPr="001F55BF">
        <w:rPr>
          <w:lang w:val="es-ES"/>
        </w:rPr>
        <w:t>l</w:t>
      </w:r>
      <w:r>
        <w:rPr>
          <w:lang w:val="es-ES"/>
        </w:rPr>
        <w:t>a Facultad de Ingeniería Informática</w:t>
      </w:r>
      <w:r w:rsidRPr="001F55BF">
        <w:rPr>
          <w:lang w:val="es-ES"/>
        </w:rPr>
        <w:t xml:space="preserve"> para que hagan el uso que estimen pertinente con este trabajo.</w:t>
      </w:r>
    </w:p>
    <w:p w14:paraId="1E46CEC9" w14:textId="77777777" w:rsidR="008F71A8" w:rsidRPr="007330CD" w:rsidRDefault="008F71A8" w:rsidP="008F71A8">
      <w:pPr>
        <w:rPr>
          <w:lang w:val="es-ES"/>
        </w:rPr>
      </w:pPr>
    </w:p>
    <w:p w14:paraId="1D77BA2E" w14:textId="77777777" w:rsidR="008F71A8" w:rsidRPr="001F55BF" w:rsidRDefault="008F71A8" w:rsidP="008F71A8">
      <w:pPr>
        <w:rPr>
          <w:lang w:val="es-ES"/>
        </w:rPr>
      </w:pPr>
      <w:r w:rsidRPr="001F55BF">
        <w:rPr>
          <w:lang w:val="es-ES"/>
        </w:rPr>
        <w:t xml:space="preserve">Para que así conste firmo la presente a los </w:t>
      </w:r>
      <w:r w:rsidRPr="00D93DBF">
        <w:rPr>
          <w:u w:val="single"/>
          <w:lang w:val="es-ES"/>
        </w:rPr>
        <w:t xml:space="preserve"> 24</w:t>
      </w:r>
      <w:r>
        <w:rPr>
          <w:u w:val="single"/>
          <w:lang w:val="es-ES"/>
        </w:rPr>
        <w:t xml:space="preserve"> </w:t>
      </w:r>
      <w:r w:rsidRPr="001F55BF">
        <w:rPr>
          <w:lang w:val="es-ES"/>
        </w:rPr>
        <w:t xml:space="preserve"> días del mes de</w:t>
      </w:r>
      <w:r>
        <w:rPr>
          <w:lang w:val="es-ES"/>
        </w:rPr>
        <w:t xml:space="preserve"> </w:t>
      </w:r>
      <w:r w:rsidRPr="00D93DBF">
        <w:rPr>
          <w:u w:val="single"/>
          <w:lang w:val="es-ES"/>
        </w:rPr>
        <w:t xml:space="preserve"> mayo </w:t>
      </w:r>
      <w:r w:rsidRPr="001F55BF">
        <w:rPr>
          <w:lang w:val="es-ES"/>
        </w:rPr>
        <w:t xml:space="preserve"> del </w:t>
      </w:r>
      <w:r w:rsidRPr="00D93DBF">
        <w:rPr>
          <w:u w:val="single"/>
          <w:lang w:val="es-ES"/>
        </w:rPr>
        <w:t xml:space="preserve"> 2024</w:t>
      </w:r>
      <w:r w:rsidRPr="001F55BF">
        <w:rPr>
          <w:lang w:val="es-ES"/>
        </w:rPr>
        <w:t>.</w:t>
      </w:r>
    </w:p>
    <w:p w14:paraId="152E434A" w14:textId="77777777" w:rsidR="008F71A8" w:rsidRPr="001F55BF" w:rsidRDefault="008F71A8" w:rsidP="008F71A8">
      <w:pPr>
        <w:rPr>
          <w:lang w:val="es-ES"/>
        </w:rPr>
      </w:pPr>
    </w:p>
    <w:p w14:paraId="2AD839C9" w14:textId="77BFAC56" w:rsidR="008F71A8" w:rsidRDefault="008F71A8" w:rsidP="008F71A8">
      <w:pPr>
        <w:rPr>
          <w:lang w:val="es-ES"/>
        </w:rPr>
      </w:pPr>
      <w:r>
        <w:rPr>
          <w:noProof/>
        </w:rPr>
        <w:drawing>
          <wp:anchor distT="0" distB="0" distL="114300" distR="114300" simplePos="0" relativeHeight="251654656" behindDoc="0" locked="0" layoutInCell="1" allowOverlap="1" wp14:anchorId="5A856347" wp14:editId="31C9A540">
            <wp:simplePos x="0" y="0"/>
            <wp:positionH relativeFrom="margin">
              <wp:posOffset>-1270</wp:posOffset>
            </wp:positionH>
            <wp:positionV relativeFrom="margin">
              <wp:posOffset>2657475</wp:posOffset>
            </wp:positionV>
            <wp:extent cx="2078990" cy="1658620"/>
            <wp:effectExtent l="0" t="0" r="0" b="0"/>
            <wp:wrapNone/>
            <wp:docPr id="89186534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78990" cy="1658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2DADEF" w14:textId="77777777" w:rsidR="008F71A8" w:rsidRDefault="008F71A8" w:rsidP="008F71A8">
      <w:pPr>
        <w:rPr>
          <w:lang w:val="es-ES"/>
        </w:rPr>
      </w:pPr>
    </w:p>
    <w:p w14:paraId="27768277" w14:textId="727F37F2" w:rsidR="008F71A8" w:rsidRPr="001F55BF" w:rsidRDefault="008F71A8" w:rsidP="008F71A8">
      <w:pPr>
        <w:rPr>
          <w:lang w:val="es-ES"/>
        </w:rPr>
      </w:pPr>
      <w:r>
        <w:rPr>
          <w:noProof/>
        </w:rPr>
        <w:drawing>
          <wp:anchor distT="0" distB="0" distL="114300" distR="114300" simplePos="0" relativeHeight="251657728" behindDoc="0" locked="0" layoutInCell="1" allowOverlap="1" wp14:anchorId="4A3E8ACF" wp14:editId="2862D482">
            <wp:simplePos x="0" y="0"/>
            <wp:positionH relativeFrom="column">
              <wp:posOffset>2691765</wp:posOffset>
            </wp:positionH>
            <wp:positionV relativeFrom="paragraph">
              <wp:posOffset>86995</wp:posOffset>
            </wp:positionV>
            <wp:extent cx="2936240" cy="1165860"/>
            <wp:effectExtent l="0" t="0" r="0" b="0"/>
            <wp:wrapNone/>
            <wp:docPr id="9668801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36240" cy="116586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8856" w:type="dxa"/>
        <w:tblLook w:val="0000" w:firstRow="0" w:lastRow="0" w:firstColumn="0" w:lastColumn="0" w:noHBand="0" w:noVBand="0"/>
      </w:tblPr>
      <w:tblGrid>
        <w:gridCol w:w="4428"/>
        <w:gridCol w:w="4428"/>
      </w:tblGrid>
      <w:tr w:rsidR="008F71A8" w:rsidRPr="001F55BF" w14:paraId="7F68E13E" w14:textId="77777777" w:rsidTr="00201678">
        <w:tc>
          <w:tcPr>
            <w:tcW w:w="4428" w:type="dxa"/>
          </w:tcPr>
          <w:p w14:paraId="0877E481" w14:textId="77777777" w:rsidR="008F71A8" w:rsidRPr="001F55BF" w:rsidRDefault="008F71A8" w:rsidP="00201678">
            <w:pPr>
              <w:rPr>
                <w:lang w:val="es-ES"/>
              </w:rPr>
            </w:pPr>
          </w:p>
          <w:p w14:paraId="7A85D119" w14:textId="77777777" w:rsidR="008F71A8" w:rsidRPr="001F55BF" w:rsidRDefault="008F71A8" w:rsidP="00201678">
            <w:pPr>
              <w:rPr>
                <w:lang w:val="es-ES"/>
              </w:rPr>
            </w:pPr>
            <w:r w:rsidRPr="001F55BF">
              <w:rPr>
                <w:lang w:val="es-ES"/>
              </w:rPr>
              <w:t>____________________________</w:t>
            </w:r>
          </w:p>
          <w:p w14:paraId="7AB39AAC" w14:textId="77777777" w:rsidR="008F71A8" w:rsidRPr="001F55BF" w:rsidRDefault="008F71A8" w:rsidP="00201678">
            <w:pPr>
              <w:rPr>
                <w:lang w:val="es-ES"/>
              </w:rPr>
            </w:pPr>
            <w:r>
              <w:rPr>
                <w:lang w:val="es-ES"/>
              </w:rPr>
              <w:t xml:space="preserve">    Antonio Cruz González</w:t>
            </w:r>
          </w:p>
        </w:tc>
        <w:tc>
          <w:tcPr>
            <w:tcW w:w="4428" w:type="dxa"/>
          </w:tcPr>
          <w:p w14:paraId="5741BC95" w14:textId="77777777" w:rsidR="008F71A8" w:rsidRPr="001F55BF" w:rsidRDefault="008F71A8" w:rsidP="00201678">
            <w:pPr>
              <w:rPr>
                <w:lang w:val="es-ES"/>
              </w:rPr>
            </w:pPr>
          </w:p>
          <w:p w14:paraId="0FEC82F6" w14:textId="77777777" w:rsidR="008F71A8" w:rsidRPr="001F55BF" w:rsidRDefault="008F71A8" w:rsidP="00201678">
            <w:pPr>
              <w:rPr>
                <w:lang w:val="es-ES"/>
              </w:rPr>
            </w:pPr>
          </w:p>
        </w:tc>
      </w:tr>
    </w:tbl>
    <w:p w14:paraId="38CDD993" w14:textId="77777777" w:rsidR="006D6FD3" w:rsidRDefault="006D6FD3" w:rsidP="00F0290D">
      <w:pPr>
        <w:pStyle w:val="Normalsinformato"/>
        <w:spacing w:line="360" w:lineRule="auto"/>
        <w:jc w:val="center"/>
        <w:rPr>
          <w:rFonts w:ascii="Arial" w:hAnsi="Arial" w:cs="Arial"/>
          <w:b/>
          <w:bCs/>
        </w:rPr>
      </w:pPr>
    </w:p>
    <w:p w14:paraId="1A41E522" w14:textId="77777777" w:rsidR="006D6FD3" w:rsidRDefault="006D6FD3" w:rsidP="00F0290D">
      <w:pPr>
        <w:pStyle w:val="Normalsinformato"/>
        <w:spacing w:line="360" w:lineRule="auto"/>
        <w:jc w:val="center"/>
        <w:rPr>
          <w:rFonts w:ascii="Arial" w:hAnsi="Arial" w:cs="Arial"/>
          <w:b/>
          <w:bCs/>
        </w:rPr>
      </w:pPr>
    </w:p>
    <w:p w14:paraId="3753377E" w14:textId="77777777" w:rsidR="006D6FD3" w:rsidRDefault="006D6FD3" w:rsidP="00F0290D">
      <w:pPr>
        <w:pStyle w:val="Normalsinformato"/>
        <w:spacing w:line="360" w:lineRule="auto"/>
        <w:jc w:val="center"/>
        <w:rPr>
          <w:rFonts w:ascii="Arial" w:hAnsi="Arial" w:cs="Arial"/>
          <w:b/>
          <w:bCs/>
        </w:rPr>
      </w:pPr>
    </w:p>
    <w:p w14:paraId="14FF6F78" w14:textId="77777777" w:rsidR="006D6FD3" w:rsidRDefault="006D6FD3" w:rsidP="00F0290D">
      <w:pPr>
        <w:pStyle w:val="Normalsinformato"/>
        <w:spacing w:line="360" w:lineRule="auto"/>
        <w:jc w:val="center"/>
        <w:rPr>
          <w:rFonts w:ascii="Arial" w:hAnsi="Arial" w:cs="Arial"/>
          <w:b/>
          <w:bCs/>
        </w:rPr>
      </w:pPr>
    </w:p>
    <w:p w14:paraId="65880005" w14:textId="77777777" w:rsidR="006D6FD3" w:rsidRDefault="006D6FD3" w:rsidP="00F0290D">
      <w:pPr>
        <w:pStyle w:val="Normalsinformato"/>
        <w:spacing w:line="360" w:lineRule="auto"/>
        <w:jc w:val="center"/>
        <w:rPr>
          <w:rFonts w:ascii="Arial" w:hAnsi="Arial" w:cs="Arial"/>
          <w:b/>
          <w:bCs/>
        </w:rPr>
      </w:pPr>
    </w:p>
    <w:p w14:paraId="1668F31E" w14:textId="77777777" w:rsidR="006D6FD3" w:rsidRDefault="006D6FD3" w:rsidP="00F0290D">
      <w:pPr>
        <w:pStyle w:val="Normalsinformato"/>
        <w:spacing w:line="360" w:lineRule="auto"/>
        <w:jc w:val="center"/>
        <w:rPr>
          <w:rFonts w:ascii="Arial" w:hAnsi="Arial" w:cs="Arial"/>
          <w:b/>
          <w:bCs/>
        </w:rPr>
      </w:pPr>
    </w:p>
    <w:p w14:paraId="5E1B6EFA" w14:textId="77777777" w:rsidR="006D6FD3" w:rsidRDefault="006D6FD3" w:rsidP="00F0290D">
      <w:pPr>
        <w:pStyle w:val="Normalsinformato"/>
        <w:spacing w:line="360" w:lineRule="auto"/>
        <w:jc w:val="center"/>
        <w:rPr>
          <w:rFonts w:ascii="Arial" w:hAnsi="Arial" w:cs="Arial"/>
          <w:b/>
          <w:bCs/>
        </w:rPr>
      </w:pPr>
    </w:p>
    <w:p w14:paraId="2CEC71F6" w14:textId="77777777" w:rsidR="006D6FD3" w:rsidRDefault="006D6FD3" w:rsidP="00F0290D">
      <w:pPr>
        <w:pStyle w:val="Normalsinformato"/>
        <w:spacing w:line="360" w:lineRule="auto"/>
        <w:jc w:val="center"/>
        <w:rPr>
          <w:rFonts w:ascii="Arial" w:hAnsi="Arial" w:cs="Arial"/>
          <w:b/>
          <w:bCs/>
        </w:rPr>
      </w:pPr>
    </w:p>
    <w:p w14:paraId="7E6ED8CE" w14:textId="77777777" w:rsidR="006D6FD3" w:rsidRDefault="006D6FD3" w:rsidP="00F0290D">
      <w:pPr>
        <w:pStyle w:val="Normalsinformato"/>
        <w:spacing w:line="360" w:lineRule="auto"/>
        <w:jc w:val="center"/>
        <w:rPr>
          <w:rFonts w:ascii="Arial" w:hAnsi="Arial" w:cs="Arial"/>
          <w:b/>
          <w:bCs/>
        </w:rPr>
      </w:pPr>
    </w:p>
    <w:p w14:paraId="405B6396" w14:textId="77777777" w:rsidR="006D6FD3" w:rsidRDefault="006D6FD3" w:rsidP="00F0290D">
      <w:pPr>
        <w:pStyle w:val="Normalsinformato"/>
        <w:spacing w:line="360" w:lineRule="auto"/>
        <w:jc w:val="center"/>
        <w:rPr>
          <w:rFonts w:ascii="Arial" w:hAnsi="Arial" w:cs="Arial"/>
          <w:b/>
          <w:bCs/>
        </w:rPr>
      </w:pPr>
    </w:p>
    <w:p w14:paraId="117B5659" w14:textId="77777777" w:rsidR="006D6FD3" w:rsidRDefault="006D6FD3" w:rsidP="00F0290D">
      <w:pPr>
        <w:pStyle w:val="Normalsinformato"/>
        <w:spacing w:line="360" w:lineRule="auto"/>
        <w:jc w:val="center"/>
        <w:rPr>
          <w:rFonts w:ascii="Arial" w:hAnsi="Arial" w:cs="Arial"/>
          <w:b/>
          <w:bCs/>
        </w:rPr>
      </w:pPr>
    </w:p>
    <w:p w14:paraId="44FACE79" w14:textId="77777777" w:rsidR="006D6FD3" w:rsidRDefault="006D6FD3" w:rsidP="00F0290D">
      <w:pPr>
        <w:pStyle w:val="Normalsinformato"/>
        <w:spacing w:line="360" w:lineRule="auto"/>
        <w:jc w:val="center"/>
        <w:rPr>
          <w:rFonts w:ascii="Arial" w:hAnsi="Arial" w:cs="Arial"/>
          <w:b/>
          <w:bCs/>
        </w:rPr>
      </w:pPr>
    </w:p>
    <w:p w14:paraId="42B9446A" w14:textId="77777777" w:rsidR="006D6FD3" w:rsidRDefault="006D6FD3" w:rsidP="008F71A8">
      <w:pPr>
        <w:pStyle w:val="Normalsinformato"/>
        <w:spacing w:line="360" w:lineRule="auto"/>
        <w:rPr>
          <w:rFonts w:ascii="Arial" w:hAnsi="Arial" w:cs="Arial"/>
          <w:b/>
          <w:bCs/>
        </w:rPr>
      </w:pPr>
    </w:p>
    <w:p w14:paraId="4AB8528D" w14:textId="77777777" w:rsidR="008F71A8" w:rsidRPr="008F71A8" w:rsidRDefault="008F71A8" w:rsidP="008F71A8">
      <w:pPr>
        <w:pageBreakBefore/>
        <w:spacing w:before="240" w:after="60" w:line="276" w:lineRule="auto"/>
        <w:rPr>
          <w:rFonts w:eastAsia="Times New Roman"/>
          <w:b/>
          <w:sz w:val="28"/>
          <w:szCs w:val="28"/>
          <w:lang w:val="es-ES"/>
        </w:rPr>
      </w:pPr>
      <w:bookmarkStart w:id="1" w:name="_Hlk167466827"/>
      <w:r w:rsidRPr="008F71A8">
        <w:rPr>
          <w:rFonts w:eastAsia="Times New Roman"/>
          <w:b/>
          <w:sz w:val="28"/>
          <w:szCs w:val="28"/>
          <w:lang w:val="es-ES"/>
        </w:rPr>
        <w:lastRenderedPageBreak/>
        <w:t>OPINIÓN DEL USUARIO DEL TRABAJO DE DIPLOMA</w:t>
      </w:r>
    </w:p>
    <w:p w14:paraId="1C43BE05" w14:textId="5CE5E09B" w:rsidR="008F71A8" w:rsidRPr="008F71A8" w:rsidRDefault="008F71A8" w:rsidP="008F71A8">
      <w:pPr>
        <w:spacing w:after="0" w:line="276" w:lineRule="auto"/>
        <w:rPr>
          <w:rFonts w:ascii="Times New Roman" w:eastAsia="Times New Roman" w:hAnsi="Times New Roman" w:cs="Times New Roman"/>
          <w:sz w:val="22"/>
          <w:szCs w:val="22"/>
          <w:lang w:val="en-US"/>
        </w:rPr>
      </w:pPr>
      <w:r w:rsidRPr="008F71A8">
        <w:rPr>
          <w:rFonts w:eastAsia="Times New Roman"/>
          <w:noProof/>
          <w:sz w:val="22"/>
          <w:szCs w:val="22"/>
          <w:lang w:val="es-ES"/>
        </w:rPr>
        <mc:AlternateContent>
          <mc:Choice Requires="wps">
            <w:drawing>
              <wp:anchor distT="0" distB="0" distL="114300" distR="114300" simplePos="0" relativeHeight="251655680" behindDoc="1" locked="0" layoutInCell="1" allowOverlap="1" wp14:anchorId="51C83623" wp14:editId="798E231C">
                <wp:simplePos x="0" y="0"/>
                <wp:positionH relativeFrom="column">
                  <wp:posOffset>788670</wp:posOffset>
                </wp:positionH>
                <wp:positionV relativeFrom="paragraph">
                  <wp:posOffset>736600</wp:posOffset>
                </wp:positionV>
                <wp:extent cx="144780" cy="160020"/>
                <wp:effectExtent l="7620" t="9525" r="9525" b="11430"/>
                <wp:wrapNone/>
                <wp:docPr id="1109231161" name="Rectángulo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 cy="1600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06DFCB" id="Rectángulo 17" o:spid="_x0000_s1026" style="position:absolute;margin-left:62.1pt;margin-top:58pt;width:11.4pt;height:12.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"/>
            </w:pict>
          </mc:Fallback>
        </mc:AlternateContent>
      </w:r>
      <w:r w:rsidRPr="008F71A8">
        <w:rPr>
          <w:rFonts w:eastAsia="Times New Roman"/>
          <w:sz w:val="22"/>
          <w:szCs w:val="22"/>
          <w:lang w:val="es-ES"/>
        </w:rPr>
        <w:t xml:space="preserve">El Trabajo de Diploma, titulado </w:t>
      </w:r>
      <w:r w:rsidRPr="008F71A8">
        <w:rPr>
          <w:rFonts w:eastAsia="Times New Roman"/>
          <w:sz w:val="22"/>
          <w:szCs w:val="22"/>
          <w:lang w:val="en-US"/>
        </w:rPr>
        <w:t>“Sistema informático para la implementación del Número Internacional Normalizado para la Música en Cuba”</w:t>
      </w:r>
      <w:r w:rsidRPr="008F71A8">
        <w:rPr>
          <w:rFonts w:eastAsia="Times New Roman"/>
          <w:sz w:val="22"/>
          <w:szCs w:val="22"/>
          <w:lang w:val="es-ES"/>
        </w:rPr>
        <w:t>, fue realizado para el Grupo de Gestión de la Cámara Cubana del Libro (GGCCL). Se considera que, en correspondencia con los objetivos trazados, el trabajo realizado le satisface:</w:t>
      </w:r>
    </w:p>
    <w:p w14:paraId="6DDD94A3" w14:textId="7AA1705E" w:rsidR="008F71A8" w:rsidRPr="008F71A8" w:rsidRDefault="008F71A8" w:rsidP="008F71A8">
      <w:pPr>
        <w:spacing w:after="0" w:line="276" w:lineRule="auto"/>
        <w:rPr>
          <w:rFonts w:eastAsia="Times New Roman"/>
          <w:sz w:val="22"/>
          <w:szCs w:val="22"/>
          <w:lang w:val="es-ES"/>
        </w:rPr>
      </w:pPr>
      <w:r w:rsidRPr="008F71A8">
        <w:rPr>
          <w:rFonts w:eastAsia="Times New Roman"/>
          <w:noProof/>
          <w:sz w:val="22"/>
          <w:szCs w:val="22"/>
          <w:lang w:val="es-ES"/>
        </w:rPr>
        <mc:AlternateContent>
          <mc:Choice Requires="wps">
            <w:drawing>
              <wp:anchor distT="0" distB="0" distL="114300" distR="114300" simplePos="0" relativeHeight="251656704" behindDoc="0" locked="0" layoutInCell="1" allowOverlap="1" wp14:anchorId="08D1B2BC" wp14:editId="0CE9A667">
                <wp:simplePos x="0" y="0"/>
                <wp:positionH relativeFrom="column">
                  <wp:posOffset>788670</wp:posOffset>
                </wp:positionH>
                <wp:positionV relativeFrom="paragraph">
                  <wp:posOffset>172720</wp:posOffset>
                </wp:positionV>
                <wp:extent cx="144780" cy="160020"/>
                <wp:effectExtent l="7620" t="13335" r="9525" b="7620"/>
                <wp:wrapNone/>
                <wp:docPr id="1217266292" name="Rectángulo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 cy="1600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72D397" id="Rectángulo 16" o:spid="_x0000_s1026" style="position:absolute;margin-left:62.1pt;margin-top:13.6pt;width:11.4pt;height:12.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"/>
            </w:pict>
          </mc:Fallback>
        </mc:AlternateContent>
      </w:r>
      <w:r w:rsidRPr="008F71A8">
        <w:rPr>
          <w:rFonts w:eastAsia="Times New Roman"/>
          <w:sz w:val="22"/>
          <w:szCs w:val="22"/>
          <w:lang w:val="es-ES"/>
        </w:rPr>
        <w:t xml:space="preserve">                     X  Totalmente</w:t>
      </w:r>
    </w:p>
    <w:p w14:paraId="689C34B6" w14:textId="77777777" w:rsidR="008F71A8" w:rsidRPr="008F71A8" w:rsidRDefault="008F71A8" w:rsidP="008F71A8">
      <w:pPr>
        <w:spacing w:after="0" w:line="276" w:lineRule="auto"/>
        <w:rPr>
          <w:rFonts w:eastAsia="Times New Roman"/>
          <w:sz w:val="22"/>
          <w:szCs w:val="22"/>
          <w:lang w:val="es-ES"/>
        </w:rPr>
      </w:pPr>
      <w:r w:rsidRPr="008F71A8">
        <w:rPr>
          <w:rFonts w:eastAsia="Times New Roman"/>
          <w:sz w:val="22"/>
          <w:szCs w:val="22"/>
          <w:lang w:val="es-ES"/>
        </w:rPr>
        <w:t xml:space="preserve">                    </w:t>
      </w:r>
      <w:r w:rsidRPr="008F71A8">
        <w:rPr>
          <w:rFonts w:eastAsia="Times New Roman"/>
          <w:sz w:val="22"/>
          <w:szCs w:val="22"/>
          <w:lang w:val="es-ES"/>
        </w:rPr>
        <w:t>  Parcialmente en un ____ %</w:t>
      </w:r>
    </w:p>
    <w:p w14:paraId="4B9F21ED" w14:textId="77777777" w:rsidR="008F71A8" w:rsidRPr="008F71A8" w:rsidRDefault="008F71A8" w:rsidP="008F71A8">
      <w:pPr>
        <w:spacing w:after="0" w:line="276" w:lineRule="auto"/>
        <w:rPr>
          <w:rFonts w:eastAsia="Times New Roman"/>
          <w:sz w:val="22"/>
          <w:szCs w:val="22"/>
          <w:lang w:val="es-ES"/>
        </w:rPr>
      </w:pPr>
      <w:r w:rsidRPr="008F71A8">
        <w:rPr>
          <w:rFonts w:eastAsia="Times New Roman"/>
          <w:sz w:val="22"/>
          <w:szCs w:val="22"/>
          <w:lang w:val="es-ES"/>
        </w:rPr>
        <w:t xml:space="preserve">        </w:t>
      </w:r>
    </w:p>
    <w:p w14:paraId="32E56BF2" w14:textId="77777777" w:rsidR="008F71A8" w:rsidRPr="008F71A8" w:rsidRDefault="008F71A8" w:rsidP="008F71A8">
      <w:pPr>
        <w:spacing w:after="0" w:line="276" w:lineRule="auto"/>
        <w:rPr>
          <w:rFonts w:eastAsia="Times New Roman"/>
          <w:sz w:val="22"/>
          <w:szCs w:val="22"/>
          <w:lang w:val="es-ES"/>
        </w:rPr>
      </w:pPr>
      <w:r w:rsidRPr="008F71A8">
        <w:rPr>
          <w:rFonts w:eastAsia="Times New Roman"/>
          <w:sz w:val="22"/>
          <w:szCs w:val="22"/>
          <w:lang w:val="es-ES"/>
        </w:rPr>
        <w:t>Los resultados de este Trabajo de Diploma le reportan a esta entidad los beneficios siguientes (cuantificar):</w:t>
      </w:r>
    </w:p>
    <w:p w14:paraId="266AFD81" w14:textId="77777777" w:rsidR="008F71A8" w:rsidRPr="008F71A8" w:rsidRDefault="008F71A8" w:rsidP="008F71A8">
      <w:pPr>
        <w:numPr>
          <w:ilvl w:val="0"/>
          <w:numId w:val="52"/>
        </w:numPr>
        <w:spacing w:after="0" w:line="276" w:lineRule="auto"/>
        <w:rPr>
          <w:rFonts w:eastAsia="Times New Roman"/>
          <w:sz w:val="22"/>
          <w:szCs w:val="22"/>
          <w:lang w:val="es-ES"/>
        </w:rPr>
      </w:pPr>
      <w:r w:rsidRPr="008F71A8">
        <w:rPr>
          <w:rFonts w:eastAsia="Times New Roman"/>
          <w:sz w:val="22"/>
          <w:szCs w:val="22"/>
          <w:lang w:val="es-ES"/>
        </w:rPr>
        <w:t>Una aplicación informática que permite una gestión automatizada de los datos referentes a las solicitudes y asignaciones de Números Internacionales Normalizados para la Música a piezas musicales de producción nacional.</w:t>
      </w:r>
    </w:p>
    <w:p w14:paraId="718C087D" w14:textId="77777777" w:rsidR="008F71A8" w:rsidRPr="008F71A8" w:rsidRDefault="008F71A8" w:rsidP="008F71A8">
      <w:pPr>
        <w:numPr>
          <w:ilvl w:val="0"/>
          <w:numId w:val="52"/>
        </w:numPr>
        <w:spacing w:after="0" w:line="276" w:lineRule="auto"/>
        <w:rPr>
          <w:rFonts w:eastAsia="Times New Roman"/>
          <w:sz w:val="22"/>
          <w:szCs w:val="22"/>
          <w:lang w:val="es-ES"/>
        </w:rPr>
      </w:pPr>
      <w:r w:rsidRPr="008F71A8">
        <w:rPr>
          <w:rFonts w:eastAsia="Times New Roman"/>
          <w:sz w:val="22"/>
          <w:szCs w:val="22"/>
          <w:lang w:val="es-ES"/>
        </w:rPr>
        <w:t>Ofrecer un nuevo servicio a sus clientes que les permite poder acceder a toda la colección de producciones musicales almacenadas en la entidad, así como la información, código de barra e ISMN asociado para cada publicación musical independiente, de una manera rápida, sencilla y con una vista novedosa y atractiva.</w:t>
      </w:r>
    </w:p>
    <w:p w14:paraId="242EA051" w14:textId="77777777" w:rsidR="008F71A8" w:rsidRPr="008F71A8" w:rsidRDefault="008F71A8" w:rsidP="008F71A8">
      <w:pPr>
        <w:numPr>
          <w:ilvl w:val="0"/>
          <w:numId w:val="52"/>
        </w:numPr>
        <w:spacing w:after="0" w:line="276" w:lineRule="auto"/>
        <w:rPr>
          <w:rFonts w:eastAsia="Times New Roman"/>
          <w:sz w:val="22"/>
          <w:szCs w:val="22"/>
          <w:lang w:val="es-ES"/>
        </w:rPr>
      </w:pPr>
      <w:r w:rsidRPr="008F71A8">
        <w:rPr>
          <w:rFonts w:eastAsia="Times New Roman"/>
          <w:sz w:val="22"/>
          <w:szCs w:val="22"/>
          <w:lang w:val="es-ES"/>
        </w:rPr>
        <w:t>Una vía rápida de exportar reportes útiles para el estudio de comportamiento de la aceptación y rechazos de las solicitudes, listado de existencia de publicaciones musicales, editoriales y editores independientes asociados y estadísticas de las solicitudes.</w:t>
      </w:r>
    </w:p>
    <w:p w14:paraId="2BC91579" w14:textId="77777777" w:rsidR="008F71A8" w:rsidRPr="008F71A8" w:rsidRDefault="008F71A8" w:rsidP="008F71A8">
      <w:pPr>
        <w:numPr>
          <w:ilvl w:val="0"/>
          <w:numId w:val="52"/>
        </w:numPr>
        <w:spacing w:after="0" w:line="276" w:lineRule="auto"/>
        <w:rPr>
          <w:rFonts w:eastAsia="Times New Roman"/>
          <w:sz w:val="22"/>
          <w:szCs w:val="22"/>
          <w:lang w:val="es-ES"/>
        </w:rPr>
      </w:pPr>
      <w:r w:rsidRPr="008F71A8">
        <w:rPr>
          <w:rFonts w:eastAsia="Times New Roman"/>
          <w:sz w:val="22"/>
          <w:szCs w:val="22"/>
          <w:lang w:val="es-ES"/>
        </w:rPr>
        <w:t>Una mejor y más rápida gestión de las inscripciones de editoriales a la entidad.</w:t>
      </w:r>
    </w:p>
    <w:p w14:paraId="5C4998D3" w14:textId="77777777" w:rsidR="008F71A8" w:rsidRPr="008F71A8" w:rsidRDefault="008F71A8" w:rsidP="008F71A8">
      <w:pPr>
        <w:numPr>
          <w:ilvl w:val="0"/>
          <w:numId w:val="52"/>
        </w:numPr>
        <w:spacing w:after="0" w:line="276" w:lineRule="auto"/>
        <w:rPr>
          <w:rFonts w:eastAsia="Times New Roman"/>
          <w:sz w:val="22"/>
          <w:szCs w:val="22"/>
          <w:lang w:val="es-ES"/>
        </w:rPr>
      </w:pPr>
      <w:r w:rsidRPr="008F71A8">
        <w:rPr>
          <w:rFonts w:eastAsia="Times New Roman"/>
          <w:sz w:val="22"/>
          <w:szCs w:val="22"/>
          <w:lang w:val="es-ES"/>
        </w:rPr>
        <w:t>Un ahorro considerable en concepto de materiales e insumos de oficina</w:t>
      </w:r>
    </w:p>
    <w:p w14:paraId="0E78B6A4" w14:textId="77777777" w:rsidR="008F71A8" w:rsidRPr="008F71A8" w:rsidRDefault="008F71A8" w:rsidP="008F71A8">
      <w:pPr>
        <w:numPr>
          <w:ilvl w:val="0"/>
          <w:numId w:val="52"/>
        </w:numPr>
        <w:spacing w:after="0" w:line="276" w:lineRule="auto"/>
        <w:rPr>
          <w:rFonts w:eastAsia="Times New Roman"/>
          <w:sz w:val="22"/>
          <w:szCs w:val="22"/>
          <w:lang w:val="es-ES"/>
        </w:rPr>
      </w:pPr>
    </w:p>
    <w:p w14:paraId="480358D7" w14:textId="77777777" w:rsidR="008F71A8" w:rsidRPr="008F71A8" w:rsidRDefault="008F71A8" w:rsidP="008F71A8">
      <w:pPr>
        <w:spacing w:after="0" w:line="276" w:lineRule="auto"/>
        <w:rPr>
          <w:rFonts w:eastAsia="Times New Roman"/>
          <w:sz w:val="22"/>
          <w:szCs w:val="22"/>
          <w:lang w:val="es-ES"/>
        </w:rPr>
      </w:pPr>
      <w:r w:rsidRPr="008F71A8">
        <w:rPr>
          <w:rFonts w:eastAsia="Times New Roman"/>
          <w:sz w:val="22"/>
          <w:szCs w:val="22"/>
          <w:lang w:val="es-ES"/>
        </w:rPr>
        <w:t xml:space="preserve">Como resultado de la implantación de este trabajo se reporta un efecto económico total que asciende a 32.000 CUP, 20.000 CUP por concepto de ahorro respecto al coste del software en el mercado internacional y 12.000 CUP por concepto de ahorro en materiales de oficina y salario de trabajadores. </w:t>
      </w:r>
    </w:p>
    <w:p w14:paraId="437410D7" w14:textId="77777777" w:rsidR="008F71A8" w:rsidRPr="008F71A8" w:rsidRDefault="008F71A8" w:rsidP="008F71A8">
      <w:pPr>
        <w:spacing w:after="0" w:line="276" w:lineRule="auto"/>
        <w:rPr>
          <w:rFonts w:eastAsia="Times New Roman"/>
          <w:sz w:val="22"/>
          <w:szCs w:val="22"/>
          <w:lang w:val="es-ES"/>
        </w:rPr>
      </w:pPr>
    </w:p>
    <w:p w14:paraId="56B6CEB0" w14:textId="77777777" w:rsidR="008F71A8" w:rsidRPr="008F71A8" w:rsidRDefault="008F71A8" w:rsidP="008F71A8">
      <w:pPr>
        <w:spacing w:after="0" w:line="276" w:lineRule="auto"/>
        <w:rPr>
          <w:rFonts w:eastAsia="Times New Roman"/>
          <w:sz w:val="22"/>
          <w:szCs w:val="22"/>
          <w:lang w:val="es-ES"/>
        </w:rPr>
      </w:pPr>
      <w:r w:rsidRPr="008F71A8">
        <w:rPr>
          <w:rFonts w:eastAsia="Times New Roman"/>
          <w:sz w:val="22"/>
          <w:szCs w:val="22"/>
          <w:lang w:val="es-ES"/>
        </w:rPr>
        <w:t>Y para que así conste, se firma la presente a los _</w:t>
      </w:r>
      <w:r w:rsidRPr="008F71A8">
        <w:rPr>
          <w:rFonts w:eastAsia="Times New Roman"/>
          <w:sz w:val="22"/>
          <w:szCs w:val="22"/>
          <w:u w:val="single"/>
          <w:lang w:val="es-ES"/>
        </w:rPr>
        <w:t>24</w:t>
      </w:r>
      <w:r w:rsidRPr="008F71A8">
        <w:rPr>
          <w:rFonts w:eastAsia="Times New Roman"/>
          <w:sz w:val="22"/>
          <w:szCs w:val="22"/>
          <w:lang w:val="es-ES"/>
        </w:rPr>
        <w:t>_ días del mes de _</w:t>
      </w:r>
      <w:r w:rsidRPr="008F71A8">
        <w:rPr>
          <w:rFonts w:eastAsia="Times New Roman"/>
          <w:sz w:val="22"/>
          <w:szCs w:val="22"/>
          <w:u w:val="single"/>
          <w:lang w:val="es-ES"/>
        </w:rPr>
        <w:t>mayo</w:t>
      </w:r>
      <w:r w:rsidRPr="008F71A8">
        <w:rPr>
          <w:rFonts w:eastAsia="Times New Roman"/>
          <w:sz w:val="22"/>
          <w:szCs w:val="22"/>
          <w:lang w:val="es-ES"/>
        </w:rPr>
        <w:t>_ del año _</w:t>
      </w:r>
      <w:r w:rsidRPr="008F71A8">
        <w:rPr>
          <w:rFonts w:eastAsia="Times New Roman"/>
          <w:sz w:val="22"/>
          <w:szCs w:val="22"/>
          <w:u w:val="single"/>
          <w:lang w:val="es-ES"/>
        </w:rPr>
        <w:t>2024</w:t>
      </w:r>
      <w:r w:rsidRPr="008F71A8">
        <w:rPr>
          <w:rFonts w:eastAsia="Times New Roman"/>
          <w:sz w:val="22"/>
          <w:szCs w:val="22"/>
          <w:lang w:val="es-ES"/>
        </w:rPr>
        <w:t>_</w:t>
      </w:r>
    </w:p>
    <w:p w14:paraId="3E2413D3" w14:textId="77777777" w:rsidR="008F71A8" w:rsidRPr="008F71A8" w:rsidRDefault="008F71A8" w:rsidP="008F71A8">
      <w:pPr>
        <w:spacing w:after="0" w:line="276" w:lineRule="auto"/>
        <w:rPr>
          <w:rFonts w:eastAsia="Times New Roman"/>
          <w:sz w:val="22"/>
          <w:szCs w:val="22"/>
          <w:lang w:val="es-ES"/>
        </w:rPr>
      </w:pPr>
    </w:p>
    <w:p w14:paraId="09194FFC" w14:textId="77777777" w:rsidR="008F71A8" w:rsidRPr="008F71A8" w:rsidRDefault="008F71A8" w:rsidP="008F71A8">
      <w:pPr>
        <w:spacing w:after="0" w:line="276" w:lineRule="auto"/>
        <w:rPr>
          <w:rFonts w:eastAsia="Times New Roman"/>
          <w:sz w:val="22"/>
          <w:szCs w:val="22"/>
          <w:lang w:val="es-ES"/>
        </w:rPr>
      </w:pPr>
    </w:p>
    <w:p w14:paraId="2B1E3138" w14:textId="34C8937D" w:rsidR="008F71A8" w:rsidRPr="008F71A8" w:rsidRDefault="008F71A8" w:rsidP="008F71A8">
      <w:pPr>
        <w:spacing w:after="0" w:line="276" w:lineRule="auto"/>
        <w:rPr>
          <w:rFonts w:eastAsia="Times New Roman"/>
          <w:sz w:val="22"/>
          <w:szCs w:val="22"/>
          <w:lang w:val="es-ES"/>
        </w:rPr>
      </w:pPr>
      <w:r w:rsidRPr="008F71A8">
        <w:rPr>
          <w:rFonts w:ascii="Times New Roman" w:eastAsia="Times New Roman" w:hAnsi="Times New Roman" w:cs="Times New Roman"/>
          <w:noProof/>
          <w:sz w:val="22"/>
          <w:szCs w:val="22"/>
          <w:lang w:val="en-US"/>
        </w:rPr>
        <w:drawing>
          <wp:anchor distT="0" distB="0" distL="114300" distR="114300" simplePos="0" relativeHeight="251660800" behindDoc="0" locked="0" layoutInCell="1" allowOverlap="1" wp14:anchorId="6FC29DDA" wp14:editId="242EC85F">
            <wp:simplePos x="0" y="0"/>
            <wp:positionH relativeFrom="column">
              <wp:posOffset>457200</wp:posOffset>
            </wp:positionH>
            <wp:positionV relativeFrom="paragraph">
              <wp:posOffset>300355</wp:posOffset>
            </wp:positionV>
            <wp:extent cx="1645920" cy="1305560"/>
            <wp:effectExtent l="0" t="0" r="0" b="8890"/>
            <wp:wrapNone/>
            <wp:docPr id="106911703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45920" cy="13055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71A8">
        <w:rPr>
          <w:rFonts w:ascii="Times New Roman" w:eastAsia="Times New Roman" w:hAnsi="Times New Roman" w:cs="Times New Roman"/>
          <w:noProof/>
          <w:sz w:val="22"/>
          <w:szCs w:val="22"/>
          <w:lang w:val="en-US"/>
        </w:rPr>
        <w:drawing>
          <wp:anchor distT="0" distB="0" distL="114300" distR="114300" simplePos="0" relativeHeight="251659776" behindDoc="0" locked="0" layoutInCell="1" allowOverlap="1" wp14:anchorId="182E9FF2" wp14:editId="68A1EE1A">
            <wp:simplePos x="0" y="0"/>
            <wp:positionH relativeFrom="column">
              <wp:posOffset>3884930</wp:posOffset>
            </wp:positionH>
            <wp:positionV relativeFrom="paragraph">
              <wp:posOffset>100330</wp:posOffset>
            </wp:positionV>
            <wp:extent cx="1106170" cy="198120"/>
            <wp:effectExtent l="0" t="0" r="0" b="0"/>
            <wp:wrapNone/>
            <wp:docPr id="579906080"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06170" cy="1981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71A8">
        <w:rPr>
          <w:rFonts w:ascii="Times New Roman" w:eastAsia="Times New Roman" w:hAnsi="Times New Roman" w:cs="Times New Roman"/>
          <w:noProof/>
          <w:sz w:val="22"/>
          <w:szCs w:val="22"/>
          <w:lang w:val="en-US"/>
        </w:rPr>
        <w:drawing>
          <wp:anchor distT="0" distB="0" distL="114300" distR="114300" simplePos="0" relativeHeight="251658752" behindDoc="1" locked="0" layoutInCell="1" allowOverlap="1" wp14:anchorId="4FBAC22F" wp14:editId="1CA9EB60">
            <wp:simplePos x="0" y="0"/>
            <wp:positionH relativeFrom="column">
              <wp:posOffset>-148590</wp:posOffset>
            </wp:positionH>
            <wp:positionV relativeFrom="paragraph">
              <wp:posOffset>92710</wp:posOffset>
            </wp:positionV>
            <wp:extent cx="3188970" cy="388620"/>
            <wp:effectExtent l="0" t="0" r="0" b="0"/>
            <wp:wrapNone/>
            <wp:docPr id="217007668"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88970" cy="3886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71A8">
        <w:rPr>
          <w:rFonts w:eastAsia="Times New Roman"/>
          <w:sz w:val="22"/>
          <w:szCs w:val="22"/>
          <w:lang w:val="es-ES"/>
        </w:rPr>
        <w:t xml:space="preserve">            </w:t>
      </w:r>
      <w:r w:rsidRPr="008F71A8">
        <w:rPr>
          <w:rFonts w:eastAsia="Times New Roman"/>
          <w:sz w:val="22"/>
          <w:szCs w:val="22"/>
          <w:lang w:val="es-ES"/>
        </w:rPr>
        <w:tab/>
      </w:r>
      <w:r w:rsidRPr="008F71A8">
        <w:rPr>
          <w:rFonts w:eastAsia="Times New Roman"/>
          <w:sz w:val="22"/>
          <w:szCs w:val="22"/>
          <w:lang w:val="es-ES"/>
        </w:rPr>
        <w:tab/>
      </w:r>
      <w:r w:rsidRPr="008F71A8">
        <w:rPr>
          <w:rFonts w:eastAsia="Times New Roman"/>
          <w:sz w:val="22"/>
          <w:szCs w:val="22"/>
          <w:lang w:val="es-ES"/>
        </w:rPr>
        <w:tab/>
      </w:r>
      <w:r w:rsidRPr="008F71A8">
        <w:rPr>
          <w:rFonts w:eastAsia="Times New Roman"/>
          <w:sz w:val="22"/>
          <w:szCs w:val="22"/>
          <w:lang w:val="es-ES"/>
        </w:rPr>
        <w:tab/>
      </w:r>
      <w:r w:rsidRPr="008F71A8">
        <w:rPr>
          <w:rFonts w:eastAsia="Times New Roman"/>
          <w:sz w:val="22"/>
          <w:szCs w:val="22"/>
          <w:lang w:val="es-ES"/>
        </w:rPr>
        <w:tab/>
      </w:r>
      <w:r w:rsidRPr="008F71A8">
        <w:rPr>
          <w:rFonts w:eastAsia="Times New Roman"/>
          <w:sz w:val="22"/>
          <w:szCs w:val="22"/>
          <w:lang w:val="es-ES"/>
        </w:rPr>
        <w:tab/>
      </w:r>
      <w:r w:rsidRPr="008F71A8">
        <w:rPr>
          <w:rFonts w:eastAsia="Times New Roman"/>
          <w:sz w:val="22"/>
          <w:szCs w:val="22"/>
          <w:lang w:val="es-ES"/>
        </w:rPr>
        <w:tab/>
      </w:r>
      <w:r w:rsidRPr="008F71A8">
        <w:rPr>
          <w:rFonts w:eastAsia="Times New Roman"/>
          <w:sz w:val="22"/>
          <w:szCs w:val="22"/>
          <w:lang w:val="es-ES"/>
        </w:rPr>
        <w:tab/>
      </w:r>
      <w:r w:rsidRPr="008F71A8">
        <w:rPr>
          <w:rFonts w:eastAsia="Times New Roman"/>
          <w:sz w:val="22"/>
          <w:szCs w:val="22"/>
          <w:lang w:val="es-ES"/>
        </w:rPr>
        <w:tab/>
      </w:r>
      <w:r w:rsidRPr="008F71A8">
        <w:rPr>
          <w:rFonts w:eastAsia="Times New Roman"/>
          <w:sz w:val="22"/>
          <w:szCs w:val="22"/>
          <w:lang w:val="es-ES"/>
        </w:rPr>
        <w:tab/>
      </w:r>
      <w:r w:rsidRPr="008F71A8">
        <w:rPr>
          <w:rFonts w:eastAsia="Times New Roman"/>
          <w:sz w:val="22"/>
          <w:szCs w:val="22"/>
          <w:lang w:val="es-ES"/>
        </w:rPr>
        <w:tab/>
      </w:r>
      <w:r w:rsidRPr="008F71A8">
        <w:rPr>
          <w:rFonts w:eastAsia="Times New Roman"/>
          <w:sz w:val="22"/>
          <w:szCs w:val="22"/>
          <w:lang w:val="es-ES"/>
        </w:rPr>
        <w:tab/>
      </w:r>
      <w:r w:rsidRPr="008F71A8">
        <w:rPr>
          <w:rFonts w:eastAsia="Times New Roman"/>
          <w:sz w:val="22"/>
          <w:szCs w:val="22"/>
          <w:lang w:val="es-ES"/>
        </w:rPr>
        <w:tab/>
      </w:r>
      <w:r w:rsidRPr="008F71A8">
        <w:rPr>
          <w:rFonts w:eastAsia="Times New Roman"/>
          <w:sz w:val="22"/>
          <w:szCs w:val="22"/>
          <w:lang w:val="es-ES"/>
        </w:rPr>
        <w:tab/>
      </w:r>
      <w:r w:rsidRPr="008F71A8">
        <w:rPr>
          <w:rFonts w:eastAsia="Times New Roman"/>
          <w:sz w:val="22"/>
          <w:szCs w:val="22"/>
          <w:lang w:val="es-ES"/>
        </w:rPr>
        <w:tab/>
      </w:r>
      <w:r w:rsidRPr="008F71A8">
        <w:rPr>
          <w:rFonts w:eastAsia="Times New Roman"/>
          <w:sz w:val="22"/>
          <w:szCs w:val="22"/>
          <w:lang w:val="es-ES"/>
        </w:rPr>
        <w:tab/>
      </w:r>
      <w:r w:rsidRPr="008F71A8">
        <w:rPr>
          <w:rFonts w:eastAsia="Times New Roman"/>
          <w:sz w:val="22"/>
          <w:szCs w:val="22"/>
          <w:lang w:val="es-ES"/>
        </w:rPr>
        <w:tab/>
      </w:r>
      <w:r w:rsidRPr="008F71A8">
        <w:rPr>
          <w:rFonts w:eastAsia="Times New Roman"/>
          <w:sz w:val="22"/>
          <w:szCs w:val="22"/>
          <w:lang w:val="es-ES"/>
        </w:rPr>
        <w:tab/>
      </w:r>
      <w:r w:rsidRPr="008F71A8">
        <w:rPr>
          <w:rFonts w:eastAsia="Times New Roman"/>
          <w:sz w:val="22"/>
          <w:szCs w:val="22"/>
          <w:lang w:val="es-ES"/>
        </w:rPr>
        <w:tab/>
        <w:t xml:space="preserve">______________________     </w:t>
      </w:r>
    </w:p>
    <w:p w14:paraId="4052ED70" w14:textId="77777777" w:rsidR="008F71A8" w:rsidRPr="008F71A8" w:rsidRDefault="008F71A8" w:rsidP="008F71A8">
      <w:pPr>
        <w:spacing w:after="0" w:line="276" w:lineRule="auto"/>
        <w:rPr>
          <w:rFonts w:eastAsia="Times New Roman"/>
          <w:sz w:val="22"/>
          <w:szCs w:val="22"/>
          <w:lang w:val="es-ES"/>
        </w:rPr>
      </w:pPr>
      <w:r w:rsidRPr="008F71A8">
        <w:rPr>
          <w:rFonts w:eastAsia="Times New Roman"/>
          <w:sz w:val="22"/>
          <w:szCs w:val="22"/>
          <w:lang w:val="es-ES"/>
        </w:rPr>
        <w:t xml:space="preserve">      Nombre del representante de la entidad                                        Cargo                          </w:t>
      </w:r>
    </w:p>
    <w:p w14:paraId="486BAF17" w14:textId="77777777" w:rsidR="008F71A8" w:rsidRPr="008F71A8" w:rsidRDefault="008F71A8" w:rsidP="008F71A8">
      <w:pPr>
        <w:spacing w:after="0" w:line="276" w:lineRule="auto"/>
        <w:rPr>
          <w:rFonts w:eastAsia="Times New Roman"/>
          <w:sz w:val="22"/>
          <w:szCs w:val="22"/>
          <w:lang w:val="es-ES"/>
        </w:rPr>
      </w:pPr>
    </w:p>
    <w:p w14:paraId="6628D12E" w14:textId="77777777" w:rsidR="008F71A8" w:rsidRPr="008F71A8" w:rsidRDefault="008F71A8" w:rsidP="008F71A8">
      <w:pPr>
        <w:spacing w:after="0" w:line="276" w:lineRule="auto"/>
        <w:rPr>
          <w:rFonts w:eastAsia="Times New Roman"/>
          <w:sz w:val="22"/>
          <w:szCs w:val="22"/>
          <w:lang w:val="es-ES"/>
        </w:rPr>
      </w:pPr>
      <w:r w:rsidRPr="008F71A8">
        <w:rPr>
          <w:rFonts w:eastAsia="Times New Roman"/>
          <w:sz w:val="22"/>
          <w:szCs w:val="22"/>
          <w:lang w:val="es-ES"/>
        </w:rPr>
        <w:t xml:space="preserve">                                                                                                          </w:t>
      </w:r>
    </w:p>
    <w:p w14:paraId="46EDCB05" w14:textId="77777777" w:rsidR="008F71A8" w:rsidRPr="008F71A8" w:rsidRDefault="008F71A8" w:rsidP="008F71A8">
      <w:pPr>
        <w:spacing w:after="0" w:line="276" w:lineRule="auto"/>
        <w:rPr>
          <w:rFonts w:eastAsia="Times New Roman"/>
          <w:sz w:val="22"/>
          <w:szCs w:val="22"/>
          <w:lang w:val="es-ES"/>
        </w:rPr>
      </w:pPr>
    </w:p>
    <w:p w14:paraId="5EA0272C" w14:textId="2B925B94" w:rsidR="008F71A8" w:rsidRDefault="008F71A8" w:rsidP="008F71A8">
      <w:pPr>
        <w:pStyle w:val="Normalsinformato"/>
        <w:spacing w:line="360" w:lineRule="auto"/>
        <w:rPr>
          <w:rFonts w:ascii="Arial" w:hAnsi="Arial" w:cs="Arial"/>
          <w:b/>
          <w:bCs/>
        </w:rPr>
      </w:pPr>
      <w:r w:rsidRPr="008F71A8">
        <w:rPr>
          <w:rFonts w:ascii="Arial" w:hAnsi="Arial" w:cs="Arial"/>
          <w:sz w:val="22"/>
          <w:szCs w:val="22"/>
        </w:rPr>
        <w:t>__________________________________</w:t>
      </w:r>
      <w:bookmarkEnd w:id="1"/>
      <w:r w:rsidRPr="008F71A8">
        <w:rPr>
          <w:rFonts w:ascii="Arial" w:hAnsi="Arial" w:cs="Arial"/>
          <w:sz w:val="22"/>
          <w:szCs w:val="22"/>
        </w:rPr>
        <w:t xml:space="preserve">                                           </w:t>
      </w:r>
    </w:p>
    <w:p w14:paraId="07E97180" w14:textId="77777777" w:rsidR="008F71A8" w:rsidRDefault="008F71A8" w:rsidP="00783206">
      <w:pPr>
        <w:rPr>
          <w:b/>
          <w:bCs/>
          <w:lang w:val="es-ES"/>
        </w:rPr>
      </w:pPr>
    </w:p>
    <w:p w14:paraId="0D9EED1C" w14:textId="77777777" w:rsidR="008F71A8" w:rsidRDefault="008F71A8" w:rsidP="00783206">
      <w:pPr>
        <w:rPr>
          <w:b/>
          <w:bCs/>
          <w:lang w:val="es-ES"/>
        </w:rPr>
      </w:pPr>
    </w:p>
    <w:p w14:paraId="45A04F00" w14:textId="21B3E683" w:rsidR="00783206" w:rsidRPr="00527A0A" w:rsidRDefault="00783206" w:rsidP="00783206">
      <w:pPr>
        <w:rPr>
          <w:b/>
          <w:bCs/>
          <w:lang w:val="es-ES"/>
        </w:rPr>
      </w:pPr>
      <w:r w:rsidRPr="00527A0A">
        <w:rPr>
          <w:b/>
          <w:bCs/>
          <w:lang w:val="es-ES"/>
        </w:rPr>
        <w:lastRenderedPageBreak/>
        <w:t>Resumen</w:t>
      </w:r>
    </w:p>
    <w:p w14:paraId="3203844C" w14:textId="645D7F8E" w:rsidR="00783206" w:rsidRDefault="00783206" w:rsidP="00783206">
      <w:pPr>
        <w:rPr>
          <w:lang w:val="es-ES"/>
        </w:rPr>
      </w:pPr>
      <w:r w:rsidRPr="00527A0A">
        <w:rPr>
          <w:lang w:val="es-ES"/>
        </w:rPr>
        <w:t xml:space="preserve">El presente proyecto está encaminado a desarrollar una herramienta informática </w:t>
      </w:r>
      <w:r>
        <w:rPr>
          <w:lang w:val="es-ES"/>
        </w:rPr>
        <w:t xml:space="preserve">para insertar en Cuba todo lo relacionado con la asignación, control y gestión del </w:t>
      </w:r>
      <w:r w:rsidRPr="0059085F">
        <w:rPr>
          <w:lang w:val="es-ES"/>
        </w:rPr>
        <w:t>Número Internacional Normalizado para la Música</w:t>
      </w:r>
      <w:r>
        <w:rPr>
          <w:lang w:val="es-ES"/>
        </w:rPr>
        <w:t xml:space="preserve"> en la Cámara Cubana del Libro y la Agencia del IS</w:t>
      </w:r>
      <w:r w:rsidR="00E96168">
        <w:rPr>
          <w:lang w:val="es-ES"/>
        </w:rPr>
        <w:t>MN en Cuba</w:t>
      </w:r>
      <w:r>
        <w:rPr>
          <w:lang w:val="es-ES"/>
        </w:rPr>
        <w:t>.</w:t>
      </w:r>
    </w:p>
    <w:p w14:paraId="4BF73485" w14:textId="77777777" w:rsidR="00783206" w:rsidRDefault="00783206" w:rsidP="00783206">
      <w:r w:rsidRPr="0065108A">
        <w:t>El objetivo principal de</w:t>
      </w:r>
      <w:r>
        <w:t xml:space="preserve"> esta inserción en el país</w:t>
      </w:r>
      <w:r w:rsidRPr="0065108A">
        <w:t xml:space="preserve"> es la identificación única de las publicaciones de música notada</w:t>
      </w:r>
      <w:r>
        <w:t xml:space="preserve"> para la producción, publicidad, envíos, estadísticas, control de existencia, búsquedas, catalogación y otros usos en editoriales y agencias, todo de forma digital.</w:t>
      </w:r>
      <w:r w:rsidRPr="0065108A">
        <w:t xml:space="preserve"> </w:t>
      </w:r>
    </w:p>
    <w:p w14:paraId="65A6B525" w14:textId="766DCF22" w:rsidR="00783206" w:rsidRPr="00985DC9" w:rsidRDefault="00785B5B" w:rsidP="00783206">
      <w:pPr>
        <w:rPr>
          <w:lang w:val="es-ES"/>
        </w:rPr>
      </w:pPr>
      <w:r>
        <w:t xml:space="preserve">En la actualidad la gestión manual de esta información acarrea diversas dificultades debido a la naturaleza compleja de todos los datos a tener en cuenta para afrontar los distintos escenarios de uso. </w:t>
      </w:r>
      <w:r w:rsidR="00783206">
        <w:t>Mediante el uso de esta aplicación, los especialistas de la Agencia solo se encargarán de revisar las solicitudes y una vez aceptadas el sistema automáticamente generará los dígitos de control, códigos de barra, datos de la publicación, alertas, estadísticas y otras informaciones necesarias para ser enviadas a las editoriales o personas no jurídicas.</w:t>
      </w:r>
    </w:p>
    <w:p w14:paraId="47803CAF" w14:textId="665195E3" w:rsidR="00783206" w:rsidRPr="00527A0A" w:rsidRDefault="00785B5B" w:rsidP="00783206">
      <w:pPr>
        <w:rPr>
          <w:lang w:val="es-ES"/>
        </w:rPr>
      </w:pPr>
      <w:r w:rsidRPr="00EC512D">
        <w:rPr>
          <w:lang w:val="es-ES"/>
        </w:rPr>
        <w:t xml:space="preserve">Para el análisis y </w:t>
      </w:r>
      <w:r>
        <w:rPr>
          <w:lang w:val="es-ES"/>
        </w:rPr>
        <w:t>d</w:t>
      </w:r>
      <w:r w:rsidRPr="00EC512D">
        <w:rPr>
          <w:lang w:val="es-ES"/>
        </w:rPr>
        <w:t xml:space="preserve">iseño se emplearán prácticas del </w:t>
      </w:r>
      <w:r>
        <w:rPr>
          <w:lang w:val="es-ES"/>
        </w:rPr>
        <w:t>P</w:t>
      </w:r>
      <w:r w:rsidRPr="00EC512D">
        <w:rPr>
          <w:lang w:val="es-ES"/>
        </w:rPr>
        <w:t>roceso</w:t>
      </w:r>
      <w:r>
        <w:rPr>
          <w:lang w:val="es-ES"/>
        </w:rPr>
        <w:t xml:space="preserve"> Unificado de Rational</w:t>
      </w:r>
      <w:r w:rsidRPr="00EC512D">
        <w:rPr>
          <w:lang w:val="es-ES"/>
        </w:rPr>
        <w:t xml:space="preserve"> </w:t>
      </w:r>
      <w:r>
        <w:rPr>
          <w:lang w:val="es-ES"/>
        </w:rPr>
        <w:t>(</w:t>
      </w:r>
      <w:r w:rsidRPr="00EC512D">
        <w:rPr>
          <w:lang w:val="es-ES"/>
        </w:rPr>
        <w:t>RUP</w:t>
      </w:r>
      <w:r>
        <w:rPr>
          <w:lang w:val="es-ES"/>
        </w:rPr>
        <w:t>)</w:t>
      </w:r>
      <w:r w:rsidRPr="00EC512D">
        <w:rPr>
          <w:lang w:val="es-ES"/>
        </w:rPr>
        <w:t xml:space="preserve"> y para la implementación se utilizarán tecnologías de software libre para el desarrollo Web</w:t>
      </w:r>
      <w:r>
        <w:rPr>
          <w:lang w:val="es-ES"/>
        </w:rPr>
        <w:t xml:space="preserve"> principalmente el marco de trabajo Django basado en el lenguaje de programación Python</w:t>
      </w:r>
      <w:r w:rsidRPr="00EC512D">
        <w:rPr>
          <w:lang w:val="es-ES"/>
        </w:rPr>
        <w:t>.</w:t>
      </w:r>
    </w:p>
    <w:p w14:paraId="1DA4E329" w14:textId="2B18E366" w:rsidR="00783206" w:rsidRDefault="00783206" w:rsidP="00783206">
      <w:r w:rsidRPr="00DB1C27">
        <w:rPr>
          <w:b/>
          <w:bCs/>
        </w:rPr>
        <w:t>Palabras clave:</w:t>
      </w:r>
      <w:r w:rsidRPr="00DB1C27">
        <w:t xml:space="preserve"> ISMN,</w:t>
      </w:r>
      <w:r>
        <w:t xml:space="preserve"> ISBN,</w:t>
      </w:r>
      <w:r w:rsidRPr="00DB1C27">
        <w:t xml:space="preserve"> Numero Internacional Normalizado, </w:t>
      </w:r>
      <w:r>
        <w:t xml:space="preserve">código de partitura, Agencia de </w:t>
      </w:r>
      <w:r w:rsidR="00FE6FFB">
        <w:t>ISMN</w:t>
      </w:r>
      <w:r>
        <w:t xml:space="preserve"> </w:t>
      </w:r>
      <w:r w:rsidR="00FE6FFB">
        <w:t>en</w:t>
      </w:r>
      <w:r>
        <w:t xml:space="preserve"> Cuba, codificación de obras musicales.</w:t>
      </w:r>
    </w:p>
    <w:p w14:paraId="4BE205F8" w14:textId="390BCD71" w:rsidR="00DA1600" w:rsidRDefault="00DA1600" w:rsidP="00822AC3"/>
    <w:p w14:paraId="14D5336E" w14:textId="5222D276" w:rsidR="00DA1600" w:rsidRDefault="00DA1600" w:rsidP="00822AC3"/>
    <w:p w14:paraId="1CF0C7FE" w14:textId="5C352DEB" w:rsidR="00DA1600" w:rsidRDefault="00DA1600" w:rsidP="00822AC3"/>
    <w:p w14:paraId="7F2F779E" w14:textId="2CAF7B6A" w:rsidR="00DA1600" w:rsidRDefault="00DA1600" w:rsidP="00822AC3"/>
    <w:p w14:paraId="4FBC1A35" w14:textId="7E465597" w:rsidR="00B44356" w:rsidRDefault="00B44356" w:rsidP="00822AC3"/>
    <w:p w14:paraId="7687E82E" w14:textId="77777777" w:rsidR="00783206" w:rsidRDefault="00783206" w:rsidP="00783206">
      <w:pPr>
        <w:rPr>
          <w:b/>
          <w:bCs/>
          <w:lang w:val="en-US"/>
        </w:rPr>
      </w:pPr>
      <w:r w:rsidRPr="00527A0A">
        <w:rPr>
          <w:b/>
          <w:bCs/>
          <w:lang w:val="en-US"/>
        </w:rPr>
        <w:lastRenderedPageBreak/>
        <w:t xml:space="preserve">Abstract </w:t>
      </w:r>
    </w:p>
    <w:p w14:paraId="56E322B9" w14:textId="1CF435DC" w:rsidR="00783206" w:rsidRDefault="00783206" w:rsidP="00783206">
      <w:pPr>
        <w:rPr>
          <w:lang w:val="en-US"/>
        </w:rPr>
      </w:pPr>
      <w:r>
        <w:rPr>
          <w:lang w:val="en-US"/>
        </w:rPr>
        <w:t>This project is aimed at developing a computer tool to digitize everything related to the allocation, control and management of ISMN, International Standard Music Number, in the Cuban IS</w:t>
      </w:r>
      <w:r w:rsidR="00E96168">
        <w:rPr>
          <w:lang w:val="en-US"/>
        </w:rPr>
        <w:t>M</w:t>
      </w:r>
      <w:r>
        <w:rPr>
          <w:lang w:val="en-US"/>
        </w:rPr>
        <w:t>N Agency and Cuba</w:t>
      </w:r>
      <w:r w:rsidR="00E96168">
        <w:rPr>
          <w:lang w:val="en-US"/>
        </w:rPr>
        <w:t>n</w:t>
      </w:r>
      <w:r>
        <w:rPr>
          <w:lang w:val="en-US"/>
        </w:rPr>
        <w:t xml:space="preserve"> Book</w:t>
      </w:r>
      <w:r w:rsidR="00E96168">
        <w:rPr>
          <w:lang w:val="en-US"/>
        </w:rPr>
        <w:t xml:space="preserve"> Chamber</w:t>
      </w:r>
      <w:r>
        <w:rPr>
          <w:lang w:val="en-US"/>
        </w:rPr>
        <w:t>.</w:t>
      </w:r>
    </w:p>
    <w:p w14:paraId="62B7F057" w14:textId="084C49C1" w:rsidR="00783206" w:rsidRDefault="00783206" w:rsidP="00783206">
      <w:pPr>
        <w:rPr>
          <w:lang w:val="en-US"/>
        </w:rPr>
      </w:pPr>
      <w:r>
        <w:rPr>
          <w:lang w:val="en-US"/>
        </w:rPr>
        <w:t xml:space="preserve">The main objective of the ISMN insertion in the country is the unique identification of noted music publications for production, advertising, shipping, billing, statistics, stock control, search, cataloging and other uses in publishers and agencies, all in a </w:t>
      </w:r>
      <w:r w:rsidR="008F69E1">
        <w:rPr>
          <w:lang w:val="en-US"/>
        </w:rPr>
        <w:t>digital way</w:t>
      </w:r>
      <w:r>
        <w:rPr>
          <w:lang w:val="en-US"/>
        </w:rPr>
        <w:t>.</w:t>
      </w:r>
    </w:p>
    <w:p w14:paraId="458C3157" w14:textId="3E8A4B7E" w:rsidR="00783206" w:rsidRDefault="00785B5B" w:rsidP="00783206">
      <w:pPr>
        <w:rPr>
          <w:lang w:val="en-US"/>
        </w:rPr>
      </w:pPr>
      <w:r w:rsidRPr="00785B5B">
        <w:rPr>
          <w:lang w:val="en-US"/>
        </w:rPr>
        <w:t xml:space="preserve">Currently, the manual management of this information entails </w:t>
      </w:r>
      <w:r>
        <w:rPr>
          <w:lang w:val="en-US"/>
        </w:rPr>
        <w:t>several</w:t>
      </w:r>
      <w:r w:rsidRPr="00785B5B">
        <w:rPr>
          <w:lang w:val="en-US"/>
        </w:rPr>
        <w:t xml:space="preserve"> difficulties due to the complex nature of all the data to be taken into account to address the different use scenarios.</w:t>
      </w:r>
      <w:r w:rsidR="008F69E1">
        <w:rPr>
          <w:lang w:val="en-US"/>
        </w:rPr>
        <w:t xml:space="preserve">  </w:t>
      </w:r>
      <w:r w:rsidR="00783206">
        <w:rPr>
          <w:lang w:val="en-US"/>
        </w:rPr>
        <w:t>Through the use of this application, the Agency’s specialists will only be in charge of reviewing the applications and once accepted, the system will automatically generate the control digits, barcodes, publication data, alerts, statistics and other information necessary to be sent to publishers or applicants.</w:t>
      </w:r>
    </w:p>
    <w:p w14:paraId="7AD0AFA8" w14:textId="77777777" w:rsidR="00FE6FFB" w:rsidRDefault="00FE6FFB" w:rsidP="00783206">
      <w:pPr>
        <w:rPr>
          <w:lang w:val="en-US"/>
        </w:rPr>
      </w:pPr>
      <w:r w:rsidRPr="00FE6FFB">
        <w:rPr>
          <w:lang w:val="en-US"/>
        </w:rPr>
        <w:t>For the analysis and design, Rational Unified Process (RUP) practices will be used and for the implementation, free software technologies for Web development will be used, mainly the Django framework based on the Python programming language.</w:t>
      </w:r>
    </w:p>
    <w:p w14:paraId="2E4DBA7C" w14:textId="4A35537D" w:rsidR="00783206" w:rsidRDefault="00783206" w:rsidP="00783206">
      <w:pPr>
        <w:rPr>
          <w:lang w:val="en-US"/>
        </w:rPr>
      </w:pPr>
      <w:r>
        <w:rPr>
          <w:b/>
          <w:bCs/>
          <w:lang w:val="en-US"/>
        </w:rPr>
        <w:t xml:space="preserve">Keywords: </w:t>
      </w:r>
      <w:r>
        <w:rPr>
          <w:lang w:val="en-US"/>
        </w:rPr>
        <w:t xml:space="preserve">International Standard Music Number, ISMN, ISBN, score music code, </w:t>
      </w:r>
      <w:r w:rsidR="00FE6FFB">
        <w:rPr>
          <w:lang w:val="en-US"/>
        </w:rPr>
        <w:t>ISMN</w:t>
      </w:r>
      <w:r>
        <w:rPr>
          <w:lang w:val="en-US"/>
        </w:rPr>
        <w:t xml:space="preserve"> Cuban Agency, codification of musical works.</w:t>
      </w:r>
    </w:p>
    <w:p w14:paraId="6B4E8919" w14:textId="689F05EE" w:rsidR="00B44356" w:rsidRDefault="00B44356" w:rsidP="00822AC3">
      <w:pPr>
        <w:rPr>
          <w:lang w:val="en-US"/>
        </w:rPr>
      </w:pPr>
    </w:p>
    <w:p w14:paraId="37B36569" w14:textId="784640D6" w:rsidR="00B44356" w:rsidRDefault="00B44356" w:rsidP="00822AC3">
      <w:pPr>
        <w:rPr>
          <w:lang w:val="en-US"/>
        </w:rPr>
      </w:pPr>
    </w:p>
    <w:p w14:paraId="6EDC0BB6" w14:textId="77777777" w:rsidR="000630E8" w:rsidRDefault="000630E8" w:rsidP="000630E8">
      <w:pPr>
        <w:rPr>
          <w:lang w:val="en-US"/>
        </w:rPr>
      </w:pPr>
    </w:p>
    <w:p w14:paraId="07B5A85A" w14:textId="77777777" w:rsidR="006E34BD" w:rsidRDefault="006E34BD" w:rsidP="000630E8">
      <w:pPr>
        <w:rPr>
          <w:lang w:val="en-US"/>
        </w:rPr>
      </w:pPr>
    </w:p>
    <w:p w14:paraId="5B96082D" w14:textId="77777777" w:rsidR="006E34BD" w:rsidRDefault="006E34BD" w:rsidP="000630E8">
      <w:pPr>
        <w:rPr>
          <w:lang w:val="en-US"/>
        </w:rPr>
      </w:pPr>
    </w:p>
    <w:p w14:paraId="03366C69" w14:textId="77777777" w:rsidR="006E34BD" w:rsidRPr="00B44356" w:rsidRDefault="006E34BD" w:rsidP="000630E8">
      <w:pPr>
        <w:rPr>
          <w:lang w:val="en-US"/>
        </w:rPr>
      </w:pPr>
    </w:p>
    <w:sdt>
      <w:sdtPr>
        <w:rPr>
          <w:rFonts w:asciiTheme="minorHAnsi" w:eastAsiaTheme="minorHAnsi" w:hAnsiTheme="minorHAnsi" w:cstheme="minorBidi"/>
          <w:color w:val="auto"/>
          <w:sz w:val="22"/>
          <w:szCs w:val="22"/>
          <w:lang w:val="es-ES" w:eastAsia="en-US"/>
        </w:rPr>
        <w:id w:val="1638839147"/>
        <w:docPartObj>
          <w:docPartGallery w:val="Table of Contents"/>
          <w:docPartUnique/>
        </w:docPartObj>
      </w:sdtPr>
      <w:sdtEndPr>
        <w:rPr>
          <w:rFonts w:ascii="Arial" w:hAnsi="Arial" w:cs="Arial"/>
          <w:b/>
          <w:bCs/>
          <w:sz w:val="24"/>
          <w:szCs w:val="24"/>
        </w:rPr>
      </w:sdtEndPr>
      <w:sdtContent>
        <w:p w14:paraId="22957215" w14:textId="09295D6C" w:rsidR="00E76359" w:rsidRDefault="00E76359">
          <w:pPr>
            <w:pStyle w:val="TtuloTDC"/>
            <w:rPr>
              <w:rFonts w:ascii="Arial" w:hAnsi="Arial" w:cs="Arial"/>
              <w:color w:val="4472C4" w:themeColor="accent1"/>
              <w:lang w:val="es-ES"/>
            </w:rPr>
          </w:pPr>
          <w:r w:rsidRPr="00E304B7">
            <w:rPr>
              <w:rFonts w:ascii="Arial" w:hAnsi="Arial" w:cs="Arial"/>
              <w:color w:val="4472C4" w:themeColor="accent1"/>
              <w:lang w:val="es-ES"/>
            </w:rPr>
            <w:t>Índice</w:t>
          </w:r>
        </w:p>
        <w:p w14:paraId="497CD409" w14:textId="0C3FE6AF" w:rsidR="006E34BD" w:rsidRDefault="006E34BD">
          <w:pPr>
            <w:pStyle w:val="TDC1"/>
            <w:tabs>
              <w:tab w:val="right" w:leader="dot" w:pos="8828"/>
            </w:tabs>
            <w:rPr>
              <w:rFonts w:asciiTheme="minorHAnsi" w:eastAsiaTheme="minorEastAsia" w:hAnsiTheme="minorHAnsi" w:cstheme="minorBidi"/>
              <w:noProof/>
              <w:kern w:val="2"/>
              <w:sz w:val="22"/>
              <w:szCs w:val="22"/>
              <w:lang w:eastAsia="es-MX"/>
              <w14:ligatures w14:val="standardContextual"/>
            </w:rPr>
          </w:pPr>
          <w:r>
            <w:rPr>
              <w:lang w:val="es-ES" w:eastAsia="es-MX"/>
            </w:rPr>
            <w:fldChar w:fldCharType="begin"/>
          </w:r>
          <w:r>
            <w:rPr>
              <w:lang w:val="es-ES" w:eastAsia="es-MX"/>
            </w:rPr>
            <w:instrText xml:space="preserve"> TOC \o "2-3" \h \z \t "Título 1;1" </w:instrText>
          </w:r>
          <w:r>
            <w:rPr>
              <w:lang w:val="es-ES" w:eastAsia="es-MX"/>
            </w:rPr>
            <w:fldChar w:fldCharType="separate"/>
          </w:r>
          <w:hyperlink w:anchor="_Toc167378318" w:history="1">
            <w:r w:rsidRPr="00837F7D">
              <w:rPr>
                <w:rStyle w:val="Hipervnculo"/>
                <w:b/>
                <w:bCs/>
                <w:noProof/>
              </w:rPr>
              <w:t>Introducción</w:t>
            </w:r>
            <w:r>
              <w:rPr>
                <w:noProof/>
                <w:webHidden/>
              </w:rPr>
              <w:tab/>
            </w:r>
            <w:r>
              <w:rPr>
                <w:noProof/>
                <w:webHidden/>
              </w:rPr>
              <w:fldChar w:fldCharType="begin"/>
            </w:r>
            <w:r>
              <w:rPr>
                <w:noProof/>
                <w:webHidden/>
              </w:rPr>
              <w:instrText xml:space="preserve"> PAGEREF _Toc167378318 \h </w:instrText>
            </w:r>
            <w:r>
              <w:rPr>
                <w:noProof/>
                <w:webHidden/>
              </w:rPr>
            </w:r>
            <w:r>
              <w:rPr>
                <w:noProof/>
                <w:webHidden/>
              </w:rPr>
              <w:fldChar w:fldCharType="separate"/>
            </w:r>
            <w:r>
              <w:rPr>
                <w:noProof/>
                <w:webHidden/>
              </w:rPr>
              <w:t>1</w:t>
            </w:r>
            <w:r>
              <w:rPr>
                <w:noProof/>
                <w:webHidden/>
              </w:rPr>
              <w:fldChar w:fldCharType="end"/>
            </w:r>
          </w:hyperlink>
        </w:p>
        <w:p w14:paraId="54DF40B3" w14:textId="5A8A08E5"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19" w:history="1">
            <w:r w:rsidR="006E34BD" w:rsidRPr="00837F7D">
              <w:rPr>
                <w:rStyle w:val="Hipervnculo"/>
                <w:noProof/>
              </w:rPr>
              <w:t>Antecedentes</w:t>
            </w:r>
            <w:r w:rsidR="006E34BD">
              <w:rPr>
                <w:noProof/>
                <w:webHidden/>
              </w:rPr>
              <w:tab/>
            </w:r>
            <w:r w:rsidR="006E34BD">
              <w:rPr>
                <w:noProof/>
                <w:webHidden/>
              </w:rPr>
              <w:fldChar w:fldCharType="begin"/>
            </w:r>
            <w:r w:rsidR="006E34BD">
              <w:rPr>
                <w:noProof/>
                <w:webHidden/>
              </w:rPr>
              <w:instrText xml:space="preserve"> PAGEREF _Toc167378319 \h </w:instrText>
            </w:r>
            <w:r w:rsidR="006E34BD">
              <w:rPr>
                <w:noProof/>
                <w:webHidden/>
              </w:rPr>
            </w:r>
            <w:r w:rsidR="006E34BD">
              <w:rPr>
                <w:noProof/>
                <w:webHidden/>
              </w:rPr>
              <w:fldChar w:fldCharType="separate"/>
            </w:r>
            <w:r w:rsidR="006E34BD">
              <w:rPr>
                <w:noProof/>
                <w:webHidden/>
              </w:rPr>
              <w:t>1</w:t>
            </w:r>
            <w:r w:rsidR="006E34BD">
              <w:rPr>
                <w:noProof/>
                <w:webHidden/>
              </w:rPr>
              <w:fldChar w:fldCharType="end"/>
            </w:r>
          </w:hyperlink>
        </w:p>
        <w:p w14:paraId="13C1EE4B" w14:textId="456BA63E"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20" w:history="1">
            <w:r w:rsidR="006E34BD" w:rsidRPr="00837F7D">
              <w:rPr>
                <w:rStyle w:val="Hipervnculo"/>
                <w:noProof/>
                <w:lang w:val="es-ES"/>
              </w:rPr>
              <w:t>Área de Desarrollo</w:t>
            </w:r>
            <w:r w:rsidR="006E34BD">
              <w:rPr>
                <w:noProof/>
                <w:webHidden/>
              </w:rPr>
              <w:tab/>
            </w:r>
            <w:r w:rsidR="006E34BD">
              <w:rPr>
                <w:noProof/>
                <w:webHidden/>
              </w:rPr>
              <w:fldChar w:fldCharType="begin"/>
            </w:r>
            <w:r w:rsidR="006E34BD">
              <w:rPr>
                <w:noProof/>
                <w:webHidden/>
              </w:rPr>
              <w:instrText xml:space="preserve"> PAGEREF _Toc167378320 \h </w:instrText>
            </w:r>
            <w:r w:rsidR="006E34BD">
              <w:rPr>
                <w:noProof/>
                <w:webHidden/>
              </w:rPr>
            </w:r>
            <w:r w:rsidR="006E34BD">
              <w:rPr>
                <w:noProof/>
                <w:webHidden/>
              </w:rPr>
              <w:fldChar w:fldCharType="separate"/>
            </w:r>
            <w:r w:rsidR="006E34BD">
              <w:rPr>
                <w:noProof/>
                <w:webHidden/>
              </w:rPr>
              <w:t>2</w:t>
            </w:r>
            <w:r w:rsidR="006E34BD">
              <w:rPr>
                <w:noProof/>
                <w:webHidden/>
              </w:rPr>
              <w:fldChar w:fldCharType="end"/>
            </w:r>
          </w:hyperlink>
        </w:p>
        <w:p w14:paraId="11DF6FDE" w14:textId="7CA5CDA6"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21" w:history="1">
            <w:r w:rsidR="006E34BD" w:rsidRPr="00837F7D">
              <w:rPr>
                <w:rStyle w:val="Hipervnculo"/>
                <w:noProof/>
              </w:rPr>
              <w:t>Situación Problemática</w:t>
            </w:r>
            <w:r w:rsidR="006E34BD">
              <w:rPr>
                <w:noProof/>
                <w:webHidden/>
              </w:rPr>
              <w:tab/>
            </w:r>
            <w:r w:rsidR="006E34BD">
              <w:rPr>
                <w:noProof/>
                <w:webHidden/>
              </w:rPr>
              <w:fldChar w:fldCharType="begin"/>
            </w:r>
            <w:r w:rsidR="006E34BD">
              <w:rPr>
                <w:noProof/>
                <w:webHidden/>
              </w:rPr>
              <w:instrText xml:space="preserve"> PAGEREF _Toc167378321 \h </w:instrText>
            </w:r>
            <w:r w:rsidR="006E34BD">
              <w:rPr>
                <w:noProof/>
                <w:webHidden/>
              </w:rPr>
            </w:r>
            <w:r w:rsidR="006E34BD">
              <w:rPr>
                <w:noProof/>
                <w:webHidden/>
              </w:rPr>
              <w:fldChar w:fldCharType="separate"/>
            </w:r>
            <w:r w:rsidR="006E34BD">
              <w:rPr>
                <w:noProof/>
                <w:webHidden/>
              </w:rPr>
              <w:t>3</w:t>
            </w:r>
            <w:r w:rsidR="006E34BD">
              <w:rPr>
                <w:noProof/>
                <w:webHidden/>
              </w:rPr>
              <w:fldChar w:fldCharType="end"/>
            </w:r>
          </w:hyperlink>
        </w:p>
        <w:p w14:paraId="43D3491A" w14:textId="4A7720B6"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22" w:history="1">
            <w:r w:rsidR="006E34BD" w:rsidRPr="00837F7D">
              <w:rPr>
                <w:rStyle w:val="Hipervnculo"/>
                <w:noProof/>
              </w:rPr>
              <w:t>Problema</w:t>
            </w:r>
            <w:r w:rsidR="006E34BD">
              <w:rPr>
                <w:noProof/>
                <w:webHidden/>
              </w:rPr>
              <w:tab/>
            </w:r>
            <w:r w:rsidR="006E34BD">
              <w:rPr>
                <w:noProof/>
                <w:webHidden/>
              </w:rPr>
              <w:fldChar w:fldCharType="begin"/>
            </w:r>
            <w:r w:rsidR="006E34BD">
              <w:rPr>
                <w:noProof/>
                <w:webHidden/>
              </w:rPr>
              <w:instrText xml:space="preserve"> PAGEREF _Toc167378322 \h </w:instrText>
            </w:r>
            <w:r w:rsidR="006E34BD">
              <w:rPr>
                <w:noProof/>
                <w:webHidden/>
              </w:rPr>
            </w:r>
            <w:r w:rsidR="006E34BD">
              <w:rPr>
                <w:noProof/>
                <w:webHidden/>
              </w:rPr>
              <w:fldChar w:fldCharType="separate"/>
            </w:r>
            <w:r w:rsidR="006E34BD">
              <w:rPr>
                <w:noProof/>
                <w:webHidden/>
              </w:rPr>
              <w:t>3</w:t>
            </w:r>
            <w:r w:rsidR="006E34BD">
              <w:rPr>
                <w:noProof/>
                <w:webHidden/>
              </w:rPr>
              <w:fldChar w:fldCharType="end"/>
            </w:r>
          </w:hyperlink>
        </w:p>
        <w:p w14:paraId="1BA83FCB" w14:textId="42457589"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23" w:history="1">
            <w:r w:rsidR="006E34BD" w:rsidRPr="00837F7D">
              <w:rPr>
                <w:rStyle w:val="Hipervnculo"/>
                <w:noProof/>
              </w:rPr>
              <w:t>Objeto de estudio</w:t>
            </w:r>
            <w:r w:rsidR="006E34BD">
              <w:rPr>
                <w:noProof/>
                <w:webHidden/>
              </w:rPr>
              <w:tab/>
            </w:r>
            <w:r w:rsidR="006E34BD">
              <w:rPr>
                <w:noProof/>
                <w:webHidden/>
              </w:rPr>
              <w:fldChar w:fldCharType="begin"/>
            </w:r>
            <w:r w:rsidR="006E34BD">
              <w:rPr>
                <w:noProof/>
                <w:webHidden/>
              </w:rPr>
              <w:instrText xml:space="preserve"> PAGEREF _Toc167378323 \h </w:instrText>
            </w:r>
            <w:r w:rsidR="006E34BD">
              <w:rPr>
                <w:noProof/>
                <w:webHidden/>
              </w:rPr>
            </w:r>
            <w:r w:rsidR="006E34BD">
              <w:rPr>
                <w:noProof/>
                <w:webHidden/>
              </w:rPr>
              <w:fldChar w:fldCharType="separate"/>
            </w:r>
            <w:r w:rsidR="006E34BD">
              <w:rPr>
                <w:noProof/>
                <w:webHidden/>
              </w:rPr>
              <w:t>3</w:t>
            </w:r>
            <w:r w:rsidR="006E34BD">
              <w:rPr>
                <w:noProof/>
                <w:webHidden/>
              </w:rPr>
              <w:fldChar w:fldCharType="end"/>
            </w:r>
          </w:hyperlink>
        </w:p>
        <w:p w14:paraId="20A3FDF4" w14:textId="25BE19F0"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24" w:history="1">
            <w:r w:rsidR="006E34BD" w:rsidRPr="00837F7D">
              <w:rPr>
                <w:rStyle w:val="Hipervnculo"/>
                <w:noProof/>
              </w:rPr>
              <w:t>Campo de acci</w:t>
            </w:r>
            <w:r w:rsidR="006E34BD" w:rsidRPr="00837F7D">
              <w:rPr>
                <w:rStyle w:val="Hipervnculo"/>
                <w:noProof/>
                <w:lang w:val="es-ES"/>
              </w:rPr>
              <w:t>ón</w:t>
            </w:r>
            <w:r w:rsidR="006E34BD">
              <w:rPr>
                <w:noProof/>
                <w:webHidden/>
              </w:rPr>
              <w:tab/>
            </w:r>
            <w:r w:rsidR="006E34BD">
              <w:rPr>
                <w:noProof/>
                <w:webHidden/>
              </w:rPr>
              <w:fldChar w:fldCharType="begin"/>
            </w:r>
            <w:r w:rsidR="006E34BD">
              <w:rPr>
                <w:noProof/>
                <w:webHidden/>
              </w:rPr>
              <w:instrText xml:space="preserve"> PAGEREF _Toc167378324 \h </w:instrText>
            </w:r>
            <w:r w:rsidR="006E34BD">
              <w:rPr>
                <w:noProof/>
                <w:webHidden/>
              </w:rPr>
            </w:r>
            <w:r w:rsidR="006E34BD">
              <w:rPr>
                <w:noProof/>
                <w:webHidden/>
              </w:rPr>
              <w:fldChar w:fldCharType="separate"/>
            </w:r>
            <w:r w:rsidR="006E34BD">
              <w:rPr>
                <w:noProof/>
                <w:webHidden/>
              </w:rPr>
              <w:t>3</w:t>
            </w:r>
            <w:r w:rsidR="006E34BD">
              <w:rPr>
                <w:noProof/>
                <w:webHidden/>
              </w:rPr>
              <w:fldChar w:fldCharType="end"/>
            </w:r>
          </w:hyperlink>
        </w:p>
        <w:p w14:paraId="4E523DC0" w14:textId="26017475"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25" w:history="1">
            <w:r w:rsidR="006E34BD" w:rsidRPr="00837F7D">
              <w:rPr>
                <w:rStyle w:val="Hipervnculo"/>
                <w:noProof/>
              </w:rPr>
              <w:t>Objetivo general</w:t>
            </w:r>
            <w:r w:rsidR="006E34BD">
              <w:rPr>
                <w:noProof/>
                <w:webHidden/>
              </w:rPr>
              <w:tab/>
            </w:r>
            <w:r w:rsidR="006E34BD">
              <w:rPr>
                <w:noProof/>
                <w:webHidden/>
              </w:rPr>
              <w:fldChar w:fldCharType="begin"/>
            </w:r>
            <w:r w:rsidR="006E34BD">
              <w:rPr>
                <w:noProof/>
                <w:webHidden/>
              </w:rPr>
              <w:instrText xml:space="preserve"> PAGEREF _Toc167378325 \h </w:instrText>
            </w:r>
            <w:r w:rsidR="006E34BD">
              <w:rPr>
                <w:noProof/>
                <w:webHidden/>
              </w:rPr>
            </w:r>
            <w:r w:rsidR="006E34BD">
              <w:rPr>
                <w:noProof/>
                <w:webHidden/>
              </w:rPr>
              <w:fldChar w:fldCharType="separate"/>
            </w:r>
            <w:r w:rsidR="006E34BD">
              <w:rPr>
                <w:noProof/>
                <w:webHidden/>
              </w:rPr>
              <w:t>4</w:t>
            </w:r>
            <w:r w:rsidR="006E34BD">
              <w:rPr>
                <w:noProof/>
                <w:webHidden/>
              </w:rPr>
              <w:fldChar w:fldCharType="end"/>
            </w:r>
          </w:hyperlink>
        </w:p>
        <w:p w14:paraId="4417CCDC" w14:textId="06B54BB1"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26" w:history="1">
            <w:r w:rsidR="006E34BD" w:rsidRPr="00837F7D">
              <w:rPr>
                <w:rStyle w:val="Hipervnculo"/>
                <w:noProof/>
              </w:rPr>
              <w:t>Objetivos Específicos</w:t>
            </w:r>
            <w:r w:rsidR="006E34BD">
              <w:rPr>
                <w:noProof/>
                <w:webHidden/>
              </w:rPr>
              <w:tab/>
            </w:r>
            <w:r w:rsidR="006E34BD">
              <w:rPr>
                <w:noProof/>
                <w:webHidden/>
              </w:rPr>
              <w:fldChar w:fldCharType="begin"/>
            </w:r>
            <w:r w:rsidR="006E34BD">
              <w:rPr>
                <w:noProof/>
                <w:webHidden/>
              </w:rPr>
              <w:instrText xml:space="preserve"> PAGEREF _Toc167378326 \h </w:instrText>
            </w:r>
            <w:r w:rsidR="006E34BD">
              <w:rPr>
                <w:noProof/>
                <w:webHidden/>
              </w:rPr>
            </w:r>
            <w:r w:rsidR="006E34BD">
              <w:rPr>
                <w:noProof/>
                <w:webHidden/>
              </w:rPr>
              <w:fldChar w:fldCharType="separate"/>
            </w:r>
            <w:r w:rsidR="006E34BD">
              <w:rPr>
                <w:noProof/>
                <w:webHidden/>
              </w:rPr>
              <w:t>4</w:t>
            </w:r>
            <w:r w:rsidR="006E34BD">
              <w:rPr>
                <w:noProof/>
                <w:webHidden/>
              </w:rPr>
              <w:fldChar w:fldCharType="end"/>
            </w:r>
          </w:hyperlink>
        </w:p>
        <w:p w14:paraId="601AF327" w14:textId="0F19C9E8"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27" w:history="1">
            <w:r w:rsidR="006E34BD" w:rsidRPr="00837F7D">
              <w:rPr>
                <w:rStyle w:val="Hipervnculo"/>
                <w:noProof/>
              </w:rPr>
              <w:t>Hipótesis del trabajo</w:t>
            </w:r>
            <w:r w:rsidR="006E34BD">
              <w:rPr>
                <w:noProof/>
                <w:webHidden/>
              </w:rPr>
              <w:tab/>
            </w:r>
            <w:r w:rsidR="006E34BD">
              <w:rPr>
                <w:noProof/>
                <w:webHidden/>
              </w:rPr>
              <w:fldChar w:fldCharType="begin"/>
            </w:r>
            <w:r w:rsidR="006E34BD">
              <w:rPr>
                <w:noProof/>
                <w:webHidden/>
              </w:rPr>
              <w:instrText xml:space="preserve"> PAGEREF _Toc167378327 \h </w:instrText>
            </w:r>
            <w:r w:rsidR="006E34BD">
              <w:rPr>
                <w:noProof/>
                <w:webHidden/>
              </w:rPr>
            </w:r>
            <w:r w:rsidR="006E34BD">
              <w:rPr>
                <w:noProof/>
                <w:webHidden/>
              </w:rPr>
              <w:fldChar w:fldCharType="separate"/>
            </w:r>
            <w:r w:rsidR="006E34BD">
              <w:rPr>
                <w:noProof/>
                <w:webHidden/>
              </w:rPr>
              <w:t>6</w:t>
            </w:r>
            <w:r w:rsidR="006E34BD">
              <w:rPr>
                <w:noProof/>
                <w:webHidden/>
              </w:rPr>
              <w:fldChar w:fldCharType="end"/>
            </w:r>
          </w:hyperlink>
        </w:p>
        <w:p w14:paraId="04EF1A34" w14:textId="10B57200"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28" w:history="1">
            <w:r w:rsidR="006E34BD" w:rsidRPr="00837F7D">
              <w:rPr>
                <w:rStyle w:val="Hipervnculo"/>
                <w:noProof/>
              </w:rPr>
              <w:t>Valor práctico</w:t>
            </w:r>
            <w:r w:rsidR="006E34BD">
              <w:rPr>
                <w:noProof/>
                <w:webHidden/>
              </w:rPr>
              <w:tab/>
            </w:r>
            <w:r w:rsidR="006E34BD">
              <w:rPr>
                <w:noProof/>
                <w:webHidden/>
              </w:rPr>
              <w:fldChar w:fldCharType="begin"/>
            </w:r>
            <w:r w:rsidR="006E34BD">
              <w:rPr>
                <w:noProof/>
                <w:webHidden/>
              </w:rPr>
              <w:instrText xml:space="preserve"> PAGEREF _Toc167378328 \h </w:instrText>
            </w:r>
            <w:r w:rsidR="006E34BD">
              <w:rPr>
                <w:noProof/>
                <w:webHidden/>
              </w:rPr>
            </w:r>
            <w:r w:rsidR="006E34BD">
              <w:rPr>
                <w:noProof/>
                <w:webHidden/>
              </w:rPr>
              <w:fldChar w:fldCharType="separate"/>
            </w:r>
            <w:r w:rsidR="006E34BD">
              <w:rPr>
                <w:noProof/>
                <w:webHidden/>
              </w:rPr>
              <w:t>6</w:t>
            </w:r>
            <w:r w:rsidR="006E34BD">
              <w:rPr>
                <w:noProof/>
                <w:webHidden/>
              </w:rPr>
              <w:fldChar w:fldCharType="end"/>
            </w:r>
          </w:hyperlink>
        </w:p>
        <w:p w14:paraId="63CCFA1B" w14:textId="241F4020"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29" w:history="1">
            <w:r w:rsidR="006E34BD" w:rsidRPr="00837F7D">
              <w:rPr>
                <w:rStyle w:val="Hipervnculo"/>
                <w:noProof/>
              </w:rPr>
              <w:t>Estructuración</w:t>
            </w:r>
            <w:r w:rsidR="006E34BD" w:rsidRPr="00837F7D">
              <w:rPr>
                <w:rStyle w:val="Hipervnculo"/>
                <w:noProof/>
                <w:lang w:val="es-ES"/>
              </w:rPr>
              <w:t xml:space="preserve"> del contenido.</w:t>
            </w:r>
            <w:r w:rsidR="006E34BD">
              <w:rPr>
                <w:noProof/>
                <w:webHidden/>
              </w:rPr>
              <w:tab/>
            </w:r>
            <w:r w:rsidR="006E34BD">
              <w:rPr>
                <w:noProof/>
                <w:webHidden/>
              </w:rPr>
              <w:fldChar w:fldCharType="begin"/>
            </w:r>
            <w:r w:rsidR="006E34BD">
              <w:rPr>
                <w:noProof/>
                <w:webHidden/>
              </w:rPr>
              <w:instrText xml:space="preserve"> PAGEREF _Toc167378329 \h </w:instrText>
            </w:r>
            <w:r w:rsidR="006E34BD">
              <w:rPr>
                <w:noProof/>
                <w:webHidden/>
              </w:rPr>
            </w:r>
            <w:r w:rsidR="006E34BD">
              <w:rPr>
                <w:noProof/>
                <w:webHidden/>
              </w:rPr>
              <w:fldChar w:fldCharType="separate"/>
            </w:r>
            <w:r w:rsidR="006E34BD">
              <w:rPr>
                <w:noProof/>
                <w:webHidden/>
              </w:rPr>
              <w:t>7</w:t>
            </w:r>
            <w:r w:rsidR="006E34BD">
              <w:rPr>
                <w:noProof/>
                <w:webHidden/>
              </w:rPr>
              <w:fldChar w:fldCharType="end"/>
            </w:r>
          </w:hyperlink>
        </w:p>
        <w:p w14:paraId="49A3C702" w14:textId="0E6E274E" w:rsidR="006E34BD" w:rsidRDefault="00000000">
          <w:pPr>
            <w:pStyle w:val="TDC1"/>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30" w:history="1">
            <w:r w:rsidR="006E34BD" w:rsidRPr="00837F7D">
              <w:rPr>
                <w:rStyle w:val="Hipervnculo"/>
                <w:b/>
                <w:bCs/>
                <w:noProof/>
              </w:rPr>
              <w:t>Capítulo 1 Fundamentos teóricos.</w:t>
            </w:r>
            <w:r w:rsidR="006E34BD">
              <w:rPr>
                <w:noProof/>
                <w:webHidden/>
              </w:rPr>
              <w:tab/>
            </w:r>
            <w:r w:rsidR="006E34BD">
              <w:rPr>
                <w:noProof/>
                <w:webHidden/>
              </w:rPr>
              <w:fldChar w:fldCharType="begin"/>
            </w:r>
            <w:r w:rsidR="006E34BD">
              <w:rPr>
                <w:noProof/>
                <w:webHidden/>
              </w:rPr>
              <w:instrText xml:space="preserve"> PAGEREF _Toc167378330 \h </w:instrText>
            </w:r>
            <w:r w:rsidR="006E34BD">
              <w:rPr>
                <w:noProof/>
                <w:webHidden/>
              </w:rPr>
            </w:r>
            <w:r w:rsidR="006E34BD">
              <w:rPr>
                <w:noProof/>
                <w:webHidden/>
              </w:rPr>
              <w:fldChar w:fldCharType="separate"/>
            </w:r>
            <w:r w:rsidR="006E34BD">
              <w:rPr>
                <w:noProof/>
                <w:webHidden/>
              </w:rPr>
              <w:t>9</w:t>
            </w:r>
            <w:r w:rsidR="006E34BD">
              <w:rPr>
                <w:noProof/>
                <w:webHidden/>
              </w:rPr>
              <w:fldChar w:fldCharType="end"/>
            </w:r>
          </w:hyperlink>
        </w:p>
        <w:p w14:paraId="2B167277" w14:textId="6E729A22" w:rsidR="006E34BD" w:rsidRDefault="00000000">
          <w:pPr>
            <w:pStyle w:val="TDC2"/>
            <w:tabs>
              <w:tab w:val="left" w:pos="88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31" w:history="1">
            <w:r w:rsidR="006E34BD" w:rsidRPr="00837F7D">
              <w:rPr>
                <w:rStyle w:val="Hipervnculo"/>
                <w:noProof/>
              </w:rPr>
              <w:t>1.1</w:t>
            </w:r>
            <w:r w:rsidR="006E34BD">
              <w:rPr>
                <w:rFonts w:asciiTheme="minorHAnsi" w:eastAsiaTheme="minorEastAsia" w:hAnsiTheme="minorHAnsi" w:cstheme="minorBidi"/>
                <w:noProof/>
                <w:kern w:val="2"/>
                <w:sz w:val="22"/>
                <w:szCs w:val="22"/>
                <w:lang w:eastAsia="es-MX"/>
                <w14:ligatures w14:val="standardContextual"/>
              </w:rPr>
              <w:tab/>
            </w:r>
            <w:r w:rsidR="006E34BD" w:rsidRPr="00837F7D">
              <w:rPr>
                <w:rStyle w:val="Hipervnculo"/>
                <w:noProof/>
              </w:rPr>
              <w:t>Introducción</w:t>
            </w:r>
            <w:r w:rsidR="006E34BD">
              <w:rPr>
                <w:noProof/>
                <w:webHidden/>
              </w:rPr>
              <w:tab/>
            </w:r>
            <w:r w:rsidR="006E34BD">
              <w:rPr>
                <w:noProof/>
                <w:webHidden/>
              </w:rPr>
              <w:fldChar w:fldCharType="begin"/>
            </w:r>
            <w:r w:rsidR="006E34BD">
              <w:rPr>
                <w:noProof/>
                <w:webHidden/>
              </w:rPr>
              <w:instrText xml:space="preserve"> PAGEREF _Toc167378331 \h </w:instrText>
            </w:r>
            <w:r w:rsidR="006E34BD">
              <w:rPr>
                <w:noProof/>
                <w:webHidden/>
              </w:rPr>
            </w:r>
            <w:r w:rsidR="006E34BD">
              <w:rPr>
                <w:noProof/>
                <w:webHidden/>
              </w:rPr>
              <w:fldChar w:fldCharType="separate"/>
            </w:r>
            <w:r w:rsidR="006E34BD">
              <w:rPr>
                <w:noProof/>
                <w:webHidden/>
              </w:rPr>
              <w:t>9</w:t>
            </w:r>
            <w:r w:rsidR="006E34BD">
              <w:rPr>
                <w:noProof/>
                <w:webHidden/>
              </w:rPr>
              <w:fldChar w:fldCharType="end"/>
            </w:r>
          </w:hyperlink>
        </w:p>
        <w:p w14:paraId="173217CC" w14:textId="72B802F3" w:rsidR="006E34BD" w:rsidRDefault="00000000">
          <w:pPr>
            <w:pStyle w:val="TDC2"/>
            <w:tabs>
              <w:tab w:val="left" w:pos="88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32" w:history="1">
            <w:r w:rsidR="006E34BD" w:rsidRPr="00837F7D">
              <w:rPr>
                <w:rStyle w:val="Hipervnculo"/>
                <w:noProof/>
              </w:rPr>
              <w:t>1.2</w:t>
            </w:r>
            <w:r w:rsidR="006E34BD">
              <w:rPr>
                <w:rFonts w:asciiTheme="minorHAnsi" w:eastAsiaTheme="minorEastAsia" w:hAnsiTheme="minorHAnsi" w:cstheme="minorBidi"/>
                <w:noProof/>
                <w:kern w:val="2"/>
                <w:sz w:val="22"/>
                <w:szCs w:val="22"/>
                <w:lang w:eastAsia="es-MX"/>
                <w14:ligatures w14:val="standardContextual"/>
              </w:rPr>
              <w:tab/>
            </w:r>
            <w:r w:rsidR="006E34BD" w:rsidRPr="00837F7D">
              <w:rPr>
                <w:rStyle w:val="Hipervnculo"/>
                <w:noProof/>
              </w:rPr>
              <w:t>Objetivos estratégicos de la organización.</w:t>
            </w:r>
            <w:r w:rsidR="006E34BD">
              <w:rPr>
                <w:noProof/>
                <w:webHidden/>
              </w:rPr>
              <w:tab/>
            </w:r>
            <w:r w:rsidR="006E34BD">
              <w:rPr>
                <w:noProof/>
                <w:webHidden/>
              </w:rPr>
              <w:fldChar w:fldCharType="begin"/>
            </w:r>
            <w:r w:rsidR="006E34BD">
              <w:rPr>
                <w:noProof/>
                <w:webHidden/>
              </w:rPr>
              <w:instrText xml:space="preserve"> PAGEREF _Toc167378332 \h </w:instrText>
            </w:r>
            <w:r w:rsidR="006E34BD">
              <w:rPr>
                <w:noProof/>
                <w:webHidden/>
              </w:rPr>
            </w:r>
            <w:r w:rsidR="006E34BD">
              <w:rPr>
                <w:noProof/>
                <w:webHidden/>
              </w:rPr>
              <w:fldChar w:fldCharType="separate"/>
            </w:r>
            <w:r w:rsidR="006E34BD">
              <w:rPr>
                <w:noProof/>
                <w:webHidden/>
              </w:rPr>
              <w:t>9</w:t>
            </w:r>
            <w:r w:rsidR="006E34BD">
              <w:rPr>
                <w:noProof/>
                <w:webHidden/>
              </w:rPr>
              <w:fldChar w:fldCharType="end"/>
            </w:r>
          </w:hyperlink>
        </w:p>
        <w:p w14:paraId="77C7BB68" w14:textId="2D781CE0" w:rsidR="006E34BD" w:rsidRDefault="00000000">
          <w:pPr>
            <w:pStyle w:val="TDC3"/>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33" w:history="1">
            <w:r w:rsidR="006E34BD" w:rsidRPr="00837F7D">
              <w:rPr>
                <w:rStyle w:val="Hipervnculo"/>
                <w:noProof/>
              </w:rPr>
              <w:t>1.2.1</w:t>
            </w:r>
            <w:r w:rsidR="006E34BD">
              <w:rPr>
                <w:rFonts w:asciiTheme="minorHAnsi" w:eastAsiaTheme="minorEastAsia" w:hAnsiTheme="minorHAnsi" w:cstheme="minorBidi"/>
                <w:noProof/>
                <w:kern w:val="2"/>
                <w:sz w:val="22"/>
                <w:szCs w:val="22"/>
                <w:lang w:eastAsia="es-MX"/>
                <w14:ligatures w14:val="standardContextual"/>
              </w:rPr>
              <w:tab/>
            </w:r>
            <w:r w:rsidR="006E34BD" w:rsidRPr="00837F7D">
              <w:rPr>
                <w:rStyle w:val="Hipervnculo"/>
                <w:noProof/>
              </w:rPr>
              <w:t>Flujo actual de los procesos.</w:t>
            </w:r>
            <w:r w:rsidR="006E34BD">
              <w:rPr>
                <w:noProof/>
                <w:webHidden/>
              </w:rPr>
              <w:tab/>
            </w:r>
            <w:r w:rsidR="006E34BD">
              <w:rPr>
                <w:noProof/>
                <w:webHidden/>
              </w:rPr>
              <w:fldChar w:fldCharType="begin"/>
            </w:r>
            <w:r w:rsidR="006E34BD">
              <w:rPr>
                <w:noProof/>
                <w:webHidden/>
              </w:rPr>
              <w:instrText xml:space="preserve"> PAGEREF _Toc167378333 \h </w:instrText>
            </w:r>
            <w:r w:rsidR="006E34BD">
              <w:rPr>
                <w:noProof/>
                <w:webHidden/>
              </w:rPr>
            </w:r>
            <w:r w:rsidR="006E34BD">
              <w:rPr>
                <w:noProof/>
                <w:webHidden/>
              </w:rPr>
              <w:fldChar w:fldCharType="separate"/>
            </w:r>
            <w:r w:rsidR="006E34BD">
              <w:rPr>
                <w:noProof/>
                <w:webHidden/>
              </w:rPr>
              <w:t>9</w:t>
            </w:r>
            <w:r w:rsidR="006E34BD">
              <w:rPr>
                <w:noProof/>
                <w:webHidden/>
              </w:rPr>
              <w:fldChar w:fldCharType="end"/>
            </w:r>
          </w:hyperlink>
        </w:p>
        <w:p w14:paraId="446D7DDE" w14:textId="0A07C3D6" w:rsidR="006E34BD" w:rsidRDefault="00000000">
          <w:pPr>
            <w:pStyle w:val="TDC3"/>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34" w:history="1">
            <w:r w:rsidR="006E34BD" w:rsidRPr="00837F7D">
              <w:rPr>
                <w:rStyle w:val="Hipervnculo"/>
                <w:noProof/>
              </w:rPr>
              <w:t>1.2.2</w:t>
            </w:r>
            <w:r w:rsidR="006E34BD">
              <w:rPr>
                <w:rFonts w:asciiTheme="minorHAnsi" w:eastAsiaTheme="minorEastAsia" w:hAnsiTheme="minorHAnsi" w:cstheme="minorBidi"/>
                <w:noProof/>
                <w:kern w:val="2"/>
                <w:sz w:val="22"/>
                <w:szCs w:val="22"/>
                <w:lang w:eastAsia="es-MX"/>
                <w14:ligatures w14:val="standardContextual"/>
              </w:rPr>
              <w:tab/>
            </w:r>
            <w:r w:rsidR="006E34BD" w:rsidRPr="00837F7D">
              <w:rPr>
                <w:rStyle w:val="Hipervnculo"/>
                <w:noProof/>
              </w:rPr>
              <w:t>Análisis crítico de la ejecución de los procesos.</w:t>
            </w:r>
            <w:r w:rsidR="006E34BD">
              <w:rPr>
                <w:noProof/>
                <w:webHidden/>
              </w:rPr>
              <w:tab/>
            </w:r>
            <w:r w:rsidR="006E34BD">
              <w:rPr>
                <w:noProof/>
                <w:webHidden/>
              </w:rPr>
              <w:fldChar w:fldCharType="begin"/>
            </w:r>
            <w:r w:rsidR="006E34BD">
              <w:rPr>
                <w:noProof/>
                <w:webHidden/>
              </w:rPr>
              <w:instrText xml:space="preserve"> PAGEREF _Toc167378334 \h </w:instrText>
            </w:r>
            <w:r w:rsidR="006E34BD">
              <w:rPr>
                <w:noProof/>
                <w:webHidden/>
              </w:rPr>
            </w:r>
            <w:r w:rsidR="006E34BD">
              <w:rPr>
                <w:noProof/>
                <w:webHidden/>
              </w:rPr>
              <w:fldChar w:fldCharType="separate"/>
            </w:r>
            <w:r w:rsidR="006E34BD">
              <w:rPr>
                <w:noProof/>
                <w:webHidden/>
              </w:rPr>
              <w:t>10</w:t>
            </w:r>
            <w:r w:rsidR="006E34BD">
              <w:rPr>
                <w:noProof/>
                <w:webHidden/>
              </w:rPr>
              <w:fldChar w:fldCharType="end"/>
            </w:r>
          </w:hyperlink>
        </w:p>
        <w:p w14:paraId="37827581" w14:textId="659968B6" w:rsidR="006E34BD" w:rsidRDefault="00000000">
          <w:pPr>
            <w:pStyle w:val="TDC2"/>
            <w:tabs>
              <w:tab w:val="left" w:pos="88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35" w:history="1">
            <w:r w:rsidR="006E34BD" w:rsidRPr="00837F7D">
              <w:rPr>
                <w:rStyle w:val="Hipervnculo"/>
                <w:noProof/>
              </w:rPr>
              <w:t>1.3</w:t>
            </w:r>
            <w:r w:rsidR="006E34BD">
              <w:rPr>
                <w:rFonts w:asciiTheme="minorHAnsi" w:eastAsiaTheme="minorEastAsia" w:hAnsiTheme="minorHAnsi" w:cstheme="minorBidi"/>
                <w:noProof/>
                <w:kern w:val="2"/>
                <w:sz w:val="22"/>
                <w:szCs w:val="22"/>
                <w:lang w:eastAsia="es-MX"/>
                <w14:ligatures w14:val="standardContextual"/>
              </w:rPr>
              <w:tab/>
            </w:r>
            <w:r w:rsidR="006E34BD" w:rsidRPr="00837F7D">
              <w:rPr>
                <w:rStyle w:val="Hipervnculo"/>
                <w:noProof/>
              </w:rPr>
              <w:t>Procesos objeto de automatización.</w:t>
            </w:r>
            <w:r w:rsidR="006E34BD">
              <w:rPr>
                <w:noProof/>
                <w:webHidden/>
              </w:rPr>
              <w:tab/>
            </w:r>
            <w:r w:rsidR="006E34BD">
              <w:rPr>
                <w:noProof/>
                <w:webHidden/>
              </w:rPr>
              <w:fldChar w:fldCharType="begin"/>
            </w:r>
            <w:r w:rsidR="006E34BD">
              <w:rPr>
                <w:noProof/>
                <w:webHidden/>
              </w:rPr>
              <w:instrText xml:space="preserve"> PAGEREF _Toc167378335 \h </w:instrText>
            </w:r>
            <w:r w:rsidR="006E34BD">
              <w:rPr>
                <w:noProof/>
                <w:webHidden/>
              </w:rPr>
            </w:r>
            <w:r w:rsidR="006E34BD">
              <w:rPr>
                <w:noProof/>
                <w:webHidden/>
              </w:rPr>
              <w:fldChar w:fldCharType="separate"/>
            </w:r>
            <w:r w:rsidR="006E34BD">
              <w:rPr>
                <w:noProof/>
                <w:webHidden/>
              </w:rPr>
              <w:t>11</w:t>
            </w:r>
            <w:r w:rsidR="006E34BD">
              <w:rPr>
                <w:noProof/>
                <w:webHidden/>
              </w:rPr>
              <w:fldChar w:fldCharType="end"/>
            </w:r>
          </w:hyperlink>
        </w:p>
        <w:p w14:paraId="22E2B71F" w14:textId="5A5E2B7D" w:rsidR="006E34BD" w:rsidRDefault="00000000">
          <w:pPr>
            <w:pStyle w:val="TDC3"/>
            <w:tabs>
              <w:tab w:val="left" w:pos="110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36" w:history="1">
            <w:r w:rsidR="006E34BD" w:rsidRPr="00837F7D">
              <w:rPr>
                <w:rStyle w:val="Hipervnculo"/>
                <w:noProof/>
              </w:rPr>
              <w:t>1.4</w:t>
            </w:r>
            <w:r w:rsidR="006E34BD">
              <w:rPr>
                <w:rFonts w:asciiTheme="minorHAnsi" w:eastAsiaTheme="minorEastAsia" w:hAnsiTheme="minorHAnsi" w:cstheme="minorBidi"/>
                <w:noProof/>
                <w:kern w:val="2"/>
                <w:sz w:val="22"/>
                <w:szCs w:val="22"/>
                <w:lang w:eastAsia="es-MX"/>
                <w14:ligatures w14:val="standardContextual"/>
              </w:rPr>
              <w:tab/>
            </w:r>
            <w:r w:rsidR="006E34BD" w:rsidRPr="00837F7D">
              <w:rPr>
                <w:rStyle w:val="Hipervnculo"/>
                <w:noProof/>
              </w:rPr>
              <w:t>Sistemas automatizados existentes vinculados al campo de acción.</w:t>
            </w:r>
            <w:r w:rsidR="006E34BD">
              <w:rPr>
                <w:noProof/>
                <w:webHidden/>
              </w:rPr>
              <w:tab/>
            </w:r>
            <w:r w:rsidR="006E34BD">
              <w:rPr>
                <w:noProof/>
                <w:webHidden/>
              </w:rPr>
              <w:fldChar w:fldCharType="begin"/>
            </w:r>
            <w:r w:rsidR="006E34BD">
              <w:rPr>
                <w:noProof/>
                <w:webHidden/>
              </w:rPr>
              <w:instrText xml:space="preserve"> PAGEREF _Toc167378336 \h </w:instrText>
            </w:r>
            <w:r w:rsidR="006E34BD">
              <w:rPr>
                <w:noProof/>
                <w:webHidden/>
              </w:rPr>
            </w:r>
            <w:r w:rsidR="006E34BD">
              <w:rPr>
                <w:noProof/>
                <w:webHidden/>
              </w:rPr>
              <w:fldChar w:fldCharType="separate"/>
            </w:r>
            <w:r w:rsidR="006E34BD">
              <w:rPr>
                <w:noProof/>
                <w:webHidden/>
              </w:rPr>
              <w:t>12</w:t>
            </w:r>
            <w:r w:rsidR="006E34BD">
              <w:rPr>
                <w:noProof/>
                <w:webHidden/>
              </w:rPr>
              <w:fldChar w:fldCharType="end"/>
            </w:r>
          </w:hyperlink>
        </w:p>
        <w:p w14:paraId="6E97F142" w14:textId="055ECD54" w:rsidR="006E34BD" w:rsidRDefault="00000000">
          <w:pPr>
            <w:pStyle w:val="TDC2"/>
            <w:tabs>
              <w:tab w:val="left" w:pos="88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37" w:history="1">
            <w:r w:rsidR="006E34BD" w:rsidRPr="00837F7D">
              <w:rPr>
                <w:rStyle w:val="Hipervnculo"/>
                <w:noProof/>
              </w:rPr>
              <w:t>1.5</w:t>
            </w:r>
            <w:r w:rsidR="006E34BD">
              <w:rPr>
                <w:rFonts w:asciiTheme="minorHAnsi" w:eastAsiaTheme="minorEastAsia" w:hAnsiTheme="minorHAnsi" w:cstheme="minorBidi"/>
                <w:noProof/>
                <w:kern w:val="2"/>
                <w:sz w:val="22"/>
                <w:szCs w:val="22"/>
                <w:lang w:eastAsia="es-MX"/>
                <w14:ligatures w14:val="standardContextual"/>
              </w:rPr>
              <w:tab/>
            </w:r>
            <w:r w:rsidR="006E34BD" w:rsidRPr="00837F7D">
              <w:rPr>
                <w:rStyle w:val="Hipervnculo"/>
                <w:noProof/>
              </w:rPr>
              <w:t>Fundamentos de los objetivos.</w:t>
            </w:r>
            <w:r w:rsidR="006E34BD">
              <w:rPr>
                <w:noProof/>
                <w:webHidden/>
              </w:rPr>
              <w:tab/>
            </w:r>
            <w:r w:rsidR="006E34BD">
              <w:rPr>
                <w:noProof/>
                <w:webHidden/>
              </w:rPr>
              <w:fldChar w:fldCharType="begin"/>
            </w:r>
            <w:r w:rsidR="006E34BD">
              <w:rPr>
                <w:noProof/>
                <w:webHidden/>
              </w:rPr>
              <w:instrText xml:space="preserve"> PAGEREF _Toc167378337 \h </w:instrText>
            </w:r>
            <w:r w:rsidR="006E34BD">
              <w:rPr>
                <w:noProof/>
                <w:webHidden/>
              </w:rPr>
            </w:r>
            <w:r w:rsidR="006E34BD">
              <w:rPr>
                <w:noProof/>
                <w:webHidden/>
              </w:rPr>
              <w:fldChar w:fldCharType="separate"/>
            </w:r>
            <w:r w:rsidR="006E34BD">
              <w:rPr>
                <w:noProof/>
                <w:webHidden/>
              </w:rPr>
              <w:t>13</w:t>
            </w:r>
            <w:r w:rsidR="006E34BD">
              <w:rPr>
                <w:noProof/>
                <w:webHidden/>
              </w:rPr>
              <w:fldChar w:fldCharType="end"/>
            </w:r>
          </w:hyperlink>
        </w:p>
        <w:p w14:paraId="560F5860" w14:textId="53E0BA45"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38" w:history="1">
            <w:r w:rsidR="006E34BD" w:rsidRPr="00837F7D">
              <w:rPr>
                <w:rStyle w:val="Hipervnculo"/>
                <w:noProof/>
              </w:rPr>
              <w:t>1.6 Tendencias y tecnologías</w:t>
            </w:r>
            <w:r w:rsidR="006E34BD" w:rsidRPr="00837F7D">
              <w:rPr>
                <w:rStyle w:val="Hipervnculo"/>
                <w:noProof/>
                <w:lang w:val="es-ES"/>
              </w:rPr>
              <w:t xml:space="preserve"> actuales para el desarrollo web.</w:t>
            </w:r>
            <w:r w:rsidR="006E34BD">
              <w:rPr>
                <w:noProof/>
                <w:webHidden/>
              </w:rPr>
              <w:tab/>
            </w:r>
            <w:r w:rsidR="006E34BD">
              <w:rPr>
                <w:noProof/>
                <w:webHidden/>
              </w:rPr>
              <w:fldChar w:fldCharType="begin"/>
            </w:r>
            <w:r w:rsidR="006E34BD">
              <w:rPr>
                <w:noProof/>
                <w:webHidden/>
              </w:rPr>
              <w:instrText xml:space="preserve"> PAGEREF _Toc167378338 \h </w:instrText>
            </w:r>
            <w:r w:rsidR="006E34BD">
              <w:rPr>
                <w:noProof/>
                <w:webHidden/>
              </w:rPr>
            </w:r>
            <w:r w:rsidR="006E34BD">
              <w:rPr>
                <w:noProof/>
                <w:webHidden/>
              </w:rPr>
              <w:fldChar w:fldCharType="separate"/>
            </w:r>
            <w:r w:rsidR="006E34BD">
              <w:rPr>
                <w:noProof/>
                <w:webHidden/>
              </w:rPr>
              <w:t>13</w:t>
            </w:r>
            <w:r w:rsidR="006E34BD">
              <w:rPr>
                <w:noProof/>
                <w:webHidden/>
              </w:rPr>
              <w:fldChar w:fldCharType="end"/>
            </w:r>
          </w:hyperlink>
        </w:p>
        <w:p w14:paraId="25BE4E31" w14:textId="45614DE9"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39" w:history="1">
            <w:r w:rsidR="006E34BD" w:rsidRPr="00837F7D">
              <w:rPr>
                <w:rStyle w:val="Hipervnculo"/>
                <w:noProof/>
              </w:rPr>
              <w:t>1.6.1 Metodolog</w:t>
            </w:r>
            <w:r w:rsidR="006E34BD" w:rsidRPr="00837F7D">
              <w:rPr>
                <w:rStyle w:val="Hipervnculo"/>
                <w:noProof/>
                <w:lang w:val="es-ES"/>
              </w:rPr>
              <w:t>ías de desarrollo de software</w:t>
            </w:r>
            <w:r w:rsidR="006E34BD">
              <w:rPr>
                <w:noProof/>
                <w:webHidden/>
              </w:rPr>
              <w:tab/>
            </w:r>
            <w:r w:rsidR="006E34BD">
              <w:rPr>
                <w:noProof/>
                <w:webHidden/>
              </w:rPr>
              <w:fldChar w:fldCharType="begin"/>
            </w:r>
            <w:r w:rsidR="006E34BD">
              <w:rPr>
                <w:noProof/>
                <w:webHidden/>
              </w:rPr>
              <w:instrText xml:space="preserve"> PAGEREF _Toc167378339 \h </w:instrText>
            </w:r>
            <w:r w:rsidR="006E34BD">
              <w:rPr>
                <w:noProof/>
                <w:webHidden/>
              </w:rPr>
            </w:r>
            <w:r w:rsidR="006E34BD">
              <w:rPr>
                <w:noProof/>
                <w:webHidden/>
              </w:rPr>
              <w:fldChar w:fldCharType="separate"/>
            </w:r>
            <w:r w:rsidR="006E34BD">
              <w:rPr>
                <w:noProof/>
                <w:webHidden/>
              </w:rPr>
              <w:t>14</w:t>
            </w:r>
            <w:r w:rsidR="006E34BD">
              <w:rPr>
                <w:noProof/>
                <w:webHidden/>
              </w:rPr>
              <w:fldChar w:fldCharType="end"/>
            </w:r>
          </w:hyperlink>
        </w:p>
        <w:p w14:paraId="10CA762F" w14:textId="7DBB47E5"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40" w:history="1">
            <w:r w:rsidR="006E34BD" w:rsidRPr="00837F7D">
              <w:rPr>
                <w:rStyle w:val="Hipervnculo"/>
                <w:noProof/>
                <w:lang w:val="en-US"/>
              </w:rPr>
              <w:t>1.6.2</w:t>
            </w:r>
            <w:r w:rsidR="006E34BD" w:rsidRPr="00837F7D">
              <w:rPr>
                <w:rStyle w:val="Hipervnculo"/>
                <w:b/>
                <w:bCs/>
                <w:noProof/>
                <w:lang w:val="en-US"/>
              </w:rPr>
              <w:t xml:space="preserve"> </w:t>
            </w:r>
            <w:r w:rsidR="006E34BD" w:rsidRPr="00837F7D">
              <w:rPr>
                <w:rStyle w:val="Hipervnculo"/>
                <w:noProof/>
                <w:lang w:val="en-US"/>
              </w:rPr>
              <w:t>Herramientas CASE (Computer Aided Software Engineering)</w:t>
            </w:r>
            <w:r w:rsidR="006E34BD">
              <w:rPr>
                <w:noProof/>
                <w:webHidden/>
              </w:rPr>
              <w:tab/>
            </w:r>
            <w:r w:rsidR="006E34BD">
              <w:rPr>
                <w:noProof/>
                <w:webHidden/>
              </w:rPr>
              <w:fldChar w:fldCharType="begin"/>
            </w:r>
            <w:r w:rsidR="006E34BD">
              <w:rPr>
                <w:noProof/>
                <w:webHidden/>
              </w:rPr>
              <w:instrText xml:space="preserve"> PAGEREF _Toc167378340 \h </w:instrText>
            </w:r>
            <w:r w:rsidR="006E34BD">
              <w:rPr>
                <w:noProof/>
                <w:webHidden/>
              </w:rPr>
            </w:r>
            <w:r w:rsidR="006E34BD">
              <w:rPr>
                <w:noProof/>
                <w:webHidden/>
              </w:rPr>
              <w:fldChar w:fldCharType="separate"/>
            </w:r>
            <w:r w:rsidR="006E34BD">
              <w:rPr>
                <w:noProof/>
                <w:webHidden/>
              </w:rPr>
              <w:t>16</w:t>
            </w:r>
            <w:r w:rsidR="006E34BD">
              <w:rPr>
                <w:noProof/>
                <w:webHidden/>
              </w:rPr>
              <w:fldChar w:fldCharType="end"/>
            </w:r>
          </w:hyperlink>
        </w:p>
        <w:p w14:paraId="4224AE62" w14:textId="2F1B8728"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41" w:history="1">
            <w:r w:rsidR="006E34BD" w:rsidRPr="00837F7D">
              <w:rPr>
                <w:rStyle w:val="Hipervnculo"/>
                <w:noProof/>
              </w:rPr>
              <w:t>1.6.3 Tendencias tecnológicas</w:t>
            </w:r>
            <w:r w:rsidR="006E34BD">
              <w:rPr>
                <w:noProof/>
                <w:webHidden/>
              </w:rPr>
              <w:tab/>
            </w:r>
            <w:r w:rsidR="006E34BD">
              <w:rPr>
                <w:noProof/>
                <w:webHidden/>
              </w:rPr>
              <w:fldChar w:fldCharType="begin"/>
            </w:r>
            <w:r w:rsidR="006E34BD">
              <w:rPr>
                <w:noProof/>
                <w:webHidden/>
              </w:rPr>
              <w:instrText xml:space="preserve"> PAGEREF _Toc167378341 \h </w:instrText>
            </w:r>
            <w:r w:rsidR="006E34BD">
              <w:rPr>
                <w:noProof/>
                <w:webHidden/>
              </w:rPr>
            </w:r>
            <w:r w:rsidR="006E34BD">
              <w:rPr>
                <w:noProof/>
                <w:webHidden/>
              </w:rPr>
              <w:fldChar w:fldCharType="separate"/>
            </w:r>
            <w:r w:rsidR="006E34BD">
              <w:rPr>
                <w:noProof/>
                <w:webHidden/>
              </w:rPr>
              <w:t>17</w:t>
            </w:r>
            <w:r w:rsidR="006E34BD">
              <w:rPr>
                <w:noProof/>
                <w:webHidden/>
              </w:rPr>
              <w:fldChar w:fldCharType="end"/>
            </w:r>
          </w:hyperlink>
        </w:p>
        <w:p w14:paraId="1442C01E" w14:textId="11BB7B63" w:rsidR="006E34BD" w:rsidRDefault="00000000">
          <w:pPr>
            <w:pStyle w:val="TDC3"/>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42" w:history="1">
            <w:r w:rsidR="006E34BD" w:rsidRPr="00837F7D">
              <w:rPr>
                <w:rStyle w:val="Hipervnculo"/>
                <w:noProof/>
              </w:rPr>
              <w:t>1.6.4</w:t>
            </w:r>
            <w:r w:rsidR="006E34BD">
              <w:rPr>
                <w:rFonts w:asciiTheme="minorHAnsi" w:eastAsiaTheme="minorEastAsia" w:hAnsiTheme="minorHAnsi" w:cstheme="minorBidi"/>
                <w:noProof/>
                <w:kern w:val="2"/>
                <w:sz w:val="22"/>
                <w:szCs w:val="22"/>
                <w:lang w:eastAsia="es-MX"/>
                <w14:ligatures w14:val="standardContextual"/>
              </w:rPr>
              <w:tab/>
            </w:r>
            <w:r w:rsidR="006E34BD" w:rsidRPr="00837F7D">
              <w:rPr>
                <w:rStyle w:val="Hipervnculo"/>
                <w:noProof/>
              </w:rPr>
              <w:t>Lenguajes de programación.</w:t>
            </w:r>
            <w:r w:rsidR="006E34BD">
              <w:rPr>
                <w:noProof/>
                <w:webHidden/>
              </w:rPr>
              <w:tab/>
            </w:r>
            <w:r w:rsidR="006E34BD">
              <w:rPr>
                <w:noProof/>
                <w:webHidden/>
              </w:rPr>
              <w:fldChar w:fldCharType="begin"/>
            </w:r>
            <w:r w:rsidR="006E34BD">
              <w:rPr>
                <w:noProof/>
                <w:webHidden/>
              </w:rPr>
              <w:instrText xml:space="preserve"> PAGEREF _Toc167378342 \h </w:instrText>
            </w:r>
            <w:r w:rsidR="006E34BD">
              <w:rPr>
                <w:noProof/>
                <w:webHidden/>
              </w:rPr>
            </w:r>
            <w:r w:rsidR="006E34BD">
              <w:rPr>
                <w:noProof/>
                <w:webHidden/>
              </w:rPr>
              <w:fldChar w:fldCharType="separate"/>
            </w:r>
            <w:r w:rsidR="006E34BD">
              <w:rPr>
                <w:noProof/>
                <w:webHidden/>
              </w:rPr>
              <w:t>18</w:t>
            </w:r>
            <w:r w:rsidR="006E34BD">
              <w:rPr>
                <w:noProof/>
                <w:webHidden/>
              </w:rPr>
              <w:fldChar w:fldCharType="end"/>
            </w:r>
          </w:hyperlink>
        </w:p>
        <w:p w14:paraId="5FD1028F" w14:textId="46E07340" w:rsidR="006E34BD" w:rsidRDefault="00000000">
          <w:pPr>
            <w:pStyle w:val="TDC3"/>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43" w:history="1">
            <w:r w:rsidR="006E34BD" w:rsidRPr="00837F7D">
              <w:rPr>
                <w:rStyle w:val="Hipervnculo"/>
                <w:noProof/>
              </w:rPr>
              <w:t>1.6.5</w:t>
            </w:r>
            <w:r w:rsidR="006E34BD">
              <w:rPr>
                <w:rFonts w:asciiTheme="minorHAnsi" w:eastAsiaTheme="minorEastAsia" w:hAnsiTheme="minorHAnsi" w:cstheme="minorBidi"/>
                <w:noProof/>
                <w:kern w:val="2"/>
                <w:sz w:val="22"/>
                <w:szCs w:val="22"/>
                <w:lang w:eastAsia="es-MX"/>
                <w14:ligatures w14:val="standardContextual"/>
              </w:rPr>
              <w:tab/>
            </w:r>
            <w:r w:rsidR="006E34BD" w:rsidRPr="00837F7D">
              <w:rPr>
                <w:rStyle w:val="Hipervnculo"/>
                <w:noProof/>
              </w:rPr>
              <w:t>Frameworks de desarrollo web más utilizados en la actualidad.</w:t>
            </w:r>
            <w:r w:rsidR="006E34BD">
              <w:rPr>
                <w:noProof/>
                <w:webHidden/>
              </w:rPr>
              <w:tab/>
            </w:r>
            <w:r w:rsidR="006E34BD">
              <w:rPr>
                <w:noProof/>
                <w:webHidden/>
              </w:rPr>
              <w:fldChar w:fldCharType="begin"/>
            </w:r>
            <w:r w:rsidR="006E34BD">
              <w:rPr>
                <w:noProof/>
                <w:webHidden/>
              </w:rPr>
              <w:instrText xml:space="preserve"> PAGEREF _Toc167378343 \h </w:instrText>
            </w:r>
            <w:r w:rsidR="006E34BD">
              <w:rPr>
                <w:noProof/>
                <w:webHidden/>
              </w:rPr>
            </w:r>
            <w:r w:rsidR="006E34BD">
              <w:rPr>
                <w:noProof/>
                <w:webHidden/>
              </w:rPr>
              <w:fldChar w:fldCharType="separate"/>
            </w:r>
            <w:r w:rsidR="006E34BD">
              <w:rPr>
                <w:noProof/>
                <w:webHidden/>
              </w:rPr>
              <w:t>21</w:t>
            </w:r>
            <w:r w:rsidR="006E34BD">
              <w:rPr>
                <w:noProof/>
                <w:webHidden/>
              </w:rPr>
              <w:fldChar w:fldCharType="end"/>
            </w:r>
          </w:hyperlink>
        </w:p>
        <w:p w14:paraId="705C029C" w14:textId="02ABE816"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44" w:history="1">
            <w:r w:rsidR="006E34BD" w:rsidRPr="00837F7D">
              <w:rPr>
                <w:rStyle w:val="Hipervnculo"/>
                <w:noProof/>
              </w:rPr>
              <w:t>1.6.6 Entorno de desarrollo integrado (IDE)</w:t>
            </w:r>
            <w:r w:rsidR="006E34BD">
              <w:rPr>
                <w:noProof/>
                <w:webHidden/>
              </w:rPr>
              <w:tab/>
            </w:r>
            <w:r w:rsidR="006E34BD">
              <w:rPr>
                <w:noProof/>
                <w:webHidden/>
              </w:rPr>
              <w:fldChar w:fldCharType="begin"/>
            </w:r>
            <w:r w:rsidR="006E34BD">
              <w:rPr>
                <w:noProof/>
                <w:webHidden/>
              </w:rPr>
              <w:instrText xml:space="preserve"> PAGEREF _Toc167378344 \h </w:instrText>
            </w:r>
            <w:r w:rsidR="006E34BD">
              <w:rPr>
                <w:noProof/>
                <w:webHidden/>
              </w:rPr>
            </w:r>
            <w:r w:rsidR="006E34BD">
              <w:rPr>
                <w:noProof/>
                <w:webHidden/>
              </w:rPr>
              <w:fldChar w:fldCharType="separate"/>
            </w:r>
            <w:r w:rsidR="006E34BD">
              <w:rPr>
                <w:noProof/>
                <w:webHidden/>
              </w:rPr>
              <w:t>26</w:t>
            </w:r>
            <w:r w:rsidR="006E34BD">
              <w:rPr>
                <w:noProof/>
                <w:webHidden/>
              </w:rPr>
              <w:fldChar w:fldCharType="end"/>
            </w:r>
          </w:hyperlink>
        </w:p>
        <w:p w14:paraId="14DD12A3" w14:textId="2523E4B9"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45" w:history="1">
            <w:r w:rsidR="006E34BD" w:rsidRPr="00837F7D">
              <w:rPr>
                <w:rStyle w:val="Hipervnculo"/>
                <w:noProof/>
              </w:rPr>
              <w:t>1.6.7 Sistemas Gestores de Bases de Datos (SGBD / DBMS)</w:t>
            </w:r>
            <w:r w:rsidR="006E34BD">
              <w:rPr>
                <w:noProof/>
                <w:webHidden/>
              </w:rPr>
              <w:tab/>
            </w:r>
            <w:r w:rsidR="006E34BD">
              <w:rPr>
                <w:noProof/>
                <w:webHidden/>
              </w:rPr>
              <w:fldChar w:fldCharType="begin"/>
            </w:r>
            <w:r w:rsidR="006E34BD">
              <w:rPr>
                <w:noProof/>
                <w:webHidden/>
              </w:rPr>
              <w:instrText xml:space="preserve"> PAGEREF _Toc167378345 \h </w:instrText>
            </w:r>
            <w:r w:rsidR="006E34BD">
              <w:rPr>
                <w:noProof/>
                <w:webHidden/>
              </w:rPr>
            </w:r>
            <w:r w:rsidR="006E34BD">
              <w:rPr>
                <w:noProof/>
                <w:webHidden/>
              </w:rPr>
              <w:fldChar w:fldCharType="separate"/>
            </w:r>
            <w:r w:rsidR="006E34BD">
              <w:rPr>
                <w:noProof/>
                <w:webHidden/>
              </w:rPr>
              <w:t>27</w:t>
            </w:r>
            <w:r w:rsidR="006E34BD">
              <w:rPr>
                <w:noProof/>
                <w:webHidden/>
              </w:rPr>
              <w:fldChar w:fldCharType="end"/>
            </w:r>
          </w:hyperlink>
        </w:p>
        <w:p w14:paraId="0020A35A" w14:textId="021FE1C2"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46" w:history="1">
            <w:r w:rsidR="006E34BD" w:rsidRPr="00837F7D">
              <w:rPr>
                <w:rStyle w:val="Hipervnculo"/>
                <w:noProof/>
              </w:rPr>
              <w:t>1.6.8 Servidor Web</w:t>
            </w:r>
            <w:r w:rsidR="006E34BD">
              <w:rPr>
                <w:noProof/>
                <w:webHidden/>
              </w:rPr>
              <w:tab/>
            </w:r>
            <w:r w:rsidR="006E34BD">
              <w:rPr>
                <w:noProof/>
                <w:webHidden/>
              </w:rPr>
              <w:fldChar w:fldCharType="begin"/>
            </w:r>
            <w:r w:rsidR="006E34BD">
              <w:rPr>
                <w:noProof/>
                <w:webHidden/>
              </w:rPr>
              <w:instrText xml:space="preserve"> PAGEREF _Toc167378346 \h </w:instrText>
            </w:r>
            <w:r w:rsidR="006E34BD">
              <w:rPr>
                <w:noProof/>
                <w:webHidden/>
              </w:rPr>
            </w:r>
            <w:r w:rsidR="006E34BD">
              <w:rPr>
                <w:noProof/>
                <w:webHidden/>
              </w:rPr>
              <w:fldChar w:fldCharType="separate"/>
            </w:r>
            <w:r w:rsidR="006E34BD">
              <w:rPr>
                <w:noProof/>
                <w:webHidden/>
              </w:rPr>
              <w:t>29</w:t>
            </w:r>
            <w:r w:rsidR="006E34BD">
              <w:rPr>
                <w:noProof/>
                <w:webHidden/>
              </w:rPr>
              <w:fldChar w:fldCharType="end"/>
            </w:r>
          </w:hyperlink>
        </w:p>
        <w:p w14:paraId="7F2766A5" w14:textId="120F05A3"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47" w:history="1">
            <w:r w:rsidR="006E34BD" w:rsidRPr="00837F7D">
              <w:rPr>
                <w:rStyle w:val="Hipervnculo"/>
                <w:noProof/>
              </w:rPr>
              <w:t>1.6.9 Tecnolog</w:t>
            </w:r>
            <w:r w:rsidR="006E34BD" w:rsidRPr="00837F7D">
              <w:rPr>
                <w:rStyle w:val="Hipervnculo"/>
                <w:noProof/>
                <w:lang w:val="es-ES"/>
              </w:rPr>
              <w:t>ías seleccionadas</w:t>
            </w:r>
            <w:r w:rsidR="006E34BD">
              <w:rPr>
                <w:noProof/>
                <w:webHidden/>
              </w:rPr>
              <w:tab/>
            </w:r>
            <w:r w:rsidR="006E34BD">
              <w:rPr>
                <w:noProof/>
                <w:webHidden/>
              </w:rPr>
              <w:fldChar w:fldCharType="begin"/>
            </w:r>
            <w:r w:rsidR="006E34BD">
              <w:rPr>
                <w:noProof/>
                <w:webHidden/>
              </w:rPr>
              <w:instrText xml:space="preserve"> PAGEREF _Toc167378347 \h </w:instrText>
            </w:r>
            <w:r w:rsidR="006E34BD">
              <w:rPr>
                <w:noProof/>
                <w:webHidden/>
              </w:rPr>
            </w:r>
            <w:r w:rsidR="006E34BD">
              <w:rPr>
                <w:noProof/>
                <w:webHidden/>
              </w:rPr>
              <w:fldChar w:fldCharType="separate"/>
            </w:r>
            <w:r w:rsidR="006E34BD">
              <w:rPr>
                <w:noProof/>
                <w:webHidden/>
              </w:rPr>
              <w:t>32</w:t>
            </w:r>
            <w:r w:rsidR="006E34BD">
              <w:rPr>
                <w:noProof/>
                <w:webHidden/>
              </w:rPr>
              <w:fldChar w:fldCharType="end"/>
            </w:r>
          </w:hyperlink>
        </w:p>
        <w:p w14:paraId="2599B591" w14:textId="3ECD28E5" w:rsidR="006E34BD" w:rsidRDefault="00000000">
          <w:pPr>
            <w:pStyle w:val="TDC2"/>
            <w:tabs>
              <w:tab w:val="left" w:pos="88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48" w:history="1">
            <w:r w:rsidR="006E34BD" w:rsidRPr="00837F7D">
              <w:rPr>
                <w:rStyle w:val="Hipervnculo"/>
                <w:noProof/>
              </w:rPr>
              <w:t>1.7</w:t>
            </w:r>
            <w:r w:rsidR="006E34BD">
              <w:rPr>
                <w:rFonts w:asciiTheme="minorHAnsi" w:eastAsiaTheme="minorEastAsia" w:hAnsiTheme="minorHAnsi" w:cstheme="minorBidi"/>
                <w:noProof/>
                <w:kern w:val="2"/>
                <w:sz w:val="22"/>
                <w:szCs w:val="22"/>
                <w:lang w:eastAsia="es-MX"/>
                <w14:ligatures w14:val="standardContextual"/>
              </w:rPr>
              <w:tab/>
            </w:r>
            <w:r w:rsidR="006E34BD" w:rsidRPr="00837F7D">
              <w:rPr>
                <w:rStyle w:val="Hipervnculo"/>
                <w:noProof/>
              </w:rPr>
              <w:t>Análisis crítico de las fuentes y bibliografías utilizadas (Estado del arte).</w:t>
            </w:r>
            <w:r w:rsidR="006E34BD">
              <w:rPr>
                <w:noProof/>
                <w:webHidden/>
              </w:rPr>
              <w:tab/>
            </w:r>
            <w:r w:rsidR="006E34BD">
              <w:rPr>
                <w:noProof/>
                <w:webHidden/>
              </w:rPr>
              <w:fldChar w:fldCharType="begin"/>
            </w:r>
            <w:r w:rsidR="006E34BD">
              <w:rPr>
                <w:noProof/>
                <w:webHidden/>
              </w:rPr>
              <w:instrText xml:space="preserve"> PAGEREF _Toc167378348 \h </w:instrText>
            </w:r>
            <w:r w:rsidR="006E34BD">
              <w:rPr>
                <w:noProof/>
                <w:webHidden/>
              </w:rPr>
            </w:r>
            <w:r w:rsidR="006E34BD">
              <w:rPr>
                <w:noProof/>
                <w:webHidden/>
              </w:rPr>
              <w:fldChar w:fldCharType="separate"/>
            </w:r>
            <w:r w:rsidR="006E34BD">
              <w:rPr>
                <w:noProof/>
                <w:webHidden/>
              </w:rPr>
              <w:t>33</w:t>
            </w:r>
            <w:r w:rsidR="006E34BD">
              <w:rPr>
                <w:noProof/>
                <w:webHidden/>
              </w:rPr>
              <w:fldChar w:fldCharType="end"/>
            </w:r>
          </w:hyperlink>
        </w:p>
        <w:p w14:paraId="14D733A6" w14:textId="1F5BC058" w:rsidR="006E34BD" w:rsidRDefault="00000000">
          <w:pPr>
            <w:pStyle w:val="TDC2"/>
            <w:tabs>
              <w:tab w:val="left" w:pos="88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49" w:history="1">
            <w:r w:rsidR="006E34BD" w:rsidRPr="00837F7D">
              <w:rPr>
                <w:rStyle w:val="Hipervnculo"/>
                <w:noProof/>
              </w:rPr>
              <w:t>1.8</w:t>
            </w:r>
            <w:r w:rsidR="006E34BD">
              <w:rPr>
                <w:rFonts w:asciiTheme="minorHAnsi" w:eastAsiaTheme="minorEastAsia" w:hAnsiTheme="minorHAnsi" w:cstheme="minorBidi"/>
                <w:noProof/>
                <w:kern w:val="2"/>
                <w:sz w:val="22"/>
                <w:szCs w:val="22"/>
                <w:lang w:eastAsia="es-MX"/>
                <w14:ligatures w14:val="standardContextual"/>
              </w:rPr>
              <w:tab/>
            </w:r>
            <w:r w:rsidR="006E34BD" w:rsidRPr="00837F7D">
              <w:rPr>
                <w:rStyle w:val="Hipervnculo"/>
                <w:noProof/>
              </w:rPr>
              <w:t>Conclusiones</w:t>
            </w:r>
            <w:r w:rsidR="006E34BD">
              <w:rPr>
                <w:noProof/>
                <w:webHidden/>
              </w:rPr>
              <w:tab/>
            </w:r>
            <w:r w:rsidR="006E34BD">
              <w:rPr>
                <w:noProof/>
                <w:webHidden/>
              </w:rPr>
              <w:fldChar w:fldCharType="begin"/>
            </w:r>
            <w:r w:rsidR="006E34BD">
              <w:rPr>
                <w:noProof/>
                <w:webHidden/>
              </w:rPr>
              <w:instrText xml:space="preserve"> PAGEREF _Toc167378349 \h </w:instrText>
            </w:r>
            <w:r w:rsidR="006E34BD">
              <w:rPr>
                <w:noProof/>
                <w:webHidden/>
              </w:rPr>
            </w:r>
            <w:r w:rsidR="006E34BD">
              <w:rPr>
                <w:noProof/>
                <w:webHidden/>
              </w:rPr>
              <w:fldChar w:fldCharType="separate"/>
            </w:r>
            <w:r w:rsidR="006E34BD">
              <w:rPr>
                <w:noProof/>
                <w:webHidden/>
              </w:rPr>
              <w:t>33</w:t>
            </w:r>
            <w:r w:rsidR="006E34BD">
              <w:rPr>
                <w:noProof/>
                <w:webHidden/>
              </w:rPr>
              <w:fldChar w:fldCharType="end"/>
            </w:r>
          </w:hyperlink>
        </w:p>
        <w:p w14:paraId="1EE53515" w14:textId="659C5948" w:rsidR="006E34BD" w:rsidRDefault="00000000">
          <w:pPr>
            <w:pStyle w:val="TDC1"/>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50" w:history="1">
            <w:r w:rsidR="006E34BD" w:rsidRPr="00837F7D">
              <w:rPr>
                <w:rStyle w:val="Hipervnculo"/>
                <w:b/>
                <w:bCs/>
                <w:noProof/>
              </w:rPr>
              <w:t>Capítulo 2. Modelo de negocio.</w:t>
            </w:r>
            <w:r w:rsidR="006E34BD">
              <w:rPr>
                <w:noProof/>
                <w:webHidden/>
              </w:rPr>
              <w:tab/>
            </w:r>
            <w:r w:rsidR="006E34BD">
              <w:rPr>
                <w:noProof/>
                <w:webHidden/>
              </w:rPr>
              <w:fldChar w:fldCharType="begin"/>
            </w:r>
            <w:r w:rsidR="006E34BD">
              <w:rPr>
                <w:noProof/>
                <w:webHidden/>
              </w:rPr>
              <w:instrText xml:space="preserve"> PAGEREF _Toc167378350 \h </w:instrText>
            </w:r>
            <w:r w:rsidR="006E34BD">
              <w:rPr>
                <w:noProof/>
                <w:webHidden/>
              </w:rPr>
            </w:r>
            <w:r w:rsidR="006E34BD">
              <w:rPr>
                <w:noProof/>
                <w:webHidden/>
              </w:rPr>
              <w:fldChar w:fldCharType="separate"/>
            </w:r>
            <w:r w:rsidR="006E34BD">
              <w:rPr>
                <w:noProof/>
                <w:webHidden/>
              </w:rPr>
              <w:t>34</w:t>
            </w:r>
            <w:r w:rsidR="006E34BD">
              <w:rPr>
                <w:noProof/>
                <w:webHidden/>
              </w:rPr>
              <w:fldChar w:fldCharType="end"/>
            </w:r>
          </w:hyperlink>
        </w:p>
        <w:p w14:paraId="5A322EEF" w14:textId="0B762881"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51" w:history="1">
            <w:r w:rsidR="006E34BD" w:rsidRPr="00837F7D">
              <w:rPr>
                <w:rStyle w:val="Hipervnculo"/>
                <w:noProof/>
              </w:rPr>
              <w:t>2.1 Introducción</w:t>
            </w:r>
            <w:r w:rsidR="006E34BD">
              <w:rPr>
                <w:noProof/>
                <w:webHidden/>
              </w:rPr>
              <w:tab/>
            </w:r>
            <w:r w:rsidR="006E34BD">
              <w:rPr>
                <w:noProof/>
                <w:webHidden/>
              </w:rPr>
              <w:fldChar w:fldCharType="begin"/>
            </w:r>
            <w:r w:rsidR="006E34BD">
              <w:rPr>
                <w:noProof/>
                <w:webHidden/>
              </w:rPr>
              <w:instrText xml:space="preserve"> PAGEREF _Toc167378351 \h </w:instrText>
            </w:r>
            <w:r w:rsidR="006E34BD">
              <w:rPr>
                <w:noProof/>
                <w:webHidden/>
              </w:rPr>
            </w:r>
            <w:r w:rsidR="006E34BD">
              <w:rPr>
                <w:noProof/>
                <w:webHidden/>
              </w:rPr>
              <w:fldChar w:fldCharType="separate"/>
            </w:r>
            <w:r w:rsidR="006E34BD">
              <w:rPr>
                <w:noProof/>
                <w:webHidden/>
              </w:rPr>
              <w:t>34</w:t>
            </w:r>
            <w:r w:rsidR="006E34BD">
              <w:rPr>
                <w:noProof/>
                <w:webHidden/>
              </w:rPr>
              <w:fldChar w:fldCharType="end"/>
            </w:r>
          </w:hyperlink>
        </w:p>
        <w:p w14:paraId="523F6B87" w14:textId="30EC712A"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52" w:history="1">
            <w:r w:rsidR="006E34BD" w:rsidRPr="00837F7D">
              <w:rPr>
                <w:rStyle w:val="Hipervnculo"/>
                <w:noProof/>
              </w:rPr>
              <w:t>2.2 Modelo de Negocio Actual</w:t>
            </w:r>
            <w:r w:rsidR="006E34BD">
              <w:rPr>
                <w:noProof/>
                <w:webHidden/>
              </w:rPr>
              <w:tab/>
            </w:r>
            <w:r w:rsidR="006E34BD">
              <w:rPr>
                <w:noProof/>
                <w:webHidden/>
              </w:rPr>
              <w:fldChar w:fldCharType="begin"/>
            </w:r>
            <w:r w:rsidR="006E34BD">
              <w:rPr>
                <w:noProof/>
                <w:webHidden/>
              </w:rPr>
              <w:instrText xml:space="preserve"> PAGEREF _Toc167378352 \h </w:instrText>
            </w:r>
            <w:r w:rsidR="006E34BD">
              <w:rPr>
                <w:noProof/>
                <w:webHidden/>
              </w:rPr>
            </w:r>
            <w:r w:rsidR="006E34BD">
              <w:rPr>
                <w:noProof/>
                <w:webHidden/>
              </w:rPr>
              <w:fldChar w:fldCharType="separate"/>
            </w:r>
            <w:r w:rsidR="006E34BD">
              <w:rPr>
                <w:noProof/>
                <w:webHidden/>
              </w:rPr>
              <w:t>34</w:t>
            </w:r>
            <w:r w:rsidR="006E34BD">
              <w:rPr>
                <w:noProof/>
                <w:webHidden/>
              </w:rPr>
              <w:fldChar w:fldCharType="end"/>
            </w:r>
          </w:hyperlink>
        </w:p>
        <w:p w14:paraId="660CF8AD" w14:textId="6A95AB83"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53" w:history="1">
            <w:r w:rsidR="006E34BD" w:rsidRPr="00837F7D">
              <w:rPr>
                <w:rStyle w:val="Hipervnculo"/>
                <w:noProof/>
                <w:lang w:val="es-ES"/>
              </w:rPr>
              <w:t>2.3 Reglas del negocio</w:t>
            </w:r>
            <w:r w:rsidR="006E34BD">
              <w:rPr>
                <w:noProof/>
                <w:webHidden/>
              </w:rPr>
              <w:tab/>
            </w:r>
            <w:r w:rsidR="006E34BD">
              <w:rPr>
                <w:noProof/>
                <w:webHidden/>
              </w:rPr>
              <w:fldChar w:fldCharType="begin"/>
            </w:r>
            <w:r w:rsidR="006E34BD">
              <w:rPr>
                <w:noProof/>
                <w:webHidden/>
              </w:rPr>
              <w:instrText xml:space="preserve"> PAGEREF _Toc167378353 \h </w:instrText>
            </w:r>
            <w:r w:rsidR="006E34BD">
              <w:rPr>
                <w:noProof/>
                <w:webHidden/>
              </w:rPr>
            </w:r>
            <w:r w:rsidR="006E34BD">
              <w:rPr>
                <w:noProof/>
                <w:webHidden/>
              </w:rPr>
              <w:fldChar w:fldCharType="separate"/>
            </w:r>
            <w:r w:rsidR="006E34BD">
              <w:rPr>
                <w:noProof/>
                <w:webHidden/>
              </w:rPr>
              <w:t>34</w:t>
            </w:r>
            <w:r w:rsidR="006E34BD">
              <w:rPr>
                <w:noProof/>
                <w:webHidden/>
              </w:rPr>
              <w:fldChar w:fldCharType="end"/>
            </w:r>
          </w:hyperlink>
        </w:p>
        <w:p w14:paraId="1AACEE80" w14:textId="68CB993D"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54" w:history="1">
            <w:r w:rsidR="006E34BD" w:rsidRPr="00837F7D">
              <w:rPr>
                <w:rStyle w:val="Hipervnculo"/>
                <w:noProof/>
              </w:rPr>
              <w:t>2.4 Actores del negocio</w:t>
            </w:r>
            <w:r w:rsidR="006E34BD">
              <w:rPr>
                <w:noProof/>
                <w:webHidden/>
              </w:rPr>
              <w:tab/>
            </w:r>
            <w:r w:rsidR="006E34BD">
              <w:rPr>
                <w:noProof/>
                <w:webHidden/>
              </w:rPr>
              <w:fldChar w:fldCharType="begin"/>
            </w:r>
            <w:r w:rsidR="006E34BD">
              <w:rPr>
                <w:noProof/>
                <w:webHidden/>
              </w:rPr>
              <w:instrText xml:space="preserve"> PAGEREF _Toc167378354 \h </w:instrText>
            </w:r>
            <w:r w:rsidR="006E34BD">
              <w:rPr>
                <w:noProof/>
                <w:webHidden/>
              </w:rPr>
            </w:r>
            <w:r w:rsidR="006E34BD">
              <w:rPr>
                <w:noProof/>
                <w:webHidden/>
              </w:rPr>
              <w:fldChar w:fldCharType="separate"/>
            </w:r>
            <w:r w:rsidR="006E34BD">
              <w:rPr>
                <w:noProof/>
                <w:webHidden/>
              </w:rPr>
              <w:t>36</w:t>
            </w:r>
            <w:r w:rsidR="006E34BD">
              <w:rPr>
                <w:noProof/>
                <w:webHidden/>
              </w:rPr>
              <w:fldChar w:fldCharType="end"/>
            </w:r>
          </w:hyperlink>
        </w:p>
        <w:p w14:paraId="77465C52" w14:textId="29C170C5"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55" w:history="1">
            <w:r w:rsidR="006E34BD" w:rsidRPr="00837F7D">
              <w:rPr>
                <w:rStyle w:val="Hipervnculo"/>
                <w:noProof/>
              </w:rPr>
              <w:t>2.5 Diagrama de casos de uso del negocio</w:t>
            </w:r>
            <w:r w:rsidR="006E34BD">
              <w:rPr>
                <w:noProof/>
                <w:webHidden/>
              </w:rPr>
              <w:tab/>
            </w:r>
            <w:r w:rsidR="006E34BD">
              <w:rPr>
                <w:noProof/>
                <w:webHidden/>
              </w:rPr>
              <w:fldChar w:fldCharType="begin"/>
            </w:r>
            <w:r w:rsidR="006E34BD">
              <w:rPr>
                <w:noProof/>
                <w:webHidden/>
              </w:rPr>
              <w:instrText xml:space="preserve"> PAGEREF _Toc167378355 \h </w:instrText>
            </w:r>
            <w:r w:rsidR="006E34BD">
              <w:rPr>
                <w:noProof/>
                <w:webHidden/>
              </w:rPr>
            </w:r>
            <w:r w:rsidR="006E34BD">
              <w:rPr>
                <w:noProof/>
                <w:webHidden/>
              </w:rPr>
              <w:fldChar w:fldCharType="separate"/>
            </w:r>
            <w:r w:rsidR="006E34BD">
              <w:rPr>
                <w:noProof/>
                <w:webHidden/>
              </w:rPr>
              <w:t>36</w:t>
            </w:r>
            <w:r w:rsidR="006E34BD">
              <w:rPr>
                <w:noProof/>
                <w:webHidden/>
              </w:rPr>
              <w:fldChar w:fldCharType="end"/>
            </w:r>
          </w:hyperlink>
        </w:p>
        <w:p w14:paraId="61509BFD" w14:textId="580C2EBE"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56" w:history="1">
            <w:r w:rsidR="006E34BD" w:rsidRPr="00837F7D">
              <w:rPr>
                <w:rStyle w:val="Hipervnculo"/>
                <w:noProof/>
              </w:rPr>
              <w:t>2.6 Trabajadores del negocio</w:t>
            </w:r>
            <w:r w:rsidR="006E34BD">
              <w:rPr>
                <w:noProof/>
                <w:webHidden/>
              </w:rPr>
              <w:tab/>
            </w:r>
            <w:r w:rsidR="006E34BD">
              <w:rPr>
                <w:noProof/>
                <w:webHidden/>
              </w:rPr>
              <w:fldChar w:fldCharType="begin"/>
            </w:r>
            <w:r w:rsidR="006E34BD">
              <w:rPr>
                <w:noProof/>
                <w:webHidden/>
              </w:rPr>
              <w:instrText xml:space="preserve"> PAGEREF _Toc167378356 \h </w:instrText>
            </w:r>
            <w:r w:rsidR="006E34BD">
              <w:rPr>
                <w:noProof/>
                <w:webHidden/>
              </w:rPr>
            </w:r>
            <w:r w:rsidR="006E34BD">
              <w:rPr>
                <w:noProof/>
                <w:webHidden/>
              </w:rPr>
              <w:fldChar w:fldCharType="separate"/>
            </w:r>
            <w:r w:rsidR="006E34BD">
              <w:rPr>
                <w:noProof/>
                <w:webHidden/>
              </w:rPr>
              <w:t>37</w:t>
            </w:r>
            <w:r w:rsidR="006E34BD">
              <w:rPr>
                <w:noProof/>
                <w:webHidden/>
              </w:rPr>
              <w:fldChar w:fldCharType="end"/>
            </w:r>
          </w:hyperlink>
        </w:p>
        <w:p w14:paraId="6C7D2FD2" w14:textId="73BBE46F"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57" w:history="1">
            <w:r w:rsidR="006E34BD" w:rsidRPr="00837F7D">
              <w:rPr>
                <w:rStyle w:val="Hipervnculo"/>
                <w:noProof/>
              </w:rPr>
              <w:t>2.7 Casos de uso del negocio</w:t>
            </w:r>
            <w:r w:rsidR="006E34BD">
              <w:rPr>
                <w:noProof/>
                <w:webHidden/>
              </w:rPr>
              <w:tab/>
            </w:r>
            <w:r w:rsidR="006E34BD">
              <w:rPr>
                <w:noProof/>
                <w:webHidden/>
              </w:rPr>
              <w:fldChar w:fldCharType="begin"/>
            </w:r>
            <w:r w:rsidR="006E34BD">
              <w:rPr>
                <w:noProof/>
                <w:webHidden/>
              </w:rPr>
              <w:instrText xml:space="preserve"> PAGEREF _Toc167378357 \h </w:instrText>
            </w:r>
            <w:r w:rsidR="006E34BD">
              <w:rPr>
                <w:noProof/>
                <w:webHidden/>
              </w:rPr>
            </w:r>
            <w:r w:rsidR="006E34BD">
              <w:rPr>
                <w:noProof/>
                <w:webHidden/>
              </w:rPr>
              <w:fldChar w:fldCharType="separate"/>
            </w:r>
            <w:r w:rsidR="006E34BD">
              <w:rPr>
                <w:noProof/>
                <w:webHidden/>
              </w:rPr>
              <w:t>38</w:t>
            </w:r>
            <w:r w:rsidR="006E34BD">
              <w:rPr>
                <w:noProof/>
                <w:webHidden/>
              </w:rPr>
              <w:fldChar w:fldCharType="end"/>
            </w:r>
          </w:hyperlink>
        </w:p>
        <w:p w14:paraId="19A06F3F" w14:textId="1EE8EFED"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58" w:history="1">
            <w:r w:rsidR="006E34BD" w:rsidRPr="00837F7D">
              <w:rPr>
                <w:rStyle w:val="Hipervnculo"/>
                <w:noProof/>
              </w:rPr>
              <w:t>2.7.1 Caso de Uso del Negocio “Solicitar ISMN”</w:t>
            </w:r>
            <w:r w:rsidR="006E34BD">
              <w:rPr>
                <w:noProof/>
                <w:webHidden/>
              </w:rPr>
              <w:tab/>
            </w:r>
            <w:r w:rsidR="006E34BD">
              <w:rPr>
                <w:noProof/>
                <w:webHidden/>
              </w:rPr>
              <w:fldChar w:fldCharType="begin"/>
            </w:r>
            <w:r w:rsidR="006E34BD">
              <w:rPr>
                <w:noProof/>
                <w:webHidden/>
              </w:rPr>
              <w:instrText xml:space="preserve"> PAGEREF _Toc167378358 \h </w:instrText>
            </w:r>
            <w:r w:rsidR="006E34BD">
              <w:rPr>
                <w:noProof/>
                <w:webHidden/>
              </w:rPr>
            </w:r>
            <w:r w:rsidR="006E34BD">
              <w:rPr>
                <w:noProof/>
                <w:webHidden/>
              </w:rPr>
              <w:fldChar w:fldCharType="separate"/>
            </w:r>
            <w:r w:rsidR="006E34BD">
              <w:rPr>
                <w:noProof/>
                <w:webHidden/>
              </w:rPr>
              <w:t>38</w:t>
            </w:r>
            <w:r w:rsidR="006E34BD">
              <w:rPr>
                <w:noProof/>
                <w:webHidden/>
              </w:rPr>
              <w:fldChar w:fldCharType="end"/>
            </w:r>
          </w:hyperlink>
        </w:p>
        <w:p w14:paraId="3AD8835A" w14:textId="1003FD34"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59" w:history="1">
            <w:r w:rsidR="006E34BD" w:rsidRPr="00837F7D">
              <w:rPr>
                <w:rStyle w:val="Hipervnculo"/>
                <w:noProof/>
              </w:rPr>
              <w:t>2.7.2 Caso de Uso del Negocio “Solicitar registro de Inscripción”</w:t>
            </w:r>
            <w:r w:rsidR="006E34BD">
              <w:rPr>
                <w:noProof/>
                <w:webHidden/>
              </w:rPr>
              <w:tab/>
            </w:r>
            <w:r w:rsidR="006E34BD">
              <w:rPr>
                <w:noProof/>
                <w:webHidden/>
              </w:rPr>
              <w:fldChar w:fldCharType="begin"/>
            </w:r>
            <w:r w:rsidR="006E34BD">
              <w:rPr>
                <w:noProof/>
                <w:webHidden/>
              </w:rPr>
              <w:instrText xml:space="preserve"> PAGEREF _Toc167378359 \h </w:instrText>
            </w:r>
            <w:r w:rsidR="006E34BD">
              <w:rPr>
                <w:noProof/>
                <w:webHidden/>
              </w:rPr>
            </w:r>
            <w:r w:rsidR="006E34BD">
              <w:rPr>
                <w:noProof/>
                <w:webHidden/>
              </w:rPr>
              <w:fldChar w:fldCharType="separate"/>
            </w:r>
            <w:r w:rsidR="006E34BD">
              <w:rPr>
                <w:noProof/>
                <w:webHidden/>
              </w:rPr>
              <w:t>39</w:t>
            </w:r>
            <w:r w:rsidR="006E34BD">
              <w:rPr>
                <w:noProof/>
                <w:webHidden/>
              </w:rPr>
              <w:fldChar w:fldCharType="end"/>
            </w:r>
          </w:hyperlink>
        </w:p>
        <w:p w14:paraId="1F33E7C4" w14:textId="6A380A2B"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60" w:history="1">
            <w:r w:rsidR="006E34BD" w:rsidRPr="00837F7D">
              <w:rPr>
                <w:rStyle w:val="Hipervnculo"/>
                <w:noProof/>
              </w:rPr>
              <w:t>2.7.3 Diagrama de actividades del caso de uso “Solicitar ISMN”</w:t>
            </w:r>
            <w:r w:rsidR="006E34BD">
              <w:rPr>
                <w:noProof/>
                <w:webHidden/>
              </w:rPr>
              <w:tab/>
            </w:r>
            <w:r w:rsidR="006E34BD">
              <w:rPr>
                <w:noProof/>
                <w:webHidden/>
              </w:rPr>
              <w:fldChar w:fldCharType="begin"/>
            </w:r>
            <w:r w:rsidR="006E34BD">
              <w:rPr>
                <w:noProof/>
                <w:webHidden/>
              </w:rPr>
              <w:instrText xml:space="preserve"> PAGEREF _Toc167378360 \h </w:instrText>
            </w:r>
            <w:r w:rsidR="006E34BD">
              <w:rPr>
                <w:noProof/>
                <w:webHidden/>
              </w:rPr>
            </w:r>
            <w:r w:rsidR="006E34BD">
              <w:rPr>
                <w:noProof/>
                <w:webHidden/>
              </w:rPr>
              <w:fldChar w:fldCharType="separate"/>
            </w:r>
            <w:r w:rsidR="006E34BD">
              <w:rPr>
                <w:noProof/>
                <w:webHidden/>
              </w:rPr>
              <w:t>40</w:t>
            </w:r>
            <w:r w:rsidR="006E34BD">
              <w:rPr>
                <w:noProof/>
                <w:webHidden/>
              </w:rPr>
              <w:fldChar w:fldCharType="end"/>
            </w:r>
          </w:hyperlink>
        </w:p>
        <w:p w14:paraId="254F1C67" w14:textId="4ADBDFEA"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61" w:history="1">
            <w:r w:rsidR="006E34BD" w:rsidRPr="00837F7D">
              <w:rPr>
                <w:rStyle w:val="Hipervnculo"/>
                <w:noProof/>
              </w:rPr>
              <w:t>2.7</w:t>
            </w:r>
            <w:r w:rsidR="006E34BD" w:rsidRPr="00837F7D">
              <w:rPr>
                <w:rStyle w:val="Hipervnculo"/>
                <w:noProof/>
                <w:lang w:val="es-US"/>
              </w:rPr>
              <w:t>.4 Diagrama de actividades del caso de uso “Solicitar registro de Inscripción”.</w:t>
            </w:r>
            <w:r w:rsidR="006E34BD">
              <w:rPr>
                <w:noProof/>
                <w:webHidden/>
              </w:rPr>
              <w:tab/>
            </w:r>
            <w:r w:rsidR="006E34BD">
              <w:rPr>
                <w:noProof/>
                <w:webHidden/>
              </w:rPr>
              <w:fldChar w:fldCharType="begin"/>
            </w:r>
            <w:r w:rsidR="006E34BD">
              <w:rPr>
                <w:noProof/>
                <w:webHidden/>
              </w:rPr>
              <w:instrText xml:space="preserve"> PAGEREF _Toc167378361 \h </w:instrText>
            </w:r>
            <w:r w:rsidR="006E34BD">
              <w:rPr>
                <w:noProof/>
                <w:webHidden/>
              </w:rPr>
            </w:r>
            <w:r w:rsidR="006E34BD">
              <w:rPr>
                <w:noProof/>
                <w:webHidden/>
              </w:rPr>
              <w:fldChar w:fldCharType="separate"/>
            </w:r>
            <w:r w:rsidR="006E34BD">
              <w:rPr>
                <w:noProof/>
                <w:webHidden/>
              </w:rPr>
              <w:t>41</w:t>
            </w:r>
            <w:r w:rsidR="006E34BD">
              <w:rPr>
                <w:noProof/>
                <w:webHidden/>
              </w:rPr>
              <w:fldChar w:fldCharType="end"/>
            </w:r>
          </w:hyperlink>
        </w:p>
        <w:p w14:paraId="670158DB" w14:textId="14DC11A9"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62" w:history="1">
            <w:r w:rsidR="006E34BD" w:rsidRPr="00837F7D">
              <w:rPr>
                <w:rStyle w:val="Hipervnculo"/>
                <w:noProof/>
              </w:rPr>
              <w:t>2.8 Modelo de objetos</w:t>
            </w:r>
            <w:r w:rsidR="006E34BD">
              <w:rPr>
                <w:noProof/>
                <w:webHidden/>
              </w:rPr>
              <w:tab/>
            </w:r>
            <w:r w:rsidR="006E34BD">
              <w:rPr>
                <w:noProof/>
                <w:webHidden/>
              </w:rPr>
              <w:fldChar w:fldCharType="begin"/>
            </w:r>
            <w:r w:rsidR="006E34BD">
              <w:rPr>
                <w:noProof/>
                <w:webHidden/>
              </w:rPr>
              <w:instrText xml:space="preserve"> PAGEREF _Toc167378362 \h </w:instrText>
            </w:r>
            <w:r w:rsidR="006E34BD">
              <w:rPr>
                <w:noProof/>
                <w:webHidden/>
              </w:rPr>
            </w:r>
            <w:r w:rsidR="006E34BD">
              <w:rPr>
                <w:noProof/>
                <w:webHidden/>
              </w:rPr>
              <w:fldChar w:fldCharType="separate"/>
            </w:r>
            <w:r w:rsidR="006E34BD">
              <w:rPr>
                <w:noProof/>
                <w:webHidden/>
              </w:rPr>
              <w:t>42</w:t>
            </w:r>
            <w:r w:rsidR="006E34BD">
              <w:rPr>
                <w:noProof/>
                <w:webHidden/>
              </w:rPr>
              <w:fldChar w:fldCharType="end"/>
            </w:r>
          </w:hyperlink>
        </w:p>
        <w:p w14:paraId="39BAC7AA" w14:textId="0174C5D6"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63" w:history="1">
            <w:r w:rsidR="006E34BD" w:rsidRPr="00837F7D">
              <w:rPr>
                <w:rStyle w:val="Hipervnculo"/>
                <w:noProof/>
              </w:rPr>
              <w:t>2.8.1 Descripción de las Entidades del Negocio</w:t>
            </w:r>
            <w:r w:rsidR="006E34BD">
              <w:rPr>
                <w:noProof/>
                <w:webHidden/>
              </w:rPr>
              <w:tab/>
            </w:r>
            <w:r w:rsidR="006E34BD">
              <w:rPr>
                <w:noProof/>
                <w:webHidden/>
              </w:rPr>
              <w:fldChar w:fldCharType="begin"/>
            </w:r>
            <w:r w:rsidR="006E34BD">
              <w:rPr>
                <w:noProof/>
                <w:webHidden/>
              </w:rPr>
              <w:instrText xml:space="preserve"> PAGEREF _Toc167378363 \h </w:instrText>
            </w:r>
            <w:r w:rsidR="006E34BD">
              <w:rPr>
                <w:noProof/>
                <w:webHidden/>
              </w:rPr>
            </w:r>
            <w:r w:rsidR="006E34BD">
              <w:rPr>
                <w:noProof/>
                <w:webHidden/>
              </w:rPr>
              <w:fldChar w:fldCharType="separate"/>
            </w:r>
            <w:r w:rsidR="006E34BD">
              <w:rPr>
                <w:noProof/>
                <w:webHidden/>
              </w:rPr>
              <w:t>43</w:t>
            </w:r>
            <w:r w:rsidR="006E34BD">
              <w:rPr>
                <w:noProof/>
                <w:webHidden/>
              </w:rPr>
              <w:fldChar w:fldCharType="end"/>
            </w:r>
          </w:hyperlink>
        </w:p>
        <w:p w14:paraId="4D8A9322" w14:textId="7AF440A1"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64" w:history="1">
            <w:r w:rsidR="006E34BD" w:rsidRPr="00837F7D">
              <w:rPr>
                <w:rStyle w:val="Hipervnculo"/>
                <w:noProof/>
              </w:rPr>
              <w:t>2.9 Conclusiones</w:t>
            </w:r>
            <w:r w:rsidR="006E34BD">
              <w:rPr>
                <w:noProof/>
                <w:webHidden/>
              </w:rPr>
              <w:tab/>
            </w:r>
            <w:r w:rsidR="006E34BD">
              <w:rPr>
                <w:noProof/>
                <w:webHidden/>
              </w:rPr>
              <w:fldChar w:fldCharType="begin"/>
            </w:r>
            <w:r w:rsidR="006E34BD">
              <w:rPr>
                <w:noProof/>
                <w:webHidden/>
              </w:rPr>
              <w:instrText xml:space="preserve"> PAGEREF _Toc167378364 \h </w:instrText>
            </w:r>
            <w:r w:rsidR="006E34BD">
              <w:rPr>
                <w:noProof/>
                <w:webHidden/>
              </w:rPr>
            </w:r>
            <w:r w:rsidR="006E34BD">
              <w:rPr>
                <w:noProof/>
                <w:webHidden/>
              </w:rPr>
              <w:fldChar w:fldCharType="separate"/>
            </w:r>
            <w:r w:rsidR="006E34BD">
              <w:rPr>
                <w:noProof/>
                <w:webHidden/>
              </w:rPr>
              <w:t>45</w:t>
            </w:r>
            <w:r w:rsidR="006E34BD">
              <w:rPr>
                <w:noProof/>
                <w:webHidden/>
              </w:rPr>
              <w:fldChar w:fldCharType="end"/>
            </w:r>
          </w:hyperlink>
        </w:p>
        <w:p w14:paraId="583B590A" w14:textId="78C09E56" w:rsidR="006E34BD" w:rsidRDefault="00000000">
          <w:pPr>
            <w:pStyle w:val="TDC1"/>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65" w:history="1">
            <w:r w:rsidR="006E34BD" w:rsidRPr="00837F7D">
              <w:rPr>
                <w:rStyle w:val="Hipervnculo"/>
                <w:b/>
                <w:bCs/>
                <w:noProof/>
              </w:rPr>
              <w:t>Capítulo 3 Requisitos</w:t>
            </w:r>
            <w:r w:rsidR="006E34BD">
              <w:rPr>
                <w:noProof/>
                <w:webHidden/>
              </w:rPr>
              <w:tab/>
            </w:r>
            <w:r w:rsidR="006E34BD">
              <w:rPr>
                <w:noProof/>
                <w:webHidden/>
              </w:rPr>
              <w:fldChar w:fldCharType="begin"/>
            </w:r>
            <w:r w:rsidR="006E34BD">
              <w:rPr>
                <w:noProof/>
                <w:webHidden/>
              </w:rPr>
              <w:instrText xml:space="preserve"> PAGEREF _Toc167378365 \h </w:instrText>
            </w:r>
            <w:r w:rsidR="006E34BD">
              <w:rPr>
                <w:noProof/>
                <w:webHidden/>
              </w:rPr>
            </w:r>
            <w:r w:rsidR="006E34BD">
              <w:rPr>
                <w:noProof/>
                <w:webHidden/>
              </w:rPr>
              <w:fldChar w:fldCharType="separate"/>
            </w:r>
            <w:r w:rsidR="006E34BD">
              <w:rPr>
                <w:noProof/>
                <w:webHidden/>
              </w:rPr>
              <w:t>46</w:t>
            </w:r>
            <w:r w:rsidR="006E34BD">
              <w:rPr>
                <w:noProof/>
                <w:webHidden/>
              </w:rPr>
              <w:fldChar w:fldCharType="end"/>
            </w:r>
          </w:hyperlink>
        </w:p>
        <w:p w14:paraId="77D3BEBA" w14:textId="45622C57"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66" w:history="1">
            <w:r w:rsidR="006E34BD" w:rsidRPr="00837F7D">
              <w:rPr>
                <w:rStyle w:val="Hipervnculo"/>
                <w:noProof/>
              </w:rPr>
              <w:t>3.1 Introducción</w:t>
            </w:r>
            <w:r w:rsidR="006E34BD">
              <w:rPr>
                <w:noProof/>
                <w:webHidden/>
              </w:rPr>
              <w:tab/>
            </w:r>
            <w:r w:rsidR="006E34BD">
              <w:rPr>
                <w:noProof/>
                <w:webHidden/>
              </w:rPr>
              <w:fldChar w:fldCharType="begin"/>
            </w:r>
            <w:r w:rsidR="006E34BD">
              <w:rPr>
                <w:noProof/>
                <w:webHidden/>
              </w:rPr>
              <w:instrText xml:space="preserve"> PAGEREF _Toc167378366 \h </w:instrText>
            </w:r>
            <w:r w:rsidR="006E34BD">
              <w:rPr>
                <w:noProof/>
                <w:webHidden/>
              </w:rPr>
            </w:r>
            <w:r w:rsidR="006E34BD">
              <w:rPr>
                <w:noProof/>
                <w:webHidden/>
              </w:rPr>
              <w:fldChar w:fldCharType="separate"/>
            </w:r>
            <w:r w:rsidR="006E34BD">
              <w:rPr>
                <w:noProof/>
                <w:webHidden/>
              </w:rPr>
              <w:t>46</w:t>
            </w:r>
            <w:r w:rsidR="006E34BD">
              <w:rPr>
                <w:noProof/>
                <w:webHidden/>
              </w:rPr>
              <w:fldChar w:fldCharType="end"/>
            </w:r>
          </w:hyperlink>
        </w:p>
        <w:p w14:paraId="1148ED91" w14:textId="618771D2"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67" w:history="1">
            <w:r w:rsidR="006E34BD" w:rsidRPr="00837F7D">
              <w:rPr>
                <w:rStyle w:val="Hipervnculo"/>
                <w:noProof/>
              </w:rPr>
              <w:t>3.2 Definición de los requisitos funcionales</w:t>
            </w:r>
            <w:r w:rsidR="006E34BD">
              <w:rPr>
                <w:noProof/>
                <w:webHidden/>
              </w:rPr>
              <w:tab/>
            </w:r>
            <w:r w:rsidR="006E34BD">
              <w:rPr>
                <w:noProof/>
                <w:webHidden/>
              </w:rPr>
              <w:fldChar w:fldCharType="begin"/>
            </w:r>
            <w:r w:rsidR="006E34BD">
              <w:rPr>
                <w:noProof/>
                <w:webHidden/>
              </w:rPr>
              <w:instrText xml:space="preserve"> PAGEREF _Toc167378367 \h </w:instrText>
            </w:r>
            <w:r w:rsidR="006E34BD">
              <w:rPr>
                <w:noProof/>
                <w:webHidden/>
              </w:rPr>
            </w:r>
            <w:r w:rsidR="006E34BD">
              <w:rPr>
                <w:noProof/>
                <w:webHidden/>
              </w:rPr>
              <w:fldChar w:fldCharType="separate"/>
            </w:r>
            <w:r w:rsidR="006E34BD">
              <w:rPr>
                <w:noProof/>
                <w:webHidden/>
              </w:rPr>
              <w:t>46</w:t>
            </w:r>
            <w:r w:rsidR="006E34BD">
              <w:rPr>
                <w:noProof/>
                <w:webHidden/>
              </w:rPr>
              <w:fldChar w:fldCharType="end"/>
            </w:r>
          </w:hyperlink>
        </w:p>
        <w:p w14:paraId="35CEA13A" w14:textId="78B5F1F0"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68" w:history="1">
            <w:r w:rsidR="006E34BD" w:rsidRPr="00837F7D">
              <w:rPr>
                <w:rStyle w:val="Hipervnculo"/>
                <w:noProof/>
              </w:rPr>
              <w:t>3.3 Actores del sistema a automatizar</w:t>
            </w:r>
            <w:r w:rsidR="006E34BD">
              <w:rPr>
                <w:noProof/>
                <w:webHidden/>
              </w:rPr>
              <w:tab/>
            </w:r>
            <w:r w:rsidR="006E34BD">
              <w:rPr>
                <w:noProof/>
                <w:webHidden/>
              </w:rPr>
              <w:fldChar w:fldCharType="begin"/>
            </w:r>
            <w:r w:rsidR="006E34BD">
              <w:rPr>
                <w:noProof/>
                <w:webHidden/>
              </w:rPr>
              <w:instrText xml:space="preserve"> PAGEREF _Toc167378368 \h </w:instrText>
            </w:r>
            <w:r w:rsidR="006E34BD">
              <w:rPr>
                <w:noProof/>
                <w:webHidden/>
              </w:rPr>
            </w:r>
            <w:r w:rsidR="006E34BD">
              <w:rPr>
                <w:noProof/>
                <w:webHidden/>
              </w:rPr>
              <w:fldChar w:fldCharType="separate"/>
            </w:r>
            <w:r w:rsidR="006E34BD">
              <w:rPr>
                <w:noProof/>
                <w:webHidden/>
              </w:rPr>
              <w:t>49</w:t>
            </w:r>
            <w:r w:rsidR="006E34BD">
              <w:rPr>
                <w:noProof/>
                <w:webHidden/>
              </w:rPr>
              <w:fldChar w:fldCharType="end"/>
            </w:r>
          </w:hyperlink>
        </w:p>
        <w:p w14:paraId="530C07D5" w14:textId="6A7B7DC6"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69" w:history="1">
            <w:r w:rsidR="006E34BD" w:rsidRPr="00837F7D">
              <w:rPr>
                <w:rStyle w:val="Hipervnculo"/>
                <w:noProof/>
              </w:rPr>
              <w:t>3.4 Jerarquía de actores del sistema</w:t>
            </w:r>
            <w:r w:rsidR="006E34BD">
              <w:rPr>
                <w:noProof/>
                <w:webHidden/>
              </w:rPr>
              <w:tab/>
            </w:r>
            <w:r w:rsidR="006E34BD">
              <w:rPr>
                <w:noProof/>
                <w:webHidden/>
              </w:rPr>
              <w:fldChar w:fldCharType="begin"/>
            </w:r>
            <w:r w:rsidR="006E34BD">
              <w:rPr>
                <w:noProof/>
                <w:webHidden/>
              </w:rPr>
              <w:instrText xml:space="preserve"> PAGEREF _Toc167378369 \h </w:instrText>
            </w:r>
            <w:r w:rsidR="006E34BD">
              <w:rPr>
                <w:noProof/>
                <w:webHidden/>
              </w:rPr>
            </w:r>
            <w:r w:rsidR="006E34BD">
              <w:rPr>
                <w:noProof/>
                <w:webHidden/>
              </w:rPr>
              <w:fldChar w:fldCharType="separate"/>
            </w:r>
            <w:r w:rsidR="006E34BD">
              <w:rPr>
                <w:noProof/>
                <w:webHidden/>
              </w:rPr>
              <w:t>51</w:t>
            </w:r>
            <w:r w:rsidR="006E34BD">
              <w:rPr>
                <w:noProof/>
                <w:webHidden/>
              </w:rPr>
              <w:fldChar w:fldCharType="end"/>
            </w:r>
          </w:hyperlink>
        </w:p>
        <w:p w14:paraId="0F956773" w14:textId="7760858D"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70" w:history="1">
            <w:r w:rsidR="006E34BD" w:rsidRPr="00837F7D">
              <w:rPr>
                <w:rStyle w:val="Hipervnculo"/>
                <w:noProof/>
              </w:rPr>
              <w:t>3.5 Paquetes y sus relaciones</w:t>
            </w:r>
            <w:r w:rsidR="006E34BD">
              <w:rPr>
                <w:noProof/>
                <w:webHidden/>
              </w:rPr>
              <w:tab/>
            </w:r>
            <w:r w:rsidR="006E34BD">
              <w:rPr>
                <w:noProof/>
                <w:webHidden/>
              </w:rPr>
              <w:fldChar w:fldCharType="begin"/>
            </w:r>
            <w:r w:rsidR="006E34BD">
              <w:rPr>
                <w:noProof/>
                <w:webHidden/>
              </w:rPr>
              <w:instrText xml:space="preserve"> PAGEREF _Toc167378370 \h </w:instrText>
            </w:r>
            <w:r w:rsidR="006E34BD">
              <w:rPr>
                <w:noProof/>
                <w:webHidden/>
              </w:rPr>
            </w:r>
            <w:r w:rsidR="006E34BD">
              <w:rPr>
                <w:noProof/>
                <w:webHidden/>
              </w:rPr>
              <w:fldChar w:fldCharType="separate"/>
            </w:r>
            <w:r w:rsidR="006E34BD">
              <w:rPr>
                <w:noProof/>
                <w:webHidden/>
              </w:rPr>
              <w:t>52</w:t>
            </w:r>
            <w:r w:rsidR="006E34BD">
              <w:rPr>
                <w:noProof/>
                <w:webHidden/>
              </w:rPr>
              <w:fldChar w:fldCharType="end"/>
            </w:r>
          </w:hyperlink>
        </w:p>
        <w:p w14:paraId="71AE5DEC" w14:textId="1C6C0332"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71" w:history="1">
            <w:r w:rsidR="006E34BD" w:rsidRPr="00837F7D">
              <w:rPr>
                <w:rStyle w:val="Hipervnculo"/>
                <w:noProof/>
              </w:rPr>
              <w:t>3.5.1 Diagrama de Paquetes del Sistema</w:t>
            </w:r>
            <w:r w:rsidR="006E34BD">
              <w:rPr>
                <w:noProof/>
                <w:webHidden/>
              </w:rPr>
              <w:tab/>
            </w:r>
            <w:r w:rsidR="006E34BD">
              <w:rPr>
                <w:noProof/>
                <w:webHidden/>
              </w:rPr>
              <w:fldChar w:fldCharType="begin"/>
            </w:r>
            <w:r w:rsidR="006E34BD">
              <w:rPr>
                <w:noProof/>
                <w:webHidden/>
              </w:rPr>
              <w:instrText xml:space="preserve"> PAGEREF _Toc167378371 \h </w:instrText>
            </w:r>
            <w:r w:rsidR="006E34BD">
              <w:rPr>
                <w:noProof/>
                <w:webHidden/>
              </w:rPr>
            </w:r>
            <w:r w:rsidR="006E34BD">
              <w:rPr>
                <w:noProof/>
                <w:webHidden/>
              </w:rPr>
              <w:fldChar w:fldCharType="separate"/>
            </w:r>
            <w:r w:rsidR="006E34BD">
              <w:rPr>
                <w:noProof/>
                <w:webHidden/>
              </w:rPr>
              <w:t>52</w:t>
            </w:r>
            <w:r w:rsidR="006E34BD">
              <w:rPr>
                <w:noProof/>
                <w:webHidden/>
              </w:rPr>
              <w:fldChar w:fldCharType="end"/>
            </w:r>
          </w:hyperlink>
        </w:p>
        <w:p w14:paraId="49561AF3" w14:textId="15D08200"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72" w:history="1">
            <w:r w:rsidR="006E34BD" w:rsidRPr="00837F7D">
              <w:rPr>
                <w:rStyle w:val="Hipervnculo"/>
                <w:noProof/>
              </w:rPr>
              <w:t>3.6 Diagrama de casos de uso del sistema a automatizar</w:t>
            </w:r>
            <w:r w:rsidR="006E34BD">
              <w:rPr>
                <w:noProof/>
                <w:webHidden/>
              </w:rPr>
              <w:tab/>
            </w:r>
            <w:r w:rsidR="006E34BD">
              <w:rPr>
                <w:noProof/>
                <w:webHidden/>
              </w:rPr>
              <w:fldChar w:fldCharType="begin"/>
            </w:r>
            <w:r w:rsidR="006E34BD">
              <w:rPr>
                <w:noProof/>
                <w:webHidden/>
              </w:rPr>
              <w:instrText xml:space="preserve"> PAGEREF _Toc167378372 \h </w:instrText>
            </w:r>
            <w:r w:rsidR="006E34BD">
              <w:rPr>
                <w:noProof/>
                <w:webHidden/>
              </w:rPr>
            </w:r>
            <w:r w:rsidR="006E34BD">
              <w:rPr>
                <w:noProof/>
                <w:webHidden/>
              </w:rPr>
              <w:fldChar w:fldCharType="separate"/>
            </w:r>
            <w:r w:rsidR="006E34BD">
              <w:rPr>
                <w:noProof/>
                <w:webHidden/>
              </w:rPr>
              <w:t>53</w:t>
            </w:r>
            <w:r w:rsidR="006E34BD">
              <w:rPr>
                <w:noProof/>
                <w:webHidden/>
              </w:rPr>
              <w:fldChar w:fldCharType="end"/>
            </w:r>
          </w:hyperlink>
        </w:p>
        <w:p w14:paraId="0754ABA1" w14:textId="6F2FD868"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73" w:history="1">
            <w:r w:rsidR="006E34BD" w:rsidRPr="00837F7D">
              <w:rPr>
                <w:rStyle w:val="Hipervnculo"/>
                <w:noProof/>
                <w:lang w:val="es-US"/>
              </w:rPr>
              <w:t>3.6.1 Diagrama de Casos de Uso del Sistema del paquete “Seguridad”</w:t>
            </w:r>
            <w:r w:rsidR="006E34BD">
              <w:rPr>
                <w:noProof/>
                <w:webHidden/>
              </w:rPr>
              <w:tab/>
            </w:r>
            <w:r w:rsidR="006E34BD">
              <w:rPr>
                <w:noProof/>
                <w:webHidden/>
              </w:rPr>
              <w:fldChar w:fldCharType="begin"/>
            </w:r>
            <w:r w:rsidR="006E34BD">
              <w:rPr>
                <w:noProof/>
                <w:webHidden/>
              </w:rPr>
              <w:instrText xml:space="preserve"> PAGEREF _Toc167378373 \h </w:instrText>
            </w:r>
            <w:r w:rsidR="006E34BD">
              <w:rPr>
                <w:noProof/>
                <w:webHidden/>
              </w:rPr>
            </w:r>
            <w:r w:rsidR="006E34BD">
              <w:rPr>
                <w:noProof/>
                <w:webHidden/>
              </w:rPr>
              <w:fldChar w:fldCharType="separate"/>
            </w:r>
            <w:r w:rsidR="006E34BD">
              <w:rPr>
                <w:noProof/>
                <w:webHidden/>
              </w:rPr>
              <w:t>54</w:t>
            </w:r>
            <w:r w:rsidR="006E34BD">
              <w:rPr>
                <w:noProof/>
                <w:webHidden/>
              </w:rPr>
              <w:fldChar w:fldCharType="end"/>
            </w:r>
          </w:hyperlink>
        </w:p>
        <w:p w14:paraId="564900AD" w14:textId="0AC2C5DD"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74" w:history="1">
            <w:r w:rsidR="006E34BD" w:rsidRPr="00837F7D">
              <w:rPr>
                <w:rStyle w:val="Hipervnculo"/>
                <w:noProof/>
              </w:rPr>
              <w:t>3.6.2 Diagrama de Casos de Uso del Sistema del paquete “Reportes y Alertas”</w:t>
            </w:r>
            <w:r w:rsidR="006E34BD">
              <w:rPr>
                <w:noProof/>
                <w:webHidden/>
              </w:rPr>
              <w:tab/>
            </w:r>
            <w:r w:rsidR="006E34BD">
              <w:rPr>
                <w:noProof/>
                <w:webHidden/>
              </w:rPr>
              <w:fldChar w:fldCharType="begin"/>
            </w:r>
            <w:r w:rsidR="006E34BD">
              <w:rPr>
                <w:noProof/>
                <w:webHidden/>
              </w:rPr>
              <w:instrText xml:space="preserve"> PAGEREF _Toc167378374 \h </w:instrText>
            </w:r>
            <w:r w:rsidR="006E34BD">
              <w:rPr>
                <w:noProof/>
                <w:webHidden/>
              </w:rPr>
            </w:r>
            <w:r w:rsidR="006E34BD">
              <w:rPr>
                <w:noProof/>
                <w:webHidden/>
              </w:rPr>
              <w:fldChar w:fldCharType="separate"/>
            </w:r>
            <w:r w:rsidR="006E34BD">
              <w:rPr>
                <w:noProof/>
                <w:webHidden/>
              </w:rPr>
              <w:t>55</w:t>
            </w:r>
            <w:r w:rsidR="006E34BD">
              <w:rPr>
                <w:noProof/>
                <w:webHidden/>
              </w:rPr>
              <w:fldChar w:fldCharType="end"/>
            </w:r>
          </w:hyperlink>
        </w:p>
        <w:p w14:paraId="49ABC7BC" w14:textId="675EE091"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75" w:history="1">
            <w:r w:rsidR="006E34BD" w:rsidRPr="00837F7D">
              <w:rPr>
                <w:rStyle w:val="Hipervnculo"/>
                <w:noProof/>
              </w:rPr>
              <w:t>3.6.3 Diagrama de Casos de Uso del Sistema del paquete “</w:t>
            </w:r>
            <w:r w:rsidR="006E34BD" w:rsidRPr="00837F7D">
              <w:rPr>
                <w:rStyle w:val="Hipervnculo"/>
                <w:noProof/>
                <w:lang w:val="es-ES"/>
              </w:rPr>
              <w:t>Nomencladores</w:t>
            </w:r>
            <w:r w:rsidR="006E34BD" w:rsidRPr="00837F7D">
              <w:rPr>
                <w:rStyle w:val="Hipervnculo"/>
                <w:noProof/>
              </w:rPr>
              <w:t>”</w:t>
            </w:r>
            <w:r w:rsidR="006E34BD">
              <w:rPr>
                <w:noProof/>
                <w:webHidden/>
              </w:rPr>
              <w:tab/>
            </w:r>
            <w:r w:rsidR="006E34BD">
              <w:rPr>
                <w:noProof/>
                <w:webHidden/>
              </w:rPr>
              <w:fldChar w:fldCharType="begin"/>
            </w:r>
            <w:r w:rsidR="006E34BD">
              <w:rPr>
                <w:noProof/>
                <w:webHidden/>
              </w:rPr>
              <w:instrText xml:space="preserve"> PAGEREF _Toc167378375 \h </w:instrText>
            </w:r>
            <w:r w:rsidR="006E34BD">
              <w:rPr>
                <w:noProof/>
                <w:webHidden/>
              </w:rPr>
            </w:r>
            <w:r w:rsidR="006E34BD">
              <w:rPr>
                <w:noProof/>
                <w:webHidden/>
              </w:rPr>
              <w:fldChar w:fldCharType="separate"/>
            </w:r>
            <w:r w:rsidR="006E34BD">
              <w:rPr>
                <w:noProof/>
                <w:webHidden/>
              </w:rPr>
              <w:t>56</w:t>
            </w:r>
            <w:r w:rsidR="006E34BD">
              <w:rPr>
                <w:noProof/>
                <w:webHidden/>
              </w:rPr>
              <w:fldChar w:fldCharType="end"/>
            </w:r>
          </w:hyperlink>
        </w:p>
        <w:p w14:paraId="5E1A5DCC" w14:textId="6A745E9E"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76" w:history="1">
            <w:r w:rsidR="006E34BD" w:rsidRPr="00837F7D">
              <w:rPr>
                <w:rStyle w:val="Hipervnculo"/>
                <w:noProof/>
              </w:rPr>
              <w:t>3.6.4 Diagrama de Casos de Uso del Sistema del paquete “</w:t>
            </w:r>
            <w:r w:rsidR="006E34BD" w:rsidRPr="00837F7D">
              <w:rPr>
                <w:rStyle w:val="Hipervnculo"/>
                <w:noProof/>
                <w:lang w:val="es-ES"/>
              </w:rPr>
              <w:t>Gestión</w:t>
            </w:r>
            <w:r w:rsidR="006E34BD" w:rsidRPr="00837F7D">
              <w:rPr>
                <w:rStyle w:val="Hipervnculo"/>
                <w:noProof/>
              </w:rPr>
              <w:t>”</w:t>
            </w:r>
            <w:r w:rsidR="006E34BD">
              <w:rPr>
                <w:noProof/>
                <w:webHidden/>
              </w:rPr>
              <w:tab/>
            </w:r>
            <w:r w:rsidR="006E34BD">
              <w:rPr>
                <w:noProof/>
                <w:webHidden/>
              </w:rPr>
              <w:fldChar w:fldCharType="begin"/>
            </w:r>
            <w:r w:rsidR="006E34BD">
              <w:rPr>
                <w:noProof/>
                <w:webHidden/>
              </w:rPr>
              <w:instrText xml:space="preserve"> PAGEREF _Toc167378376 \h </w:instrText>
            </w:r>
            <w:r w:rsidR="006E34BD">
              <w:rPr>
                <w:noProof/>
                <w:webHidden/>
              </w:rPr>
            </w:r>
            <w:r w:rsidR="006E34BD">
              <w:rPr>
                <w:noProof/>
                <w:webHidden/>
              </w:rPr>
              <w:fldChar w:fldCharType="separate"/>
            </w:r>
            <w:r w:rsidR="006E34BD">
              <w:rPr>
                <w:noProof/>
                <w:webHidden/>
              </w:rPr>
              <w:t>56</w:t>
            </w:r>
            <w:r w:rsidR="006E34BD">
              <w:rPr>
                <w:noProof/>
                <w:webHidden/>
              </w:rPr>
              <w:fldChar w:fldCharType="end"/>
            </w:r>
          </w:hyperlink>
        </w:p>
        <w:p w14:paraId="348D4788" w14:textId="62CD7569"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77" w:history="1">
            <w:r w:rsidR="006E34BD" w:rsidRPr="00837F7D">
              <w:rPr>
                <w:rStyle w:val="Hipervnculo"/>
                <w:noProof/>
              </w:rPr>
              <w:t>3.7 Descripción de los casos de uso</w:t>
            </w:r>
            <w:r w:rsidR="006E34BD">
              <w:rPr>
                <w:noProof/>
                <w:webHidden/>
              </w:rPr>
              <w:tab/>
            </w:r>
            <w:r w:rsidR="006E34BD">
              <w:rPr>
                <w:noProof/>
                <w:webHidden/>
              </w:rPr>
              <w:fldChar w:fldCharType="begin"/>
            </w:r>
            <w:r w:rsidR="006E34BD">
              <w:rPr>
                <w:noProof/>
                <w:webHidden/>
              </w:rPr>
              <w:instrText xml:space="preserve"> PAGEREF _Toc167378377 \h </w:instrText>
            </w:r>
            <w:r w:rsidR="006E34BD">
              <w:rPr>
                <w:noProof/>
                <w:webHidden/>
              </w:rPr>
            </w:r>
            <w:r w:rsidR="006E34BD">
              <w:rPr>
                <w:noProof/>
                <w:webHidden/>
              </w:rPr>
              <w:fldChar w:fldCharType="separate"/>
            </w:r>
            <w:r w:rsidR="006E34BD">
              <w:rPr>
                <w:noProof/>
                <w:webHidden/>
              </w:rPr>
              <w:t>57</w:t>
            </w:r>
            <w:r w:rsidR="006E34BD">
              <w:rPr>
                <w:noProof/>
                <w:webHidden/>
              </w:rPr>
              <w:fldChar w:fldCharType="end"/>
            </w:r>
          </w:hyperlink>
        </w:p>
        <w:p w14:paraId="2AFDFFE1" w14:textId="04A0ACE6"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78" w:history="1">
            <w:r w:rsidR="006E34BD" w:rsidRPr="00837F7D">
              <w:rPr>
                <w:rStyle w:val="Hipervnculo"/>
                <w:noProof/>
              </w:rPr>
              <w:t>3.8 Definición de los requisitos no funcionales.</w:t>
            </w:r>
            <w:r w:rsidR="006E34BD">
              <w:rPr>
                <w:noProof/>
                <w:webHidden/>
              </w:rPr>
              <w:tab/>
            </w:r>
            <w:r w:rsidR="006E34BD">
              <w:rPr>
                <w:noProof/>
                <w:webHidden/>
              </w:rPr>
              <w:fldChar w:fldCharType="begin"/>
            </w:r>
            <w:r w:rsidR="006E34BD">
              <w:rPr>
                <w:noProof/>
                <w:webHidden/>
              </w:rPr>
              <w:instrText xml:space="preserve"> PAGEREF _Toc167378378 \h </w:instrText>
            </w:r>
            <w:r w:rsidR="006E34BD">
              <w:rPr>
                <w:noProof/>
                <w:webHidden/>
              </w:rPr>
            </w:r>
            <w:r w:rsidR="006E34BD">
              <w:rPr>
                <w:noProof/>
                <w:webHidden/>
              </w:rPr>
              <w:fldChar w:fldCharType="separate"/>
            </w:r>
            <w:r w:rsidR="006E34BD">
              <w:rPr>
                <w:noProof/>
                <w:webHidden/>
              </w:rPr>
              <w:t>61</w:t>
            </w:r>
            <w:r w:rsidR="006E34BD">
              <w:rPr>
                <w:noProof/>
                <w:webHidden/>
              </w:rPr>
              <w:fldChar w:fldCharType="end"/>
            </w:r>
          </w:hyperlink>
        </w:p>
        <w:p w14:paraId="6D4E1B8C" w14:textId="4A588D55"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79" w:history="1">
            <w:r w:rsidR="006E34BD" w:rsidRPr="00837F7D">
              <w:rPr>
                <w:rStyle w:val="Hipervnculo"/>
                <w:noProof/>
              </w:rPr>
              <w:t>3.9 Conclusiones</w:t>
            </w:r>
            <w:r w:rsidR="006E34BD">
              <w:rPr>
                <w:noProof/>
                <w:webHidden/>
              </w:rPr>
              <w:tab/>
            </w:r>
            <w:r w:rsidR="006E34BD">
              <w:rPr>
                <w:noProof/>
                <w:webHidden/>
              </w:rPr>
              <w:fldChar w:fldCharType="begin"/>
            </w:r>
            <w:r w:rsidR="006E34BD">
              <w:rPr>
                <w:noProof/>
                <w:webHidden/>
              </w:rPr>
              <w:instrText xml:space="preserve"> PAGEREF _Toc167378379 \h </w:instrText>
            </w:r>
            <w:r w:rsidR="006E34BD">
              <w:rPr>
                <w:noProof/>
                <w:webHidden/>
              </w:rPr>
            </w:r>
            <w:r w:rsidR="006E34BD">
              <w:rPr>
                <w:noProof/>
                <w:webHidden/>
              </w:rPr>
              <w:fldChar w:fldCharType="separate"/>
            </w:r>
            <w:r w:rsidR="006E34BD">
              <w:rPr>
                <w:noProof/>
                <w:webHidden/>
              </w:rPr>
              <w:t>63</w:t>
            </w:r>
            <w:r w:rsidR="006E34BD">
              <w:rPr>
                <w:noProof/>
                <w:webHidden/>
              </w:rPr>
              <w:fldChar w:fldCharType="end"/>
            </w:r>
          </w:hyperlink>
        </w:p>
        <w:p w14:paraId="6883CEA1" w14:textId="4E0D5726" w:rsidR="006E34BD" w:rsidRDefault="00000000">
          <w:pPr>
            <w:pStyle w:val="TDC1"/>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80" w:history="1">
            <w:r w:rsidR="006E34BD" w:rsidRPr="00837F7D">
              <w:rPr>
                <w:rStyle w:val="Hipervnculo"/>
                <w:b/>
                <w:bCs/>
                <w:noProof/>
              </w:rPr>
              <w:t>Capítulo 4 Descripción de la solución propuesta.</w:t>
            </w:r>
            <w:r w:rsidR="006E34BD">
              <w:rPr>
                <w:noProof/>
                <w:webHidden/>
              </w:rPr>
              <w:tab/>
            </w:r>
            <w:r w:rsidR="006E34BD">
              <w:rPr>
                <w:noProof/>
                <w:webHidden/>
              </w:rPr>
              <w:fldChar w:fldCharType="begin"/>
            </w:r>
            <w:r w:rsidR="006E34BD">
              <w:rPr>
                <w:noProof/>
                <w:webHidden/>
              </w:rPr>
              <w:instrText xml:space="preserve"> PAGEREF _Toc167378380 \h </w:instrText>
            </w:r>
            <w:r w:rsidR="006E34BD">
              <w:rPr>
                <w:noProof/>
                <w:webHidden/>
              </w:rPr>
            </w:r>
            <w:r w:rsidR="006E34BD">
              <w:rPr>
                <w:noProof/>
                <w:webHidden/>
              </w:rPr>
              <w:fldChar w:fldCharType="separate"/>
            </w:r>
            <w:r w:rsidR="006E34BD">
              <w:rPr>
                <w:noProof/>
                <w:webHidden/>
              </w:rPr>
              <w:t>64</w:t>
            </w:r>
            <w:r w:rsidR="006E34BD">
              <w:rPr>
                <w:noProof/>
                <w:webHidden/>
              </w:rPr>
              <w:fldChar w:fldCharType="end"/>
            </w:r>
          </w:hyperlink>
        </w:p>
        <w:p w14:paraId="239AF199" w14:textId="394C6E84"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81" w:history="1">
            <w:r w:rsidR="006E34BD" w:rsidRPr="00837F7D">
              <w:rPr>
                <w:rStyle w:val="Hipervnculo"/>
                <w:noProof/>
              </w:rPr>
              <w:t>4.1 Introducción.</w:t>
            </w:r>
            <w:r w:rsidR="006E34BD">
              <w:rPr>
                <w:noProof/>
                <w:webHidden/>
              </w:rPr>
              <w:tab/>
            </w:r>
            <w:r w:rsidR="006E34BD">
              <w:rPr>
                <w:noProof/>
                <w:webHidden/>
              </w:rPr>
              <w:fldChar w:fldCharType="begin"/>
            </w:r>
            <w:r w:rsidR="006E34BD">
              <w:rPr>
                <w:noProof/>
                <w:webHidden/>
              </w:rPr>
              <w:instrText xml:space="preserve"> PAGEREF _Toc167378381 \h </w:instrText>
            </w:r>
            <w:r w:rsidR="006E34BD">
              <w:rPr>
                <w:noProof/>
                <w:webHidden/>
              </w:rPr>
            </w:r>
            <w:r w:rsidR="006E34BD">
              <w:rPr>
                <w:noProof/>
                <w:webHidden/>
              </w:rPr>
              <w:fldChar w:fldCharType="separate"/>
            </w:r>
            <w:r w:rsidR="006E34BD">
              <w:rPr>
                <w:noProof/>
                <w:webHidden/>
              </w:rPr>
              <w:t>64</w:t>
            </w:r>
            <w:r w:rsidR="006E34BD">
              <w:rPr>
                <w:noProof/>
                <w:webHidden/>
              </w:rPr>
              <w:fldChar w:fldCharType="end"/>
            </w:r>
          </w:hyperlink>
        </w:p>
        <w:p w14:paraId="0A333EC5" w14:textId="131C921F"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82" w:history="1">
            <w:r w:rsidR="006E34BD" w:rsidRPr="00837F7D">
              <w:rPr>
                <w:rStyle w:val="Hipervnculo"/>
                <w:noProof/>
              </w:rPr>
              <w:t>4.2 Diagrama de clases del diseño.</w:t>
            </w:r>
            <w:r w:rsidR="006E34BD">
              <w:rPr>
                <w:noProof/>
                <w:webHidden/>
              </w:rPr>
              <w:tab/>
            </w:r>
            <w:r w:rsidR="006E34BD">
              <w:rPr>
                <w:noProof/>
                <w:webHidden/>
              </w:rPr>
              <w:fldChar w:fldCharType="begin"/>
            </w:r>
            <w:r w:rsidR="006E34BD">
              <w:rPr>
                <w:noProof/>
                <w:webHidden/>
              </w:rPr>
              <w:instrText xml:space="preserve"> PAGEREF _Toc167378382 \h </w:instrText>
            </w:r>
            <w:r w:rsidR="006E34BD">
              <w:rPr>
                <w:noProof/>
                <w:webHidden/>
              </w:rPr>
            </w:r>
            <w:r w:rsidR="006E34BD">
              <w:rPr>
                <w:noProof/>
                <w:webHidden/>
              </w:rPr>
              <w:fldChar w:fldCharType="separate"/>
            </w:r>
            <w:r w:rsidR="006E34BD">
              <w:rPr>
                <w:noProof/>
                <w:webHidden/>
              </w:rPr>
              <w:t>64</w:t>
            </w:r>
            <w:r w:rsidR="006E34BD">
              <w:rPr>
                <w:noProof/>
                <w:webHidden/>
              </w:rPr>
              <w:fldChar w:fldCharType="end"/>
            </w:r>
          </w:hyperlink>
        </w:p>
        <w:p w14:paraId="6AFBCA47" w14:textId="7D691E86"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83" w:history="1">
            <w:r w:rsidR="006E34BD" w:rsidRPr="00837F7D">
              <w:rPr>
                <w:rStyle w:val="Hipervnculo"/>
                <w:noProof/>
              </w:rPr>
              <w:t>4.2.1 Diagrama de dise</w:t>
            </w:r>
            <w:r w:rsidR="006E34BD" w:rsidRPr="00837F7D">
              <w:rPr>
                <w:rStyle w:val="Hipervnculo"/>
                <w:noProof/>
                <w:lang w:val="es-ES"/>
              </w:rPr>
              <w:t>ño.</w:t>
            </w:r>
            <w:r w:rsidR="006E34BD" w:rsidRPr="00837F7D">
              <w:rPr>
                <w:rStyle w:val="Hipervnculo"/>
                <w:noProof/>
              </w:rPr>
              <w:t xml:space="preserve"> Paquete “Seguridad”</w:t>
            </w:r>
            <w:r w:rsidR="006E34BD">
              <w:rPr>
                <w:noProof/>
                <w:webHidden/>
              </w:rPr>
              <w:tab/>
            </w:r>
            <w:r w:rsidR="006E34BD">
              <w:rPr>
                <w:noProof/>
                <w:webHidden/>
              </w:rPr>
              <w:fldChar w:fldCharType="begin"/>
            </w:r>
            <w:r w:rsidR="006E34BD">
              <w:rPr>
                <w:noProof/>
                <w:webHidden/>
              </w:rPr>
              <w:instrText xml:space="preserve"> PAGEREF _Toc167378383 \h </w:instrText>
            </w:r>
            <w:r w:rsidR="006E34BD">
              <w:rPr>
                <w:noProof/>
                <w:webHidden/>
              </w:rPr>
            </w:r>
            <w:r w:rsidR="006E34BD">
              <w:rPr>
                <w:noProof/>
                <w:webHidden/>
              </w:rPr>
              <w:fldChar w:fldCharType="separate"/>
            </w:r>
            <w:r w:rsidR="006E34BD">
              <w:rPr>
                <w:noProof/>
                <w:webHidden/>
              </w:rPr>
              <w:t>65</w:t>
            </w:r>
            <w:r w:rsidR="006E34BD">
              <w:rPr>
                <w:noProof/>
                <w:webHidden/>
              </w:rPr>
              <w:fldChar w:fldCharType="end"/>
            </w:r>
          </w:hyperlink>
        </w:p>
        <w:p w14:paraId="588C0745" w14:textId="521D4087"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84" w:history="1">
            <w:r w:rsidR="006E34BD" w:rsidRPr="00837F7D">
              <w:rPr>
                <w:rStyle w:val="Hipervnculo"/>
                <w:noProof/>
              </w:rPr>
              <w:t>4.2.2 Diagrama de diseño</w:t>
            </w:r>
            <w:r w:rsidR="006E34BD" w:rsidRPr="00837F7D">
              <w:rPr>
                <w:rStyle w:val="Hipervnculo"/>
                <w:noProof/>
                <w:lang w:val="es-ES"/>
              </w:rPr>
              <w:t xml:space="preserve">. </w:t>
            </w:r>
            <w:r w:rsidR="006E34BD" w:rsidRPr="00837F7D">
              <w:rPr>
                <w:rStyle w:val="Hipervnculo"/>
                <w:noProof/>
              </w:rPr>
              <w:t>Paquete “Gesti</w:t>
            </w:r>
            <w:r w:rsidR="006E34BD" w:rsidRPr="00837F7D">
              <w:rPr>
                <w:rStyle w:val="Hipervnculo"/>
                <w:noProof/>
                <w:lang w:val="es-ES"/>
              </w:rPr>
              <w:t>ó</w:t>
            </w:r>
            <w:r w:rsidR="006E34BD" w:rsidRPr="00837F7D">
              <w:rPr>
                <w:rStyle w:val="Hipervnculo"/>
                <w:noProof/>
              </w:rPr>
              <w:t>n”</w:t>
            </w:r>
            <w:r w:rsidR="006E34BD">
              <w:rPr>
                <w:noProof/>
                <w:webHidden/>
              </w:rPr>
              <w:tab/>
            </w:r>
            <w:r w:rsidR="006E34BD">
              <w:rPr>
                <w:noProof/>
                <w:webHidden/>
              </w:rPr>
              <w:fldChar w:fldCharType="begin"/>
            </w:r>
            <w:r w:rsidR="006E34BD">
              <w:rPr>
                <w:noProof/>
                <w:webHidden/>
              </w:rPr>
              <w:instrText xml:space="preserve"> PAGEREF _Toc167378384 \h </w:instrText>
            </w:r>
            <w:r w:rsidR="006E34BD">
              <w:rPr>
                <w:noProof/>
                <w:webHidden/>
              </w:rPr>
            </w:r>
            <w:r w:rsidR="006E34BD">
              <w:rPr>
                <w:noProof/>
                <w:webHidden/>
              </w:rPr>
              <w:fldChar w:fldCharType="separate"/>
            </w:r>
            <w:r w:rsidR="006E34BD">
              <w:rPr>
                <w:noProof/>
                <w:webHidden/>
              </w:rPr>
              <w:t>66</w:t>
            </w:r>
            <w:r w:rsidR="006E34BD">
              <w:rPr>
                <w:noProof/>
                <w:webHidden/>
              </w:rPr>
              <w:fldChar w:fldCharType="end"/>
            </w:r>
          </w:hyperlink>
        </w:p>
        <w:p w14:paraId="0EFFB71D" w14:textId="47DF7E4C"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85" w:history="1">
            <w:r w:rsidR="006E34BD" w:rsidRPr="00837F7D">
              <w:rPr>
                <w:rStyle w:val="Hipervnculo"/>
                <w:noProof/>
              </w:rPr>
              <w:t>4.2.3 Diagrama de diseño. Paquete “Nomencladores”</w:t>
            </w:r>
            <w:r w:rsidR="006E34BD">
              <w:rPr>
                <w:noProof/>
                <w:webHidden/>
              </w:rPr>
              <w:tab/>
            </w:r>
            <w:r w:rsidR="006E34BD">
              <w:rPr>
                <w:noProof/>
                <w:webHidden/>
              </w:rPr>
              <w:fldChar w:fldCharType="begin"/>
            </w:r>
            <w:r w:rsidR="006E34BD">
              <w:rPr>
                <w:noProof/>
                <w:webHidden/>
              </w:rPr>
              <w:instrText xml:space="preserve"> PAGEREF _Toc167378385 \h </w:instrText>
            </w:r>
            <w:r w:rsidR="006E34BD">
              <w:rPr>
                <w:noProof/>
                <w:webHidden/>
              </w:rPr>
            </w:r>
            <w:r w:rsidR="006E34BD">
              <w:rPr>
                <w:noProof/>
                <w:webHidden/>
              </w:rPr>
              <w:fldChar w:fldCharType="separate"/>
            </w:r>
            <w:r w:rsidR="006E34BD">
              <w:rPr>
                <w:noProof/>
                <w:webHidden/>
              </w:rPr>
              <w:t>67</w:t>
            </w:r>
            <w:r w:rsidR="006E34BD">
              <w:rPr>
                <w:noProof/>
                <w:webHidden/>
              </w:rPr>
              <w:fldChar w:fldCharType="end"/>
            </w:r>
          </w:hyperlink>
        </w:p>
        <w:p w14:paraId="03208D3C" w14:textId="31DBB5F7"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86" w:history="1">
            <w:r w:rsidR="006E34BD" w:rsidRPr="00837F7D">
              <w:rPr>
                <w:rStyle w:val="Hipervnculo"/>
                <w:noProof/>
              </w:rPr>
              <w:t>4.2.3 Diagrama de di</w:t>
            </w:r>
            <w:r w:rsidR="006E34BD" w:rsidRPr="00837F7D">
              <w:rPr>
                <w:rStyle w:val="Hipervnculo"/>
                <w:noProof/>
                <w:lang w:val="es-ES"/>
              </w:rPr>
              <w:t xml:space="preserve">seño. Paquete </w:t>
            </w:r>
            <w:r w:rsidR="006E34BD" w:rsidRPr="00837F7D">
              <w:rPr>
                <w:rStyle w:val="Hipervnculo"/>
                <w:noProof/>
              </w:rPr>
              <w:t>“Reportes y Alertas”</w:t>
            </w:r>
            <w:r w:rsidR="006E34BD">
              <w:rPr>
                <w:noProof/>
                <w:webHidden/>
              </w:rPr>
              <w:tab/>
            </w:r>
            <w:r w:rsidR="006E34BD">
              <w:rPr>
                <w:noProof/>
                <w:webHidden/>
              </w:rPr>
              <w:fldChar w:fldCharType="begin"/>
            </w:r>
            <w:r w:rsidR="006E34BD">
              <w:rPr>
                <w:noProof/>
                <w:webHidden/>
              </w:rPr>
              <w:instrText xml:space="preserve"> PAGEREF _Toc167378386 \h </w:instrText>
            </w:r>
            <w:r w:rsidR="006E34BD">
              <w:rPr>
                <w:noProof/>
                <w:webHidden/>
              </w:rPr>
            </w:r>
            <w:r w:rsidR="006E34BD">
              <w:rPr>
                <w:noProof/>
                <w:webHidden/>
              </w:rPr>
              <w:fldChar w:fldCharType="separate"/>
            </w:r>
            <w:r w:rsidR="006E34BD">
              <w:rPr>
                <w:noProof/>
                <w:webHidden/>
              </w:rPr>
              <w:t>68</w:t>
            </w:r>
            <w:r w:rsidR="006E34BD">
              <w:rPr>
                <w:noProof/>
                <w:webHidden/>
              </w:rPr>
              <w:fldChar w:fldCharType="end"/>
            </w:r>
          </w:hyperlink>
        </w:p>
        <w:p w14:paraId="12D6E508" w14:textId="64AF7A70"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87" w:history="1">
            <w:r w:rsidR="006E34BD" w:rsidRPr="00837F7D">
              <w:rPr>
                <w:rStyle w:val="Hipervnculo"/>
                <w:noProof/>
              </w:rPr>
              <w:t>4.3 Principios de dise</w:t>
            </w:r>
            <w:r w:rsidR="006E34BD" w:rsidRPr="00837F7D">
              <w:rPr>
                <w:rStyle w:val="Hipervnculo"/>
                <w:noProof/>
                <w:lang w:val="es-ES"/>
              </w:rPr>
              <w:t>ño.</w:t>
            </w:r>
            <w:r w:rsidR="006E34BD">
              <w:rPr>
                <w:noProof/>
                <w:webHidden/>
              </w:rPr>
              <w:tab/>
            </w:r>
            <w:r w:rsidR="006E34BD">
              <w:rPr>
                <w:noProof/>
                <w:webHidden/>
              </w:rPr>
              <w:fldChar w:fldCharType="begin"/>
            </w:r>
            <w:r w:rsidR="006E34BD">
              <w:rPr>
                <w:noProof/>
                <w:webHidden/>
              </w:rPr>
              <w:instrText xml:space="preserve"> PAGEREF _Toc167378387 \h </w:instrText>
            </w:r>
            <w:r w:rsidR="006E34BD">
              <w:rPr>
                <w:noProof/>
                <w:webHidden/>
              </w:rPr>
            </w:r>
            <w:r w:rsidR="006E34BD">
              <w:rPr>
                <w:noProof/>
                <w:webHidden/>
              </w:rPr>
              <w:fldChar w:fldCharType="separate"/>
            </w:r>
            <w:r w:rsidR="006E34BD">
              <w:rPr>
                <w:noProof/>
                <w:webHidden/>
              </w:rPr>
              <w:t>69</w:t>
            </w:r>
            <w:r w:rsidR="006E34BD">
              <w:rPr>
                <w:noProof/>
                <w:webHidden/>
              </w:rPr>
              <w:fldChar w:fldCharType="end"/>
            </w:r>
          </w:hyperlink>
        </w:p>
        <w:p w14:paraId="591D1A28" w14:textId="770BD786"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88" w:history="1">
            <w:r w:rsidR="006E34BD" w:rsidRPr="00837F7D">
              <w:rPr>
                <w:rStyle w:val="Hipervnculo"/>
                <w:noProof/>
              </w:rPr>
              <w:t>4.3.1 Interfaz de usuario</w:t>
            </w:r>
            <w:r w:rsidR="006E34BD">
              <w:rPr>
                <w:noProof/>
                <w:webHidden/>
              </w:rPr>
              <w:tab/>
            </w:r>
            <w:r w:rsidR="006E34BD">
              <w:rPr>
                <w:noProof/>
                <w:webHidden/>
              </w:rPr>
              <w:fldChar w:fldCharType="begin"/>
            </w:r>
            <w:r w:rsidR="006E34BD">
              <w:rPr>
                <w:noProof/>
                <w:webHidden/>
              </w:rPr>
              <w:instrText xml:space="preserve"> PAGEREF _Toc167378388 \h </w:instrText>
            </w:r>
            <w:r w:rsidR="006E34BD">
              <w:rPr>
                <w:noProof/>
                <w:webHidden/>
              </w:rPr>
            </w:r>
            <w:r w:rsidR="006E34BD">
              <w:rPr>
                <w:noProof/>
                <w:webHidden/>
              </w:rPr>
              <w:fldChar w:fldCharType="separate"/>
            </w:r>
            <w:r w:rsidR="006E34BD">
              <w:rPr>
                <w:noProof/>
                <w:webHidden/>
              </w:rPr>
              <w:t>70</w:t>
            </w:r>
            <w:r w:rsidR="006E34BD">
              <w:rPr>
                <w:noProof/>
                <w:webHidden/>
              </w:rPr>
              <w:fldChar w:fldCharType="end"/>
            </w:r>
          </w:hyperlink>
        </w:p>
        <w:p w14:paraId="4C814E7E" w14:textId="7C219E1C"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89" w:history="1">
            <w:r w:rsidR="006E34BD" w:rsidRPr="00837F7D">
              <w:rPr>
                <w:rStyle w:val="Hipervnculo"/>
                <w:noProof/>
              </w:rPr>
              <w:t>4.3.2 Formato de salida de los reportes.</w:t>
            </w:r>
            <w:r w:rsidR="006E34BD">
              <w:rPr>
                <w:noProof/>
                <w:webHidden/>
              </w:rPr>
              <w:tab/>
            </w:r>
            <w:r w:rsidR="006E34BD">
              <w:rPr>
                <w:noProof/>
                <w:webHidden/>
              </w:rPr>
              <w:fldChar w:fldCharType="begin"/>
            </w:r>
            <w:r w:rsidR="006E34BD">
              <w:rPr>
                <w:noProof/>
                <w:webHidden/>
              </w:rPr>
              <w:instrText xml:space="preserve"> PAGEREF _Toc167378389 \h </w:instrText>
            </w:r>
            <w:r w:rsidR="006E34BD">
              <w:rPr>
                <w:noProof/>
                <w:webHidden/>
              </w:rPr>
            </w:r>
            <w:r w:rsidR="006E34BD">
              <w:rPr>
                <w:noProof/>
                <w:webHidden/>
              </w:rPr>
              <w:fldChar w:fldCharType="separate"/>
            </w:r>
            <w:r w:rsidR="006E34BD">
              <w:rPr>
                <w:noProof/>
                <w:webHidden/>
              </w:rPr>
              <w:t>72</w:t>
            </w:r>
            <w:r w:rsidR="006E34BD">
              <w:rPr>
                <w:noProof/>
                <w:webHidden/>
              </w:rPr>
              <w:fldChar w:fldCharType="end"/>
            </w:r>
          </w:hyperlink>
        </w:p>
        <w:p w14:paraId="17AD0913" w14:textId="00C1C190"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90" w:history="1">
            <w:r w:rsidR="006E34BD" w:rsidRPr="00837F7D">
              <w:rPr>
                <w:rStyle w:val="Hipervnculo"/>
                <w:noProof/>
              </w:rPr>
              <w:t>4.4 Tratamiento de errores</w:t>
            </w:r>
            <w:r w:rsidR="006E34BD">
              <w:rPr>
                <w:noProof/>
                <w:webHidden/>
              </w:rPr>
              <w:tab/>
            </w:r>
            <w:r w:rsidR="006E34BD">
              <w:rPr>
                <w:noProof/>
                <w:webHidden/>
              </w:rPr>
              <w:fldChar w:fldCharType="begin"/>
            </w:r>
            <w:r w:rsidR="006E34BD">
              <w:rPr>
                <w:noProof/>
                <w:webHidden/>
              </w:rPr>
              <w:instrText xml:space="preserve"> PAGEREF _Toc167378390 \h </w:instrText>
            </w:r>
            <w:r w:rsidR="006E34BD">
              <w:rPr>
                <w:noProof/>
                <w:webHidden/>
              </w:rPr>
            </w:r>
            <w:r w:rsidR="006E34BD">
              <w:rPr>
                <w:noProof/>
                <w:webHidden/>
              </w:rPr>
              <w:fldChar w:fldCharType="separate"/>
            </w:r>
            <w:r w:rsidR="006E34BD">
              <w:rPr>
                <w:noProof/>
                <w:webHidden/>
              </w:rPr>
              <w:t>74</w:t>
            </w:r>
            <w:r w:rsidR="006E34BD">
              <w:rPr>
                <w:noProof/>
                <w:webHidden/>
              </w:rPr>
              <w:fldChar w:fldCharType="end"/>
            </w:r>
          </w:hyperlink>
        </w:p>
        <w:p w14:paraId="6441D473" w14:textId="2EC71723"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91" w:history="1">
            <w:r w:rsidR="006E34BD" w:rsidRPr="00837F7D">
              <w:rPr>
                <w:rStyle w:val="Hipervnculo"/>
                <w:noProof/>
              </w:rPr>
              <w:t>4.5 Diseño de la base de datos.</w:t>
            </w:r>
            <w:r w:rsidR="006E34BD">
              <w:rPr>
                <w:noProof/>
                <w:webHidden/>
              </w:rPr>
              <w:tab/>
            </w:r>
            <w:r w:rsidR="006E34BD">
              <w:rPr>
                <w:noProof/>
                <w:webHidden/>
              </w:rPr>
              <w:fldChar w:fldCharType="begin"/>
            </w:r>
            <w:r w:rsidR="006E34BD">
              <w:rPr>
                <w:noProof/>
                <w:webHidden/>
              </w:rPr>
              <w:instrText xml:space="preserve"> PAGEREF _Toc167378391 \h </w:instrText>
            </w:r>
            <w:r w:rsidR="006E34BD">
              <w:rPr>
                <w:noProof/>
                <w:webHidden/>
              </w:rPr>
            </w:r>
            <w:r w:rsidR="006E34BD">
              <w:rPr>
                <w:noProof/>
                <w:webHidden/>
              </w:rPr>
              <w:fldChar w:fldCharType="separate"/>
            </w:r>
            <w:r w:rsidR="006E34BD">
              <w:rPr>
                <w:noProof/>
                <w:webHidden/>
              </w:rPr>
              <w:t>75</w:t>
            </w:r>
            <w:r w:rsidR="006E34BD">
              <w:rPr>
                <w:noProof/>
                <w:webHidden/>
              </w:rPr>
              <w:fldChar w:fldCharType="end"/>
            </w:r>
          </w:hyperlink>
        </w:p>
        <w:p w14:paraId="4C80229B" w14:textId="310E38B8"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92" w:history="1">
            <w:r w:rsidR="006E34BD" w:rsidRPr="00837F7D">
              <w:rPr>
                <w:rStyle w:val="Hipervnculo"/>
                <w:noProof/>
              </w:rPr>
              <w:t>4.5.1 Modelo lógico de datos.</w:t>
            </w:r>
            <w:r w:rsidR="006E34BD">
              <w:rPr>
                <w:noProof/>
                <w:webHidden/>
              </w:rPr>
              <w:tab/>
            </w:r>
            <w:r w:rsidR="006E34BD">
              <w:rPr>
                <w:noProof/>
                <w:webHidden/>
              </w:rPr>
              <w:fldChar w:fldCharType="begin"/>
            </w:r>
            <w:r w:rsidR="006E34BD">
              <w:rPr>
                <w:noProof/>
                <w:webHidden/>
              </w:rPr>
              <w:instrText xml:space="preserve"> PAGEREF _Toc167378392 \h </w:instrText>
            </w:r>
            <w:r w:rsidR="006E34BD">
              <w:rPr>
                <w:noProof/>
                <w:webHidden/>
              </w:rPr>
            </w:r>
            <w:r w:rsidR="006E34BD">
              <w:rPr>
                <w:noProof/>
                <w:webHidden/>
              </w:rPr>
              <w:fldChar w:fldCharType="separate"/>
            </w:r>
            <w:r w:rsidR="006E34BD">
              <w:rPr>
                <w:noProof/>
                <w:webHidden/>
              </w:rPr>
              <w:t>77</w:t>
            </w:r>
            <w:r w:rsidR="006E34BD">
              <w:rPr>
                <w:noProof/>
                <w:webHidden/>
              </w:rPr>
              <w:fldChar w:fldCharType="end"/>
            </w:r>
          </w:hyperlink>
        </w:p>
        <w:p w14:paraId="6ABC848D" w14:textId="5F56CDEC"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93" w:history="1">
            <w:r w:rsidR="006E34BD" w:rsidRPr="00837F7D">
              <w:rPr>
                <w:rStyle w:val="Hipervnculo"/>
                <w:noProof/>
              </w:rPr>
              <w:t>4.5.2 Modelo físico de datos.</w:t>
            </w:r>
            <w:r w:rsidR="006E34BD">
              <w:rPr>
                <w:noProof/>
                <w:webHidden/>
              </w:rPr>
              <w:tab/>
            </w:r>
            <w:r w:rsidR="006E34BD">
              <w:rPr>
                <w:noProof/>
                <w:webHidden/>
              </w:rPr>
              <w:fldChar w:fldCharType="begin"/>
            </w:r>
            <w:r w:rsidR="006E34BD">
              <w:rPr>
                <w:noProof/>
                <w:webHidden/>
              </w:rPr>
              <w:instrText xml:space="preserve"> PAGEREF _Toc167378393 \h </w:instrText>
            </w:r>
            <w:r w:rsidR="006E34BD">
              <w:rPr>
                <w:noProof/>
                <w:webHidden/>
              </w:rPr>
            </w:r>
            <w:r w:rsidR="006E34BD">
              <w:rPr>
                <w:noProof/>
                <w:webHidden/>
              </w:rPr>
              <w:fldChar w:fldCharType="separate"/>
            </w:r>
            <w:r w:rsidR="006E34BD">
              <w:rPr>
                <w:noProof/>
                <w:webHidden/>
              </w:rPr>
              <w:t>78</w:t>
            </w:r>
            <w:r w:rsidR="006E34BD">
              <w:rPr>
                <w:noProof/>
                <w:webHidden/>
              </w:rPr>
              <w:fldChar w:fldCharType="end"/>
            </w:r>
          </w:hyperlink>
        </w:p>
        <w:p w14:paraId="5D35F2CE" w14:textId="56C61587"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94" w:history="1">
            <w:r w:rsidR="006E34BD" w:rsidRPr="00837F7D">
              <w:rPr>
                <w:rStyle w:val="Hipervnculo"/>
                <w:noProof/>
                <w:lang w:val="es-ES"/>
              </w:rPr>
              <w:t>4.6 Diagrama de despliegue.</w:t>
            </w:r>
            <w:r w:rsidR="006E34BD">
              <w:rPr>
                <w:noProof/>
                <w:webHidden/>
              </w:rPr>
              <w:tab/>
            </w:r>
            <w:r w:rsidR="006E34BD">
              <w:rPr>
                <w:noProof/>
                <w:webHidden/>
              </w:rPr>
              <w:fldChar w:fldCharType="begin"/>
            </w:r>
            <w:r w:rsidR="006E34BD">
              <w:rPr>
                <w:noProof/>
                <w:webHidden/>
              </w:rPr>
              <w:instrText xml:space="preserve"> PAGEREF _Toc167378394 \h </w:instrText>
            </w:r>
            <w:r w:rsidR="006E34BD">
              <w:rPr>
                <w:noProof/>
                <w:webHidden/>
              </w:rPr>
            </w:r>
            <w:r w:rsidR="006E34BD">
              <w:rPr>
                <w:noProof/>
                <w:webHidden/>
              </w:rPr>
              <w:fldChar w:fldCharType="separate"/>
            </w:r>
            <w:r w:rsidR="006E34BD">
              <w:rPr>
                <w:noProof/>
                <w:webHidden/>
              </w:rPr>
              <w:t>79</w:t>
            </w:r>
            <w:r w:rsidR="006E34BD">
              <w:rPr>
                <w:noProof/>
                <w:webHidden/>
              </w:rPr>
              <w:fldChar w:fldCharType="end"/>
            </w:r>
          </w:hyperlink>
        </w:p>
        <w:p w14:paraId="79B0C404" w14:textId="761FEF73"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95" w:history="1">
            <w:r w:rsidR="006E34BD" w:rsidRPr="00837F7D">
              <w:rPr>
                <w:rStyle w:val="Hipervnculo"/>
                <w:noProof/>
              </w:rPr>
              <w:t>4.6.1 El flujo de las aplicaciones Django y el Modelo-Vista-Plantilla (MVT).</w:t>
            </w:r>
            <w:r w:rsidR="006E34BD">
              <w:rPr>
                <w:noProof/>
                <w:webHidden/>
              </w:rPr>
              <w:tab/>
            </w:r>
            <w:r w:rsidR="006E34BD">
              <w:rPr>
                <w:noProof/>
                <w:webHidden/>
              </w:rPr>
              <w:fldChar w:fldCharType="begin"/>
            </w:r>
            <w:r w:rsidR="006E34BD">
              <w:rPr>
                <w:noProof/>
                <w:webHidden/>
              </w:rPr>
              <w:instrText xml:space="preserve"> PAGEREF _Toc167378395 \h </w:instrText>
            </w:r>
            <w:r w:rsidR="006E34BD">
              <w:rPr>
                <w:noProof/>
                <w:webHidden/>
              </w:rPr>
            </w:r>
            <w:r w:rsidR="006E34BD">
              <w:rPr>
                <w:noProof/>
                <w:webHidden/>
              </w:rPr>
              <w:fldChar w:fldCharType="separate"/>
            </w:r>
            <w:r w:rsidR="006E34BD">
              <w:rPr>
                <w:noProof/>
                <w:webHidden/>
              </w:rPr>
              <w:t>82</w:t>
            </w:r>
            <w:r w:rsidR="006E34BD">
              <w:rPr>
                <w:noProof/>
                <w:webHidden/>
              </w:rPr>
              <w:fldChar w:fldCharType="end"/>
            </w:r>
          </w:hyperlink>
        </w:p>
        <w:p w14:paraId="0D5CBEF9" w14:textId="2B83DE48"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96" w:history="1">
            <w:r w:rsidR="006E34BD" w:rsidRPr="00837F7D">
              <w:rPr>
                <w:rStyle w:val="Hipervnculo"/>
                <w:noProof/>
              </w:rPr>
              <w:t>4.6.2 Estructuración en Capas.</w:t>
            </w:r>
            <w:r w:rsidR="006E34BD">
              <w:rPr>
                <w:noProof/>
                <w:webHidden/>
              </w:rPr>
              <w:tab/>
            </w:r>
            <w:r w:rsidR="006E34BD">
              <w:rPr>
                <w:noProof/>
                <w:webHidden/>
              </w:rPr>
              <w:fldChar w:fldCharType="begin"/>
            </w:r>
            <w:r w:rsidR="006E34BD">
              <w:rPr>
                <w:noProof/>
                <w:webHidden/>
              </w:rPr>
              <w:instrText xml:space="preserve"> PAGEREF _Toc167378396 \h </w:instrText>
            </w:r>
            <w:r w:rsidR="006E34BD">
              <w:rPr>
                <w:noProof/>
                <w:webHidden/>
              </w:rPr>
            </w:r>
            <w:r w:rsidR="006E34BD">
              <w:rPr>
                <w:noProof/>
                <w:webHidden/>
              </w:rPr>
              <w:fldChar w:fldCharType="separate"/>
            </w:r>
            <w:r w:rsidR="006E34BD">
              <w:rPr>
                <w:noProof/>
                <w:webHidden/>
              </w:rPr>
              <w:t>84</w:t>
            </w:r>
            <w:r w:rsidR="006E34BD">
              <w:rPr>
                <w:noProof/>
                <w:webHidden/>
              </w:rPr>
              <w:fldChar w:fldCharType="end"/>
            </w:r>
          </w:hyperlink>
        </w:p>
        <w:p w14:paraId="3A171120" w14:textId="01D4798D"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97" w:history="1">
            <w:r w:rsidR="006E34BD" w:rsidRPr="00837F7D">
              <w:rPr>
                <w:rStyle w:val="Hipervnculo"/>
                <w:noProof/>
              </w:rPr>
              <w:t>4.7 Conclusiones</w:t>
            </w:r>
            <w:r w:rsidR="006E34BD">
              <w:rPr>
                <w:noProof/>
                <w:webHidden/>
              </w:rPr>
              <w:tab/>
            </w:r>
            <w:r w:rsidR="006E34BD">
              <w:rPr>
                <w:noProof/>
                <w:webHidden/>
              </w:rPr>
              <w:fldChar w:fldCharType="begin"/>
            </w:r>
            <w:r w:rsidR="006E34BD">
              <w:rPr>
                <w:noProof/>
                <w:webHidden/>
              </w:rPr>
              <w:instrText xml:space="preserve"> PAGEREF _Toc167378397 \h </w:instrText>
            </w:r>
            <w:r w:rsidR="006E34BD">
              <w:rPr>
                <w:noProof/>
                <w:webHidden/>
              </w:rPr>
            </w:r>
            <w:r w:rsidR="006E34BD">
              <w:rPr>
                <w:noProof/>
                <w:webHidden/>
              </w:rPr>
              <w:fldChar w:fldCharType="separate"/>
            </w:r>
            <w:r w:rsidR="006E34BD">
              <w:rPr>
                <w:noProof/>
                <w:webHidden/>
              </w:rPr>
              <w:t>85</w:t>
            </w:r>
            <w:r w:rsidR="006E34BD">
              <w:rPr>
                <w:noProof/>
                <w:webHidden/>
              </w:rPr>
              <w:fldChar w:fldCharType="end"/>
            </w:r>
          </w:hyperlink>
        </w:p>
        <w:p w14:paraId="21F8DB15" w14:textId="477D9499" w:rsidR="006E34BD" w:rsidRDefault="00000000">
          <w:pPr>
            <w:pStyle w:val="TDC1"/>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98" w:history="1">
            <w:r w:rsidR="006E34BD" w:rsidRPr="00837F7D">
              <w:rPr>
                <w:rStyle w:val="Hipervnculo"/>
                <w:b/>
                <w:bCs/>
                <w:noProof/>
              </w:rPr>
              <w:t>Cap</w:t>
            </w:r>
            <w:r w:rsidR="006E34BD" w:rsidRPr="00837F7D">
              <w:rPr>
                <w:rStyle w:val="Hipervnculo"/>
                <w:b/>
                <w:bCs/>
                <w:noProof/>
                <w:lang w:val="es-ES"/>
              </w:rPr>
              <w:t>ítulo 5. Validación y factibilidad de la solución propuesta.</w:t>
            </w:r>
            <w:r w:rsidR="006E34BD">
              <w:rPr>
                <w:noProof/>
                <w:webHidden/>
              </w:rPr>
              <w:tab/>
            </w:r>
            <w:r w:rsidR="006E34BD">
              <w:rPr>
                <w:noProof/>
                <w:webHidden/>
              </w:rPr>
              <w:fldChar w:fldCharType="begin"/>
            </w:r>
            <w:r w:rsidR="006E34BD">
              <w:rPr>
                <w:noProof/>
                <w:webHidden/>
              </w:rPr>
              <w:instrText xml:space="preserve"> PAGEREF _Toc167378398 \h </w:instrText>
            </w:r>
            <w:r w:rsidR="006E34BD">
              <w:rPr>
                <w:noProof/>
                <w:webHidden/>
              </w:rPr>
            </w:r>
            <w:r w:rsidR="006E34BD">
              <w:rPr>
                <w:noProof/>
                <w:webHidden/>
              </w:rPr>
              <w:fldChar w:fldCharType="separate"/>
            </w:r>
            <w:r w:rsidR="006E34BD">
              <w:rPr>
                <w:noProof/>
                <w:webHidden/>
              </w:rPr>
              <w:t>86</w:t>
            </w:r>
            <w:r w:rsidR="006E34BD">
              <w:rPr>
                <w:noProof/>
                <w:webHidden/>
              </w:rPr>
              <w:fldChar w:fldCharType="end"/>
            </w:r>
          </w:hyperlink>
        </w:p>
        <w:p w14:paraId="62F98207" w14:textId="133BEBB9"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399" w:history="1">
            <w:r w:rsidR="006E34BD" w:rsidRPr="00837F7D">
              <w:rPr>
                <w:rStyle w:val="Hipervnculo"/>
                <w:noProof/>
                <w:lang w:val="es-ES"/>
              </w:rPr>
              <w:t>5.1 Introducción.</w:t>
            </w:r>
            <w:r w:rsidR="006E34BD">
              <w:rPr>
                <w:noProof/>
                <w:webHidden/>
              </w:rPr>
              <w:tab/>
            </w:r>
            <w:r w:rsidR="006E34BD">
              <w:rPr>
                <w:noProof/>
                <w:webHidden/>
              </w:rPr>
              <w:fldChar w:fldCharType="begin"/>
            </w:r>
            <w:r w:rsidR="006E34BD">
              <w:rPr>
                <w:noProof/>
                <w:webHidden/>
              </w:rPr>
              <w:instrText xml:space="preserve"> PAGEREF _Toc167378399 \h </w:instrText>
            </w:r>
            <w:r w:rsidR="006E34BD">
              <w:rPr>
                <w:noProof/>
                <w:webHidden/>
              </w:rPr>
            </w:r>
            <w:r w:rsidR="006E34BD">
              <w:rPr>
                <w:noProof/>
                <w:webHidden/>
              </w:rPr>
              <w:fldChar w:fldCharType="separate"/>
            </w:r>
            <w:r w:rsidR="006E34BD">
              <w:rPr>
                <w:noProof/>
                <w:webHidden/>
              </w:rPr>
              <w:t>86</w:t>
            </w:r>
            <w:r w:rsidR="006E34BD">
              <w:rPr>
                <w:noProof/>
                <w:webHidden/>
              </w:rPr>
              <w:fldChar w:fldCharType="end"/>
            </w:r>
          </w:hyperlink>
        </w:p>
        <w:p w14:paraId="18FE38BD" w14:textId="45A3669D"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00" w:history="1">
            <w:r w:rsidR="006E34BD" w:rsidRPr="00837F7D">
              <w:rPr>
                <w:rStyle w:val="Hipervnculo"/>
                <w:noProof/>
                <w:lang w:val="es-ES"/>
              </w:rPr>
              <w:t>5.2 Tipos de pruebas ejecutadas.</w:t>
            </w:r>
            <w:r w:rsidR="006E34BD">
              <w:rPr>
                <w:noProof/>
                <w:webHidden/>
              </w:rPr>
              <w:tab/>
            </w:r>
            <w:r w:rsidR="006E34BD">
              <w:rPr>
                <w:noProof/>
                <w:webHidden/>
              </w:rPr>
              <w:fldChar w:fldCharType="begin"/>
            </w:r>
            <w:r w:rsidR="006E34BD">
              <w:rPr>
                <w:noProof/>
                <w:webHidden/>
              </w:rPr>
              <w:instrText xml:space="preserve"> PAGEREF _Toc167378400 \h </w:instrText>
            </w:r>
            <w:r w:rsidR="006E34BD">
              <w:rPr>
                <w:noProof/>
                <w:webHidden/>
              </w:rPr>
            </w:r>
            <w:r w:rsidR="006E34BD">
              <w:rPr>
                <w:noProof/>
                <w:webHidden/>
              </w:rPr>
              <w:fldChar w:fldCharType="separate"/>
            </w:r>
            <w:r w:rsidR="006E34BD">
              <w:rPr>
                <w:noProof/>
                <w:webHidden/>
              </w:rPr>
              <w:t>86</w:t>
            </w:r>
            <w:r w:rsidR="006E34BD">
              <w:rPr>
                <w:noProof/>
                <w:webHidden/>
              </w:rPr>
              <w:fldChar w:fldCharType="end"/>
            </w:r>
          </w:hyperlink>
        </w:p>
        <w:p w14:paraId="6BD3573D" w14:textId="04F0704C"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01" w:history="1">
            <w:r w:rsidR="006E34BD" w:rsidRPr="00837F7D">
              <w:rPr>
                <w:rStyle w:val="Hipervnculo"/>
                <w:noProof/>
              </w:rPr>
              <w:t>5.3 Diseño de los casos de prueba.</w:t>
            </w:r>
            <w:r w:rsidR="006E34BD">
              <w:rPr>
                <w:noProof/>
                <w:webHidden/>
              </w:rPr>
              <w:tab/>
            </w:r>
            <w:r w:rsidR="006E34BD">
              <w:rPr>
                <w:noProof/>
                <w:webHidden/>
              </w:rPr>
              <w:fldChar w:fldCharType="begin"/>
            </w:r>
            <w:r w:rsidR="006E34BD">
              <w:rPr>
                <w:noProof/>
                <w:webHidden/>
              </w:rPr>
              <w:instrText xml:space="preserve"> PAGEREF _Toc167378401 \h </w:instrText>
            </w:r>
            <w:r w:rsidR="006E34BD">
              <w:rPr>
                <w:noProof/>
                <w:webHidden/>
              </w:rPr>
            </w:r>
            <w:r w:rsidR="006E34BD">
              <w:rPr>
                <w:noProof/>
                <w:webHidden/>
              </w:rPr>
              <w:fldChar w:fldCharType="separate"/>
            </w:r>
            <w:r w:rsidR="006E34BD">
              <w:rPr>
                <w:noProof/>
                <w:webHidden/>
              </w:rPr>
              <w:t>89</w:t>
            </w:r>
            <w:r w:rsidR="006E34BD">
              <w:rPr>
                <w:noProof/>
                <w:webHidden/>
              </w:rPr>
              <w:fldChar w:fldCharType="end"/>
            </w:r>
          </w:hyperlink>
        </w:p>
        <w:p w14:paraId="25C6C249" w14:textId="77B311D5"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02" w:history="1">
            <w:r w:rsidR="006E34BD" w:rsidRPr="00837F7D">
              <w:rPr>
                <w:rStyle w:val="Hipervnculo"/>
                <w:noProof/>
              </w:rPr>
              <w:t>5.3.1 Pruebas de validación</w:t>
            </w:r>
            <w:r w:rsidR="006E34BD">
              <w:rPr>
                <w:noProof/>
                <w:webHidden/>
              </w:rPr>
              <w:tab/>
            </w:r>
            <w:r w:rsidR="006E34BD">
              <w:rPr>
                <w:noProof/>
                <w:webHidden/>
              </w:rPr>
              <w:fldChar w:fldCharType="begin"/>
            </w:r>
            <w:r w:rsidR="006E34BD">
              <w:rPr>
                <w:noProof/>
                <w:webHidden/>
              </w:rPr>
              <w:instrText xml:space="preserve"> PAGEREF _Toc167378402 \h </w:instrText>
            </w:r>
            <w:r w:rsidR="006E34BD">
              <w:rPr>
                <w:noProof/>
                <w:webHidden/>
              </w:rPr>
            </w:r>
            <w:r w:rsidR="006E34BD">
              <w:rPr>
                <w:noProof/>
                <w:webHidden/>
              </w:rPr>
              <w:fldChar w:fldCharType="separate"/>
            </w:r>
            <w:r w:rsidR="006E34BD">
              <w:rPr>
                <w:noProof/>
                <w:webHidden/>
              </w:rPr>
              <w:t>89</w:t>
            </w:r>
            <w:r w:rsidR="006E34BD">
              <w:rPr>
                <w:noProof/>
                <w:webHidden/>
              </w:rPr>
              <w:fldChar w:fldCharType="end"/>
            </w:r>
          </w:hyperlink>
        </w:p>
        <w:p w14:paraId="55183F90" w14:textId="4420D903"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03" w:history="1">
            <w:r w:rsidR="006E34BD" w:rsidRPr="00837F7D">
              <w:rPr>
                <w:rStyle w:val="Hipervnculo"/>
                <w:noProof/>
              </w:rPr>
              <w:t>5.3.2 Pruebas de Funcionalidad</w:t>
            </w:r>
            <w:r w:rsidR="006E34BD">
              <w:rPr>
                <w:noProof/>
                <w:webHidden/>
              </w:rPr>
              <w:tab/>
            </w:r>
            <w:r w:rsidR="006E34BD">
              <w:rPr>
                <w:noProof/>
                <w:webHidden/>
              </w:rPr>
              <w:fldChar w:fldCharType="begin"/>
            </w:r>
            <w:r w:rsidR="006E34BD">
              <w:rPr>
                <w:noProof/>
                <w:webHidden/>
              </w:rPr>
              <w:instrText xml:space="preserve"> PAGEREF _Toc167378403 \h </w:instrText>
            </w:r>
            <w:r w:rsidR="006E34BD">
              <w:rPr>
                <w:noProof/>
                <w:webHidden/>
              </w:rPr>
            </w:r>
            <w:r w:rsidR="006E34BD">
              <w:rPr>
                <w:noProof/>
                <w:webHidden/>
              </w:rPr>
              <w:fldChar w:fldCharType="separate"/>
            </w:r>
            <w:r w:rsidR="006E34BD">
              <w:rPr>
                <w:noProof/>
                <w:webHidden/>
              </w:rPr>
              <w:t>94</w:t>
            </w:r>
            <w:r w:rsidR="006E34BD">
              <w:rPr>
                <w:noProof/>
                <w:webHidden/>
              </w:rPr>
              <w:fldChar w:fldCharType="end"/>
            </w:r>
          </w:hyperlink>
        </w:p>
        <w:p w14:paraId="1E4B575F" w14:textId="6F0CE167"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04" w:history="1">
            <w:r w:rsidR="006E34BD" w:rsidRPr="00837F7D">
              <w:rPr>
                <w:rStyle w:val="Hipervnculo"/>
                <w:noProof/>
              </w:rPr>
              <w:t>5.4 Resultados obtenidos en las pruebas.</w:t>
            </w:r>
            <w:r w:rsidR="006E34BD">
              <w:rPr>
                <w:noProof/>
                <w:webHidden/>
              </w:rPr>
              <w:tab/>
            </w:r>
            <w:r w:rsidR="006E34BD">
              <w:rPr>
                <w:noProof/>
                <w:webHidden/>
              </w:rPr>
              <w:fldChar w:fldCharType="begin"/>
            </w:r>
            <w:r w:rsidR="006E34BD">
              <w:rPr>
                <w:noProof/>
                <w:webHidden/>
              </w:rPr>
              <w:instrText xml:space="preserve"> PAGEREF _Toc167378404 \h </w:instrText>
            </w:r>
            <w:r w:rsidR="006E34BD">
              <w:rPr>
                <w:noProof/>
                <w:webHidden/>
              </w:rPr>
            </w:r>
            <w:r w:rsidR="006E34BD">
              <w:rPr>
                <w:noProof/>
                <w:webHidden/>
              </w:rPr>
              <w:fldChar w:fldCharType="separate"/>
            </w:r>
            <w:r w:rsidR="006E34BD">
              <w:rPr>
                <w:noProof/>
                <w:webHidden/>
              </w:rPr>
              <w:t>98</w:t>
            </w:r>
            <w:r w:rsidR="006E34BD">
              <w:rPr>
                <w:noProof/>
                <w:webHidden/>
              </w:rPr>
              <w:fldChar w:fldCharType="end"/>
            </w:r>
          </w:hyperlink>
        </w:p>
        <w:p w14:paraId="4B63AC1B" w14:textId="693D6435"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05" w:history="1">
            <w:r w:rsidR="006E34BD" w:rsidRPr="00837F7D">
              <w:rPr>
                <w:rStyle w:val="Hipervnculo"/>
                <w:noProof/>
              </w:rPr>
              <w:t>5.5 Beneficios tangibles e intangibles.</w:t>
            </w:r>
            <w:r w:rsidR="006E34BD">
              <w:rPr>
                <w:noProof/>
                <w:webHidden/>
              </w:rPr>
              <w:tab/>
            </w:r>
            <w:r w:rsidR="006E34BD">
              <w:rPr>
                <w:noProof/>
                <w:webHidden/>
              </w:rPr>
              <w:fldChar w:fldCharType="begin"/>
            </w:r>
            <w:r w:rsidR="006E34BD">
              <w:rPr>
                <w:noProof/>
                <w:webHidden/>
              </w:rPr>
              <w:instrText xml:space="preserve"> PAGEREF _Toc167378405 \h </w:instrText>
            </w:r>
            <w:r w:rsidR="006E34BD">
              <w:rPr>
                <w:noProof/>
                <w:webHidden/>
              </w:rPr>
            </w:r>
            <w:r w:rsidR="006E34BD">
              <w:rPr>
                <w:noProof/>
                <w:webHidden/>
              </w:rPr>
              <w:fldChar w:fldCharType="separate"/>
            </w:r>
            <w:r w:rsidR="006E34BD">
              <w:rPr>
                <w:noProof/>
                <w:webHidden/>
              </w:rPr>
              <w:t>99</w:t>
            </w:r>
            <w:r w:rsidR="006E34BD">
              <w:rPr>
                <w:noProof/>
                <w:webHidden/>
              </w:rPr>
              <w:fldChar w:fldCharType="end"/>
            </w:r>
          </w:hyperlink>
        </w:p>
        <w:p w14:paraId="49CE646B" w14:textId="206753D5"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06" w:history="1">
            <w:r w:rsidR="006E34BD" w:rsidRPr="00837F7D">
              <w:rPr>
                <w:rStyle w:val="Hipervnculo"/>
                <w:noProof/>
              </w:rPr>
              <w:t>5.5.1 Introducci</w:t>
            </w:r>
            <w:r w:rsidR="006E34BD" w:rsidRPr="00837F7D">
              <w:rPr>
                <w:rStyle w:val="Hipervnculo"/>
                <w:noProof/>
                <w:lang w:val="es-ES"/>
              </w:rPr>
              <w:t>ón</w:t>
            </w:r>
            <w:r w:rsidR="006E34BD">
              <w:rPr>
                <w:noProof/>
                <w:webHidden/>
              </w:rPr>
              <w:tab/>
            </w:r>
            <w:r w:rsidR="006E34BD">
              <w:rPr>
                <w:noProof/>
                <w:webHidden/>
              </w:rPr>
              <w:fldChar w:fldCharType="begin"/>
            </w:r>
            <w:r w:rsidR="006E34BD">
              <w:rPr>
                <w:noProof/>
                <w:webHidden/>
              </w:rPr>
              <w:instrText xml:space="preserve"> PAGEREF _Toc167378406 \h </w:instrText>
            </w:r>
            <w:r w:rsidR="006E34BD">
              <w:rPr>
                <w:noProof/>
                <w:webHidden/>
              </w:rPr>
            </w:r>
            <w:r w:rsidR="006E34BD">
              <w:rPr>
                <w:noProof/>
                <w:webHidden/>
              </w:rPr>
              <w:fldChar w:fldCharType="separate"/>
            </w:r>
            <w:r w:rsidR="006E34BD">
              <w:rPr>
                <w:noProof/>
                <w:webHidden/>
              </w:rPr>
              <w:t>99</w:t>
            </w:r>
            <w:r w:rsidR="006E34BD">
              <w:rPr>
                <w:noProof/>
                <w:webHidden/>
              </w:rPr>
              <w:fldChar w:fldCharType="end"/>
            </w:r>
          </w:hyperlink>
        </w:p>
        <w:p w14:paraId="0DEF4A32" w14:textId="6BD79141"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07" w:history="1">
            <w:r w:rsidR="006E34BD" w:rsidRPr="00837F7D">
              <w:rPr>
                <w:rStyle w:val="Hipervnculo"/>
                <w:noProof/>
              </w:rPr>
              <w:t>5.5.2 Planificación basada en casos de uso</w:t>
            </w:r>
            <w:r w:rsidR="006E34BD">
              <w:rPr>
                <w:noProof/>
                <w:webHidden/>
              </w:rPr>
              <w:tab/>
            </w:r>
            <w:r w:rsidR="006E34BD">
              <w:rPr>
                <w:noProof/>
                <w:webHidden/>
              </w:rPr>
              <w:fldChar w:fldCharType="begin"/>
            </w:r>
            <w:r w:rsidR="006E34BD">
              <w:rPr>
                <w:noProof/>
                <w:webHidden/>
              </w:rPr>
              <w:instrText xml:space="preserve"> PAGEREF _Toc167378407 \h </w:instrText>
            </w:r>
            <w:r w:rsidR="006E34BD">
              <w:rPr>
                <w:noProof/>
                <w:webHidden/>
              </w:rPr>
            </w:r>
            <w:r w:rsidR="006E34BD">
              <w:rPr>
                <w:noProof/>
                <w:webHidden/>
              </w:rPr>
              <w:fldChar w:fldCharType="separate"/>
            </w:r>
            <w:r w:rsidR="006E34BD">
              <w:rPr>
                <w:noProof/>
                <w:webHidden/>
              </w:rPr>
              <w:t>99</w:t>
            </w:r>
            <w:r w:rsidR="006E34BD">
              <w:rPr>
                <w:noProof/>
                <w:webHidden/>
              </w:rPr>
              <w:fldChar w:fldCharType="end"/>
            </w:r>
          </w:hyperlink>
        </w:p>
        <w:p w14:paraId="2FFE142A" w14:textId="6D5A10E5"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08" w:history="1">
            <w:r w:rsidR="006E34BD" w:rsidRPr="00837F7D">
              <w:rPr>
                <w:rStyle w:val="Hipervnculo"/>
                <w:noProof/>
                <w:lang w:val="es-ES"/>
              </w:rPr>
              <w:t>5.5.1 Beneficios tangibles:</w:t>
            </w:r>
            <w:r w:rsidR="006E34BD">
              <w:rPr>
                <w:noProof/>
                <w:webHidden/>
              </w:rPr>
              <w:tab/>
            </w:r>
            <w:r w:rsidR="006E34BD">
              <w:rPr>
                <w:noProof/>
                <w:webHidden/>
              </w:rPr>
              <w:fldChar w:fldCharType="begin"/>
            </w:r>
            <w:r w:rsidR="006E34BD">
              <w:rPr>
                <w:noProof/>
                <w:webHidden/>
              </w:rPr>
              <w:instrText xml:space="preserve"> PAGEREF _Toc167378408 \h </w:instrText>
            </w:r>
            <w:r w:rsidR="006E34BD">
              <w:rPr>
                <w:noProof/>
                <w:webHidden/>
              </w:rPr>
            </w:r>
            <w:r w:rsidR="006E34BD">
              <w:rPr>
                <w:noProof/>
                <w:webHidden/>
              </w:rPr>
              <w:fldChar w:fldCharType="separate"/>
            </w:r>
            <w:r w:rsidR="006E34BD">
              <w:rPr>
                <w:noProof/>
                <w:webHidden/>
              </w:rPr>
              <w:t>107</w:t>
            </w:r>
            <w:r w:rsidR="006E34BD">
              <w:rPr>
                <w:noProof/>
                <w:webHidden/>
              </w:rPr>
              <w:fldChar w:fldCharType="end"/>
            </w:r>
          </w:hyperlink>
        </w:p>
        <w:p w14:paraId="41586B58" w14:textId="250D4654" w:rsidR="006E34BD" w:rsidRDefault="00000000">
          <w:pPr>
            <w:pStyle w:val="TDC3"/>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09" w:history="1">
            <w:r w:rsidR="006E34BD" w:rsidRPr="00837F7D">
              <w:rPr>
                <w:rStyle w:val="Hipervnculo"/>
                <w:noProof/>
              </w:rPr>
              <w:t>5.5.2 Beneficios intangibles</w:t>
            </w:r>
            <w:r w:rsidR="006E34BD" w:rsidRPr="00837F7D">
              <w:rPr>
                <w:rStyle w:val="Hipervnculo"/>
                <w:noProof/>
                <w:lang w:val="en-US"/>
              </w:rPr>
              <w:t>:</w:t>
            </w:r>
            <w:r w:rsidR="006E34BD">
              <w:rPr>
                <w:noProof/>
                <w:webHidden/>
              </w:rPr>
              <w:tab/>
            </w:r>
            <w:r w:rsidR="006E34BD">
              <w:rPr>
                <w:noProof/>
                <w:webHidden/>
              </w:rPr>
              <w:fldChar w:fldCharType="begin"/>
            </w:r>
            <w:r w:rsidR="006E34BD">
              <w:rPr>
                <w:noProof/>
                <w:webHidden/>
              </w:rPr>
              <w:instrText xml:space="preserve"> PAGEREF _Toc167378409 \h </w:instrText>
            </w:r>
            <w:r w:rsidR="006E34BD">
              <w:rPr>
                <w:noProof/>
                <w:webHidden/>
              </w:rPr>
            </w:r>
            <w:r w:rsidR="006E34BD">
              <w:rPr>
                <w:noProof/>
                <w:webHidden/>
              </w:rPr>
              <w:fldChar w:fldCharType="separate"/>
            </w:r>
            <w:r w:rsidR="006E34BD">
              <w:rPr>
                <w:noProof/>
                <w:webHidden/>
              </w:rPr>
              <w:t>107</w:t>
            </w:r>
            <w:r w:rsidR="006E34BD">
              <w:rPr>
                <w:noProof/>
                <w:webHidden/>
              </w:rPr>
              <w:fldChar w:fldCharType="end"/>
            </w:r>
          </w:hyperlink>
        </w:p>
        <w:p w14:paraId="781AF1DF" w14:textId="0E97C5B3"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10" w:history="1">
            <w:r w:rsidR="006E34BD" w:rsidRPr="00837F7D">
              <w:rPr>
                <w:rStyle w:val="Hipervnculo"/>
                <w:noProof/>
              </w:rPr>
              <w:t>5.6 Análisis de costos y beneficios</w:t>
            </w:r>
            <w:r w:rsidR="006E34BD">
              <w:rPr>
                <w:noProof/>
                <w:webHidden/>
              </w:rPr>
              <w:tab/>
            </w:r>
            <w:r w:rsidR="006E34BD">
              <w:rPr>
                <w:noProof/>
                <w:webHidden/>
              </w:rPr>
              <w:fldChar w:fldCharType="begin"/>
            </w:r>
            <w:r w:rsidR="006E34BD">
              <w:rPr>
                <w:noProof/>
                <w:webHidden/>
              </w:rPr>
              <w:instrText xml:space="preserve"> PAGEREF _Toc167378410 \h </w:instrText>
            </w:r>
            <w:r w:rsidR="006E34BD">
              <w:rPr>
                <w:noProof/>
                <w:webHidden/>
              </w:rPr>
            </w:r>
            <w:r w:rsidR="006E34BD">
              <w:rPr>
                <w:noProof/>
                <w:webHidden/>
              </w:rPr>
              <w:fldChar w:fldCharType="separate"/>
            </w:r>
            <w:r w:rsidR="006E34BD">
              <w:rPr>
                <w:noProof/>
                <w:webHidden/>
              </w:rPr>
              <w:t>107</w:t>
            </w:r>
            <w:r w:rsidR="006E34BD">
              <w:rPr>
                <w:noProof/>
                <w:webHidden/>
              </w:rPr>
              <w:fldChar w:fldCharType="end"/>
            </w:r>
          </w:hyperlink>
        </w:p>
        <w:p w14:paraId="3CBDEF39" w14:textId="10772F12" w:rsidR="006E34BD" w:rsidRDefault="00000000">
          <w:pPr>
            <w:pStyle w:val="TDC2"/>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11" w:history="1">
            <w:r w:rsidR="006E34BD" w:rsidRPr="00837F7D">
              <w:rPr>
                <w:rStyle w:val="Hipervnculo"/>
                <w:noProof/>
              </w:rPr>
              <w:t>5.7 Conclusiones</w:t>
            </w:r>
            <w:r w:rsidR="006E34BD">
              <w:rPr>
                <w:noProof/>
                <w:webHidden/>
              </w:rPr>
              <w:tab/>
            </w:r>
            <w:r w:rsidR="006E34BD">
              <w:rPr>
                <w:noProof/>
                <w:webHidden/>
              </w:rPr>
              <w:fldChar w:fldCharType="begin"/>
            </w:r>
            <w:r w:rsidR="006E34BD">
              <w:rPr>
                <w:noProof/>
                <w:webHidden/>
              </w:rPr>
              <w:instrText xml:space="preserve"> PAGEREF _Toc167378411 \h </w:instrText>
            </w:r>
            <w:r w:rsidR="006E34BD">
              <w:rPr>
                <w:noProof/>
                <w:webHidden/>
              </w:rPr>
            </w:r>
            <w:r w:rsidR="006E34BD">
              <w:rPr>
                <w:noProof/>
                <w:webHidden/>
              </w:rPr>
              <w:fldChar w:fldCharType="separate"/>
            </w:r>
            <w:r w:rsidR="006E34BD">
              <w:rPr>
                <w:noProof/>
                <w:webHidden/>
              </w:rPr>
              <w:t>109</w:t>
            </w:r>
            <w:r w:rsidR="006E34BD">
              <w:rPr>
                <w:noProof/>
                <w:webHidden/>
              </w:rPr>
              <w:fldChar w:fldCharType="end"/>
            </w:r>
          </w:hyperlink>
        </w:p>
        <w:p w14:paraId="5D8F373F" w14:textId="344DCBF2" w:rsidR="006E34BD" w:rsidRDefault="00000000">
          <w:pPr>
            <w:pStyle w:val="TDC1"/>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12" w:history="1">
            <w:r w:rsidR="006E34BD" w:rsidRPr="00837F7D">
              <w:rPr>
                <w:rStyle w:val="Hipervnculo"/>
                <w:b/>
                <w:bCs/>
                <w:noProof/>
              </w:rPr>
              <w:t>Conclusiones</w:t>
            </w:r>
            <w:r w:rsidR="006E34BD">
              <w:rPr>
                <w:noProof/>
                <w:webHidden/>
              </w:rPr>
              <w:tab/>
            </w:r>
            <w:r w:rsidR="006E34BD">
              <w:rPr>
                <w:noProof/>
                <w:webHidden/>
              </w:rPr>
              <w:fldChar w:fldCharType="begin"/>
            </w:r>
            <w:r w:rsidR="006E34BD">
              <w:rPr>
                <w:noProof/>
                <w:webHidden/>
              </w:rPr>
              <w:instrText xml:space="preserve"> PAGEREF _Toc167378412 \h </w:instrText>
            </w:r>
            <w:r w:rsidR="006E34BD">
              <w:rPr>
                <w:noProof/>
                <w:webHidden/>
              </w:rPr>
            </w:r>
            <w:r w:rsidR="006E34BD">
              <w:rPr>
                <w:noProof/>
                <w:webHidden/>
              </w:rPr>
              <w:fldChar w:fldCharType="separate"/>
            </w:r>
            <w:r w:rsidR="006E34BD">
              <w:rPr>
                <w:noProof/>
                <w:webHidden/>
              </w:rPr>
              <w:t>110</w:t>
            </w:r>
            <w:r w:rsidR="006E34BD">
              <w:rPr>
                <w:noProof/>
                <w:webHidden/>
              </w:rPr>
              <w:fldChar w:fldCharType="end"/>
            </w:r>
          </w:hyperlink>
        </w:p>
        <w:p w14:paraId="5A47480C" w14:textId="1D5D12F8" w:rsidR="006E34BD" w:rsidRDefault="00000000">
          <w:pPr>
            <w:pStyle w:val="TDC1"/>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13" w:history="1">
            <w:r w:rsidR="006E34BD" w:rsidRPr="00837F7D">
              <w:rPr>
                <w:rStyle w:val="Hipervnculo"/>
                <w:b/>
                <w:bCs/>
                <w:noProof/>
              </w:rPr>
              <w:t>Recomendaciones</w:t>
            </w:r>
            <w:r w:rsidR="006E34BD">
              <w:rPr>
                <w:noProof/>
                <w:webHidden/>
              </w:rPr>
              <w:tab/>
            </w:r>
            <w:r w:rsidR="006E34BD">
              <w:rPr>
                <w:noProof/>
                <w:webHidden/>
              </w:rPr>
              <w:fldChar w:fldCharType="begin"/>
            </w:r>
            <w:r w:rsidR="006E34BD">
              <w:rPr>
                <w:noProof/>
                <w:webHidden/>
              </w:rPr>
              <w:instrText xml:space="preserve"> PAGEREF _Toc167378413 \h </w:instrText>
            </w:r>
            <w:r w:rsidR="006E34BD">
              <w:rPr>
                <w:noProof/>
                <w:webHidden/>
              </w:rPr>
            </w:r>
            <w:r w:rsidR="006E34BD">
              <w:rPr>
                <w:noProof/>
                <w:webHidden/>
              </w:rPr>
              <w:fldChar w:fldCharType="separate"/>
            </w:r>
            <w:r w:rsidR="006E34BD">
              <w:rPr>
                <w:noProof/>
                <w:webHidden/>
              </w:rPr>
              <w:t>111</w:t>
            </w:r>
            <w:r w:rsidR="006E34BD">
              <w:rPr>
                <w:noProof/>
                <w:webHidden/>
              </w:rPr>
              <w:fldChar w:fldCharType="end"/>
            </w:r>
          </w:hyperlink>
        </w:p>
        <w:p w14:paraId="7BA3DE3B" w14:textId="0BDCA749" w:rsidR="006E34BD" w:rsidRDefault="00000000">
          <w:pPr>
            <w:pStyle w:val="TDC1"/>
            <w:tabs>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78414" w:history="1">
            <w:r w:rsidR="006E34BD" w:rsidRPr="00837F7D">
              <w:rPr>
                <w:rStyle w:val="Hipervnculo"/>
                <w:b/>
                <w:bCs/>
                <w:noProof/>
              </w:rPr>
              <w:t>Referencias</w:t>
            </w:r>
            <w:r w:rsidR="006E34BD">
              <w:rPr>
                <w:noProof/>
                <w:webHidden/>
              </w:rPr>
              <w:tab/>
            </w:r>
            <w:r w:rsidR="006E34BD">
              <w:rPr>
                <w:noProof/>
                <w:webHidden/>
              </w:rPr>
              <w:fldChar w:fldCharType="begin"/>
            </w:r>
            <w:r w:rsidR="006E34BD">
              <w:rPr>
                <w:noProof/>
                <w:webHidden/>
              </w:rPr>
              <w:instrText xml:space="preserve"> PAGEREF _Toc167378414 \h </w:instrText>
            </w:r>
            <w:r w:rsidR="006E34BD">
              <w:rPr>
                <w:noProof/>
                <w:webHidden/>
              </w:rPr>
            </w:r>
            <w:r w:rsidR="006E34BD">
              <w:rPr>
                <w:noProof/>
                <w:webHidden/>
              </w:rPr>
              <w:fldChar w:fldCharType="separate"/>
            </w:r>
            <w:r w:rsidR="006E34BD">
              <w:rPr>
                <w:noProof/>
                <w:webHidden/>
              </w:rPr>
              <w:t>112</w:t>
            </w:r>
            <w:r w:rsidR="006E34BD">
              <w:rPr>
                <w:noProof/>
                <w:webHidden/>
              </w:rPr>
              <w:fldChar w:fldCharType="end"/>
            </w:r>
          </w:hyperlink>
        </w:p>
        <w:p w14:paraId="127F65BE" w14:textId="2B0A53F1" w:rsidR="004B2288" w:rsidRPr="006E34BD" w:rsidRDefault="006E34BD" w:rsidP="000630E8">
          <w:pPr>
            <w:rPr>
              <w:lang w:val="es-ES" w:eastAsia="es-MX"/>
            </w:rPr>
            <w:sectPr w:rsidR="004B2288" w:rsidRPr="006E34BD" w:rsidSect="0037242F">
              <w:pgSz w:w="12240" w:h="15840"/>
              <w:pgMar w:top="1417" w:right="1701" w:bottom="1417" w:left="1701" w:header="708" w:footer="708" w:gutter="0"/>
              <w:cols w:space="708"/>
              <w:docGrid w:linePitch="360"/>
            </w:sectPr>
          </w:pPr>
          <w:r>
            <w:rPr>
              <w:lang w:val="es-ES" w:eastAsia="es-MX"/>
            </w:rPr>
            <w:fldChar w:fldCharType="end"/>
          </w:r>
        </w:p>
      </w:sdtContent>
    </w:sdt>
    <w:p w14:paraId="4BACD4ED" w14:textId="7D5D3F1D" w:rsidR="001C73F4" w:rsidRDefault="001C73F4" w:rsidP="001C73F4">
      <w:pPr>
        <w:pStyle w:val="TDC1"/>
        <w:tabs>
          <w:tab w:val="right" w:leader="dot" w:pos="8828"/>
        </w:tabs>
        <w:rPr>
          <w:rFonts w:eastAsiaTheme="majorEastAsia"/>
          <w:color w:val="4472C4" w:themeColor="accent1"/>
          <w:sz w:val="32"/>
          <w:szCs w:val="32"/>
          <w:lang w:val="es-ES" w:eastAsia="es-MX"/>
        </w:rPr>
      </w:pPr>
      <w:r w:rsidRPr="00D56F4C">
        <w:rPr>
          <w:rFonts w:eastAsiaTheme="majorEastAsia"/>
          <w:color w:val="4472C4" w:themeColor="accent1"/>
          <w:sz w:val="32"/>
          <w:szCs w:val="32"/>
          <w:lang w:val="es-ES" w:eastAsia="es-MX"/>
        </w:rPr>
        <w:lastRenderedPageBreak/>
        <w:t xml:space="preserve">Índice de </w:t>
      </w:r>
      <w:r>
        <w:rPr>
          <w:rFonts w:eastAsiaTheme="majorEastAsia"/>
          <w:color w:val="4472C4" w:themeColor="accent1"/>
          <w:sz w:val="32"/>
          <w:szCs w:val="32"/>
          <w:lang w:val="es-ES" w:eastAsia="es-MX"/>
        </w:rPr>
        <w:t>tablas</w:t>
      </w:r>
    </w:p>
    <w:p w14:paraId="5232C23E" w14:textId="4762FFC2" w:rsidR="005A1F7F" w:rsidRDefault="005A1F7F">
      <w:pPr>
        <w:pStyle w:val="TDC1"/>
        <w:tabs>
          <w:tab w:val="left" w:pos="1100"/>
          <w:tab w:val="right" w:leader="dot" w:pos="8828"/>
        </w:tabs>
        <w:rPr>
          <w:rFonts w:asciiTheme="minorHAnsi" w:eastAsiaTheme="minorEastAsia" w:hAnsiTheme="minorHAnsi" w:cstheme="minorBidi"/>
          <w:noProof/>
          <w:kern w:val="2"/>
          <w:sz w:val="22"/>
          <w:szCs w:val="22"/>
          <w:lang w:eastAsia="es-MX"/>
          <w14:ligatures w14:val="standardContextual"/>
        </w:rPr>
      </w:pPr>
      <w:r>
        <w:rPr>
          <w:lang w:val="es-ES" w:eastAsia="es-MX"/>
        </w:rPr>
        <w:fldChar w:fldCharType="begin"/>
      </w:r>
      <w:r>
        <w:rPr>
          <w:lang w:val="es-ES" w:eastAsia="es-MX"/>
        </w:rPr>
        <w:instrText xml:space="preserve"> TOC \h \z \t "tabla 1;1" </w:instrText>
      </w:r>
      <w:r>
        <w:rPr>
          <w:lang w:val="es-ES" w:eastAsia="es-MX"/>
        </w:rPr>
        <w:fldChar w:fldCharType="separate"/>
      </w:r>
      <w:hyperlink w:anchor="_Toc167362371" w:history="1">
        <w:r w:rsidRPr="00785EB5">
          <w:rPr>
            <w:rStyle w:val="Hipervnculo"/>
            <w:noProof/>
          </w:rPr>
          <w:t>Tabla 1.</w:t>
        </w:r>
        <w:r>
          <w:rPr>
            <w:rFonts w:asciiTheme="minorHAnsi" w:eastAsiaTheme="minorEastAsia" w:hAnsiTheme="minorHAnsi" w:cstheme="minorBidi"/>
            <w:noProof/>
            <w:kern w:val="2"/>
            <w:sz w:val="22"/>
            <w:szCs w:val="22"/>
            <w:lang w:eastAsia="es-MX"/>
            <w14:ligatures w14:val="standardContextual"/>
          </w:rPr>
          <w:tab/>
        </w:r>
        <w:r w:rsidRPr="00785EB5">
          <w:rPr>
            <w:rStyle w:val="Hipervnculo"/>
            <w:noProof/>
          </w:rPr>
          <w:t>Descripción de los actores del negocio.</w:t>
        </w:r>
        <w:r>
          <w:rPr>
            <w:noProof/>
            <w:webHidden/>
          </w:rPr>
          <w:tab/>
        </w:r>
        <w:r>
          <w:rPr>
            <w:noProof/>
            <w:webHidden/>
          </w:rPr>
          <w:fldChar w:fldCharType="begin"/>
        </w:r>
        <w:r>
          <w:rPr>
            <w:noProof/>
            <w:webHidden/>
          </w:rPr>
          <w:instrText xml:space="preserve"> PAGEREF _Toc167362371 \h </w:instrText>
        </w:r>
        <w:r>
          <w:rPr>
            <w:noProof/>
            <w:webHidden/>
          </w:rPr>
        </w:r>
        <w:r>
          <w:rPr>
            <w:noProof/>
            <w:webHidden/>
          </w:rPr>
          <w:fldChar w:fldCharType="separate"/>
        </w:r>
        <w:r>
          <w:rPr>
            <w:noProof/>
            <w:webHidden/>
          </w:rPr>
          <w:t>35</w:t>
        </w:r>
        <w:r>
          <w:rPr>
            <w:noProof/>
            <w:webHidden/>
          </w:rPr>
          <w:fldChar w:fldCharType="end"/>
        </w:r>
      </w:hyperlink>
    </w:p>
    <w:p w14:paraId="00529EF7" w14:textId="0BB07EC8" w:rsidR="005A1F7F" w:rsidRDefault="00000000">
      <w:pPr>
        <w:pStyle w:val="TDC1"/>
        <w:tabs>
          <w:tab w:val="left" w:pos="110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72" w:history="1">
        <w:r w:rsidR="005A1F7F" w:rsidRPr="00785EB5">
          <w:rPr>
            <w:rStyle w:val="Hipervnculo"/>
            <w:noProof/>
          </w:rPr>
          <w:t>Tabla 2.</w:t>
        </w:r>
        <w:r w:rsidR="005A1F7F">
          <w:rPr>
            <w:rFonts w:asciiTheme="minorHAnsi" w:eastAsiaTheme="minorEastAsia" w:hAnsiTheme="minorHAnsi" w:cstheme="minorBidi"/>
            <w:noProof/>
            <w:kern w:val="2"/>
            <w:sz w:val="22"/>
            <w:szCs w:val="22"/>
            <w:lang w:eastAsia="es-MX"/>
            <w14:ligatures w14:val="standardContextual"/>
          </w:rPr>
          <w:tab/>
        </w:r>
        <w:r w:rsidR="005A1F7F" w:rsidRPr="00785EB5">
          <w:rPr>
            <w:rStyle w:val="Hipervnculo"/>
            <w:noProof/>
          </w:rPr>
          <w:t>Descripción de los trabajadores del negocio</w:t>
        </w:r>
        <w:r w:rsidR="005A1F7F">
          <w:rPr>
            <w:noProof/>
            <w:webHidden/>
          </w:rPr>
          <w:tab/>
        </w:r>
        <w:r w:rsidR="005A1F7F">
          <w:rPr>
            <w:noProof/>
            <w:webHidden/>
          </w:rPr>
          <w:fldChar w:fldCharType="begin"/>
        </w:r>
        <w:r w:rsidR="005A1F7F">
          <w:rPr>
            <w:noProof/>
            <w:webHidden/>
          </w:rPr>
          <w:instrText xml:space="preserve"> PAGEREF _Toc167362372 \h </w:instrText>
        </w:r>
        <w:r w:rsidR="005A1F7F">
          <w:rPr>
            <w:noProof/>
            <w:webHidden/>
          </w:rPr>
        </w:r>
        <w:r w:rsidR="005A1F7F">
          <w:rPr>
            <w:noProof/>
            <w:webHidden/>
          </w:rPr>
          <w:fldChar w:fldCharType="separate"/>
        </w:r>
        <w:r w:rsidR="005A1F7F">
          <w:rPr>
            <w:noProof/>
            <w:webHidden/>
          </w:rPr>
          <w:t>37</w:t>
        </w:r>
        <w:r w:rsidR="005A1F7F">
          <w:rPr>
            <w:noProof/>
            <w:webHidden/>
          </w:rPr>
          <w:fldChar w:fldCharType="end"/>
        </w:r>
      </w:hyperlink>
    </w:p>
    <w:p w14:paraId="7CA9266B" w14:textId="2E22CE15" w:rsidR="005A1F7F" w:rsidRDefault="00000000">
      <w:pPr>
        <w:pStyle w:val="TDC1"/>
        <w:tabs>
          <w:tab w:val="left" w:pos="110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73" w:history="1">
        <w:r w:rsidR="005A1F7F" w:rsidRPr="00785EB5">
          <w:rPr>
            <w:rStyle w:val="Hipervnculo"/>
            <w:noProof/>
          </w:rPr>
          <w:t>Tabla 3.</w:t>
        </w:r>
        <w:r w:rsidR="005A1F7F">
          <w:rPr>
            <w:rFonts w:asciiTheme="minorHAnsi" w:eastAsiaTheme="minorEastAsia" w:hAnsiTheme="minorHAnsi" w:cstheme="minorBidi"/>
            <w:noProof/>
            <w:kern w:val="2"/>
            <w:sz w:val="22"/>
            <w:szCs w:val="22"/>
            <w:lang w:eastAsia="es-MX"/>
            <w14:ligatures w14:val="standardContextual"/>
          </w:rPr>
          <w:tab/>
        </w:r>
        <w:r w:rsidR="005A1F7F" w:rsidRPr="00785EB5">
          <w:rPr>
            <w:rStyle w:val="Hipervnculo"/>
            <w:noProof/>
          </w:rPr>
          <w:t>Caso de Uso del Negocio "Solicitar ISMN"</w:t>
        </w:r>
        <w:r w:rsidR="005A1F7F">
          <w:rPr>
            <w:noProof/>
            <w:webHidden/>
          </w:rPr>
          <w:tab/>
        </w:r>
        <w:r w:rsidR="005A1F7F">
          <w:rPr>
            <w:noProof/>
            <w:webHidden/>
          </w:rPr>
          <w:fldChar w:fldCharType="begin"/>
        </w:r>
        <w:r w:rsidR="005A1F7F">
          <w:rPr>
            <w:noProof/>
            <w:webHidden/>
          </w:rPr>
          <w:instrText xml:space="preserve"> PAGEREF _Toc167362373 \h </w:instrText>
        </w:r>
        <w:r w:rsidR="005A1F7F">
          <w:rPr>
            <w:noProof/>
            <w:webHidden/>
          </w:rPr>
        </w:r>
        <w:r w:rsidR="005A1F7F">
          <w:rPr>
            <w:noProof/>
            <w:webHidden/>
          </w:rPr>
          <w:fldChar w:fldCharType="separate"/>
        </w:r>
        <w:r w:rsidR="005A1F7F">
          <w:rPr>
            <w:noProof/>
            <w:webHidden/>
          </w:rPr>
          <w:t>38</w:t>
        </w:r>
        <w:r w:rsidR="005A1F7F">
          <w:rPr>
            <w:noProof/>
            <w:webHidden/>
          </w:rPr>
          <w:fldChar w:fldCharType="end"/>
        </w:r>
      </w:hyperlink>
    </w:p>
    <w:p w14:paraId="0033DC06" w14:textId="47AD1F9C" w:rsidR="005A1F7F" w:rsidRDefault="00000000">
      <w:pPr>
        <w:pStyle w:val="TDC1"/>
        <w:tabs>
          <w:tab w:val="left" w:pos="110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74" w:history="1">
        <w:r w:rsidR="005A1F7F" w:rsidRPr="00785EB5">
          <w:rPr>
            <w:rStyle w:val="Hipervnculo"/>
            <w:noProof/>
          </w:rPr>
          <w:t>Tabla 4.</w:t>
        </w:r>
        <w:r w:rsidR="005A1F7F">
          <w:rPr>
            <w:rFonts w:asciiTheme="minorHAnsi" w:eastAsiaTheme="minorEastAsia" w:hAnsiTheme="minorHAnsi" w:cstheme="minorBidi"/>
            <w:noProof/>
            <w:kern w:val="2"/>
            <w:sz w:val="22"/>
            <w:szCs w:val="22"/>
            <w:lang w:eastAsia="es-MX"/>
            <w14:ligatures w14:val="standardContextual"/>
          </w:rPr>
          <w:tab/>
        </w:r>
        <w:r w:rsidR="005A1F7F" w:rsidRPr="00785EB5">
          <w:rPr>
            <w:rStyle w:val="Hipervnculo"/>
            <w:noProof/>
          </w:rPr>
          <w:t>Caso de Uso del Negocio "Solicitar registro de nuevo Editor"</w:t>
        </w:r>
        <w:r w:rsidR="005A1F7F">
          <w:rPr>
            <w:noProof/>
            <w:webHidden/>
          </w:rPr>
          <w:tab/>
        </w:r>
        <w:r w:rsidR="005A1F7F">
          <w:rPr>
            <w:noProof/>
            <w:webHidden/>
          </w:rPr>
          <w:fldChar w:fldCharType="begin"/>
        </w:r>
        <w:r w:rsidR="005A1F7F">
          <w:rPr>
            <w:noProof/>
            <w:webHidden/>
          </w:rPr>
          <w:instrText xml:space="preserve"> PAGEREF _Toc167362374 \h </w:instrText>
        </w:r>
        <w:r w:rsidR="005A1F7F">
          <w:rPr>
            <w:noProof/>
            <w:webHidden/>
          </w:rPr>
        </w:r>
        <w:r w:rsidR="005A1F7F">
          <w:rPr>
            <w:noProof/>
            <w:webHidden/>
          </w:rPr>
          <w:fldChar w:fldCharType="separate"/>
        </w:r>
        <w:r w:rsidR="005A1F7F">
          <w:rPr>
            <w:noProof/>
            <w:webHidden/>
          </w:rPr>
          <w:t>38</w:t>
        </w:r>
        <w:r w:rsidR="005A1F7F">
          <w:rPr>
            <w:noProof/>
            <w:webHidden/>
          </w:rPr>
          <w:fldChar w:fldCharType="end"/>
        </w:r>
      </w:hyperlink>
    </w:p>
    <w:p w14:paraId="608C8B80" w14:textId="0621B057" w:rsidR="005A1F7F" w:rsidRDefault="00000000">
      <w:pPr>
        <w:pStyle w:val="TDC1"/>
        <w:tabs>
          <w:tab w:val="left" w:pos="110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75" w:history="1">
        <w:r w:rsidR="005A1F7F" w:rsidRPr="00785EB5">
          <w:rPr>
            <w:rStyle w:val="Hipervnculo"/>
            <w:noProof/>
          </w:rPr>
          <w:t>Tabla 5.</w:t>
        </w:r>
        <w:r w:rsidR="005A1F7F">
          <w:rPr>
            <w:rFonts w:asciiTheme="minorHAnsi" w:eastAsiaTheme="minorEastAsia" w:hAnsiTheme="minorHAnsi" w:cstheme="minorBidi"/>
            <w:noProof/>
            <w:kern w:val="2"/>
            <w:sz w:val="22"/>
            <w:szCs w:val="22"/>
            <w:lang w:eastAsia="es-MX"/>
            <w14:ligatures w14:val="standardContextual"/>
          </w:rPr>
          <w:tab/>
        </w:r>
        <w:r w:rsidR="005A1F7F" w:rsidRPr="00785EB5">
          <w:rPr>
            <w:rStyle w:val="Hipervnculo"/>
            <w:noProof/>
          </w:rPr>
          <w:t>Descripción de las Entidades del Negocio</w:t>
        </w:r>
        <w:r w:rsidR="005A1F7F">
          <w:rPr>
            <w:noProof/>
            <w:webHidden/>
          </w:rPr>
          <w:tab/>
        </w:r>
        <w:r w:rsidR="005A1F7F">
          <w:rPr>
            <w:noProof/>
            <w:webHidden/>
          </w:rPr>
          <w:fldChar w:fldCharType="begin"/>
        </w:r>
        <w:r w:rsidR="005A1F7F">
          <w:rPr>
            <w:noProof/>
            <w:webHidden/>
          </w:rPr>
          <w:instrText xml:space="preserve"> PAGEREF _Toc167362375 \h </w:instrText>
        </w:r>
        <w:r w:rsidR="005A1F7F">
          <w:rPr>
            <w:noProof/>
            <w:webHidden/>
          </w:rPr>
        </w:r>
        <w:r w:rsidR="005A1F7F">
          <w:rPr>
            <w:noProof/>
            <w:webHidden/>
          </w:rPr>
          <w:fldChar w:fldCharType="separate"/>
        </w:r>
        <w:r w:rsidR="005A1F7F">
          <w:rPr>
            <w:noProof/>
            <w:webHidden/>
          </w:rPr>
          <w:t>44</w:t>
        </w:r>
        <w:r w:rsidR="005A1F7F">
          <w:rPr>
            <w:noProof/>
            <w:webHidden/>
          </w:rPr>
          <w:fldChar w:fldCharType="end"/>
        </w:r>
      </w:hyperlink>
    </w:p>
    <w:p w14:paraId="0AD0859F" w14:textId="7641015B" w:rsidR="005A1F7F" w:rsidRDefault="00000000">
      <w:pPr>
        <w:pStyle w:val="TDC1"/>
        <w:tabs>
          <w:tab w:val="left" w:pos="110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76" w:history="1">
        <w:r w:rsidR="005A1F7F" w:rsidRPr="00785EB5">
          <w:rPr>
            <w:rStyle w:val="Hipervnculo"/>
            <w:noProof/>
          </w:rPr>
          <w:t>Tabla 6.</w:t>
        </w:r>
        <w:r w:rsidR="005A1F7F">
          <w:rPr>
            <w:rFonts w:asciiTheme="minorHAnsi" w:eastAsiaTheme="minorEastAsia" w:hAnsiTheme="minorHAnsi" w:cstheme="minorBidi"/>
            <w:noProof/>
            <w:kern w:val="2"/>
            <w:sz w:val="22"/>
            <w:szCs w:val="22"/>
            <w:lang w:eastAsia="es-MX"/>
            <w14:ligatures w14:val="standardContextual"/>
          </w:rPr>
          <w:tab/>
        </w:r>
        <w:r w:rsidR="005A1F7F" w:rsidRPr="00785EB5">
          <w:rPr>
            <w:rStyle w:val="Hipervnculo"/>
            <w:noProof/>
          </w:rPr>
          <w:t>Actores del sistema a automatizar</w:t>
        </w:r>
        <w:r w:rsidR="005A1F7F">
          <w:rPr>
            <w:noProof/>
            <w:webHidden/>
          </w:rPr>
          <w:tab/>
        </w:r>
        <w:r w:rsidR="005A1F7F">
          <w:rPr>
            <w:noProof/>
            <w:webHidden/>
          </w:rPr>
          <w:fldChar w:fldCharType="begin"/>
        </w:r>
        <w:r w:rsidR="005A1F7F">
          <w:rPr>
            <w:noProof/>
            <w:webHidden/>
          </w:rPr>
          <w:instrText xml:space="preserve"> PAGEREF _Toc167362376 \h </w:instrText>
        </w:r>
        <w:r w:rsidR="005A1F7F">
          <w:rPr>
            <w:noProof/>
            <w:webHidden/>
          </w:rPr>
        </w:r>
        <w:r w:rsidR="005A1F7F">
          <w:rPr>
            <w:noProof/>
            <w:webHidden/>
          </w:rPr>
          <w:fldChar w:fldCharType="separate"/>
        </w:r>
        <w:r w:rsidR="005A1F7F">
          <w:rPr>
            <w:noProof/>
            <w:webHidden/>
          </w:rPr>
          <w:t>50</w:t>
        </w:r>
        <w:r w:rsidR="005A1F7F">
          <w:rPr>
            <w:noProof/>
            <w:webHidden/>
          </w:rPr>
          <w:fldChar w:fldCharType="end"/>
        </w:r>
      </w:hyperlink>
    </w:p>
    <w:p w14:paraId="7CA2D7A2" w14:textId="697A296B" w:rsidR="005A1F7F" w:rsidRDefault="00000000">
      <w:pPr>
        <w:pStyle w:val="TDC1"/>
        <w:tabs>
          <w:tab w:val="left" w:pos="110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77" w:history="1">
        <w:r w:rsidR="005A1F7F" w:rsidRPr="00785EB5">
          <w:rPr>
            <w:rStyle w:val="Hipervnculo"/>
            <w:noProof/>
          </w:rPr>
          <w:t>Tabla 7.</w:t>
        </w:r>
        <w:r w:rsidR="005A1F7F">
          <w:rPr>
            <w:rFonts w:asciiTheme="minorHAnsi" w:eastAsiaTheme="minorEastAsia" w:hAnsiTheme="minorHAnsi" w:cstheme="minorBidi"/>
            <w:noProof/>
            <w:kern w:val="2"/>
            <w:sz w:val="22"/>
            <w:szCs w:val="22"/>
            <w:lang w:eastAsia="es-MX"/>
            <w14:ligatures w14:val="standardContextual"/>
          </w:rPr>
          <w:tab/>
        </w:r>
        <w:r w:rsidR="005A1F7F" w:rsidRPr="00785EB5">
          <w:rPr>
            <w:rStyle w:val="Hipervnculo"/>
            <w:noProof/>
          </w:rPr>
          <w:t>Descripción del caso de uso “Gestionar ISMN”.</w:t>
        </w:r>
        <w:r w:rsidR="005A1F7F">
          <w:rPr>
            <w:noProof/>
            <w:webHidden/>
          </w:rPr>
          <w:tab/>
        </w:r>
        <w:r w:rsidR="005A1F7F">
          <w:rPr>
            <w:noProof/>
            <w:webHidden/>
          </w:rPr>
          <w:fldChar w:fldCharType="begin"/>
        </w:r>
        <w:r w:rsidR="005A1F7F">
          <w:rPr>
            <w:noProof/>
            <w:webHidden/>
          </w:rPr>
          <w:instrText xml:space="preserve"> PAGEREF _Toc167362377 \h </w:instrText>
        </w:r>
        <w:r w:rsidR="005A1F7F">
          <w:rPr>
            <w:noProof/>
            <w:webHidden/>
          </w:rPr>
        </w:r>
        <w:r w:rsidR="005A1F7F">
          <w:rPr>
            <w:noProof/>
            <w:webHidden/>
          </w:rPr>
          <w:fldChar w:fldCharType="separate"/>
        </w:r>
        <w:r w:rsidR="005A1F7F">
          <w:rPr>
            <w:noProof/>
            <w:webHidden/>
          </w:rPr>
          <w:t>57</w:t>
        </w:r>
        <w:r w:rsidR="005A1F7F">
          <w:rPr>
            <w:noProof/>
            <w:webHidden/>
          </w:rPr>
          <w:fldChar w:fldCharType="end"/>
        </w:r>
      </w:hyperlink>
    </w:p>
    <w:p w14:paraId="0E376EDF" w14:textId="351E444B" w:rsidR="005A1F7F" w:rsidRDefault="00000000">
      <w:pPr>
        <w:pStyle w:val="TDC1"/>
        <w:tabs>
          <w:tab w:val="left" w:pos="110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78" w:history="1">
        <w:r w:rsidR="005A1F7F" w:rsidRPr="00785EB5">
          <w:rPr>
            <w:rStyle w:val="Hipervnculo"/>
            <w:noProof/>
          </w:rPr>
          <w:t>Tabla 8.</w:t>
        </w:r>
        <w:r w:rsidR="005A1F7F">
          <w:rPr>
            <w:rFonts w:asciiTheme="minorHAnsi" w:eastAsiaTheme="minorEastAsia" w:hAnsiTheme="minorHAnsi" w:cstheme="minorBidi"/>
            <w:noProof/>
            <w:kern w:val="2"/>
            <w:sz w:val="22"/>
            <w:szCs w:val="22"/>
            <w:lang w:eastAsia="es-MX"/>
            <w14:ligatures w14:val="standardContextual"/>
          </w:rPr>
          <w:tab/>
        </w:r>
        <w:r w:rsidR="005A1F7F" w:rsidRPr="00785EB5">
          <w:rPr>
            <w:rStyle w:val="Hipervnculo"/>
            <w:noProof/>
          </w:rPr>
          <w:t>Descripción del caso de uso "Visualizar registro de Editores"</w:t>
        </w:r>
        <w:r w:rsidR="005A1F7F">
          <w:rPr>
            <w:noProof/>
            <w:webHidden/>
          </w:rPr>
          <w:tab/>
        </w:r>
        <w:r w:rsidR="005A1F7F">
          <w:rPr>
            <w:noProof/>
            <w:webHidden/>
          </w:rPr>
          <w:fldChar w:fldCharType="begin"/>
        </w:r>
        <w:r w:rsidR="005A1F7F">
          <w:rPr>
            <w:noProof/>
            <w:webHidden/>
          </w:rPr>
          <w:instrText xml:space="preserve"> PAGEREF _Toc167362378 \h </w:instrText>
        </w:r>
        <w:r w:rsidR="005A1F7F">
          <w:rPr>
            <w:noProof/>
            <w:webHidden/>
          </w:rPr>
        </w:r>
        <w:r w:rsidR="005A1F7F">
          <w:rPr>
            <w:noProof/>
            <w:webHidden/>
          </w:rPr>
          <w:fldChar w:fldCharType="separate"/>
        </w:r>
        <w:r w:rsidR="005A1F7F">
          <w:rPr>
            <w:noProof/>
            <w:webHidden/>
          </w:rPr>
          <w:t>57</w:t>
        </w:r>
        <w:r w:rsidR="005A1F7F">
          <w:rPr>
            <w:noProof/>
            <w:webHidden/>
          </w:rPr>
          <w:fldChar w:fldCharType="end"/>
        </w:r>
      </w:hyperlink>
    </w:p>
    <w:p w14:paraId="7FA50ECA" w14:textId="1646F397" w:rsidR="005A1F7F" w:rsidRDefault="00000000">
      <w:pPr>
        <w:pStyle w:val="TDC1"/>
        <w:tabs>
          <w:tab w:val="left" w:pos="110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79" w:history="1">
        <w:r w:rsidR="005A1F7F" w:rsidRPr="00785EB5">
          <w:rPr>
            <w:rStyle w:val="Hipervnculo"/>
            <w:noProof/>
          </w:rPr>
          <w:t>Tabla 9.</w:t>
        </w:r>
        <w:r w:rsidR="005A1F7F">
          <w:rPr>
            <w:rFonts w:asciiTheme="minorHAnsi" w:eastAsiaTheme="minorEastAsia" w:hAnsiTheme="minorHAnsi" w:cstheme="minorBidi"/>
            <w:noProof/>
            <w:kern w:val="2"/>
            <w:sz w:val="22"/>
            <w:szCs w:val="22"/>
            <w:lang w:eastAsia="es-MX"/>
            <w14:ligatures w14:val="standardContextual"/>
          </w:rPr>
          <w:tab/>
        </w:r>
        <w:r w:rsidR="005A1F7F" w:rsidRPr="00785EB5">
          <w:rPr>
            <w:rStyle w:val="Hipervnculo"/>
            <w:noProof/>
          </w:rPr>
          <w:t>Descripción del caso de uso "Gestionar Editores"</w:t>
        </w:r>
        <w:r w:rsidR="005A1F7F">
          <w:rPr>
            <w:noProof/>
            <w:webHidden/>
          </w:rPr>
          <w:tab/>
        </w:r>
        <w:r w:rsidR="005A1F7F">
          <w:rPr>
            <w:noProof/>
            <w:webHidden/>
          </w:rPr>
          <w:fldChar w:fldCharType="begin"/>
        </w:r>
        <w:r w:rsidR="005A1F7F">
          <w:rPr>
            <w:noProof/>
            <w:webHidden/>
          </w:rPr>
          <w:instrText xml:space="preserve"> PAGEREF _Toc167362379 \h </w:instrText>
        </w:r>
        <w:r w:rsidR="005A1F7F">
          <w:rPr>
            <w:noProof/>
            <w:webHidden/>
          </w:rPr>
        </w:r>
        <w:r w:rsidR="005A1F7F">
          <w:rPr>
            <w:noProof/>
            <w:webHidden/>
          </w:rPr>
          <w:fldChar w:fldCharType="separate"/>
        </w:r>
        <w:r w:rsidR="005A1F7F">
          <w:rPr>
            <w:noProof/>
            <w:webHidden/>
          </w:rPr>
          <w:t>58</w:t>
        </w:r>
        <w:r w:rsidR="005A1F7F">
          <w:rPr>
            <w:noProof/>
            <w:webHidden/>
          </w:rPr>
          <w:fldChar w:fldCharType="end"/>
        </w:r>
      </w:hyperlink>
    </w:p>
    <w:p w14:paraId="7A355AE8" w14:textId="6FF1CCD7" w:rsidR="005A1F7F"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80" w:history="1">
        <w:r w:rsidR="005A1F7F" w:rsidRPr="00785EB5">
          <w:rPr>
            <w:rStyle w:val="Hipervnculo"/>
            <w:noProof/>
          </w:rPr>
          <w:t>Tabla 10.</w:t>
        </w:r>
        <w:r w:rsidR="005A1F7F">
          <w:rPr>
            <w:rFonts w:asciiTheme="minorHAnsi" w:eastAsiaTheme="minorEastAsia" w:hAnsiTheme="minorHAnsi" w:cstheme="minorBidi"/>
            <w:noProof/>
            <w:kern w:val="2"/>
            <w:sz w:val="22"/>
            <w:szCs w:val="22"/>
            <w:lang w:eastAsia="es-MX"/>
            <w14:ligatures w14:val="standardContextual"/>
          </w:rPr>
          <w:tab/>
        </w:r>
        <w:r w:rsidR="005A1F7F" w:rsidRPr="00785EB5">
          <w:rPr>
            <w:rStyle w:val="Hipervnculo"/>
            <w:noProof/>
          </w:rPr>
          <w:t>Descripción del caso de uso "Enviar Solicitud de ISMN"</w:t>
        </w:r>
        <w:r w:rsidR="005A1F7F">
          <w:rPr>
            <w:noProof/>
            <w:webHidden/>
          </w:rPr>
          <w:tab/>
        </w:r>
        <w:r w:rsidR="005A1F7F">
          <w:rPr>
            <w:noProof/>
            <w:webHidden/>
          </w:rPr>
          <w:fldChar w:fldCharType="begin"/>
        </w:r>
        <w:r w:rsidR="005A1F7F">
          <w:rPr>
            <w:noProof/>
            <w:webHidden/>
          </w:rPr>
          <w:instrText xml:space="preserve"> PAGEREF _Toc167362380 \h </w:instrText>
        </w:r>
        <w:r w:rsidR="005A1F7F">
          <w:rPr>
            <w:noProof/>
            <w:webHidden/>
          </w:rPr>
        </w:r>
        <w:r w:rsidR="005A1F7F">
          <w:rPr>
            <w:noProof/>
            <w:webHidden/>
          </w:rPr>
          <w:fldChar w:fldCharType="separate"/>
        </w:r>
        <w:r w:rsidR="005A1F7F">
          <w:rPr>
            <w:noProof/>
            <w:webHidden/>
          </w:rPr>
          <w:t>59</w:t>
        </w:r>
        <w:r w:rsidR="005A1F7F">
          <w:rPr>
            <w:noProof/>
            <w:webHidden/>
          </w:rPr>
          <w:fldChar w:fldCharType="end"/>
        </w:r>
      </w:hyperlink>
    </w:p>
    <w:p w14:paraId="6BED7C7A" w14:textId="56300AAF" w:rsidR="005A1F7F"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81" w:history="1">
        <w:r w:rsidR="005A1F7F" w:rsidRPr="00785EB5">
          <w:rPr>
            <w:rStyle w:val="Hipervnculo"/>
            <w:noProof/>
          </w:rPr>
          <w:t>Tabla 11.</w:t>
        </w:r>
        <w:r w:rsidR="005A1F7F">
          <w:rPr>
            <w:rFonts w:asciiTheme="minorHAnsi" w:eastAsiaTheme="minorEastAsia" w:hAnsiTheme="minorHAnsi" w:cstheme="minorBidi"/>
            <w:noProof/>
            <w:kern w:val="2"/>
            <w:sz w:val="22"/>
            <w:szCs w:val="22"/>
            <w:lang w:eastAsia="es-MX"/>
            <w14:ligatures w14:val="standardContextual"/>
          </w:rPr>
          <w:tab/>
        </w:r>
        <w:r w:rsidR="005A1F7F" w:rsidRPr="00785EB5">
          <w:rPr>
            <w:rStyle w:val="Hipervnculo"/>
            <w:noProof/>
          </w:rPr>
          <w:t>Descripción del caso de uso "Realizar búsqueda general"</w:t>
        </w:r>
        <w:r w:rsidR="005A1F7F">
          <w:rPr>
            <w:noProof/>
            <w:webHidden/>
          </w:rPr>
          <w:tab/>
        </w:r>
        <w:r w:rsidR="005A1F7F">
          <w:rPr>
            <w:noProof/>
            <w:webHidden/>
          </w:rPr>
          <w:fldChar w:fldCharType="begin"/>
        </w:r>
        <w:r w:rsidR="005A1F7F">
          <w:rPr>
            <w:noProof/>
            <w:webHidden/>
          </w:rPr>
          <w:instrText xml:space="preserve"> PAGEREF _Toc167362381 \h </w:instrText>
        </w:r>
        <w:r w:rsidR="005A1F7F">
          <w:rPr>
            <w:noProof/>
            <w:webHidden/>
          </w:rPr>
        </w:r>
        <w:r w:rsidR="005A1F7F">
          <w:rPr>
            <w:noProof/>
            <w:webHidden/>
          </w:rPr>
          <w:fldChar w:fldCharType="separate"/>
        </w:r>
        <w:r w:rsidR="005A1F7F">
          <w:rPr>
            <w:noProof/>
            <w:webHidden/>
          </w:rPr>
          <w:t>60</w:t>
        </w:r>
        <w:r w:rsidR="005A1F7F">
          <w:rPr>
            <w:noProof/>
            <w:webHidden/>
          </w:rPr>
          <w:fldChar w:fldCharType="end"/>
        </w:r>
      </w:hyperlink>
    </w:p>
    <w:p w14:paraId="10CD3A73" w14:textId="6D8B4F54" w:rsidR="005A1F7F"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82" w:history="1">
        <w:r w:rsidR="005A1F7F" w:rsidRPr="00785EB5">
          <w:rPr>
            <w:rStyle w:val="Hipervnculo"/>
            <w:noProof/>
          </w:rPr>
          <w:t>Tabla 12.</w:t>
        </w:r>
        <w:r w:rsidR="005A1F7F">
          <w:rPr>
            <w:rFonts w:asciiTheme="minorHAnsi" w:eastAsiaTheme="minorEastAsia" w:hAnsiTheme="minorHAnsi" w:cstheme="minorBidi"/>
            <w:noProof/>
            <w:kern w:val="2"/>
            <w:sz w:val="22"/>
            <w:szCs w:val="22"/>
            <w:lang w:eastAsia="es-MX"/>
            <w14:ligatures w14:val="standardContextual"/>
          </w:rPr>
          <w:tab/>
        </w:r>
        <w:r w:rsidR="005A1F7F" w:rsidRPr="00785EB5">
          <w:rPr>
            <w:rStyle w:val="Hipervnculo"/>
            <w:noProof/>
          </w:rPr>
          <w:t>Descripción caso de uso de prueba &lt;Autenticar, Registrar Usuario&gt;</w:t>
        </w:r>
        <w:r w:rsidR="005A1F7F">
          <w:rPr>
            <w:noProof/>
            <w:webHidden/>
          </w:rPr>
          <w:tab/>
        </w:r>
        <w:r w:rsidR="005A1F7F">
          <w:rPr>
            <w:noProof/>
            <w:webHidden/>
          </w:rPr>
          <w:fldChar w:fldCharType="begin"/>
        </w:r>
        <w:r w:rsidR="005A1F7F">
          <w:rPr>
            <w:noProof/>
            <w:webHidden/>
          </w:rPr>
          <w:instrText xml:space="preserve"> PAGEREF _Toc167362382 \h </w:instrText>
        </w:r>
        <w:r w:rsidR="005A1F7F">
          <w:rPr>
            <w:noProof/>
            <w:webHidden/>
          </w:rPr>
        </w:r>
        <w:r w:rsidR="005A1F7F">
          <w:rPr>
            <w:noProof/>
            <w:webHidden/>
          </w:rPr>
          <w:fldChar w:fldCharType="separate"/>
        </w:r>
        <w:r w:rsidR="005A1F7F">
          <w:rPr>
            <w:noProof/>
            <w:webHidden/>
          </w:rPr>
          <w:t>92</w:t>
        </w:r>
        <w:r w:rsidR="005A1F7F">
          <w:rPr>
            <w:noProof/>
            <w:webHidden/>
          </w:rPr>
          <w:fldChar w:fldCharType="end"/>
        </w:r>
      </w:hyperlink>
    </w:p>
    <w:p w14:paraId="2C48176F" w14:textId="4923E21D" w:rsidR="005A1F7F"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83" w:history="1">
        <w:r w:rsidR="005A1F7F" w:rsidRPr="00785EB5">
          <w:rPr>
            <w:rStyle w:val="Hipervnculo"/>
            <w:noProof/>
          </w:rPr>
          <w:t>Tabla 13.</w:t>
        </w:r>
        <w:r w:rsidR="005A1F7F">
          <w:rPr>
            <w:rFonts w:asciiTheme="minorHAnsi" w:eastAsiaTheme="minorEastAsia" w:hAnsiTheme="minorHAnsi" w:cstheme="minorBidi"/>
            <w:noProof/>
            <w:kern w:val="2"/>
            <w:sz w:val="22"/>
            <w:szCs w:val="22"/>
            <w:lang w:eastAsia="es-MX"/>
            <w14:ligatures w14:val="standardContextual"/>
          </w:rPr>
          <w:tab/>
        </w:r>
        <w:r w:rsidR="005A1F7F" w:rsidRPr="00785EB5">
          <w:rPr>
            <w:rStyle w:val="Hipervnculo"/>
            <w:noProof/>
          </w:rPr>
          <w:t>Descripción caso de uso de prueba &lt;Gestionar Solicitud&gt;</w:t>
        </w:r>
        <w:r w:rsidR="005A1F7F">
          <w:rPr>
            <w:noProof/>
            <w:webHidden/>
          </w:rPr>
          <w:tab/>
        </w:r>
        <w:r w:rsidR="005A1F7F">
          <w:rPr>
            <w:noProof/>
            <w:webHidden/>
          </w:rPr>
          <w:fldChar w:fldCharType="begin"/>
        </w:r>
        <w:r w:rsidR="005A1F7F">
          <w:rPr>
            <w:noProof/>
            <w:webHidden/>
          </w:rPr>
          <w:instrText xml:space="preserve"> PAGEREF _Toc167362383 \h </w:instrText>
        </w:r>
        <w:r w:rsidR="005A1F7F">
          <w:rPr>
            <w:noProof/>
            <w:webHidden/>
          </w:rPr>
        </w:r>
        <w:r w:rsidR="005A1F7F">
          <w:rPr>
            <w:noProof/>
            <w:webHidden/>
          </w:rPr>
          <w:fldChar w:fldCharType="separate"/>
        </w:r>
        <w:r w:rsidR="005A1F7F">
          <w:rPr>
            <w:noProof/>
            <w:webHidden/>
          </w:rPr>
          <w:t>96</w:t>
        </w:r>
        <w:r w:rsidR="005A1F7F">
          <w:rPr>
            <w:noProof/>
            <w:webHidden/>
          </w:rPr>
          <w:fldChar w:fldCharType="end"/>
        </w:r>
      </w:hyperlink>
    </w:p>
    <w:p w14:paraId="64B7C601" w14:textId="52ABFB7A" w:rsidR="005A1F7F"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84" w:history="1">
        <w:r w:rsidR="005A1F7F" w:rsidRPr="00785EB5">
          <w:rPr>
            <w:rStyle w:val="Hipervnculo"/>
            <w:noProof/>
          </w:rPr>
          <w:t>Tabla 14.</w:t>
        </w:r>
        <w:r w:rsidR="005A1F7F">
          <w:rPr>
            <w:rFonts w:asciiTheme="minorHAnsi" w:eastAsiaTheme="minorEastAsia" w:hAnsiTheme="minorHAnsi" w:cstheme="minorBidi"/>
            <w:noProof/>
            <w:kern w:val="2"/>
            <w:sz w:val="22"/>
            <w:szCs w:val="22"/>
            <w:lang w:eastAsia="es-MX"/>
            <w14:ligatures w14:val="standardContextual"/>
          </w:rPr>
          <w:tab/>
        </w:r>
        <w:r w:rsidR="005A1F7F" w:rsidRPr="00785EB5">
          <w:rPr>
            <w:rStyle w:val="Hipervnculo"/>
            <w:noProof/>
          </w:rPr>
          <w:t>Factores de Peso de los actores sin ajustar</w:t>
        </w:r>
        <w:r w:rsidR="005A1F7F">
          <w:rPr>
            <w:noProof/>
            <w:webHidden/>
          </w:rPr>
          <w:tab/>
        </w:r>
        <w:r w:rsidR="005A1F7F">
          <w:rPr>
            <w:noProof/>
            <w:webHidden/>
          </w:rPr>
          <w:fldChar w:fldCharType="begin"/>
        </w:r>
        <w:r w:rsidR="005A1F7F">
          <w:rPr>
            <w:noProof/>
            <w:webHidden/>
          </w:rPr>
          <w:instrText xml:space="preserve"> PAGEREF _Toc167362384 \h </w:instrText>
        </w:r>
        <w:r w:rsidR="005A1F7F">
          <w:rPr>
            <w:noProof/>
            <w:webHidden/>
          </w:rPr>
        </w:r>
        <w:r w:rsidR="005A1F7F">
          <w:rPr>
            <w:noProof/>
            <w:webHidden/>
          </w:rPr>
          <w:fldChar w:fldCharType="separate"/>
        </w:r>
        <w:r w:rsidR="005A1F7F">
          <w:rPr>
            <w:noProof/>
            <w:webHidden/>
          </w:rPr>
          <w:t>99</w:t>
        </w:r>
        <w:r w:rsidR="005A1F7F">
          <w:rPr>
            <w:noProof/>
            <w:webHidden/>
          </w:rPr>
          <w:fldChar w:fldCharType="end"/>
        </w:r>
      </w:hyperlink>
    </w:p>
    <w:p w14:paraId="7933F58B" w14:textId="3BC3E063" w:rsidR="005A1F7F"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85" w:history="1">
        <w:r w:rsidR="005A1F7F" w:rsidRPr="00785EB5">
          <w:rPr>
            <w:rStyle w:val="Hipervnculo"/>
            <w:noProof/>
          </w:rPr>
          <w:t>Tabla 15.</w:t>
        </w:r>
        <w:r w:rsidR="005A1F7F">
          <w:rPr>
            <w:rFonts w:asciiTheme="minorHAnsi" w:eastAsiaTheme="minorEastAsia" w:hAnsiTheme="minorHAnsi" w:cstheme="minorBidi"/>
            <w:noProof/>
            <w:kern w:val="2"/>
            <w:sz w:val="22"/>
            <w:szCs w:val="22"/>
            <w:lang w:eastAsia="es-MX"/>
            <w14:ligatures w14:val="standardContextual"/>
          </w:rPr>
          <w:tab/>
        </w:r>
        <w:r w:rsidR="005A1F7F" w:rsidRPr="00785EB5">
          <w:rPr>
            <w:rStyle w:val="Hipervnculo"/>
            <w:noProof/>
          </w:rPr>
          <w:t>Complejidad de los actores del sistema.</w:t>
        </w:r>
        <w:r w:rsidR="005A1F7F">
          <w:rPr>
            <w:noProof/>
            <w:webHidden/>
          </w:rPr>
          <w:tab/>
        </w:r>
        <w:r w:rsidR="005A1F7F">
          <w:rPr>
            <w:noProof/>
            <w:webHidden/>
          </w:rPr>
          <w:fldChar w:fldCharType="begin"/>
        </w:r>
        <w:r w:rsidR="005A1F7F">
          <w:rPr>
            <w:noProof/>
            <w:webHidden/>
          </w:rPr>
          <w:instrText xml:space="preserve"> PAGEREF _Toc167362385 \h </w:instrText>
        </w:r>
        <w:r w:rsidR="005A1F7F">
          <w:rPr>
            <w:noProof/>
            <w:webHidden/>
          </w:rPr>
        </w:r>
        <w:r w:rsidR="005A1F7F">
          <w:rPr>
            <w:noProof/>
            <w:webHidden/>
          </w:rPr>
          <w:fldChar w:fldCharType="separate"/>
        </w:r>
        <w:r w:rsidR="005A1F7F">
          <w:rPr>
            <w:noProof/>
            <w:webHidden/>
          </w:rPr>
          <w:t>99</w:t>
        </w:r>
        <w:r w:rsidR="005A1F7F">
          <w:rPr>
            <w:noProof/>
            <w:webHidden/>
          </w:rPr>
          <w:fldChar w:fldCharType="end"/>
        </w:r>
      </w:hyperlink>
    </w:p>
    <w:p w14:paraId="595FC5E3" w14:textId="4F650CD7" w:rsidR="005A1F7F"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86" w:history="1">
        <w:r w:rsidR="005A1F7F" w:rsidRPr="00785EB5">
          <w:rPr>
            <w:rStyle w:val="Hipervnculo"/>
            <w:noProof/>
          </w:rPr>
          <w:t>Tabla 16.</w:t>
        </w:r>
        <w:r w:rsidR="005A1F7F">
          <w:rPr>
            <w:rFonts w:asciiTheme="minorHAnsi" w:eastAsiaTheme="minorEastAsia" w:hAnsiTheme="minorHAnsi" w:cstheme="minorBidi"/>
            <w:noProof/>
            <w:kern w:val="2"/>
            <w:sz w:val="22"/>
            <w:szCs w:val="22"/>
            <w:lang w:eastAsia="es-MX"/>
            <w14:ligatures w14:val="standardContextual"/>
          </w:rPr>
          <w:tab/>
        </w:r>
        <w:r w:rsidR="005A1F7F" w:rsidRPr="00785EB5">
          <w:rPr>
            <w:rStyle w:val="Hipervnculo"/>
            <w:noProof/>
          </w:rPr>
          <w:t>Factor de peso de los casos de uso sin ajustar.</w:t>
        </w:r>
        <w:r w:rsidR="005A1F7F">
          <w:rPr>
            <w:noProof/>
            <w:webHidden/>
          </w:rPr>
          <w:tab/>
        </w:r>
        <w:r w:rsidR="005A1F7F">
          <w:rPr>
            <w:noProof/>
            <w:webHidden/>
          </w:rPr>
          <w:fldChar w:fldCharType="begin"/>
        </w:r>
        <w:r w:rsidR="005A1F7F">
          <w:rPr>
            <w:noProof/>
            <w:webHidden/>
          </w:rPr>
          <w:instrText xml:space="preserve"> PAGEREF _Toc167362386 \h </w:instrText>
        </w:r>
        <w:r w:rsidR="005A1F7F">
          <w:rPr>
            <w:noProof/>
            <w:webHidden/>
          </w:rPr>
        </w:r>
        <w:r w:rsidR="005A1F7F">
          <w:rPr>
            <w:noProof/>
            <w:webHidden/>
          </w:rPr>
          <w:fldChar w:fldCharType="separate"/>
        </w:r>
        <w:r w:rsidR="005A1F7F">
          <w:rPr>
            <w:noProof/>
            <w:webHidden/>
          </w:rPr>
          <w:t>100</w:t>
        </w:r>
        <w:r w:rsidR="005A1F7F">
          <w:rPr>
            <w:noProof/>
            <w:webHidden/>
          </w:rPr>
          <w:fldChar w:fldCharType="end"/>
        </w:r>
      </w:hyperlink>
    </w:p>
    <w:p w14:paraId="4A3780FD" w14:textId="07C6CB2A" w:rsidR="005A1F7F"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87" w:history="1">
        <w:r w:rsidR="005A1F7F" w:rsidRPr="00785EB5">
          <w:rPr>
            <w:rStyle w:val="Hipervnculo"/>
            <w:noProof/>
          </w:rPr>
          <w:t>Tabla 17.</w:t>
        </w:r>
        <w:r w:rsidR="005A1F7F">
          <w:rPr>
            <w:rFonts w:asciiTheme="minorHAnsi" w:eastAsiaTheme="minorEastAsia" w:hAnsiTheme="minorHAnsi" w:cstheme="minorBidi"/>
            <w:noProof/>
            <w:kern w:val="2"/>
            <w:sz w:val="22"/>
            <w:szCs w:val="22"/>
            <w:lang w:eastAsia="es-MX"/>
            <w14:ligatures w14:val="standardContextual"/>
          </w:rPr>
          <w:tab/>
        </w:r>
        <w:r w:rsidR="005A1F7F" w:rsidRPr="00785EB5">
          <w:rPr>
            <w:rStyle w:val="Hipervnculo"/>
            <w:noProof/>
          </w:rPr>
          <w:t>Pesos de los casos de uso sin ajustar</w:t>
        </w:r>
        <w:r w:rsidR="005A1F7F">
          <w:rPr>
            <w:noProof/>
            <w:webHidden/>
          </w:rPr>
          <w:tab/>
        </w:r>
        <w:r w:rsidR="005A1F7F">
          <w:rPr>
            <w:noProof/>
            <w:webHidden/>
          </w:rPr>
          <w:fldChar w:fldCharType="begin"/>
        </w:r>
        <w:r w:rsidR="005A1F7F">
          <w:rPr>
            <w:noProof/>
            <w:webHidden/>
          </w:rPr>
          <w:instrText xml:space="preserve"> PAGEREF _Toc167362387 \h </w:instrText>
        </w:r>
        <w:r w:rsidR="005A1F7F">
          <w:rPr>
            <w:noProof/>
            <w:webHidden/>
          </w:rPr>
        </w:r>
        <w:r w:rsidR="005A1F7F">
          <w:rPr>
            <w:noProof/>
            <w:webHidden/>
          </w:rPr>
          <w:fldChar w:fldCharType="separate"/>
        </w:r>
        <w:r w:rsidR="005A1F7F">
          <w:rPr>
            <w:noProof/>
            <w:webHidden/>
          </w:rPr>
          <w:t>101</w:t>
        </w:r>
        <w:r w:rsidR="005A1F7F">
          <w:rPr>
            <w:noProof/>
            <w:webHidden/>
          </w:rPr>
          <w:fldChar w:fldCharType="end"/>
        </w:r>
      </w:hyperlink>
    </w:p>
    <w:p w14:paraId="4E5C367C" w14:textId="5749A1CD" w:rsidR="005A1F7F"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88" w:history="1">
        <w:r w:rsidR="005A1F7F" w:rsidRPr="00785EB5">
          <w:rPr>
            <w:rStyle w:val="Hipervnculo"/>
            <w:noProof/>
          </w:rPr>
          <w:t>Tabla 18.</w:t>
        </w:r>
        <w:r w:rsidR="005A1F7F">
          <w:rPr>
            <w:rFonts w:asciiTheme="minorHAnsi" w:eastAsiaTheme="minorEastAsia" w:hAnsiTheme="minorHAnsi" w:cstheme="minorBidi"/>
            <w:noProof/>
            <w:kern w:val="2"/>
            <w:sz w:val="22"/>
            <w:szCs w:val="22"/>
            <w:lang w:eastAsia="es-MX"/>
            <w14:ligatures w14:val="standardContextual"/>
          </w:rPr>
          <w:tab/>
        </w:r>
        <w:r w:rsidR="005A1F7F" w:rsidRPr="00785EB5">
          <w:rPr>
            <w:rStyle w:val="Hipervnculo"/>
            <w:noProof/>
          </w:rPr>
          <w:t>Factores de complejidad técnica.</w:t>
        </w:r>
        <w:r w:rsidR="005A1F7F">
          <w:rPr>
            <w:noProof/>
            <w:webHidden/>
          </w:rPr>
          <w:tab/>
        </w:r>
        <w:r w:rsidR="005A1F7F">
          <w:rPr>
            <w:noProof/>
            <w:webHidden/>
          </w:rPr>
          <w:fldChar w:fldCharType="begin"/>
        </w:r>
        <w:r w:rsidR="005A1F7F">
          <w:rPr>
            <w:noProof/>
            <w:webHidden/>
          </w:rPr>
          <w:instrText xml:space="preserve"> PAGEREF _Toc167362388 \h </w:instrText>
        </w:r>
        <w:r w:rsidR="005A1F7F">
          <w:rPr>
            <w:noProof/>
            <w:webHidden/>
          </w:rPr>
        </w:r>
        <w:r w:rsidR="005A1F7F">
          <w:rPr>
            <w:noProof/>
            <w:webHidden/>
          </w:rPr>
          <w:fldChar w:fldCharType="separate"/>
        </w:r>
        <w:r w:rsidR="005A1F7F">
          <w:rPr>
            <w:noProof/>
            <w:webHidden/>
          </w:rPr>
          <w:t>102</w:t>
        </w:r>
        <w:r w:rsidR="005A1F7F">
          <w:rPr>
            <w:noProof/>
            <w:webHidden/>
          </w:rPr>
          <w:fldChar w:fldCharType="end"/>
        </w:r>
      </w:hyperlink>
    </w:p>
    <w:p w14:paraId="42A32550" w14:textId="49EFFEA3" w:rsidR="005A1F7F"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89" w:history="1">
        <w:r w:rsidR="005A1F7F" w:rsidRPr="00785EB5">
          <w:rPr>
            <w:rStyle w:val="Hipervnculo"/>
            <w:noProof/>
          </w:rPr>
          <w:t>Tabla 19.</w:t>
        </w:r>
        <w:r w:rsidR="005A1F7F">
          <w:rPr>
            <w:rFonts w:asciiTheme="minorHAnsi" w:eastAsiaTheme="minorEastAsia" w:hAnsiTheme="minorHAnsi" w:cstheme="minorBidi"/>
            <w:noProof/>
            <w:kern w:val="2"/>
            <w:sz w:val="22"/>
            <w:szCs w:val="22"/>
            <w:lang w:eastAsia="es-MX"/>
            <w14:ligatures w14:val="standardContextual"/>
          </w:rPr>
          <w:tab/>
        </w:r>
        <w:r w:rsidR="005A1F7F" w:rsidRPr="00785EB5">
          <w:rPr>
            <w:rStyle w:val="Hipervnculo"/>
            <w:noProof/>
          </w:rPr>
          <w:t>Factores ambientes del sistema</w:t>
        </w:r>
        <w:r w:rsidR="005A1F7F">
          <w:rPr>
            <w:noProof/>
            <w:webHidden/>
          </w:rPr>
          <w:tab/>
        </w:r>
        <w:r w:rsidR="005A1F7F">
          <w:rPr>
            <w:noProof/>
            <w:webHidden/>
          </w:rPr>
          <w:fldChar w:fldCharType="begin"/>
        </w:r>
        <w:r w:rsidR="005A1F7F">
          <w:rPr>
            <w:noProof/>
            <w:webHidden/>
          </w:rPr>
          <w:instrText xml:space="preserve"> PAGEREF _Toc167362389 \h </w:instrText>
        </w:r>
        <w:r w:rsidR="005A1F7F">
          <w:rPr>
            <w:noProof/>
            <w:webHidden/>
          </w:rPr>
        </w:r>
        <w:r w:rsidR="005A1F7F">
          <w:rPr>
            <w:noProof/>
            <w:webHidden/>
          </w:rPr>
          <w:fldChar w:fldCharType="separate"/>
        </w:r>
        <w:r w:rsidR="005A1F7F">
          <w:rPr>
            <w:noProof/>
            <w:webHidden/>
          </w:rPr>
          <w:t>103</w:t>
        </w:r>
        <w:r w:rsidR="005A1F7F">
          <w:rPr>
            <w:noProof/>
            <w:webHidden/>
          </w:rPr>
          <w:fldChar w:fldCharType="end"/>
        </w:r>
      </w:hyperlink>
    </w:p>
    <w:p w14:paraId="07DB47FB" w14:textId="64B8ED5C" w:rsidR="005A1F7F"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90" w:history="1">
        <w:r w:rsidR="005A1F7F" w:rsidRPr="00785EB5">
          <w:rPr>
            <w:rStyle w:val="Hipervnculo"/>
            <w:noProof/>
          </w:rPr>
          <w:t>Tabla 20.</w:t>
        </w:r>
        <w:r w:rsidR="005A1F7F">
          <w:rPr>
            <w:rFonts w:asciiTheme="minorHAnsi" w:eastAsiaTheme="minorEastAsia" w:hAnsiTheme="minorHAnsi" w:cstheme="minorBidi"/>
            <w:noProof/>
            <w:kern w:val="2"/>
            <w:sz w:val="22"/>
            <w:szCs w:val="22"/>
            <w:lang w:eastAsia="es-MX"/>
            <w14:ligatures w14:val="standardContextual"/>
          </w:rPr>
          <w:tab/>
        </w:r>
        <w:r w:rsidR="005A1F7F" w:rsidRPr="00785EB5">
          <w:rPr>
            <w:rStyle w:val="Hipervnculo"/>
            <w:noProof/>
          </w:rPr>
          <w:t>Estimación de esfuerzo en horas.</w:t>
        </w:r>
        <w:r w:rsidR="005A1F7F">
          <w:rPr>
            <w:noProof/>
            <w:webHidden/>
          </w:rPr>
          <w:tab/>
        </w:r>
        <w:r w:rsidR="005A1F7F">
          <w:rPr>
            <w:noProof/>
            <w:webHidden/>
          </w:rPr>
          <w:fldChar w:fldCharType="begin"/>
        </w:r>
        <w:r w:rsidR="005A1F7F">
          <w:rPr>
            <w:noProof/>
            <w:webHidden/>
          </w:rPr>
          <w:instrText xml:space="preserve"> PAGEREF _Toc167362390 \h </w:instrText>
        </w:r>
        <w:r w:rsidR="005A1F7F">
          <w:rPr>
            <w:noProof/>
            <w:webHidden/>
          </w:rPr>
        </w:r>
        <w:r w:rsidR="005A1F7F">
          <w:rPr>
            <w:noProof/>
            <w:webHidden/>
          </w:rPr>
          <w:fldChar w:fldCharType="separate"/>
        </w:r>
        <w:r w:rsidR="005A1F7F">
          <w:rPr>
            <w:noProof/>
            <w:webHidden/>
          </w:rPr>
          <w:t>104</w:t>
        </w:r>
        <w:r w:rsidR="005A1F7F">
          <w:rPr>
            <w:noProof/>
            <w:webHidden/>
          </w:rPr>
          <w:fldChar w:fldCharType="end"/>
        </w:r>
      </w:hyperlink>
    </w:p>
    <w:p w14:paraId="02651A77" w14:textId="3F07BBF3" w:rsidR="005A1F7F"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362391" w:history="1">
        <w:r w:rsidR="005A1F7F" w:rsidRPr="00785EB5">
          <w:rPr>
            <w:rStyle w:val="Hipervnculo"/>
            <w:noProof/>
          </w:rPr>
          <w:t>Tabla 21.</w:t>
        </w:r>
        <w:r w:rsidR="005A1F7F">
          <w:rPr>
            <w:rFonts w:asciiTheme="minorHAnsi" w:eastAsiaTheme="minorEastAsia" w:hAnsiTheme="minorHAnsi" w:cstheme="minorBidi"/>
            <w:noProof/>
            <w:kern w:val="2"/>
            <w:sz w:val="22"/>
            <w:szCs w:val="22"/>
            <w:lang w:eastAsia="es-MX"/>
            <w14:ligatures w14:val="standardContextual"/>
          </w:rPr>
          <w:tab/>
        </w:r>
        <w:r w:rsidR="005A1F7F" w:rsidRPr="00785EB5">
          <w:rPr>
            <w:rStyle w:val="Hipervnculo"/>
            <w:noProof/>
          </w:rPr>
          <w:t>Análisis de costo y beneficio.</w:t>
        </w:r>
        <w:r w:rsidR="005A1F7F">
          <w:rPr>
            <w:noProof/>
            <w:webHidden/>
          </w:rPr>
          <w:tab/>
        </w:r>
        <w:r w:rsidR="005A1F7F">
          <w:rPr>
            <w:noProof/>
            <w:webHidden/>
          </w:rPr>
          <w:fldChar w:fldCharType="begin"/>
        </w:r>
        <w:r w:rsidR="005A1F7F">
          <w:rPr>
            <w:noProof/>
            <w:webHidden/>
          </w:rPr>
          <w:instrText xml:space="preserve"> PAGEREF _Toc167362391 \h </w:instrText>
        </w:r>
        <w:r w:rsidR="005A1F7F">
          <w:rPr>
            <w:noProof/>
            <w:webHidden/>
          </w:rPr>
        </w:r>
        <w:r w:rsidR="005A1F7F">
          <w:rPr>
            <w:noProof/>
            <w:webHidden/>
          </w:rPr>
          <w:fldChar w:fldCharType="separate"/>
        </w:r>
        <w:r w:rsidR="005A1F7F">
          <w:rPr>
            <w:noProof/>
            <w:webHidden/>
          </w:rPr>
          <w:t>107</w:t>
        </w:r>
        <w:r w:rsidR="005A1F7F">
          <w:rPr>
            <w:noProof/>
            <w:webHidden/>
          </w:rPr>
          <w:fldChar w:fldCharType="end"/>
        </w:r>
      </w:hyperlink>
    </w:p>
    <w:p w14:paraId="49C3F8E5" w14:textId="7BB4F622" w:rsidR="001C73F4" w:rsidRPr="001C73F4" w:rsidRDefault="005A1F7F" w:rsidP="001C73F4">
      <w:pPr>
        <w:rPr>
          <w:lang w:val="es-ES" w:eastAsia="es-MX"/>
        </w:rPr>
      </w:pPr>
      <w:r>
        <w:rPr>
          <w:lang w:val="es-ES" w:eastAsia="es-MX"/>
        </w:rPr>
        <w:fldChar w:fldCharType="end"/>
      </w:r>
    </w:p>
    <w:p w14:paraId="38E8B614" w14:textId="77777777" w:rsidR="001C73F4" w:rsidRPr="001C73F4" w:rsidRDefault="001C73F4" w:rsidP="001C73F4">
      <w:pPr>
        <w:pStyle w:val="Tabla10"/>
      </w:pPr>
    </w:p>
    <w:p w14:paraId="1834CBA9" w14:textId="237E7F9B" w:rsidR="00B92F3B" w:rsidRDefault="00B92F3B" w:rsidP="00891CEA">
      <w:pPr>
        <w:pStyle w:val="Tabladeilustraciones"/>
        <w:tabs>
          <w:tab w:val="right" w:leader="dot" w:pos="8828"/>
        </w:tabs>
        <w:rPr>
          <w:rFonts w:eastAsiaTheme="majorEastAsia"/>
          <w:color w:val="4472C4" w:themeColor="accent1"/>
          <w:sz w:val="32"/>
          <w:szCs w:val="32"/>
          <w:lang w:val="es-ES" w:eastAsia="es-MX"/>
        </w:rPr>
      </w:pPr>
      <w:r>
        <w:rPr>
          <w:rFonts w:eastAsiaTheme="majorEastAsia"/>
          <w:color w:val="4472C4" w:themeColor="accent1"/>
          <w:sz w:val="32"/>
          <w:szCs w:val="32"/>
          <w:lang w:val="es-ES" w:eastAsia="es-MX"/>
        </w:rPr>
        <w:br w:type="page"/>
      </w:r>
    </w:p>
    <w:p w14:paraId="1D70E4C1" w14:textId="6BD7BC81" w:rsidR="00D56F4C" w:rsidRDefault="00D56F4C">
      <w:pPr>
        <w:pStyle w:val="TDC1"/>
        <w:tabs>
          <w:tab w:val="right" w:leader="dot" w:pos="8828"/>
        </w:tabs>
        <w:rPr>
          <w:rFonts w:eastAsiaTheme="majorEastAsia"/>
          <w:color w:val="4472C4" w:themeColor="accent1"/>
          <w:sz w:val="32"/>
          <w:szCs w:val="32"/>
          <w:lang w:val="es-ES" w:eastAsia="es-MX"/>
        </w:rPr>
      </w:pPr>
      <w:r w:rsidRPr="00D56F4C">
        <w:rPr>
          <w:rFonts w:eastAsiaTheme="majorEastAsia"/>
          <w:color w:val="4472C4" w:themeColor="accent1"/>
          <w:sz w:val="32"/>
          <w:szCs w:val="32"/>
          <w:lang w:val="es-ES" w:eastAsia="es-MX"/>
        </w:rPr>
        <w:lastRenderedPageBreak/>
        <w:t xml:space="preserve">Índice de </w:t>
      </w:r>
      <w:r w:rsidR="00B92F3B">
        <w:rPr>
          <w:rFonts w:eastAsiaTheme="majorEastAsia"/>
          <w:color w:val="4472C4" w:themeColor="accent1"/>
          <w:sz w:val="32"/>
          <w:szCs w:val="32"/>
          <w:lang w:val="es-ES" w:eastAsia="es-MX"/>
        </w:rPr>
        <w:t>f</w:t>
      </w:r>
      <w:r w:rsidRPr="00D56F4C">
        <w:rPr>
          <w:rFonts w:eastAsiaTheme="majorEastAsia"/>
          <w:color w:val="4472C4" w:themeColor="accent1"/>
          <w:sz w:val="32"/>
          <w:szCs w:val="32"/>
          <w:lang w:val="es-ES" w:eastAsia="es-MX"/>
        </w:rPr>
        <w:t>iguras</w:t>
      </w:r>
    </w:p>
    <w:p w14:paraId="53C789B3" w14:textId="0EF0EA2A" w:rsidR="00601819" w:rsidRDefault="00601819">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r>
        <w:rPr>
          <w:rFonts w:asciiTheme="minorHAnsi" w:eastAsiaTheme="minorEastAsia" w:hAnsiTheme="minorHAnsi" w:cstheme="minorBidi"/>
          <w:noProof/>
          <w:sz w:val="22"/>
          <w:szCs w:val="22"/>
          <w:lang w:eastAsia="es-MX"/>
        </w:rPr>
        <w:fldChar w:fldCharType="begin"/>
      </w:r>
      <w:r>
        <w:rPr>
          <w:rFonts w:asciiTheme="minorHAnsi" w:eastAsiaTheme="minorEastAsia" w:hAnsiTheme="minorHAnsi" w:cstheme="minorBidi"/>
          <w:noProof/>
          <w:sz w:val="22"/>
          <w:szCs w:val="22"/>
          <w:lang w:eastAsia="es-MX"/>
        </w:rPr>
        <w:instrText xml:space="preserve"> TOC \h \z \u \t "Figura 1;1" </w:instrText>
      </w:r>
      <w:r>
        <w:rPr>
          <w:rFonts w:asciiTheme="minorHAnsi" w:eastAsiaTheme="minorEastAsia" w:hAnsiTheme="minorHAnsi" w:cstheme="minorBidi"/>
          <w:noProof/>
          <w:sz w:val="22"/>
          <w:szCs w:val="22"/>
          <w:lang w:eastAsia="es-MX"/>
        </w:rPr>
        <w:fldChar w:fldCharType="separate"/>
      </w:r>
      <w:hyperlink w:anchor="_Toc167189979" w:history="1">
        <w:r w:rsidRPr="00AB28A7">
          <w:rPr>
            <w:rStyle w:val="Hipervnculo"/>
            <w:noProof/>
          </w:rPr>
          <w:t>Figura 1.</w:t>
        </w:r>
        <w:r>
          <w:rPr>
            <w:rFonts w:asciiTheme="minorHAnsi" w:eastAsiaTheme="minorEastAsia" w:hAnsiTheme="minorHAnsi" w:cstheme="minorBidi"/>
            <w:noProof/>
            <w:kern w:val="2"/>
            <w:sz w:val="22"/>
            <w:szCs w:val="22"/>
            <w:lang w:eastAsia="es-MX"/>
            <w14:ligatures w14:val="standardContextual"/>
          </w:rPr>
          <w:tab/>
        </w:r>
        <w:r w:rsidRPr="00AB28A7">
          <w:rPr>
            <w:rStyle w:val="Hipervnculo"/>
            <w:noProof/>
          </w:rPr>
          <w:t>Fases del ciclo de vida de RUP.</w:t>
        </w:r>
        <w:r>
          <w:rPr>
            <w:noProof/>
            <w:webHidden/>
          </w:rPr>
          <w:tab/>
        </w:r>
        <w:r>
          <w:rPr>
            <w:noProof/>
            <w:webHidden/>
          </w:rPr>
          <w:fldChar w:fldCharType="begin"/>
        </w:r>
        <w:r>
          <w:rPr>
            <w:noProof/>
            <w:webHidden/>
          </w:rPr>
          <w:instrText xml:space="preserve"> PAGEREF _Toc167189979 \h </w:instrText>
        </w:r>
        <w:r>
          <w:rPr>
            <w:noProof/>
            <w:webHidden/>
          </w:rPr>
        </w:r>
        <w:r>
          <w:rPr>
            <w:noProof/>
            <w:webHidden/>
          </w:rPr>
          <w:fldChar w:fldCharType="separate"/>
        </w:r>
        <w:r>
          <w:rPr>
            <w:noProof/>
            <w:webHidden/>
          </w:rPr>
          <w:t>15</w:t>
        </w:r>
        <w:r>
          <w:rPr>
            <w:noProof/>
            <w:webHidden/>
          </w:rPr>
          <w:fldChar w:fldCharType="end"/>
        </w:r>
      </w:hyperlink>
    </w:p>
    <w:p w14:paraId="28FA7936" w14:textId="29AC1E81"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80" w:history="1">
        <w:r w:rsidR="00601819" w:rsidRPr="00AB28A7">
          <w:rPr>
            <w:rStyle w:val="Hipervnculo"/>
            <w:noProof/>
          </w:rPr>
          <w:t>Figura 2.</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Lenguajes de programación más populares en el año 2020.</w:t>
        </w:r>
        <w:r w:rsidR="00601819">
          <w:rPr>
            <w:noProof/>
            <w:webHidden/>
          </w:rPr>
          <w:tab/>
        </w:r>
        <w:r w:rsidR="00601819">
          <w:rPr>
            <w:noProof/>
            <w:webHidden/>
          </w:rPr>
          <w:fldChar w:fldCharType="begin"/>
        </w:r>
        <w:r w:rsidR="00601819">
          <w:rPr>
            <w:noProof/>
            <w:webHidden/>
          </w:rPr>
          <w:instrText xml:space="preserve"> PAGEREF _Toc167189980 \h </w:instrText>
        </w:r>
        <w:r w:rsidR="00601819">
          <w:rPr>
            <w:noProof/>
            <w:webHidden/>
          </w:rPr>
        </w:r>
        <w:r w:rsidR="00601819">
          <w:rPr>
            <w:noProof/>
            <w:webHidden/>
          </w:rPr>
          <w:fldChar w:fldCharType="separate"/>
        </w:r>
        <w:r w:rsidR="00601819">
          <w:rPr>
            <w:noProof/>
            <w:webHidden/>
          </w:rPr>
          <w:t>21</w:t>
        </w:r>
        <w:r w:rsidR="00601819">
          <w:rPr>
            <w:noProof/>
            <w:webHidden/>
          </w:rPr>
          <w:fldChar w:fldCharType="end"/>
        </w:r>
      </w:hyperlink>
    </w:p>
    <w:p w14:paraId="2C08D6A6" w14:textId="08289B02"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81" w:history="1">
        <w:r w:rsidR="00601819" w:rsidRPr="00AB28A7">
          <w:rPr>
            <w:rStyle w:val="Hipervnculo"/>
            <w:noProof/>
          </w:rPr>
          <w:t>Figura 3.</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Frameworks backend más populares en el año 2022.</w:t>
        </w:r>
        <w:r w:rsidR="00601819">
          <w:rPr>
            <w:noProof/>
            <w:webHidden/>
          </w:rPr>
          <w:tab/>
        </w:r>
        <w:r w:rsidR="00601819">
          <w:rPr>
            <w:noProof/>
            <w:webHidden/>
          </w:rPr>
          <w:fldChar w:fldCharType="begin"/>
        </w:r>
        <w:r w:rsidR="00601819">
          <w:rPr>
            <w:noProof/>
            <w:webHidden/>
          </w:rPr>
          <w:instrText xml:space="preserve"> PAGEREF _Toc167189981 \h </w:instrText>
        </w:r>
        <w:r w:rsidR="00601819">
          <w:rPr>
            <w:noProof/>
            <w:webHidden/>
          </w:rPr>
        </w:r>
        <w:r w:rsidR="00601819">
          <w:rPr>
            <w:noProof/>
            <w:webHidden/>
          </w:rPr>
          <w:fldChar w:fldCharType="separate"/>
        </w:r>
        <w:r w:rsidR="00601819">
          <w:rPr>
            <w:noProof/>
            <w:webHidden/>
          </w:rPr>
          <w:t>24</w:t>
        </w:r>
        <w:r w:rsidR="00601819">
          <w:rPr>
            <w:noProof/>
            <w:webHidden/>
          </w:rPr>
          <w:fldChar w:fldCharType="end"/>
        </w:r>
      </w:hyperlink>
    </w:p>
    <w:p w14:paraId="6A1F6376" w14:textId="3723E7B7"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82" w:history="1">
        <w:r w:rsidR="00601819" w:rsidRPr="00AB28A7">
          <w:rPr>
            <w:rStyle w:val="Hipervnculo"/>
            <w:noProof/>
          </w:rPr>
          <w:t>Figura 4.</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Número de empleos disponibles en 2022 para los Frameworks Frontend más utilizados.</w:t>
        </w:r>
        <w:r w:rsidR="00601819">
          <w:rPr>
            <w:noProof/>
            <w:webHidden/>
          </w:rPr>
          <w:tab/>
        </w:r>
        <w:r w:rsidR="00601819">
          <w:rPr>
            <w:noProof/>
            <w:webHidden/>
          </w:rPr>
          <w:fldChar w:fldCharType="begin"/>
        </w:r>
        <w:r w:rsidR="00601819">
          <w:rPr>
            <w:noProof/>
            <w:webHidden/>
          </w:rPr>
          <w:instrText xml:space="preserve"> PAGEREF _Toc167189982 \h </w:instrText>
        </w:r>
        <w:r w:rsidR="00601819">
          <w:rPr>
            <w:noProof/>
            <w:webHidden/>
          </w:rPr>
        </w:r>
        <w:r w:rsidR="00601819">
          <w:rPr>
            <w:noProof/>
            <w:webHidden/>
          </w:rPr>
          <w:fldChar w:fldCharType="separate"/>
        </w:r>
        <w:r w:rsidR="00601819">
          <w:rPr>
            <w:noProof/>
            <w:webHidden/>
          </w:rPr>
          <w:t>25</w:t>
        </w:r>
        <w:r w:rsidR="00601819">
          <w:rPr>
            <w:noProof/>
            <w:webHidden/>
          </w:rPr>
          <w:fldChar w:fldCharType="end"/>
        </w:r>
      </w:hyperlink>
    </w:p>
    <w:p w14:paraId="513798CE" w14:textId="75415E47"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83" w:history="1">
        <w:r w:rsidR="00601819" w:rsidRPr="00AB28A7">
          <w:rPr>
            <w:rStyle w:val="Hipervnculo"/>
            <w:noProof/>
          </w:rPr>
          <w:t>Figura 5.</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Entorno de desarrollo integrado (IDE) más usados en el año 2019.</w:t>
        </w:r>
        <w:r w:rsidR="00601819">
          <w:rPr>
            <w:noProof/>
            <w:webHidden/>
          </w:rPr>
          <w:tab/>
        </w:r>
        <w:r w:rsidR="00601819">
          <w:rPr>
            <w:noProof/>
            <w:webHidden/>
          </w:rPr>
          <w:fldChar w:fldCharType="begin"/>
        </w:r>
        <w:r w:rsidR="00601819">
          <w:rPr>
            <w:noProof/>
            <w:webHidden/>
          </w:rPr>
          <w:instrText xml:space="preserve"> PAGEREF _Toc167189983 \h </w:instrText>
        </w:r>
        <w:r w:rsidR="00601819">
          <w:rPr>
            <w:noProof/>
            <w:webHidden/>
          </w:rPr>
        </w:r>
        <w:r w:rsidR="00601819">
          <w:rPr>
            <w:noProof/>
            <w:webHidden/>
          </w:rPr>
          <w:fldChar w:fldCharType="separate"/>
        </w:r>
        <w:r w:rsidR="00601819">
          <w:rPr>
            <w:noProof/>
            <w:webHidden/>
          </w:rPr>
          <w:t>27</w:t>
        </w:r>
        <w:r w:rsidR="00601819">
          <w:rPr>
            <w:noProof/>
            <w:webHidden/>
          </w:rPr>
          <w:fldChar w:fldCharType="end"/>
        </w:r>
      </w:hyperlink>
    </w:p>
    <w:p w14:paraId="5CEE091A" w14:textId="752A61ED"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84" w:history="1">
        <w:r w:rsidR="00601819" w:rsidRPr="00AB28A7">
          <w:rPr>
            <w:rStyle w:val="Hipervnculo"/>
            <w:noProof/>
          </w:rPr>
          <w:t>Figura 6.</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Sistemas Gestores de Bases de Datos más populares en marzo de 2022.</w:t>
        </w:r>
        <w:r w:rsidR="00601819">
          <w:rPr>
            <w:noProof/>
            <w:webHidden/>
          </w:rPr>
          <w:tab/>
        </w:r>
        <w:r w:rsidR="00601819">
          <w:rPr>
            <w:noProof/>
            <w:webHidden/>
          </w:rPr>
          <w:fldChar w:fldCharType="begin"/>
        </w:r>
        <w:r w:rsidR="00601819">
          <w:rPr>
            <w:noProof/>
            <w:webHidden/>
          </w:rPr>
          <w:instrText xml:space="preserve"> PAGEREF _Toc167189984 \h </w:instrText>
        </w:r>
        <w:r w:rsidR="00601819">
          <w:rPr>
            <w:noProof/>
            <w:webHidden/>
          </w:rPr>
        </w:r>
        <w:r w:rsidR="00601819">
          <w:rPr>
            <w:noProof/>
            <w:webHidden/>
          </w:rPr>
          <w:fldChar w:fldCharType="separate"/>
        </w:r>
        <w:r w:rsidR="00601819">
          <w:rPr>
            <w:noProof/>
            <w:webHidden/>
          </w:rPr>
          <w:t>29</w:t>
        </w:r>
        <w:r w:rsidR="00601819">
          <w:rPr>
            <w:noProof/>
            <w:webHidden/>
          </w:rPr>
          <w:fldChar w:fldCharType="end"/>
        </w:r>
      </w:hyperlink>
    </w:p>
    <w:p w14:paraId="32E0045C" w14:textId="2FCCE3CC"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85" w:history="1">
        <w:r w:rsidR="00601819" w:rsidRPr="00AB28A7">
          <w:rPr>
            <w:rStyle w:val="Hipervnculo"/>
            <w:rFonts w:ascii="PT Sans" w:hAnsi="PT Sans"/>
            <w:noProof/>
          </w:rPr>
          <w:t>Figura 7.</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Comparativa entre los servidores web.</w:t>
        </w:r>
        <w:r w:rsidR="00601819">
          <w:rPr>
            <w:noProof/>
            <w:webHidden/>
          </w:rPr>
          <w:tab/>
        </w:r>
        <w:r w:rsidR="00601819">
          <w:rPr>
            <w:noProof/>
            <w:webHidden/>
          </w:rPr>
          <w:fldChar w:fldCharType="begin"/>
        </w:r>
        <w:r w:rsidR="00601819">
          <w:rPr>
            <w:noProof/>
            <w:webHidden/>
          </w:rPr>
          <w:instrText xml:space="preserve"> PAGEREF _Toc167189985 \h </w:instrText>
        </w:r>
        <w:r w:rsidR="00601819">
          <w:rPr>
            <w:noProof/>
            <w:webHidden/>
          </w:rPr>
        </w:r>
        <w:r w:rsidR="00601819">
          <w:rPr>
            <w:noProof/>
            <w:webHidden/>
          </w:rPr>
          <w:fldChar w:fldCharType="separate"/>
        </w:r>
        <w:r w:rsidR="00601819">
          <w:rPr>
            <w:noProof/>
            <w:webHidden/>
          </w:rPr>
          <w:t>32</w:t>
        </w:r>
        <w:r w:rsidR="00601819">
          <w:rPr>
            <w:noProof/>
            <w:webHidden/>
          </w:rPr>
          <w:fldChar w:fldCharType="end"/>
        </w:r>
      </w:hyperlink>
    </w:p>
    <w:p w14:paraId="57141610" w14:textId="7D3A521B"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86" w:history="1">
        <w:r w:rsidR="00601819" w:rsidRPr="00AB28A7">
          <w:rPr>
            <w:rStyle w:val="Hipervnculo"/>
            <w:noProof/>
          </w:rPr>
          <w:t>Figura 8.</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casos de uso.</w:t>
        </w:r>
        <w:r w:rsidR="00601819">
          <w:rPr>
            <w:noProof/>
            <w:webHidden/>
          </w:rPr>
          <w:tab/>
        </w:r>
        <w:r w:rsidR="00601819">
          <w:rPr>
            <w:noProof/>
            <w:webHidden/>
          </w:rPr>
          <w:fldChar w:fldCharType="begin"/>
        </w:r>
        <w:r w:rsidR="00601819">
          <w:rPr>
            <w:noProof/>
            <w:webHidden/>
          </w:rPr>
          <w:instrText xml:space="preserve"> PAGEREF _Toc167189986 \h </w:instrText>
        </w:r>
        <w:r w:rsidR="00601819">
          <w:rPr>
            <w:noProof/>
            <w:webHidden/>
          </w:rPr>
        </w:r>
        <w:r w:rsidR="00601819">
          <w:rPr>
            <w:noProof/>
            <w:webHidden/>
          </w:rPr>
          <w:fldChar w:fldCharType="separate"/>
        </w:r>
        <w:r w:rsidR="00601819">
          <w:rPr>
            <w:noProof/>
            <w:webHidden/>
          </w:rPr>
          <w:t>37</w:t>
        </w:r>
        <w:r w:rsidR="00601819">
          <w:rPr>
            <w:noProof/>
            <w:webHidden/>
          </w:rPr>
          <w:fldChar w:fldCharType="end"/>
        </w:r>
      </w:hyperlink>
    </w:p>
    <w:p w14:paraId="389F3915" w14:textId="1030CA54"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87" w:history="1">
        <w:r w:rsidR="00601819" w:rsidRPr="00AB28A7">
          <w:rPr>
            <w:rStyle w:val="Hipervnculo"/>
            <w:noProof/>
          </w:rPr>
          <w:t>Figura 9.</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actividades del caso de uso "Solicitar ISMN".</w:t>
        </w:r>
        <w:r w:rsidR="00601819">
          <w:rPr>
            <w:noProof/>
            <w:webHidden/>
          </w:rPr>
          <w:tab/>
        </w:r>
        <w:r w:rsidR="00601819">
          <w:rPr>
            <w:noProof/>
            <w:webHidden/>
          </w:rPr>
          <w:fldChar w:fldCharType="begin"/>
        </w:r>
        <w:r w:rsidR="00601819">
          <w:rPr>
            <w:noProof/>
            <w:webHidden/>
          </w:rPr>
          <w:instrText xml:space="preserve"> PAGEREF _Toc167189987 \h </w:instrText>
        </w:r>
        <w:r w:rsidR="00601819">
          <w:rPr>
            <w:noProof/>
            <w:webHidden/>
          </w:rPr>
        </w:r>
        <w:r w:rsidR="00601819">
          <w:rPr>
            <w:noProof/>
            <w:webHidden/>
          </w:rPr>
          <w:fldChar w:fldCharType="separate"/>
        </w:r>
        <w:r w:rsidR="00601819">
          <w:rPr>
            <w:noProof/>
            <w:webHidden/>
          </w:rPr>
          <w:t>40</w:t>
        </w:r>
        <w:r w:rsidR="00601819">
          <w:rPr>
            <w:noProof/>
            <w:webHidden/>
          </w:rPr>
          <w:fldChar w:fldCharType="end"/>
        </w:r>
      </w:hyperlink>
    </w:p>
    <w:p w14:paraId="4F5DA93A" w14:textId="3E480F5D" w:rsidR="00601819" w:rsidRDefault="00000000">
      <w:pPr>
        <w:pStyle w:val="TDC1"/>
        <w:tabs>
          <w:tab w:val="left" w:pos="154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88" w:history="1">
        <w:r w:rsidR="00601819" w:rsidRPr="00AB28A7">
          <w:rPr>
            <w:rStyle w:val="Hipervnculo"/>
            <w:noProof/>
          </w:rPr>
          <w:t>Figura 10.</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actividades del caso de uso "Solicitar registro de nuevo Editor.</w:t>
        </w:r>
        <w:r w:rsidR="00601819">
          <w:rPr>
            <w:noProof/>
            <w:webHidden/>
          </w:rPr>
          <w:tab/>
        </w:r>
        <w:r w:rsidR="00601819">
          <w:rPr>
            <w:noProof/>
            <w:webHidden/>
          </w:rPr>
          <w:fldChar w:fldCharType="begin"/>
        </w:r>
        <w:r w:rsidR="00601819">
          <w:rPr>
            <w:noProof/>
            <w:webHidden/>
          </w:rPr>
          <w:instrText xml:space="preserve"> PAGEREF _Toc167189988 \h </w:instrText>
        </w:r>
        <w:r w:rsidR="00601819">
          <w:rPr>
            <w:noProof/>
            <w:webHidden/>
          </w:rPr>
        </w:r>
        <w:r w:rsidR="00601819">
          <w:rPr>
            <w:noProof/>
            <w:webHidden/>
          </w:rPr>
          <w:fldChar w:fldCharType="separate"/>
        </w:r>
        <w:r w:rsidR="00601819">
          <w:rPr>
            <w:noProof/>
            <w:webHidden/>
          </w:rPr>
          <w:t>41</w:t>
        </w:r>
        <w:r w:rsidR="00601819">
          <w:rPr>
            <w:noProof/>
            <w:webHidden/>
          </w:rPr>
          <w:fldChar w:fldCharType="end"/>
        </w:r>
      </w:hyperlink>
    </w:p>
    <w:p w14:paraId="573204AA" w14:textId="74E3ABD5"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89" w:history="1">
        <w:r w:rsidR="00601819" w:rsidRPr="00AB28A7">
          <w:rPr>
            <w:rStyle w:val="Hipervnculo"/>
            <w:noProof/>
          </w:rPr>
          <w:t>Figura 11.</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Modelo de objetos.</w:t>
        </w:r>
        <w:r w:rsidR="00601819">
          <w:rPr>
            <w:noProof/>
            <w:webHidden/>
          </w:rPr>
          <w:tab/>
        </w:r>
        <w:r w:rsidR="00601819">
          <w:rPr>
            <w:noProof/>
            <w:webHidden/>
          </w:rPr>
          <w:fldChar w:fldCharType="begin"/>
        </w:r>
        <w:r w:rsidR="00601819">
          <w:rPr>
            <w:noProof/>
            <w:webHidden/>
          </w:rPr>
          <w:instrText xml:space="preserve"> PAGEREF _Toc167189989 \h </w:instrText>
        </w:r>
        <w:r w:rsidR="00601819">
          <w:rPr>
            <w:noProof/>
            <w:webHidden/>
          </w:rPr>
        </w:r>
        <w:r w:rsidR="00601819">
          <w:rPr>
            <w:noProof/>
            <w:webHidden/>
          </w:rPr>
          <w:fldChar w:fldCharType="separate"/>
        </w:r>
        <w:r w:rsidR="00601819">
          <w:rPr>
            <w:noProof/>
            <w:webHidden/>
          </w:rPr>
          <w:t>42</w:t>
        </w:r>
        <w:r w:rsidR="00601819">
          <w:rPr>
            <w:noProof/>
            <w:webHidden/>
          </w:rPr>
          <w:fldChar w:fldCharType="end"/>
        </w:r>
      </w:hyperlink>
    </w:p>
    <w:p w14:paraId="34E9CB7E" w14:textId="1A60B9B7"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90" w:history="1">
        <w:r w:rsidR="00601819" w:rsidRPr="00AB28A7">
          <w:rPr>
            <w:rStyle w:val="Hipervnculo"/>
            <w:noProof/>
          </w:rPr>
          <w:t>Figura 12.</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Jerarquía de actores del sistema.</w:t>
        </w:r>
        <w:r w:rsidR="00601819">
          <w:rPr>
            <w:noProof/>
            <w:webHidden/>
          </w:rPr>
          <w:tab/>
        </w:r>
        <w:r w:rsidR="00601819">
          <w:rPr>
            <w:noProof/>
            <w:webHidden/>
          </w:rPr>
          <w:fldChar w:fldCharType="begin"/>
        </w:r>
        <w:r w:rsidR="00601819">
          <w:rPr>
            <w:noProof/>
            <w:webHidden/>
          </w:rPr>
          <w:instrText xml:space="preserve"> PAGEREF _Toc167189990 \h </w:instrText>
        </w:r>
        <w:r w:rsidR="00601819">
          <w:rPr>
            <w:noProof/>
            <w:webHidden/>
          </w:rPr>
        </w:r>
        <w:r w:rsidR="00601819">
          <w:rPr>
            <w:noProof/>
            <w:webHidden/>
          </w:rPr>
          <w:fldChar w:fldCharType="separate"/>
        </w:r>
        <w:r w:rsidR="00601819">
          <w:rPr>
            <w:noProof/>
            <w:webHidden/>
          </w:rPr>
          <w:t>51</w:t>
        </w:r>
        <w:r w:rsidR="00601819">
          <w:rPr>
            <w:noProof/>
            <w:webHidden/>
          </w:rPr>
          <w:fldChar w:fldCharType="end"/>
        </w:r>
      </w:hyperlink>
    </w:p>
    <w:p w14:paraId="08308388" w14:textId="5EAFDEC4"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91" w:history="1">
        <w:r w:rsidR="00601819" w:rsidRPr="00AB28A7">
          <w:rPr>
            <w:rStyle w:val="Hipervnculo"/>
            <w:noProof/>
          </w:rPr>
          <w:t>Figura 13.</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Paquetes del Sistema.</w:t>
        </w:r>
        <w:r w:rsidR="00601819">
          <w:rPr>
            <w:noProof/>
            <w:webHidden/>
          </w:rPr>
          <w:tab/>
        </w:r>
        <w:r w:rsidR="00601819">
          <w:rPr>
            <w:noProof/>
            <w:webHidden/>
          </w:rPr>
          <w:fldChar w:fldCharType="begin"/>
        </w:r>
        <w:r w:rsidR="00601819">
          <w:rPr>
            <w:noProof/>
            <w:webHidden/>
          </w:rPr>
          <w:instrText xml:space="preserve"> PAGEREF _Toc167189991 \h </w:instrText>
        </w:r>
        <w:r w:rsidR="00601819">
          <w:rPr>
            <w:noProof/>
            <w:webHidden/>
          </w:rPr>
        </w:r>
        <w:r w:rsidR="00601819">
          <w:rPr>
            <w:noProof/>
            <w:webHidden/>
          </w:rPr>
          <w:fldChar w:fldCharType="separate"/>
        </w:r>
        <w:r w:rsidR="00601819">
          <w:rPr>
            <w:noProof/>
            <w:webHidden/>
          </w:rPr>
          <w:t>52</w:t>
        </w:r>
        <w:r w:rsidR="00601819">
          <w:rPr>
            <w:noProof/>
            <w:webHidden/>
          </w:rPr>
          <w:fldChar w:fldCharType="end"/>
        </w:r>
      </w:hyperlink>
    </w:p>
    <w:p w14:paraId="4832BB51" w14:textId="1E19251F"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92" w:history="1">
        <w:r w:rsidR="00601819" w:rsidRPr="00AB28A7">
          <w:rPr>
            <w:rStyle w:val="Hipervnculo"/>
            <w:noProof/>
          </w:rPr>
          <w:t>Figura 14.</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Casos de Uso del Sistema del paquete "Seguridad".</w:t>
        </w:r>
        <w:r w:rsidR="00601819">
          <w:rPr>
            <w:noProof/>
            <w:webHidden/>
          </w:rPr>
          <w:tab/>
        </w:r>
        <w:r w:rsidR="00601819">
          <w:rPr>
            <w:noProof/>
            <w:webHidden/>
          </w:rPr>
          <w:fldChar w:fldCharType="begin"/>
        </w:r>
        <w:r w:rsidR="00601819">
          <w:rPr>
            <w:noProof/>
            <w:webHidden/>
          </w:rPr>
          <w:instrText xml:space="preserve"> PAGEREF _Toc167189992 \h </w:instrText>
        </w:r>
        <w:r w:rsidR="00601819">
          <w:rPr>
            <w:noProof/>
            <w:webHidden/>
          </w:rPr>
        </w:r>
        <w:r w:rsidR="00601819">
          <w:rPr>
            <w:noProof/>
            <w:webHidden/>
          </w:rPr>
          <w:fldChar w:fldCharType="separate"/>
        </w:r>
        <w:r w:rsidR="00601819">
          <w:rPr>
            <w:noProof/>
            <w:webHidden/>
          </w:rPr>
          <w:t>54</w:t>
        </w:r>
        <w:r w:rsidR="00601819">
          <w:rPr>
            <w:noProof/>
            <w:webHidden/>
          </w:rPr>
          <w:fldChar w:fldCharType="end"/>
        </w:r>
      </w:hyperlink>
    </w:p>
    <w:p w14:paraId="5D48F421" w14:textId="3A2EE647" w:rsidR="00601819" w:rsidRDefault="00000000">
      <w:pPr>
        <w:pStyle w:val="TDC1"/>
        <w:tabs>
          <w:tab w:val="left" w:pos="154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93" w:history="1">
        <w:r w:rsidR="00601819" w:rsidRPr="00AB28A7">
          <w:rPr>
            <w:rStyle w:val="Hipervnculo"/>
            <w:noProof/>
          </w:rPr>
          <w:t>Figura 15.</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Casos de Uso del Sistema del paquete "Reportes y Alertas".</w:t>
        </w:r>
        <w:r w:rsidR="00601819">
          <w:rPr>
            <w:noProof/>
            <w:webHidden/>
          </w:rPr>
          <w:tab/>
        </w:r>
        <w:r w:rsidR="00601819">
          <w:rPr>
            <w:noProof/>
            <w:webHidden/>
          </w:rPr>
          <w:fldChar w:fldCharType="begin"/>
        </w:r>
        <w:r w:rsidR="00601819">
          <w:rPr>
            <w:noProof/>
            <w:webHidden/>
          </w:rPr>
          <w:instrText xml:space="preserve"> PAGEREF _Toc167189993 \h </w:instrText>
        </w:r>
        <w:r w:rsidR="00601819">
          <w:rPr>
            <w:noProof/>
            <w:webHidden/>
          </w:rPr>
        </w:r>
        <w:r w:rsidR="00601819">
          <w:rPr>
            <w:noProof/>
            <w:webHidden/>
          </w:rPr>
          <w:fldChar w:fldCharType="separate"/>
        </w:r>
        <w:r w:rsidR="00601819">
          <w:rPr>
            <w:noProof/>
            <w:webHidden/>
          </w:rPr>
          <w:t>54</w:t>
        </w:r>
        <w:r w:rsidR="00601819">
          <w:rPr>
            <w:noProof/>
            <w:webHidden/>
          </w:rPr>
          <w:fldChar w:fldCharType="end"/>
        </w:r>
      </w:hyperlink>
    </w:p>
    <w:p w14:paraId="52CA90CC" w14:textId="5B42B303"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94" w:history="1">
        <w:r w:rsidR="00601819" w:rsidRPr="00AB28A7">
          <w:rPr>
            <w:rStyle w:val="Hipervnculo"/>
            <w:noProof/>
          </w:rPr>
          <w:t>Figura 16.</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Casos de Uso del Sistema del paquete "Nomencladores".</w:t>
        </w:r>
        <w:r w:rsidR="00601819">
          <w:rPr>
            <w:noProof/>
            <w:webHidden/>
          </w:rPr>
          <w:tab/>
        </w:r>
        <w:r w:rsidR="00601819">
          <w:rPr>
            <w:noProof/>
            <w:webHidden/>
          </w:rPr>
          <w:fldChar w:fldCharType="begin"/>
        </w:r>
        <w:r w:rsidR="00601819">
          <w:rPr>
            <w:noProof/>
            <w:webHidden/>
          </w:rPr>
          <w:instrText xml:space="preserve"> PAGEREF _Toc167189994 \h </w:instrText>
        </w:r>
        <w:r w:rsidR="00601819">
          <w:rPr>
            <w:noProof/>
            <w:webHidden/>
          </w:rPr>
        </w:r>
        <w:r w:rsidR="00601819">
          <w:rPr>
            <w:noProof/>
            <w:webHidden/>
          </w:rPr>
          <w:fldChar w:fldCharType="separate"/>
        </w:r>
        <w:r w:rsidR="00601819">
          <w:rPr>
            <w:noProof/>
            <w:webHidden/>
          </w:rPr>
          <w:t>55</w:t>
        </w:r>
        <w:r w:rsidR="00601819">
          <w:rPr>
            <w:noProof/>
            <w:webHidden/>
          </w:rPr>
          <w:fldChar w:fldCharType="end"/>
        </w:r>
      </w:hyperlink>
    </w:p>
    <w:p w14:paraId="4021B0C9" w14:textId="10737579"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95" w:history="1">
        <w:r w:rsidR="00601819" w:rsidRPr="00AB28A7">
          <w:rPr>
            <w:rStyle w:val="Hipervnculo"/>
            <w:noProof/>
            <w:lang w:val="es-ES"/>
          </w:rPr>
          <w:t>Figura 17.</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Casos de Uso del Sistema del paquete "Gestión"</w:t>
        </w:r>
        <w:r w:rsidR="00601819">
          <w:rPr>
            <w:noProof/>
            <w:webHidden/>
          </w:rPr>
          <w:tab/>
        </w:r>
        <w:r w:rsidR="00601819">
          <w:rPr>
            <w:noProof/>
            <w:webHidden/>
          </w:rPr>
          <w:fldChar w:fldCharType="begin"/>
        </w:r>
        <w:r w:rsidR="00601819">
          <w:rPr>
            <w:noProof/>
            <w:webHidden/>
          </w:rPr>
          <w:instrText xml:space="preserve"> PAGEREF _Toc167189995 \h </w:instrText>
        </w:r>
        <w:r w:rsidR="00601819">
          <w:rPr>
            <w:noProof/>
            <w:webHidden/>
          </w:rPr>
        </w:r>
        <w:r w:rsidR="00601819">
          <w:rPr>
            <w:noProof/>
            <w:webHidden/>
          </w:rPr>
          <w:fldChar w:fldCharType="separate"/>
        </w:r>
        <w:r w:rsidR="00601819">
          <w:rPr>
            <w:noProof/>
            <w:webHidden/>
          </w:rPr>
          <w:t>56</w:t>
        </w:r>
        <w:r w:rsidR="00601819">
          <w:rPr>
            <w:noProof/>
            <w:webHidden/>
          </w:rPr>
          <w:fldChar w:fldCharType="end"/>
        </w:r>
      </w:hyperlink>
    </w:p>
    <w:p w14:paraId="6787DE37" w14:textId="61212F95"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96" w:history="1">
        <w:r w:rsidR="00601819" w:rsidRPr="00AB28A7">
          <w:rPr>
            <w:rStyle w:val="Hipervnculo"/>
            <w:noProof/>
          </w:rPr>
          <w:t>Figura 18.</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diseño. Paquete "Seguridad".</w:t>
        </w:r>
        <w:r w:rsidR="00601819">
          <w:rPr>
            <w:noProof/>
            <w:webHidden/>
          </w:rPr>
          <w:tab/>
        </w:r>
        <w:r w:rsidR="00601819">
          <w:rPr>
            <w:noProof/>
            <w:webHidden/>
          </w:rPr>
          <w:fldChar w:fldCharType="begin"/>
        </w:r>
        <w:r w:rsidR="00601819">
          <w:rPr>
            <w:noProof/>
            <w:webHidden/>
          </w:rPr>
          <w:instrText xml:space="preserve"> PAGEREF _Toc167189996 \h </w:instrText>
        </w:r>
        <w:r w:rsidR="00601819">
          <w:rPr>
            <w:noProof/>
            <w:webHidden/>
          </w:rPr>
        </w:r>
        <w:r w:rsidR="00601819">
          <w:rPr>
            <w:noProof/>
            <w:webHidden/>
          </w:rPr>
          <w:fldChar w:fldCharType="separate"/>
        </w:r>
        <w:r w:rsidR="00601819">
          <w:rPr>
            <w:noProof/>
            <w:webHidden/>
          </w:rPr>
          <w:t>64</w:t>
        </w:r>
        <w:r w:rsidR="00601819">
          <w:rPr>
            <w:noProof/>
            <w:webHidden/>
          </w:rPr>
          <w:fldChar w:fldCharType="end"/>
        </w:r>
      </w:hyperlink>
    </w:p>
    <w:p w14:paraId="6264E3F5" w14:textId="0DB11749"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97" w:history="1">
        <w:r w:rsidR="00601819" w:rsidRPr="00AB28A7">
          <w:rPr>
            <w:rStyle w:val="Hipervnculo"/>
            <w:noProof/>
          </w:rPr>
          <w:t>Figura 19.</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diseño. Paquete "Gestión.</w:t>
        </w:r>
        <w:r w:rsidR="00601819">
          <w:rPr>
            <w:noProof/>
            <w:webHidden/>
          </w:rPr>
          <w:tab/>
        </w:r>
        <w:r w:rsidR="00601819">
          <w:rPr>
            <w:noProof/>
            <w:webHidden/>
          </w:rPr>
          <w:fldChar w:fldCharType="begin"/>
        </w:r>
        <w:r w:rsidR="00601819">
          <w:rPr>
            <w:noProof/>
            <w:webHidden/>
          </w:rPr>
          <w:instrText xml:space="preserve"> PAGEREF _Toc167189997 \h </w:instrText>
        </w:r>
        <w:r w:rsidR="00601819">
          <w:rPr>
            <w:noProof/>
            <w:webHidden/>
          </w:rPr>
        </w:r>
        <w:r w:rsidR="00601819">
          <w:rPr>
            <w:noProof/>
            <w:webHidden/>
          </w:rPr>
          <w:fldChar w:fldCharType="separate"/>
        </w:r>
        <w:r w:rsidR="00601819">
          <w:rPr>
            <w:noProof/>
            <w:webHidden/>
          </w:rPr>
          <w:t>65</w:t>
        </w:r>
        <w:r w:rsidR="00601819">
          <w:rPr>
            <w:noProof/>
            <w:webHidden/>
          </w:rPr>
          <w:fldChar w:fldCharType="end"/>
        </w:r>
      </w:hyperlink>
    </w:p>
    <w:p w14:paraId="538A1122" w14:textId="6509177C"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98" w:history="1">
        <w:r w:rsidR="00601819" w:rsidRPr="00AB28A7">
          <w:rPr>
            <w:rStyle w:val="Hipervnculo"/>
            <w:noProof/>
          </w:rPr>
          <w:t>Figura 20.</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diseño. Paquete "Nomencladores".</w:t>
        </w:r>
        <w:r w:rsidR="00601819">
          <w:rPr>
            <w:noProof/>
            <w:webHidden/>
          </w:rPr>
          <w:tab/>
        </w:r>
        <w:r w:rsidR="00601819">
          <w:rPr>
            <w:noProof/>
            <w:webHidden/>
          </w:rPr>
          <w:fldChar w:fldCharType="begin"/>
        </w:r>
        <w:r w:rsidR="00601819">
          <w:rPr>
            <w:noProof/>
            <w:webHidden/>
          </w:rPr>
          <w:instrText xml:space="preserve"> PAGEREF _Toc167189998 \h </w:instrText>
        </w:r>
        <w:r w:rsidR="00601819">
          <w:rPr>
            <w:noProof/>
            <w:webHidden/>
          </w:rPr>
        </w:r>
        <w:r w:rsidR="00601819">
          <w:rPr>
            <w:noProof/>
            <w:webHidden/>
          </w:rPr>
          <w:fldChar w:fldCharType="separate"/>
        </w:r>
        <w:r w:rsidR="00601819">
          <w:rPr>
            <w:noProof/>
            <w:webHidden/>
          </w:rPr>
          <w:t>66</w:t>
        </w:r>
        <w:r w:rsidR="00601819">
          <w:rPr>
            <w:noProof/>
            <w:webHidden/>
          </w:rPr>
          <w:fldChar w:fldCharType="end"/>
        </w:r>
      </w:hyperlink>
    </w:p>
    <w:p w14:paraId="72C02B1A" w14:textId="52DC1907"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89999" w:history="1">
        <w:r w:rsidR="00601819" w:rsidRPr="00AB28A7">
          <w:rPr>
            <w:rStyle w:val="Hipervnculo"/>
            <w:noProof/>
          </w:rPr>
          <w:t>Figura 21.</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diseño. Paquete "Reportes y Alertas".</w:t>
        </w:r>
        <w:r w:rsidR="00601819">
          <w:rPr>
            <w:noProof/>
            <w:webHidden/>
          </w:rPr>
          <w:tab/>
        </w:r>
        <w:r w:rsidR="00601819">
          <w:rPr>
            <w:noProof/>
            <w:webHidden/>
          </w:rPr>
          <w:fldChar w:fldCharType="begin"/>
        </w:r>
        <w:r w:rsidR="00601819">
          <w:rPr>
            <w:noProof/>
            <w:webHidden/>
          </w:rPr>
          <w:instrText xml:space="preserve"> PAGEREF _Toc167189999 \h </w:instrText>
        </w:r>
        <w:r w:rsidR="00601819">
          <w:rPr>
            <w:noProof/>
            <w:webHidden/>
          </w:rPr>
        </w:r>
        <w:r w:rsidR="00601819">
          <w:rPr>
            <w:noProof/>
            <w:webHidden/>
          </w:rPr>
          <w:fldChar w:fldCharType="separate"/>
        </w:r>
        <w:r w:rsidR="00601819">
          <w:rPr>
            <w:noProof/>
            <w:webHidden/>
          </w:rPr>
          <w:t>67</w:t>
        </w:r>
        <w:r w:rsidR="00601819">
          <w:rPr>
            <w:noProof/>
            <w:webHidden/>
          </w:rPr>
          <w:fldChar w:fldCharType="end"/>
        </w:r>
      </w:hyperlink>
    </w:p>
    <w:p w14:paraId="514277E9" w14:textId="4AB5434E"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00" w:history="1">
        <w:r w:rsidR="00601819" w:rsidRPr="00AB28A7">
          <w:rPr>
            <w:rStyle w:val="Hipervnculo"/>
            <w:noProof/>
          </w:rPr>
          <w:t>Figura 22.</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Página de inicio de la aplicación.</w:t>
        </w:r>
        <w:r w:rsidR="00601819">
          <w:rPr>
            <w:noProof/>
            <w:webHidden/>
          </w:rPr>
          <w:tab/>
        </w:r>
        <w:r w:rsidR="00601819">
          <w:rPr>
            <w:noProof/>
            <w:webHidden/>
          </w:rPr>
          <w:fldChar w:fldCharType="begin"/>
        </w:r>
        <w:r w:rsidR="00601819">
          <w:rPr>
            <w:noProof/>
            <w:webHidden/>
          </w:rPr>
          <w:instrText xml:space="preserve"> PAGEREF _Toc167190000 \h </w:instrText>
        </w:r>
        <w:r w:rsidR="00601819">
          <w:rPr>
            <w:noProof/>
            <w:webHidden/>
          </w:rPr>
        </w:r>
        <w:r w:rsidR="00601819">
          <w:rPr>
            <w:noProof/>
            <w:webHidden/>
          </w:rPr>
          <w:fldChar w:fldCharType="separate"/>
        </w:r>
        <w:r w:rsidR="00601819">
          <w:rPr>
            <w:noProof/>
            <w:webHidden/>
          </w:rPr>
          <w:t>70</w:t>
        </w:r>
        <w:r w:rsidR="00601819">
          <w:rPr>
            <w:noProof/>
            <w:webHidden/>
          </w:rPr>
          <w:fldChar w:fldCharType="end"/>
        </w:r>
      </w:hyperlink>
    </w:p>
    <w:p w14:paraId="7DFEFC09" w14:textId="1A956398"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01" w:history="1">
        <w:r w:rsidR="00601819" w:rsidRPr="00AB28A7">
          <w:rPr>
            <w:rStyle w:val="Hipervnculo"/>
            <w:noProof/>
          </w:rPr>
          <w:t>Figura 23.</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Página de Lista de Editores.</w:t>
        </w:r>
        <w:r w:rsidR="00601819">
          <w:rPr>
            <w:noProof/>
            <w:webHidden/>
          </w:rPr>
          <w:tab/>
        </w:r>
        <w:r w:rsidR="00601819">
          <w:rPr>
            <w:noProof/>
            <w:webHidden/>
          </w:rPr>
          <w:fldChar w:fldCharType="begin"/>
        </w:r>
        <w:r w:rsidR="00601819">
          <w:rPr>
            <w:noProof/>
            <w:webHidden/>
          </w:rPr>
          <w:instrText xml:space="preserve"> PAGEREF _Toc167190001 \h </w:instrText>
        </w:r>
        <w:r w:rsidR="00601819">
          <w:rPr>
            <w:noProof/>
            <w:webHidden/>
          </w:rPr>
        </w:r>
        <w:r w:rsidR="00601819">
          <w:rPr>
            <w:noProof/>
            <w:webHidden/>
          </w:rPr>
          <w:fldChar w:fldCharType="separate"/>
        </w:r>
        <w:r w:rsidR="00601819">
          <w:rPr>
            <w:noProof/>
            <w:webHidden/>
          </w:rPr>
          <w:t>71</w:t>
        </w:r>
        <w:r w:rsidR="00601819">
          <w:rPr>
            <w:noProof/>
            <w:webHidden/>
          </w:rPr>
          <w:fldChar w:fldCharType="end"/>
        </w:r>
      </w:hyperlink>
    </w:p>
    <w:p w14:paraId="3A17CFAB" w14:textId="611FA58B"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02" w:history="1">
        <w:r w:rsidR="00601819" w:rsidRPr="00AB28A7">
          <w:rPr>
            <w:rStyle w:val="Hipervnculo"/>
            <w:noProof/>
          </w:rPr>
          <w:t>Figura 24.</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Página de Colecciones Musicales.</w:t>
        </w:r>
        <w:r w:rsidR="00601819">
          <w:rPr>
            <w:noProof/>
            <w:webHidden/>
          </w:rPr>
          <w:tab/>
        </w:r>
        <w:r w:rsidR="00601819">
          <w:rPr>
            <w:noProof/>
            <w:webHidden/>
          </w:rPr>
          <w:fldChar w:fldCharType="begin"/>
        </w:r>
        <w:r w:rsidR="00601819">
          <w:rPr>
            <w:noProof/>
            <w:webHidden/>
          </w:rPr>
          <w:instrText xml:space="preserve"> PAGEREF _Toc167190002 \h </w:instrText>
        </w:r>
        <w:r w:rsidR="00601819">
          <w:rPr>
            <w:noProof/>
            <w:webHidden/>
          </w:rPr>
        </w:r>
        <w:r w:rsidR="00601819">
          <w:rPr>
            <w:noProof/>
            <w:webHidden/>
          </w:rPr>
          <w:fldChar w:fldCharType="separate"/>
        </w:r>
        <w:r w:rsidR="00601819">
          <w:rPr>
            <w:noProof/>
            <w:webHidden/>
          </w:rPr>
          <w:t>71</w:t>
        </w:r>
        <w:r w:rsidR="00601819">
          <w:rPr>
            <w:noProof/>
            <w:webHidden/>
          </w:rPr>
          <w:fldChar w:fldCharType="end"/>
        </w:r>
      </w:hyperlink>
    </w:p>
    <w:p w14:paraId="3E86AA43" w14:textId="0DE60153"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03" w:history="1">
        <w:r w:rsidR="00601819" w:rsidRPr="00AB28A7">
          <w:rPr>
            <w:rStyle w:val="Hipervnculo"/>
            <w:noProof/>
          </w:rPr>
          <w:t>Figura 25.</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Reporte Estadístico de Solicitudes Página 1.</w:t>
        </w:r>
        <w:r w:rsidR="00601819">
          <w:rPr>
            <w:noProof/>
            <w:webHidden/>
          </w:rPr>
          <w:tab/>
        </w:r>
        <w:r w:rsidR="00601819">
          <w:rPr>
            <w:noProof/>
            <w:webHidden/>
          </w:rPr>
          <w:fldChar w:fldCharType="begin"/>
        </w:r>
        <w:r w:rsidR="00601819">
          <w:rPr>
            <w:noProof/>
            <w:webHidden/>
          </w:rPr>
          <w:instrText xml:space="preserve"> PAGEREF _Toc167190003 \h </w:instrText>
        </w:r>
        <w:r w:rsidR="00601819">
          <w:rPr>
            <w:noProof/>
            <w:webHidden/>
          </w:rPr>
        </w:r>
        <w:r w:rsidR="00601819">
          <w:rPr>
            <w:noProof/>
            <w:webHidden/>
          </w:rPr>
          <w:fldChar w:fldCharType="separate"/>
        </w:r>
        <w:r w:rsidR="00601819">
          <w:rPr>
            <w:noProof/>
            <w:webHidden/>
          </w:rPr>
          <w:t>72</w:t>
        </w:r>
        <w:r w:rsidR="00601819">
          <w:rPr>
            <w:noProof/>
            <w:webHidden/>
          </w:rPr>
          <w:fldChar w:fldCharType="end"/>
        </w:r>
      </w:hyperlink>
    </w:p>
    <w:p w14:paraId="4F3EAFB2" w14:textId="56C396D8"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04" w:history="1">
        <w:r w:rsidR="00601819" w:rsidRPr="00AB28A7">
          <w:rPr>
            <w:rStyle w:val="Hipervnculo"/>
            <w:noProof/>
          </w:rPr>
          <w:t>Figura 26.</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Reporte Estadístico de Solicitudes Página 2.</w:t>
        </w:r>
        <w:r w:rsidR="00601819">
          <w:rPr>
            <w:noProof/>
            <w:webHidden/>
          </w:rPr>
          <w:tab/>
        </w:r>
        <w:r w:rsidR="00601819">
          <w:rPr>
            <w:noProof/>
            <w:webHidden/>
          </w:rPr>
          <w:fldChar w:fldCharType="begin"/>
        </w:r>
        <w:r w:rsidR="00601819">
          <w:rPr>
            <w:noProof/>
            <w:webHidden/>
          </w:rPr>
          <w:instrText xml:space="preserve"> PAGEREF _Toc167190004 \h </w:instrText>
        </w:r>
        <w:r w:rsidR="00601819">
          <w:rPr>
            <w:noProof/>
            <w:webHidden/>
          </w:rPr>
        </w:r>
        <w:r w:rsidR="00601819">
          <w:rPr>
            <w:noProof/>
            <w:webHidden/>
          </w:rPr>
          <w:fldChar w:fldCharType="separate"/>
        </w:r>
        <w:r w:rsidR="00601819">
          <w:rPr>
            <w:noProof/>
            <w:webHidden/>
          </w:rPr>
          <w:t>72</w:t>
        </w:r>
        <w:r w:rsidR="00601819">
          <w:rPr>
            <w:noProof/>
            <w:webHidden/>
          </w:rPr>
          <w:fldChar w:fldCharType="end"/>
        </w:r>
      </w:hyperlink>
    </w:p>
    <w:p w14:paraId="32E713F6" w14:textId="4B8897AB"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05" w:history="1">
        <w:r w:rsidR="00601819" w:rsidRPr="00AB28A7">
          <w:rPr>
            <w:rStyle w:val="Hipervnculo"/>
            <w:noProof/>
          </w:rPr>
          <w:t>Figura 27.</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Error que muestra el sistema al intentar insertar una Publicación Musical mientras aún hay solicitudes ISMN pendientes.</w:t>
        </w:r>
        <w:r w:rsidR="00601819">
          <w:rPr>
            <w:noProof/>
            <w:webHidden/>
          </w:rPr>
          <w:tab/>
        </w:r>
        <w:r w:rsidR="00601819">
          <w:rPr>
            <w:noProof/>
            <w:webHidden/>
          </w:rPr>
          <w:fldChar w:fldCharType="begin"/>
        </w:r>
        <w:r w:rsidR="00601819">
          <w:rPr>
            <w:noProof/>
            <w:webHidden/>
          </w:rPr>
          <w:instrText xml:space="preserve"> PAGEREF _Toc167190005 \h </w:instrText>
        </w:r>
        <w:r w:rsidR="00601819">
          <w:rPr>
            <w:noProof/>
            <w:webHidden/>
          </w:rPr>
        </w:r>
        <w:r w:rsidR="00601819">
          <w:rPr>
            <w:noProof/>
            <w:webHidden/>
          </w:rPr>
          <w:fldChar w:fldCharType="separate"/>
        </w:r>
        <w:r w:rsidR="00601819">
          <w:rPr>
            <w:noProof/>
            <w:webHidden/>
          </w:rPr>
          <w:t>73</w:t>
        </w:r>
        <w:r w:rsidR="00601819">
          <w:rPr>
            <w:noProof/>
            <w:webHidden/>
          </w:rPr>
          <w:fldChar w:fldCharType="end"/>
        </w:r>
      </w:hyperlink>
    </w:p>
    <w:p w14:paraId="65F5851A" w14:textId="0003A5D0" w:rsidR="00601819" w:rsidRDefault="00000000">
      <w:pPr>
        <w:pStyle w:val="TDC1"/>
        <w:tabs>
          <w:tab w:val="left" w:pos="154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06" w:history="1">
        <w:r w:rsidR="00601819" w:rsidRPr="00AB28A7">
          <w:rPr>
            <w:rStyle w:val="Hipervnculo"/>
            <w:noProof/>
          </w:rPr>
          <w:t>Figura 28.</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Error que muestra el sistema al intentar acceder a una URL que no existe en el sistema.</w:t>
        </w:r>
        <w:r w:rsidR="00601819">
          <w:rPr>
            <w:noProof/>
            <w:webHidden/>
          </w:rPr>
          <w:tab/>
        </w:r>
        <w:r w:rsidR="00601819">
          <w:rPr>
            <w:noProof/>
            <w:webHidden/>
          </w:rPr>
          <w:fldChar w:fldCharType="begin"/>
        </w:r>
        <w:r w:rsidR="00601819">
          <w:rPr>
            <w:noProof/>
            <w:webHidden/>
          </w:rPr>
          <w:instrText xml:space="preserve"> PAGEREF _Toc167190006 \h </w:instrText>
        </w:r>
        <w:r w:rsidR="00601819">
          <w:rPr>
            <w:noProof/>
            <w:webHidden/>
          </w:rPr>
        </w:r>
        <w:r w:rsidR="00601819">
          <w:rPr>
            <w:noProof/>
            <w:webHidden/>
          </w:rPr>
          <w:fldChar w:fldCharType="separate"/>
        </w:r>
        <w:r w:rsidR="00601819">
          <w:rPr>
            <w:noProof/>
            <w:webHidden/>
          </w:rPr>
          <w:t>74</w:t>
        </w:r>
        <w:r w:rsidR="00601819">
          <w:rPr>
            <w:noProof/>
            <w:webHidden/>
          </w:rPr>
          <w:fldChar w:fldCharType="end"/>
        </w:r>
      </w:hyperlink>
    </w:p>
    <w:p w14:paraId="17003441" w14:textId="1CFAB64D"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07" w:history="1">
        <w:r w:rsidR="00601819" w:rsidRPr="00AB28A7">
          <w:rPr>
            <w:rStyle w:val="Hipervnculo"/>
            <w:noProof/>
            <w:lang w:val="es-ES"/>
          </w:rPr>
          <w:t>Figura 29.</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Transición del modelo lógico de datos al modelo físico.</w:t>
        </w:r>
        <w:r w:rsidR="00601819">
          <w:rPr>
            <w:noProof/>
            <w:webHidden/>
          </w:rPr>
          <w:tab/>
        </w:r>
        <w:r w:rsidR="00601819">
          <w:rPr>
            <w:noProof/>
            <w:webHidden/>
          </w:rPr>
          <w:fldChar w:fldCharType="begin"/>
        </w:r>
        <w:r w:rsidR="00601819">
          <w:rPr>
            <w:noProof/>
            <w:webHidden/>
          </w:rPr>
          <w:instrText xml:space="preserve"> PAGEREF _Toc167190007 \h </w:instrText>
        </w:r>
        <w:r w:rsidR="00601819">
          <w:rPr>
            <w:noProof/>
            <w:webHidden/>
          </w:rPr>
        </w:r>
        <w:r w:rsidR="00601819">
          <w:rPr>
            <w:noProof/>
            <w:webHidden/>
          </w:rPr>
          <w:fldChar w:fldCharType="separate"/>
        </w:r>
        <w:r w:rsidR="00601819">
          <w:rPr>
            <w:noProof/>
            <w:webHidden/>
          </w:rPr>
          <w:t>75</w:t>
        </w:r>
        <w:r w:rsidR="00601819">
          <w:rPr>
            <w:noProof/>
            <w:webHidden/>
          </w:rPr>
          <w:fldChar w:fldCharType="end"/>
        </w:r>
      </w:hyperlink>
    </w:p>
    <w:p w14:paraId="7DE1541D" w14:textId="71F45039"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08" w:history="1">
        <w:r w:rsidR="00601819" w:rsidRPr="00AB28A7">
          <w:rPr>
            <w:rStyle w:val="Hipervnculo"/>
            <w:noProof/>
          </w:rPr>
          <w:t>Figura 30.</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Modelo lógico de datos.</w:t>
        </w:r>
        <w:r w:rsidR="00601819">
          <w:rPr>
            <w:noProof/>
            <w:webHidden/>
          </w:rPr>
          <w:tab/>
        </w:r>
        <w:r w:rsidR="00601819">
          <w:rPr>
            <w:noProof/>
            <w:webHidden/>
          </w:rPr>
          <w:fldChar w:fldCharType="begin"/>
        </w:r>
        <w:r w:rsidR="00601819">
          <w:rPr>
            <w:noProof/>
            <w:webHidden/>
          </w:rPr>
          <w:instrText xml:space="preserve"> PAGEREF _Toc167190008 \h </w:instrText>
        </w:r>
        <w:r w:rsidR="00601819">
          <w:rPr>
            <w:noProof/>
            <w:webHidden/>
          </w:rPr>
        </w:r>
        <w:r w:rsidR="00601819">
          <w:rPr>
            <w:noProof/>
            <w:webHidden/>
          </w:rPr>
          <w:fldChar w:fldCharType="separate"/>
        </w:r>
        <w:r w:rsidR="00601819">
          <w:rPr>
            <w:noProof/>
            <w:webHidden/>
          </w:rPr>
          <w:t>76</w:t>
        </w:r>
        <w:r w:rsidR="00601819">
          <w:rPr>
            <w:noProof/>
            <w:webHidden/>
          </w:rPr>
          <w:fldChar w:fldCharType="end"/>
        </w:r>
      </w:hyperlink>
    </w:p>
    <w:p w14:paraId="4864C6B5" w14:textId="5681E8DD"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09" w:history="1">
        <w:r w:rsidR="00601819" w:rsidRPr="00AB28A7">
          <w:rPr>
            <w:rStyle w:val="Hipervnculo"/>
            <w:noProof/>
          </w:rPr>
          <w:t>Figura 31.</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Modelo físico de datos.</w:t>
        </w:r>
        <w:r w:rsidR="00601819">
          <w:rPr>
            <w:noProof/>
            <w:webHidden/>
          </w:rPr>
          <w:tab/>
        </w:r>
        <w:r w:rsidR="00601819">
          <w:rPr>
            <w:noProof/>
            <w:webHidden/>
          </w:rPr>
          <w:fldChar w:fldCharType="begin"/>
        </w:r>
        <w:r w:rsidR="00601819">
          <w:rPr>
            <w:noProof/>
            <w:webHidden/>
          </w:rPr>
          <w:instrText xml:space="preserve"> PAGEREF _Toc167190009 \h </w:instrText>
        </w:r>
        <w:r w:rsidR="00601819">
          <w:rPr>
            <w:noProof/>
            <w:webHidden/>
          </w:rPr>
        </w:r>
        <w:r w:rsidR="00601819">
          <w:rPr>
            <w:noProof/>
            <w:webHidden/>
          </w:rPr>
          <w:fldChar w:fldCharType="separate"/>
        </w:r>
        <w:r w:rsidR="00601819">
          <w:rPr>
            <w:noProof/>
            <w:webHidden/>
          </w:rPr>
          <w:t>77</w:t>
        </w:r>
        <w:r w:rsidR="00601819">
          <w:rPr>
            <w:noProof/>
            <w:webHidden/>
          </w:rPr>
          <w:fldChar w:fldCharType="end"/>
        </w:r>
      </w:hyperlink>
    </w:p>
    <w:p w14:paraId="5D27F66D" w14:textId="7FEB2FE6"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10" w:history="1">
        <w:r w:rsidR="00601819" w:rsidRPr="00AB28A7">
          <w:rPr>
            <w:rStyle w:val="Hipervnculo"/>
            <w:noProof/>
            <w:lang w:val="es-ES"/>
          </w:rPr>
          <w:t>Figura 32.</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iagrama de despliegue.</w:t>
        </w:r>
        <w:r w:rsidR="00601819">
          <w:rPr>
            <w:noProof/>
            <w:webHidden/>
          </w:rPr>
          <w:tab/>
        </w:r>
        <w:r w:rsidR="00601819">
          <w:rPr>
            <w:noProof/>
            <w:webHidden/>
          </w:rPr>
          <w:fldChar w:fldCharType="begin"/>
        </w:r>
        <w:r w:rsidR="00601819">
          <w:rPr>
            <w:noProof/>
            <w:webHidden/>
          </w:rPr>
          <w:instrText xml:space="preserve"> PAGEREF _Toc167190010 \h </w:instrText>
        </w:r>
        <w:r w:rsidR="00601819">
          <w:rPr>
            <w:noProof/>
            <w:webHidden/>
          </w:rPr>
        </w:r>
        <w:r w:rsidR="00601819">
          <w:rPr>
            <w:noProof/>
            <w:webHidden/>
          </w:rPr>
          <w:fldChar w:fldCharType="separate"/>
        </w:r>
        <w:r w:rsidR="00601819">
          <w:rPr>
            <w:noProof/>
            <w:webHidden/>
          </w:rPr>
          <w:t>78</w:t>
        </w:r>
        <w:r w:rsidR="00601819">
          <w:rPr>
            <w:noProof/>
            <w:webHidden/>
          </w:rPr>
          <w:fldChar w:fldCharType="end"/>
        </w:r>
      </w:hyperlink>
    </w:p>
    <w:p w14:paraId="6125AA48" w14:textId="5085757F"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11" w:history="1">
        <w:r w:rsidR="00601819" w:rsidRPr="00AB28A7">
          <w:rPr>
            <w:rStyle w:val="Hipervnculo"/>
            <w:noProof/>
          </w:rPr>
          <w:t>Figura 33.</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Colaboración entre los componentes de un MVC.</w:t>
        </w:r>
        <w:r w:rsidR="00601819">
          <w:rPr>
            <w:noProof/>
            <w:webHidden/>
          </w:rPr>
          <w:tab/>
        </w:r>
        <w:r w:rsidR="00601819">
          <w:rPr>
            <w:noProof/>
            <w:webHidden/>
          </w:rPr>
          <w:fldChar w:fldCharType="begin"/>
        </w:r>
        <w:r w:rsidR="00601819">
          <w:rPr>
            <w:noProof/>
            <w:webHidden/>
          </w:rPr>
          <w:instrText xml:space="preserve"> PAGEREF _Toc167190011 \h </w:instrText>
        </w:r>
        <w:r w:rsidR="00601819">
          <w:rPr>
            <w:noProof/>
            <w:webHidden/>
          </w:rPr>
        </w:r>
        <w:r w:rsidR="00601819">
          <w:rPr>
            <w:noProof/>
            <w:webHidden/>
          </w:rPr>
          <w:fldChar w:fldCharType="separate"/>
        </w:r>
        <w:r w:rsidR="00601819">
          <w:rPr>
            <w:noProof/>
            <w:webHidden/>
          </w:rPr>
          <w:t>80</w:t>
        </w:r>
        <w:r w:rsidR="00601819">
          <w:rPr>
            <w:noProof/>
            <w:webHidden/>
          </w:rPr>
          <w:fldChar w:fldCharType="end"/>
        </w:r>
      </w:hyperlink>
    </w:p>
    <w:p w14:paraId="7D028191" w14:textId="36929E68"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12" w:history="1">
        <w:r w:rsidR="00601819" w:rsidRPr="00AB28A7">
          <w:rPr>
            <w:rStyle w:val="Hipervnculo"/>
            <w:noProof/>
          </w:rPr>
          <w:t>Figura 34.</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Django Patrón MTV.</w:t>
        </w:r>
        <w:r w:rsidR="00601819">
          <w:rPr>
            <w:noProof/>
            <w:webHidden/>
          </w:rPr>
          <w:tab/>
        </w:r>
        <w:r w:rsidR="00601819">
          <w:rPr>
            <w:noProof/>
            <w:webHidden/>
          </w:rPr>
          <w:fldChar w:fldCharType="begin"/>
        </w:r>
        <w:r w:rsidR="00601819">
          <w:rPr>
            <w:noProof/>
            <w:webHidden/>
          </w:rPr>
          <w:instrText xml:space="preserve"> PAGEREF _Toc167190012 \h </w:instrText>
        </w:r>
        <w:r w:rsidR="00601819">
          <w:rPr>
            <w:noProof/>
            <w:webHidden/>
          </w:rPr>
        </w:r>
        <w:r w:rsidR="00601819">
          <w:rPr>
            <w:noProof/>
            <w:webHidden/>
          </w:rPr>
          <w:fldChar w:fldCharType="separate"/>
        </w:r>
        <w:r w:rsidR="00601819">
          <w:rPr>
            <w:noProof/>
            <w:webHidden/>
          </w:rPr>
          <w:t>81</w:t>
        </w:r>
        <w:r w:rsidR="00601819">
          <w:rPr>
            <w:noProof/>
            <w:webHidden/>
          </w:rPr>
          <w:fldChar w:fldCharType="end"/>
        </w:r>
      </w:hyperlink>
    </w:p>
    <w:p w14:paraId="643189B7" w14:textId="6BE6EAD7" w:rsidR="00601819" w:rsidRDefault="00000000">
      <w:pPr>
        <w:pStyle w:val="TDC1"/>
        <w:tabs>
          <w:tab w:val="left" w:pos="1320"/>
          <w:tab w:val="right" w:leader="dot" w:pos="8828"/>
        </w:tabs>
        <w:rPr>
          <w:rFonts w:asciiTheme="minorHAnsi" w:eastAsiaTheme="minorEastAsia" w:hAnsiTheme="minorHAnsi" w:cstheme="minorBidi"/>
          <w:noProof/>
          <w:kern w:val="2"/>
          <w:sz w:val="22"/>
          <w:szCs w:val="22"/>
          <w:lang w:eastAsia="es-MX"/>
          <w14:ligatures w14:val="standardContextual"/>
        </w:rPr>
      </w:pPr>
      <w:hyperlink w:anchor="_Toc167190013" w:history="1">
        <w:r w:rsidR="00601819" w:rsidRPr="00AB28A7">
          <w:rPr>
            <w:rStyle w:val="Hipervnculo"/>
            <w:noProof/>
            <w:lang w:val="es-ES"/>
          </w:rPr>
          <w:t>Figura 35.</w:t>
        </w:r>
        <w:r w:rsidR="00601819">
          <w:rPr>
            <w:rFonts w:asciiTheme="minorHAnsi" w:eastAsiaTheme="minorEastAsia" w:hAnsiTheme="minorHAnsi" w:cstheme="minorBidi"/>
            <w:noProof/>
            <w:kern w:val="2"/>
            <w:sz w:val="22"/>
            <w:szCs w:val="22"/>
            <w:lang w:eastAsia="es-MX"/>
            <w14:ligatures w14:val="standardContextual"/>
          </w:rPr>
          <w:tab/>
        </w:r>
        <w:r w:rsidR="00601819" w:rsidRPr="00AB28A7">
          <w:rPr>
            <w:rStyle w:val="Hipervnculo"/>
            <w:noProof/>
          </w:rPr>
          <w:t>Estructuración</w:t>
        </w:r>
        <w:r w:rsidR="00601819" w:rsidRPr="00AB28A7">
          <w:rPr>
            <w:rStyle w:val="Hipervnculo"/>
            <w:noProof/>
            <w:lang w:val="es-ES"/>
          </w:rPr>
          <w:t xml:space="preserve"> en capas.</w:t>
        </w:r>
        <w:r w:rsidR="00601819">
          <w:rPr>
            <w:noProof/>
            <w:webHidden/>
          </w:rPr>
          <w:tab/>
        </w:r>
        <w:r w:rsidR="00601819">
          <w:rPr>
            <w:noProof/>
            <w:webHidden/>
          </w:rPr>
          <w:fldChar w:fldCharType="begin"/>
        </w:r>
        <w:r w:rsidR="00601819">
          <w:rPr>
            <w:noProof/>
            <w:webHidden/>
          </w:rPr>
          <w:instrText xml:space="preserve"> PAGEREF _Toc167190013 \h </w:instrText>
        </w:r>
        <w:r w:rsidR="00601819">
          <w:rPr>
            <w:noProof/>
            <w:webHidden/>
          </w:rPr>
        </w:r>
        <w:r w:rsidR="00601819">
          <w:rPr>
            <w:noProof/>
            <w:webHidden/>
          </w:rPr>
          <w:fldChar w:fldCharType="separate"/>
        </w:r>
        <w:r w:rsidR="00601819">
          <w:rPr>
            <w:noProof/>
            <w:webHidden/>
          </w:rPr>
          <w:t>84</w:t>
        </w:r>
        <w:r w:rsidR="00601819">
          <w:rPr>
            <w:noProof/>
            <w:webHidden/>
          </w:rPr>
          <w:fldChar w:fldCharType="end"/>
        </w:r>
      </w:hyperlink>
    </w:p>
    <w:p w14:paraId="1A15F75D" w14:textId="5B7D1D00" w:rsidR="004833AC" w:rsidRPr="004833AC" w:rsidRDefault="00601819" w:rsidP="004833AC">
      <w:pPr>
        <w:rPr>
          <w:rFonts w:asciiTheme="minorHAnsi" w:eastAsiaTheme="minorEastAsia" w:hAnsiTheme="minorHAnsi" w:cstheme="minorBidi"/>
          <w:noProof/>
          <w:sz w:val="22"/>
          <w:szCs w:val="22"/>
          <w:lang w:eastAsia="es-MX"/>
        </w:rPr>
      </w:pPr>
      <w:r>
        <w:rPr>
          <w:rFonts w:asciiTheme="minorHAnsi" w:eastAsiaTheme="minorEastAsia" w:hAnsiTheme="minorHAnsi" w:cstheme="minorBidi"/>
          <w:noProof/>
          <w:sz w:val="22"/>
          <w:szCs w:val="22"/>
          <w:lang w:eastAsia="es-MX"/>
        </w:rPr>
        <w:fldChar w:fldCharType="end"/>
      </w:r>
    </w:p>
    <w:p w14:paraId="43A643EF" w14:textId="0CEFBF0D" w:rsidR="00D56F4C" w:rsidRPr="004833AC" w:rsidRDefault="00D56F4C" w:rsidP="004833AC">
      <w:pPr>
        <w:pStyle w:val="Tabladeilustraciones"/>
        <w:tabs>
          <w:tab w:val="right" w:leader="dot" w:pos="8828"/>
        </w:tabs>
        <w:rPr>
          <w:rFonts w:asciiTheme="minorHAnsi" w:eastAsiaTheme="minorEastAsia" w:hAnsiTheme="minorHAnsi" w:cstheme="minorBidi"/>
          <w:noProof/>
          <w:sz w:val="22"/>
          <w:szCs w:val="22"/>
          <w:lang w:eastAsia="es-MX"/>
        </w:rPr>
      </w:pPr>
    </w:p>
    <w:p w14:paraId="6FED4F28" w14:textId="7E029D80" w:rsidR="00D56F4C" w:rsidRDefault="00D56F4C" w:rsidP="00D56F4C"/>
    <w:p w14:paraId="45612DF6" w14:textId="3F79A1A6" w:rsidR="00D56F4C" w:rsidRDefault="00D56F4C" w:rsidP="00D56F4C"/>
    <w:p w14:paraId="48AA539E" w14:textId="77777777" w:rsidR="00D56F4C" w:rsidRDefault="00D56F4C" w:rsidP="006270A9">
      <w:pPr>
        <w:pStyle w:val="Ttulo1"/>
        <w:rPr>
          <w:rFonts w:ascii="Arial" w:hAnsi="Arial" w:cs="Arial"/>
          <w:b/>
          <w:bCs/>
          <w:color w:val="44546A" w:themeColor="text2"/>
          <w:sz w:val="28"/>
          <w:szCs w:val="28"/>
        </w:rPr>
        <w:sectPr w:rsidR="00D56F4C" w:rsidSect="0037242F">
          <w:footerReference w:type="default" r:id="rId17"/>
          <w:pgSz w:w="12240" w:h="15840"/>
          <w:pgMar w:top="1418" w:right="1701" w:bottom="1418" w:left="1701" w:header="709" w:footer="709" w:gutter="0"/>
          <w:cols w:space="708"/>
          <w:docGrid w:linePitch="360"/>
        </w:sectPr>
      </w:pPr>
    </w:p>
    <w:p w14:paraId="1D4DC3A7" w14:textId="491B9F36" w:rsidR="00E304B7" w:rsidRPr="00215629" w:rsidRDefault="00FC47AA" w:rsidP="00F97EE5">
      <w:pPr>
        <w:pStyle w:val="Ttulo1"/>
        <w:rPr>
          <w:rFonts w:ascii="Arial" w:hAnsi="Arial" w:cs="Arial"/>
          <w:b/>
          <w:bCs/>
          <w:color w:val="44546A" w:themeColor="text2"/>
          <w:sz w:val="28"/>
          <w:szCs w:val="28"/>
        </w:rPr>
      </w:pPr>
      <w:bookmarkStart w:id="2" w:name="_Toc167378056"/>
      <w:bookmarkStart w:id="3" w:name="_Toc167378318"/>
      <w:r>
        <w:rPr>
          <w:rFonts w:ascii="Arial" w:hAnsi="Arial" w:cs="Arial"/>
          <w:b/>
          <w:bCs/>
          <w:color w:val="44546A" w:themeColor="text2"/>
          <w:sz w:val="28"/>
          <w:szCs w:val="28"/>
        </w:rPr>
        <w:lastRenderedPageBreak/>
        <w:t>Introducción</w:t>
      </w:r>
      <w:bookmarkEnd w:id="2"/>
      <w:bookmarkEnd w:id="3"/>
    </w:p>
    <w:p w14:paraId="7DAF38D6" w14:textId="6A66D4FE" w:rsidR="00E304B7" w:rsidRPr="004758E8" w:rsidRDefault="00F97EE5" w:rsidP="00F97EE5">
      <w:pPr>
        <w:pStyle w:val="Ttulo2"/>
        <w:rPr>
          <w:rFonts w:ascii="Arial" w:eastAsiaTheme="minorHAnsi" w:hAnsi="Arial" w:cs="Arial"/>
          <w:sz w:val="24"/>
          <w:szCs w:val="24"/>
        </w:rPr>
      </w:pPr>
      <w:bookmarkStart w:id="4" w:name="_Toc167378057"/>
      <w:bookmarkStart w:id="5" w:name="_Toc167378319"/>
      <w:r>
        <w:rPr>
          <w:rFonts w:ascii="Arial" w:eastAsiaTheme="minorHAnsi" w:hAnsi="Arial" w:cs="Arial"/>
          <w:sz w:val="24"/>
          <w:szCs w:val="24"/>
        </w:rPr>
        <w:t>Antecedentes</w:t>
      </w:r>
      <w:bookmarkEnd w:id="4"/>
      <w:bookmarkEnd w:id="5"/>
    </w:p>
    <w:p w14:paraId="00F1EBE9" w14:textId="245A31BF" w:rsidR="00783206" w:rsidRDefault="00783206" w:rsidP="00783206">
      <w:r w:rsidRPr="008907DF">
        <w:t>El International Standard Music Number</w:t>
      </w:r>
      <w:r w:rsidR="005A1F7F">
        <w:t xml:space="preserve"> o</w:t>
      </w:r>
      <w:r w:rsidRPr="008907DF">
        <w:t xml:space="preserve"> Número Internacional Normalizado para la Música</w:t>
      </w:r>
      <w:r w:rsidR="005A1F7F">
        <w:t xml:space="preserve"> </w:t>
      </w:r>
      <w:r w:rsidRPr="008907DF">
        <w:t>(Música escrita o Música impresa)</w:t>
      </w:r>
      <w:r w:rsidR="005A1F7F">
        <w:t>, en lo adelante</w:t>
      </w:r>
      <w:r w:rsidR="00CD5A1A">
        <w:t xml:space="preserve"> ISMN</w:t>
      </w:r>
      <w:r w:rsidR="005A1F7F">
        <w:t xml:space="preserve"> por sus siglas en inglé</w:t>
      </w:r>
      <w:r w:rsidR="00CD5A1A">
        <w:t>s,</w:t>
      </w:r>
      <w:r w:rsidRPr="008907DF">
        <w:t xml:space="preserve"> ha sido bastante exitoso durante los </w:t>
      </w:r>
      <w:r w:rsidR="001F7376">
        <w:t xml:space="preserve">más de treinta </w:t>
      </w:r>
      <w:r w:rsidRPr="008907DF">
        <w:t xml:space="preserve">años de su existencia. Actualmente </w:t>
      </w:r>
      <w:r w:rsidR="0010129D">
        <w:t>sesenta</w:t>
      </w:r>
      <w:r>
        <w:t xml:space="preserve"> y </w:t>
      </w:r>
      <w:r w:rsidR="0010129D">
        <w:t>cinco</w:t>
      </w:r>
      <w:r w:rsidRPr="008907DF">
        <w:t xml:space="preserve"> agencias ISMN son miembros activos del sistema como representantes de países y de regiones</w:t>
      </w:r>
      <w:r>
        <w:t>.</w:t>
      </w:r>
      <w:r w:rsidR="0010129D">
        <w:fldChar w:fldCharType="begin"/>
      </w:r>
      <w:r w:rsidR="0010129D">
        <w:instrText xml:space="preserve"> ADDIN ZOTERO_ITEM CSL_CITATION {"citationID":"EXF5Hrac","properties":{"formattedCitation":"[1]","plainCitation":"[1]","noteIndex":0},"citationItems":[{"id":156,"uris":["http://zotero.org/users/local/dfJLkpsp/items/XJLF5YFU"],"itemData":{"id":156,"type":"webpage","title":"International ISMN Agency","URL":"https://www.ismn-international.org/agency","accessed":{"date-parts":[["2024",5,15]]}}}],"schema":"https://github.com/citation-style-language/schema/raw/master/csl-citation.json"} </w:instrText>
      </w:r>
      <w:r w:rsidR="0010129D">
        <w:fldChar w:fldCharType="separate"/>
      </w:r>
      <w:r w:rsidR="0010129D" w:rsidRPr="0010129D">
        <w:t>[1]</w:t>
      </w:r>
      <w:r w:rsidR="0010129D">
        <w:fldChar w:fldCharType="end"/>
      </w:r>
    </w:p>
    <w:p w14:paraId="5BF40B82" w14:textId="06176530" w:rsidR="00783206" w:rsidRDefault="00783206" w:rsidP="00783206">
      <w:r w:rsidRPr="007F317B">
        <w:t>Sería deseable que se desarrollaran más aplicaciones del ISMN en la industria de la música</w:t>
      </w:r>
      <w:r>
        <w:t xml:space="preserve"> ya que l</w:t>
      </w:r>
      <w:r w:rsidRPr="007F317B">
        <w:t>a globalización se refleja hoy en día, a través del crecimiento de los proveedores en Internet, quienes ofrecen gran cantidad de partituras y así reducen la brecha entre los países tradicionales productores de música y los amantes de la música en todo el mundo.  El ISMN es el identificador ideal para este material en Internet, en virtud de ser compatible con los sistemas de identificación más especializados</w:t>
      </w:r>
      <w:r w:rsidR="0010129D">
        <w:t xml:space="preserve"> y aprobado por </w:t>
      </w:r>
      <w:r w:rsidR="0010129D">
        <w:rPr>
          <w:color w:val="202122"/>
          <w:shd w:val="clear" w:color="auto" w:fill="FFFFFF"/>
        </w:rPr>
        <w:t xml:space="preserve">la ISO TC 46/SC 9 </w:t>
      </w:r>
      <w:r w:rsidR="008500DC">
        <w:fldChar w:fldCharType="begin"/>
      </w:r>
      <w:r w:rsidR="0010129D">
        <w:instrText xml:space="preserve"> ADDIN ZOTERO_ITEM CSL_CITATION {"citationID":"h9NgMjDs","properties":{"formattedCitation":"[2]","plainCitation":"[2]","noteIndex":0},"citationItems":[{"id":3,"uris":["http://zotero.org/users/local/dfJLkpsp/items/8F9Z4MHR"],"itemData":{"id":3,"type":"article-journal","language":"es","source":"Zotero","title":"Manual del Usuario Edición en español 2013","author":[{"family":"Coscia","given":"Jorge"},{"family":"González","given":"Horacio"},{"family":"Escalada","given":"Estela"}]}}],"schema":"https://github.com/citation-style-language/schema/raw/master/csl-citation.json"} </w:instrText>
      </w:r>
      <w:r w:rsidR="008500DC">
        <w:fldChar w:fldCharType="separate"/>
      </w:r>
      <w:r w:rsidR="0010129D" w:rsidRPr="0010129D">
        <w:rPr>
          <w:rFonts w:ascii="Calibri" w:hAnsi="Calibri" w:cs="Calibri"/>
        </w:rPr>
        <w:t>[2]</w:t>
      </w:r>
      <w:r w:rsidR="008500DC">
        <w:fldChar w:fldCharType="end"/>
      </w:r>
      <w:r w:rsidR="00477EBB">
        <w:t>.</w:t>
      </w:r>
    </w:p>
    <w:p w14:paraId="3C6A529A" w14:textId="33333405" w:rsidR="00783206" w:rsidRDefault="00783206" w:rsidP="00783206">
      <w:pPr>
        <w:rPr>
          <w:lang w:val="es-ES"/>
        </w:rPr>
      </w:pPr>
      <w:r w:rsidRPr="00AA73E1">
        <w:rPr>
          <w:lang w:val="es-ES"/>
        </w:rPr>
        <w:t>La aplicación de este estándar no era objet</w:t>
      </w:r>
      <w:r w:rsidR="0010129D">
        <w:rPr>
          <w:lang w:val="es-ES"/>
        </w:rPr>
        <w:t>ivo</w:t>
      </w:r>
      <w:r w:rsidRPr="00AA73E1">
        <w:rPr>
          <w:lang w:val="es-ES"/>
        </w:rPr>
        <w:t xml:space="preserve"> en Cuba, pero </w:t>
      </w:r>
      <w:r w:rsidR="0010129D">
        <w:rPr>
          <w:lang w:val="es-ES"/>
        </w:rPr>
        <w:t xml:space="preserve">durante </w:t>
      </w:r>
      <w:r w:rsidRPr="00AA73E1">
        <w:rPr>
          <w:lang w:val="es-ES"/>
        </w:rPr>
        <w:t>e</w:t>
      </w:r>
      <w:r w:rsidR="0010129D">
        <w:rPr>
          <w:lang w:val="es-ES"/>
        </w:rPr>
        <w:t>l</w:t>
      </w:r>
      <w:r w:rsidRPr="00AA73E1">
        <w:rPr>
          <w:lang w:val="es-ES"/>
        </w:rPr>
        <w:t xml:space="preserve"> curso</w:t>
      </w:r>
      <w:r w:rsidR="0010129D">
        <w:rPr>
          <w:lang w:val="es-ES"/>
        </w:rPr>
        <w:t xml:space="preserve"> del año 2021</w:t>
      </w:r>
      <w:r w:rsidR="00E52946">
        <w:rPr>
          <w:lang w:val="es-ES"/>
        </w:rPr>
        <w:t xml:space="preserve"> ante un crecimiento en los registros de la música notada por la Cámara del Libro y llegar a almacenar más de cuatrocientas publicaciones musicales ese año,</w:t>
      </w:r>
      <w:r w:rsidRPr="00AA73E1">
        <w:rPr>
          <w:lang w:val="es-ES"/>
        </w:rPr>
        <w:t xml:space="preserve"> </w:t>
      </w:r>
      <w:r w:rsidR="00E52946">
        <w:rPr>
          <w:lang w:val="es-ES"/>
        </w:rPr>
        <w:t>el país solicita ser</w:t>
      </w:r>
      <w:r w:rsidRPr="00AA73E1">
        <w:rPr>
          <w:lang w:val="es-ES"/>
        </w:rPr>
        <w:t xml:space="preserve"> miembro de la Agencia Internacional del ISMN y por tanto se ha venido preparando metodológicamente y técnicamente para implementar su uso</w:t>
      </w:r>
      <w:r>
        <w:rPr>
          <w:lang w:val="es-ES"/>
        </w:rPr>
        <w:t xml:space="preserve">, </w:t>
      </w:r>
      <w:r>
        <w:rPr>
          <w:shd w:val="clear" w:color="auto" w:fill="FFFFFF"/>
        </w:rPr>
        <w:t>esto</w:t>
      </w:r>
      <w:r w:rsidRPr="003969C5">
        <w:rPr>
          <w:shd w:val="clear" w:color="auto" w:fill="FFFFFF"/>
        </w:rPr>
        <w:t xml:space="preserve"> permitirá tener un registro sistemático de información estadística, año a año, con las piezas musicales inscrita</w:t>
      </w:r>
      <w:r w:rsidR="00CD5A1A">
        <w:rPr>
          <w:shd w:val="clear" w:color="auto" w:fill="FFFFFF"/>
        </w:rPr>
        <w:t>s</w:t>
      </w:r>
      <w:r w:rsidRPr="003969C5">
        <w:rPr>
          <w:shd w:val="clear" w:color="auto" w:fill="FFFFFF"/>
        </w:rPr>
        <w:t xml:space="preserve"> por las empresas y editoriales. </w:t>
      </w:r>
      <w:r>
        <w:rPr>
          <w:lang w:val="es-ES"/>
        </w:rPr>
        <w:t xml:space="preserve"> </w:t>
      </w:r>
    </w:p>
    <w:p w14:paraId="55EFBD67" w14:textId="7437C92F" w:rsidR="00783206" w:rsidRPr="00EF0B8E" w:rsidRDefault="00783206" w:rsidP="00783206">
      <w:pPr>
        <w:rPr>
          <w:shd w:val="clear" w:color="auto" w:fill="FFFFFF"/>
        </w:rPr>
      </w:pPr>
      <w:r w:rsidRPr="003969C5">
        <w:rPr>
          <w:shd w:val="clear" w:color="auto" w:fill="FFFFFF"/>
        </w:rPr>
        <w:t>En este nuevo año 202</w:t>
      </w:r>
      <w:r w:rsidR="00E52946">
        <w:rPr>
          <w:shd w:val="clear" w:color="auto" w:fill="FFFFFF"/>
        </w:rPr>
        <w:t>4</w:t>
      </w:r>
      <w:r w:rsidRPr="003969C5">
        <w:rPr>
          <w:shd w:val="clear" w:color="auto" w:fill="FFFFFF"/>
        </w:rPr>
        <w:t xml:space="preserve"> e</w:t>
      </w:r>
      <w:r>
        <w:rPr>
          <w:shd w:val="clear" w:color="auto" w:fill="FFFFFF"/>
        </w:rPr>
        <w:t>stán</w:t>
      </w:r>
      <w:r w:rsidRPr="003969C5">
        <w:rPr>
          <w:shd w:val="clear" w:color="auto" w:fill="FFFFFF"/>
        </w:rPr>
        <w:t xml:space="preserve"> registradas</w:t>
      </w:r>
      <w:r>
        <w:rPr>
          <w:shd w:val="clear" w:color="auto" w:fill="FFFFFF"/>
        </w:rPr>
        <w:t xml:space="preserve"> en </w:t>
      </w:r>
      <w:r w:rsidR="00E52946">
        <w:rPr>
          <w:shd w:val="clear" w:color="auto" w:fill="FFFFFF"/>
        </w:rPr>
        <w:t>la Cámara Cubana del Libro</w:t>
      </w:r>
      <w:r w:rsidRPr="003969C5">
        <w:rPr>
          <w:shd w:val="clear" w:color="auto" w:fill="FFFFFF"/>
        </w:rPr>
        <w:t xml:space="preserve"> </w:t>
      </w:r>
      <w:r>
        <w:rPr>
          <w:shd w:val="clear" w:color="auto" w:fill="FFFFFF"/>
        </w:rPr>
        <w:t>noventa</w:t>
      </w:r>
      <w:r w:rsidRPr="003969C5">
        <w:rPr>
          <w:shd w:val="clear" w:color="auto" w:fill="FFFFFF"/>
        </w:rPr>
        <w:t xml:space="preserve"> </w:t>
      </w:r>
      <w:r>
        <w:rPr>
          <w:shd w:val="clear" w:color="auto" w:fill="FFFFFF"/>
        </w:rPr>
        <w:t xml:space="preserve">empresas </w:t>
      </w:r>
      <w:r w:rsidRPr="003969C5">
        <w:rPr>
          <w:shd w:val="clear" w:color="auto" w:fill="FFFFFF"/>
        </w:rPr>
        <w:t>de</w:t>
      </w:r>
      <w:r>
        <w:rPr>
          <w:shd w:val="clear" w:color="auto" w:fill="FFFFFF"/>
        </w:rPr>
        <w:t xml:space="preserve"> grabaciones y ediciones musicales de las cuales</w:t>
      </w:r>
      <w:r w:rsidRPr="003969C5">
        <w:rPr>
          <w:shd w:val="clear" w:color="auto" w:fill="FFFFFF"/>
        </w:rPr>
        <w:t xml:space="preserve"> existen </w:t>
      </w:r>
      <w:r>
        <w:rPr>
          <w:shd w:val="clear" w:color="auto" w:fill="FFFFFF"/>
        </w:rPr>
        <w:t>setenta</w:t>
      </w:r>
      <w:r w:rsidRPr="003969C5">
        <w:rPr>
          <w:shd w:val="clear" w:color="auto" w:fill="FFFFFF"/>
        </w:rPr>
        <w:t xml:space="preserve"> publicando anualmente de manera activa</w:t>
      </w:r>
      <w:r>
        <w:rPr>
          <w:shd w:val="clear" w:color="auto" w:fill="FFFFFF"/>
        </w:rPr>
        <w:t xml:space="preserve">, con alrededor de cinco mil editores, compositores y asociados en todo el país y alrededor de </w:t>
      </w:r>
      <w:r w:rsidR="00E52946">
        <w:rPr>
          <w:shd w:val="clear" w:color="auto" w:fill="FFFFFF"/>
        </w:rPr>
        <w:t xml:space="preserve">diez </w:t>
      </w:r>
      <w:r>
        <w:rPr>
          <w:shd w:val="clear" w:color="auto" w:fill="FFFFFF"/>
        </w:rPr>
        <w:t xml:space="preserve">mil números musicales archivados y un promedio de </w:t>
      </w:r>
      <w:r w:rsidR="00CD5A1A">
        <w:rPr>
          <w:shd w:val="clear" w:color="auto" w:fill="FFFFFF"/>
        </w:rPr>
        <w:t xml:space="preserve">varios cientos de </w:t>
      </w:r>
      <w:r>
        <w:rPr>
          <w:shd w:val="clear" w:color="auto" w:fill="FFFFFF"/>
        </w:rPr>
        <w:t xml:space="preserve">nuevas piezas por año entre partituras, partituras de estudio y vocales, libretos, publicaciones electrónicas, antologías, microformas, Brailles, entre otras. Estos datos </w:t>
      </w:r>
      <w:r w:rsidR="00153E20">
        <w:rPr>
          <w:shd w:val="clear" w:color="auto" w:fill="FFFFFF"/>
        </w:rPr>
        <w:t xml:space="preserve">representan </w:t>
      </w:r>
      <w:r w:rsidR="00BD3F70">
        <w:rPr>
          <w:shd w:val="clear" w:color="auto" w:fill="FFFFFF"/>
        </w:rPr>
        <w:t>inconvenientes para</w:t>
      </w:r>
      <w:r>
        <w:rPr>
          <w:shd w:val="clear" w:color="auto" w:fill="FFFFFF"/>
        </w:rPr>
        <w:t xml:space="preserve"> un manejo rápido y efectivo de la información mediante la </w:t>
      </w:r>
      <w:r>
        <w:rPr>
          <w:shd w:val="clear" w:color="auto" w:fill="FFFFFF"/>
        </w:rPr>
        <w:lastRenderedPageBreak/>
        <w:t xml:space="preserve">realización manual de procesos importantes </w:t>
      </w:r>
      <w:r w:rsidR="0046025F">
        <w:rPr>
          <w:shd w:val="clear" w:color="auto" w:fill="FFFFFF"/>
        </w:rPr>
        <w:t xml:space="preserve">para las editoriales y </w:t>
      </w:r>
      <w:r w:rsidR="00326F4A">
        <w:rPr>
          <w:shd w:val="clear" w:color="auto" w:fill="FFFFFF"/>
        </w:rPr>
        <w:t>editores</w:t>
      </w:r>
      <w:r w:rsidR="0046025F">
        <w:rPr>
          <w:shd w:val="clear" w:color="auto" w:fill="FFFFFF"/>
        </w:rPr>
        <w:t xml:space="preserve"> independientes</w:t>
      </w:r>
      <w:r>
        <w:rPr>
          <w:shd w:val="clear" w:color="auto" w:fill="FFFFFF"/>
        </w:rPr>
        <w:t>, como pueden ser</w:t>
      </w:r>
      <w:r w:rsidRPr="00EF0B8E">
        <w:rPr>
          <w:shd w:val="clear" w:color="auto" w:fill="FFFFFF"/>
        </w:rPr>
        <w:t>:</w:t>
      </w:r>
    </w:p>
    <w:p w14:paraId="694201FD" w14:textId="77777777" w:rsidR="00783206" w:rsidRDefault="00783206" w:rsidP="00783206">
      <w:pPr>
        <w:pStyle w:val="Prrafodelista"/>
        <w:numPr>
          <w:ilvl w:val="0"/>
          <w:numId w:val="1"/>
        </w:numPr>
      </w:pPr>
      <w:r>
        <w:t>I</w:t>
      </w:r>
      <w:r w:rsidRPr="000D7595">
        <w:t>dentificación única para publicaciones de música impresa</w:t>
      </w:r>
      <w:r>
        <w:t>.</w:t>
      </w:r>
    </w:p>
    <w:p w14:paraId="2453447E" w14:textId="77777777" w:rsidR="00783206" w:rsidRDefault="00783206" w:rsidP="00783206">
      <w:pPr>
        <w:pStyle w:val="Prrafodelista"/>
        <w:numPr>
          <w:ilvl w:val="0"/>
          <w:numId w:val="1"/>
        </w:numPr>
      </w:pPr>
      <w:r>
        <w:t>P</w:t>
      </w:r>
      <w:r w:rsidRPr="000D7595">
        <w:t>edidos y distribución de publicaciones</w:t>
      </w:r>
      <w:r>
        <w:t>.</w:t>
      </w:r>
    </w:p>
    <w:p w14:paraId="297759BC" w14:textId="77777777" w:rsidR="00783206" w:rsidRDefault="00783206" w:rsidP="00783206">
      <w:pPr>
        <w:pStyle w:val="Prrafodelista"/>
        <w:numPr>
          <w:ilvl w:val="0"/>
          <w:numId w:val="1"/>
        </w:numPr>
      </w:pPr>
      <w:r>
        <w:t>C</w:t>
      </w:r>
      <w:r w:rsidRPr="000D7595">
        <w:t>ontabilidad y procesamiento</w:t>
      </w:r>
      <w:r>
        <w:t>s</w:t>
      </w:r>
      <w:r w:rsidRPr="000D7595">
        <w:t xml:space="preserve"> </w:t>
      </w:r>
      <w:r>
        <w:t>ágiles.</w:t>
      </w:r>
      <w:r w:rsidRPr="000D7595">
        <w:t xml:space="preserve"> </w:t>
      </w:r>
    </w:p>
    <w:p w14:paraId="62BA5178" w14:textId="77777777" w:rsidR="00783206" w:rsidRDefault="00783206" w:rsidP="00783206">
      <w:pPr>
        <w:pStyle w:val="Prrafodelista"/>
        <w:numPr>
          <w:ilvl w:val="0"/>
          <w:numId w:val="1"/>
        </w:numPr>
      </w:pPr>
      <w:r>
        <w:t>L</w:t>
      </w:r>
      <w:r w:rsidRPr="000D7595">
        <w:t>a compilación de directorios (música impresa)</w:t>
      </w:r>
      <w:r>
        <w:t>.</w:t>
      </w:r>
    </w:p>
    <w:p w14:paraId="20D45012" w14:textId="52F83EFF" w:rsidR="00783206" w:rsidRDefault="00783206" w:rsidP="00783206">
      <w:pPr>
        <w:pStyle w:val="Prrafodelista"/>
        <w:numPr>
          <w:ilvl w:val="0"/>
          <w:numId w:val="1"/>
        </w:numPr>
      </w:pPr>
      <w:r>
        <w:t>Creación y asignación</w:t>
      </w:r>
      <w:r w:rsidRPr="000D7595">
        <w:t xml:space="preserve"> de código</w:t>
      </w:r>
      <w:r>
        <w:t>s</w:t>
      </w:r>
      <w:r w:rsidRPr="000D7595">
        <w:t xml:space="preserve"> de barra</w:t>
      </w:r>
      <w:r>
        <w:t>s</w:t>
      </w:r>
      <w:r w:rsidR="00E52946">
        <w:t xml:space="preserve"> </w:t>
      </w:r>
      <w:r w:rsidR="0046025F">
        <w:t xml:space="preserve">o </w:t>
      </w:r>
      <w:r>
        <w:rPr>
          <w:lang w:val="es-ES"/>
        </w:rPr>
        <w:t>códigos QR a las publicaciones musicales.</w:t>
      </w:r>
      <w:r w:rsidRPr="000D7595">
        <w:t xml:space="preserve"> </w:t>
      </w:r>
    </w:p>
    <w:p w14:paraId="0C109676" w14:textId="77777777" w:rsidR="00783206" w:rsidRDefault="00783206" w:rsidP="00783206">
      <w:pPr>
        <w:pStyle w:val="Prrafodelista"/>
        <w:numPr>
          <w:ilvl w:val="0"/>
          <w:numId w:val="1"/>
        </w:numPr>
      </w:pPr>
      <w:r>
        <w:t>Facturación de contratos.</w:t>
      </w:r>
    </w:p>
    <w:p w14:paraId="7368F120" w14:textId="77777777" w:rsidR="00783206" w:rsidRDefault="00783206" w:rsidP="00783206">
      <w:pPr>
        <w:pStyle w:val="Prrafodelista"/>
        <w:numPr>
          <w:ilvl w:val="0"/>
          <w:numId w:val="1"/>
        </w:numPr>
      </w:pPr>
      <w:r>
        <w:t>G</w:t>
      </w:r>
      <w:r w:rsidRPr="000D7595">
        <w:t xml:space="preserve">estión de derechos </w:t>
      </w:r>
      <w:r>
        <w:t>de autor.</w:t>
      </w:r>
      <w:r w:rsidRPr="000D7595">
        <w:t xml:space="preserve"> </w:t>
      </w:r>
    </w:p>
    <w:p w14:paraId="1BF744AD" w14:textId="77777777" w:rsidR="00783206" w:rsidRDefault="00783206" w:rsidP="00783206">
      <w:pPr>
        <w:pStyle w:val="Prrafodelista"/>
        <w:numPr>
          <w:ilvl w:val="0"/>
          <w:numId w:val="1"/>
        </w:numPr>
      </w:pPr>
      <w:r>
        <w:t>C</w:t>
      </w:r>
      <w:r w:rsidRPr="000D7595">
        <w:t>atalogación por copia en las bibliotecas</w:t>
      </w:r>
      <w:r>
        <w:t>.</w:t>
      </w:r>
    </w:p>
    <w:p w14:paraId="7812519F" w14:textId="77777777" w:rsidR="00783206" w:rsidRDefault="00783206" w:rsidP="00783206">
      <w:pPr>
        <w:pStyle w:val="Prrafodelista"/>
        <w:numPr>
          <w:ilvl w:val="0"/>
          <w:numId w:val="1"/>
        </w:numPr>
      </w:pPr>
      <w:r>
        <w:t>C</w:t>
      </w:r>
      <w:r w:rsidRPr="000D7595">
        <w:t>ompilación de estadísticas actualizadas</w:t>
      </w:r>
      <w:r>
        <w:t>.</w:t>
      </w:r>
      <w:r w:rsidRPr="000D7595">
        <w:t xml:space="preserve"> </w:t>
      </w:r>
    </w:p>
    <w:p w14:paraId="71D24A7A" w14:textId="77777777" w:rsidR="00783206" w:rsidRDefault="00783206" w:rsidP="00783206">
      <w:pPr>
        <w:pStyle w:val="Prrafodelista"/>
        <w:numPr>
          <w:ilvl w:val="0"/>
          <w:numId w:val="1"/>
        </w:numPr>
      </w:pPr>
      <w:r>
        <w:t>A</w:t>
      </w:r>
      <w:r w:rsidRPr="000D7595">
        <w:t>dministración a nivel nacional del derecho de préstamo público</w:t>
      </w:r>
      <w:r>
        <w:t>.</w:t>
      </w:r>
    </w:p>
    <w:p w14:paraId="2B802521" w14:textId="77777777" w:rsidR="00783206" w:rsidRDefault="00783206" w:rsidP="00783206">
      <w:pPr>
        <w:pStyle w:val="Prrafodelista"/>
        <w:numPr>
          <w:ilvl w:val="0"/>
          <w:numId w:val="1"/>
        </w:numPr>
      </w:pPr>
      <w:r>
        <w:t>E</w:t>
      </w:r>
      <w:r w:rsidRPr="000D7595">
        <w:t>nlaces con estándares relacionados</w:t>
      </w:r>
      <w:r>
        <w:t>.</w:t>
      </w:r>
    </w:p>
    <w:p w14:paraId="1456BFEA" w14:textId="2B85972C" w:rsidR="00812786" w:rsidRPr="00812786" w:rsidRDefault="00812786" w:rsidP="006270A9">
      <w:pPr>
        <w:pStyle w:val="Ttulo3"/>
        <w:rPr>
          <w:rFonts w:ascii="Arial" w:hAnsi="Arial" w:cs="Arial"/>
          <w:lang w:val="es-ES"/>
        </w:rPr>
      </w:pPr>
      <w:bookmarkStart w:id="6" w:name="_Toc167378058"/>
      <w:bookmarkStart w:id="7" w:name="_Toc167378320"/>
      <w:r w:rsidRPr="00812786">
        <w:rPr>
          <w:rFonts w:ascii="Arial" w:hAnsi="Arial" w:cs="Arial"/>
          <w:lang w:val="es-ES"/>
        </w:rPr>
        <w:t>Área de Desarrollo</w:t>
      </w:r>
      <w:bookmarkEnd w:id="6"/>
      <w:bookmarkEnd w:id="7"/>
    </w:p>
    <w:p w14:paraId="5C4B37FD" w14:textId="5115A5DD" w:rsidR="00F97EE5" w:rsidRPr="003969C5" w:rsidRDefault="0046025F" w:rsidP="00F97EE5">
      <w:pPr>
        <w:rPr>
          <w:lang w:val="es-ES"/>
        </w:rPr>
      </w:pPr>
      <w:r>
        <w:rPr>
          <w:shd w:val="clear" w:color="auto" w:fill="FFFFFF"/>
          <w:lang w:val="es-ES"/>
        </w:rPr>
        <w:t>La Agencia Cubana del ISBN</w:t>
      </w:r>
      <w:r w:rsidR="00F97EE5" w:rsidRPr="003969C5">
        <w:rPr>
          <w:shd w:val="clear" w:color="auto" w:fill="FFFFFF"/>
          <w:lang w:val="es-ES"/>
        </w:rPr>
        <w:t>,</w:t>
      </w:r>
      <w:r>
        <w:rPr>
          <w:shd w:val="clear" w:color="auto" w:fill="FFFFFF"/>
          <w:lang w:val="es-ES"/>
        </w:rPr>
        <w:t xml:space="preserve"> encargada de la organización de la Ferie del Libro en Cuba,</w:t>
      </w:r>
      <w:r w:rsidR="00F97EE5" w:rsidRPr="003969C5">
        <w:rPr>
          <w:shd w:val="clear" w:color="auto" w:fill="FFFFFF"/>
          <w:lang w:val="es-ES"/>
        </w:rPr>
        <w:t xml:space="preserve"> establece la obligación de</w:t>
      </w:r>
      <w:r>
        <w:rPr>
          <w:shd w:val="clear" w:color="auto" w:fill="FFFFFF"/>
          <w:lang w:val="es-ES"/>
        </w:rPr>
        <w:t xml:space="preserve"> un uso de estandarización </w:t>
      </w:r>
      <w:r w:rsidR="00F97EE5" w:rsidRPr="003969C5">
        <w:rPr>
          <w:shd w:val="clear" w:color="auto" w:fill="FFFFFF"/>
        </w:rPr>
        <w:t>para toda</w:t>
      </w:r>
      <w:r>
        <w:rPr>
          <w:shd w:val="clear" w:color="auto" w:fill="FFFFFF"/>
        </w:rPr>
        <w:t>s las publicaciones del país, incluida la</w:t>
      </w:r>
      <w:r w:rsidR="00F97EE5" w:rsidRPr="003969C5">
        <w:rPr>
          <w:shd w:val="clear" w:color="auto" w:fill="FFFFFF"/>
        </w:rPr>
        <w:t xml:space="preserve"> música notada publicada </w:t>
      </w:r>
      <w:r w:rsidR="00F97EE5">
        <w:rPr>
          <w:shd w:val="clear" w:color="auto" w:fill="FFFFFF"/>
        </w:rPr>
        <w:t xml:space="preserve">en Cuba </w:t>
      </w:r>
      <w:r w:rsidR="00F97EE5" w:rsidRPr="003969C5">
        <w:rPr>
          <w:shd w:val="clear" w:color="auto" w:fill="FFFFFF"/>
        </w:rPr>
        <w:t>tal como ocurre en diferentes países del mundo. Su asignación solo podrá ser solicitada y asignada a los órganos editores según establece la </w:t>
      </w:r>
      <w:hyperlink r:id="rId18" w:history="1">
        <w:r w:rsidR="00F97EE5" w:rsidRPr="003969C5">
          <w:rPr>
            <w:rStyle w:val="Hipervnculo"/>
            <w:color w:val="FF0000"/>
            <w:bdr w:val="none" w:sz="0" w:space="0" w:color="auto" w:frame="1"/>
            <w:shd w:val="clear" w:color="auto" w:fill="FFFFFF"/>
          </w:rPr>
          <w:t>Resolución no. 87 del 27 de septiembre de 2007</w:t>
        </w:r>
      </w:hyperlink>
      <w:r w:rsidR="00F97EE5" w:rsidRPr="003969C5">
        <w:rPr>
          <w:shd w:val="clear" w:color="auto" w:fill="FFFFFF"/>
        </w:rPr>
        <w:t>, del minist</w:t>
      </w:r>
      <w:r w:rsidR="00F97EE5">
        <w:rPr>
          <w:shd w:val="clear" w:color="auto" w:fill="FFFFFF"/>
        </w:rPr>
        <w:t>erio</w:t>
      </w:r>
      <w:r w:rsidR="00F97EE5" w:rsidRPr="003969C5">
        <w:rPr>
          <w:shd w:val="clear" w:color="auto" w:fill="FFFFFF"/>
        </w:rPr>
        <w:t xml:space="preserve"> de Cultura. </w:t>
      </w:r>
      <w:r>
        <w:rPr>
          <w:shd w:val="clear" w:color="auto" w:fill="FFFFFF"/>
        </w:rPr>
        <w:t>A raíz de la reciente incorporación de Cuba a la Agencia Internacional ISMN, las editoriales, artistas y editores independientes t</w:t>
      </w:r>
      <w:r w:rsidR="00F97EE5" w:rsidRPr="003969C5">
        <w:rPr>
          <w:shd w:val="clear" w:color="auto" w:fill="FFFFFF"/>
        </w:rPr>
        <w:t>ienen la obligatoriedad de inscribirse en el Registro Nacional de ISMN para obtener el ISMN o de lo contrario obtenerlo a través de una empresa ya registrada</w:t>
      </w:r>
      <w:r w:rsidR="00477EBB">
        <w:rPr>
          <w:shd w:val="clear" w:color="auto" w:fill="FFFFFF"/>
        </w:rPr>
        <w:t xml:space="preserve"> </w:t>
      </w:r>
      <w:r w:rsidR="008500DC">
        <w:fldChar w:fldCharType="begin"/>
      </w:r>
      <w:r w:rsidR="0010129D">
        <w:instrText xml:space="preserve"> ADDIN ZOTERO_ITEM CSL_CITATION {"citationID":"Vkzi8gfM","properties":{"formattedCitation":"[3]","plainCitation":"[3]","noteIndex":0},"citationItems":[{"id":6,"uris":["http://zotero.org/users/local/dfJLkpsp/items/7VUAHIMA"],"itemData":{"id":6,"type":"webpage","abstract":"La Agencia Cubana del ISBN se encuentra ubicada en la Cámara Cubana del Libro y es la encargada de la asignación del Internatonal Standard Book Number (ISBN),","language":"es","title":"Agencia Cubana del ISBN","URL":"https://www.claustrofobias.com/catalogo/agencia-cubana-del-isbn/, https://www.claustrofobias.com/catalogo/agencia-cubana-del-isbn/","accessed":{"date-parts":[["2023",2,27]]}}}],"schema":"https://github.com/citation-style-language/schema/raw/master/csl-citation.json"} </w:instrText>
      </w:r>
      <w:r w:rsidR="008500DC">
        <w:fldChar w:fldCharType="separate"/>
      </w:r>
      <w:r w:rsidR="0010129D" w:rsidRPr="0010129D">
        <w:rPr>
          <w:rFonts w:ascii="Calibri" w:hAnsi="Calibri" w:cs="Calibri"/>
        </w:rPr>
        <w:t>[3]</w:t>
      </w:r>
      <w:r w:rsidR="008500DC">
        <w:fldChar w:fldCharType="end"/>
      </w:r>
      <w:r w:rsidR="00477EBB">
        <w:t>.</w:t>
      </w:r>
    </w:p>
    <w:p w14:paraId="4CAFBBC0" w14:textId="77777777" w:rsidR="00F97EE5" w:rsidRDefault="00F97EE5" w:rsidP="00F97EE5">
      <w:pPr>
        <w:pStyle w:val="Normalsinformato"/>
        <w:spacing w:line="360" w:lineRule="auto"/>
        <w:rPr>
          <w:rFonts w:ascii="Arial" w:hAnsi="Arial" w:cs="Arial"/>
        </w:rPr>
      </w:pPr>
      <w:r w:rsidRPr="00AA73E1">
        <w:rPr>
          <w:rFonts w:ascii="Arial" w:hAnsi="Arial" w:cs="Arial"/>
        </w:rPr>
        <w:t xml:space="preserve">A solicitud del Ministerio de Cultura, será la Agencia Cubana de ISBN adscripta a la Cámara Cubana del Libro (CCL) cita en calle 15 No. 605 esq. C, Vedado La Habana, la responsable de atender todo lo relacionado con la asignación, control y gestión de los ISMN. </w:t>
      </w:r>
    </w:p>
    <w:p w14:paraId="0CC2A299" w14:textId="135EE0D2" w:rsidR="00F97EE5" w:rsidRDefault="00F97EE5" w:rsidP="00F97EE5">
      <w:pPr>
        <w:pStyle w:val="Normalsinformato"/>
        <w:spacing w:line="360" w:lineRule="auto"/>
        <w:rPr>
          <w:rFonts w:ascii="Arial" w:hAnsi="Arial" w:cs="Arial"/>
        </w:rPr>
      </w:pPr>
      <w:r>
        <w:rPr>
          <w:rFonts w:ascii="Arial" w:hAnsi="Arial" w:cs="Arial"/>
        </w:rPr>
        <w:t xml:space="preserve">A mediados del año 2022 un grupo de especialistas de la Agencia Cubana de ISBN comenzó la realización de las primeras asignaciones ISMN para algunas de las </w:t>
      </w:r>
      <w:r>
        <w:rPr>
          <w:rFonts w:ascii="Arial" w:hAnsi="Arial" w:cs="Arial"/>
        </w:rPr>
        <w:lastRenderedPageBreak/>
        <w:t xml:space="preserve">piezas archivadas más solicitadas y relevantes, almacenando los datos de las piezas junto al código ISMN, generado manualmente, en tablas de Excel. </w:t>
      </w:r>
      <w:r w:rsidRPr="00AA73E1">
        <w:rPr>
          <w:rFonts w:ascii="Arial" w:hAnsi="Arial" w:cs="Arial"/>
        </w:rPr>
        <w:t>A diario puede</w:t>
      </w:r>
      <w:r>
        <w:rPr>
          <w:rFonts w:ascii="Arial" w:hAnsi="Arial" w:cs="Arial"/>
        </w:rPr>
        <w:t>n</w:t>
      </w:r>
      <w:r w:rsidRPr="00AA73E1">
        <w:rPr>
          <w:rFonts w:ascii="Arial" w:hAnsi="Arial" w:cs="Arial"/>
        </w:rPr>
        <w:t xml:space="preserve"> llegar a recibir más de </w:t>
      </w:r>
      <w:r w:rsidR="00170C54">
        <w:rPr>
          <w:rFonts w:ascii="Arial" w:hAnsi="Arial" w:cs="Arial"/>
        </w:rPr>
        <w:t>40</w:t>
      </w:r>
      <w:r w:rsidRPr="00AA73E1">
        <w:rPr>
          <w:rFonts w:ascii="Arial" w:hAnsi="Arial" w:cs="Arial"/>
        </w:rPr>
        <w:t xml:space="preserve"> solicitudes provenientes de diferentes clientes, por lo que su administración, revisión y consecuente asignación </w:t>
      </w:r>
      <w:r>
        <w:rPr>
          <w:rFonts w:ascii="Arial" w:hAnsi="Arial" w:cs="Arial"/>
        </w:rPr>
        <w:t xml:space="preserve">de los códigos </w:t>
      </w:r>
      <w:r w:rsidRPr="00AA73E1">
        <w:rPr>
          <w:rFonts w:ascii="Arial" w:hAnsi="Arial" w:cs="Arial"/>
        </w:rPr>
        <w:t>es más engorrosa y compleja</w:t>
      </w:r>
      <w:r>
        <w:rPr>
          <w:rFonts w:ascii="Arial" w:hAnsi="Arial" w:cs="Arial"/>
        </w:rPr>
        <w:t>, ha provocado</w:t>
      </w:r>
      <w:r w:rsidRPr="00AA73E1">
        <w:rPr>
          <w:rFonts w:ascii="Arial" w:hAnsi="Arial" w:cs="Arial"/>
        </w:rPr>
        <w:t xml:space="preserve"> duplicidades</w:t>
      </w:r>
      <w:r w:rsidR="00170C54">
        <w:rPr>
          <w:rFonts w:ascii="Arial" w:hAnsi="Arial" w:cs="Arial"/>
        </w:rPr>
        <w:t>, pérdida de tiempo, rectificaciones y</w:t>
      </w:r>
      <w:r w:rsidRPr="00AA73E1">
        <w:rPr>
          <w:rFonts w:ascii="Arial" w:hAnsi="Arial" w:cs="Arial"/>
        </w:rPr>
        <w:t xml:space="preserve"> otros factores de riesgos humanos, además del notable aumento de documentos o tablas generadas para su gestión</w:t>
      </w:r>
      <w:r>
        <w:rPr>
          <w:rFonts w:ascii="Arial" w:hAnsi="Arial" w:cs="Arial"/>
        </w:rPr>
        <w:t>. La Agencia Cubana desestimó la asignación manual del ISMN tras estos errores.</w:t>
      </w:r>
    </w:p>
    <w:p w14:paraId="6C19317B" w14:textId="77777777" w:rsidR="00170C54" w:rsidRDefault="00170C54" w:rsidP="00F97EE5">
      <w:pPr>
        <w:pStyle w:val="Normalsinformato"/>
        <w:spacing w:line="360" w:lineRule="auto"/>
        <w:rPr>
          <w:rFonts w:ascii="Arial" w:hAnsi="Arial" w:cs="Arial"/>
        </w:rPr>
      </w:pPr>
    </w:p>
    <w:p w14:paraId="557FDB7C" w14:textId="0EDE4DAD" w:rsidR="00592B63" w:rsidRPr="00592B63" w:rsidRDefault="00281F9B" w:rsidP="00F97EE5">
      <w:pPr>
        <w:pStyle w:val="Ttulo2"/>
        <w:rPr>
          <w:rFonts w:ascii="Arial" w:hAnsi="Arial" w:cs="Arial"/>
          <w:sz w:val="24"/>
          <w:szCs w:val="24"/>
        </w:rPr>
      </w:pPr>
      <w:bookmarkStart w:id="8" w:name="_Toc167378059"/>
      <w:bookmarkStart w:id="9" w:name="_Toc167378321"/>
      <w:r w:rsidRPr="00281F9B">
        <w:rPr>
          <w:rFonts w:ascii="Arial" w:hAnsi="Arial" w:cs="Arial"/>
          <w:sz w:val="24"/>
          <w:szCs w:val="24"/>
        </w:rPr>
        <w:t>Situación Problemática</w:t>
      </w:r>
      <w:bookmarkEnd w:id="8"/>
      <w:bookmarkEnd w:id="9"/>
      <w:r w:rsidR="00393A7C" w:rsidRPr="00281F9B">
        <w:rPr>
          <w:rFonts w:ascii="Arial" w:hAnsi="Arial" w:cs="Arial"/>
          <w:sz w:val="24"/>
          <w:szCs w:val="24"/>
        </w:rPr>
        <w:t xml:space="preserve">  </w:t>
      </w:r>
    </w:p>
    <w:p w14:paraId="527AA2D1" w14:textId="10110FC2" w:rsidR="00F97EE5" w:rsidRDefault="00F97EE5" w:rsidP="00F97EE5">
      <w:r>
        <w:t>Actualmente Cuba</w:t>
      </w:r>
      <w:r>
        <w:rPr>
          <w:lang w:val="es-ES"/>
        </w:rPr>
        <w:t xml:space="preserve"> no cuenta con un</w:t>
      </w:r>
      <w:r w:rsidR="00994861">
        <w:rPr>
          <w:lang w:val="es-ES"/>
        </w:rPr>
        <w:t xml:space="preserve">a </w:t>
      </w:r>
      <w:r w:rsidR="00170C54">
        <w:rPr>
          <w:lang w:val="es-ES"/>
        </w:rPr>
        <w:t xml:space="preserve">forma rápida y segura para </w:t>
      </w:r>
      <w:r>
        <w:rPr>
          <w:lang w:val="es-ES"/>
        </w:rPr>
        <w:t>identifica</w:t>
      </w:r>
      <w:r w:rsidR="00994861">
        <w:rPr>
          <w:lang w:val="es-ES"/>
        </w:rPr>
        <w:t>r</w:t>
      </w:r>
      <w:r>
        <w:rPr>
          <w:lang w:val="es-ES"/>
        </w:rPr>
        <w:t xml:space="preserve"> única</w:t>
      </w:r>
      <w:r w:rsidR="00994861">
        <w:rPr>
          <w:lang w:val="es-ES"/>
        </w:rPr>
        <w:t xml:space="preserve"> e inequ</w:t>
      </w:r>
      <w:r w:rsidR="003D4224">
        <w:rPr>
          <w:lang w:val="es-ES"/>
        </w:rPr>
        <w:t>í</w:t>
      </w:r>
      <w:r w:rsidR="00994861">
        <w:rPr>
          <w:lang w:val="es-ES"/>
        </w:rPr>
        <w:t>vocamente</w:t>
      </w:r>
      <w:r>
        <w:rPr>
          <w:lang w:val="es-ES"/>
        </w:rPr>
        <w:t xml:space="preserve"> la música notada, la inserción</w:t>
      </w:r>
      <w:r w:rsidR="00153E20">
        <w:rPr>
          <w:lang w:val="es-ES"/>
        </w:rPr>
        <w:t xml:space="preserve"> y asignación</w:t>
      </w:r>
      <w:r>
        <w:rPr>
          <w:lang w:val="es-ES"/>
        </w:rPr>
        <w:t xml:space="preserve"> manual de los ISMN</w:t>
      </w:r>
      <w:r w:rsidR="00153E20">
        <w:rPr>
          <w:lang w:val="es-ES"/>
        </w:rPr>
        <w:t>, la generación de sus dígitos de verificación</w:t>
      </w:r>
      <w:r w:rsidR="00C25805">
        <w:rPr>
          <w:lang w:val="es-ES"/>
        </w:rPr>
        <w:t xml:space="preserve"> y códigos de barra</w:t>
      </w:r>
      <w:r w:rsidR="00153E20">
        <w:rPr>
          <w:lang w:val="es-ES"/>
        </w:rPr>
        <w:t>, así como la reasignación de rangos de prefijos</w:t>
      </w:r>
      <w:r w:rsidR="00C25805">
        <w:rPr>
          <w:lang w:val="es-ES"/>
        </w:rPr>
        <w:t xml:space="preserve"> y los reportes estadísticos</w:t>
      </w:r>
      <w:r>
        <w:rPr>
          <w:lang w:val="es-ES"/>
        </w:rPr>
        <w:t xml:space="preserve"> en el elevado número de producciones musicales tiende al incumplimiento de los tiempos establecidos, es propenso a errores, duplicidades e innumerables fallos</w:t>
      </w:r>
      <w:r w:rsidR="00153E20">
        <w:t>.</w:t>
      </w:r>
    </w:p>
    <w:p w14:paraId="3930A852" w14:textId="20CE1B44" w:rsidR="00F97EE5" w:rsidRDefault="00F97EE5" w:rsidP="00F97EE5">
      <w:pPr>
        <w:pStyle w:val="Ttulo2"/>
        <w:rPr>
          <w:rFonts w:ascii="Arial" w:hAnsi="Arial" w:cs="Arial"/>
          <w:sz w:val="24"/>
          <w:szCs w:val="24"/>
        </w:rPr>
      </w:pPr>
      <w:bookmarkStart w:id="10" w:name="_Toc167378060"/>
      <w:bookmarkStart w:id="11" w:name="_Toc167378322"/>
      <w:r w:rsidRPr="00F97EE5">
        <w:rPr>
          <w:rFonts w:ascii="Arial" w:hAnsi="Arial" w:cs="Arial"/>
          <w:sz w:val="24"/>
          <w:szCs w:val="24"/>
        </w:rPr>
        <w:t>Problema</w:t>
      </w:r>
      <w:bookmarkEnd w:id="10"/>
      <w:bookmarkEnd w:id="11"/>
    </w:p>
    <w:p w14:paraId="1DF8C8FC" w14:textId="6BEFDAB5" w:rsidR="00F97EE5" w:rsidRDefault="00F97EE5" w:rsidP="00F97EE5">
      <w:pPr>
        <w:rPr>
          <w:lang w:val="es-ES"/>
        </w:rPr>
      </w:pPr>
      <w:r>
        <w:rPr>
          <w:lang w:val="es-ES"/>
        </w:rPr>
        <w:t xml:space="preserve">¿Cómo </w:t>
      </w:r>
      <w:r w:rsidR="008C49A2">
        <w:rPr>
          <w:lang w:val="es-ES"/>
        </w:rPr>
        <w:t>insertar</w:t>
      </w:r>
      <w:r>
        <w:rPr>
          <w:lang w:val="es-ES"/>
        </w:rPr>
        <w:t xml:space="preserve"> el método de codificación ISMN</w:t>
      </w:r>
      <w:r w:rsidR="008C49A2">
        <w:rPr>
          <w:lang w:val="es-ES"/>
        </w:rPr>
        <w:t xml:space="preserve"> en las publicaciones musicales de Cuba de una manera rápida y </w:t>
      </w:r>
      <w:r w:rsidR="002544DC">
        <w:rPr>
          <w:lang w:val="es-ES"/>
        </w:rPr>
        <w:t>segura</w:t>
      </w:r>
      <w:r>
        <w:rPr>
          <w:lang w:val="es-ES"/>
        </w:rPr>
        <w:t>?</w:t>
      </w:r>
    </w:p>
    <w:p w14:paraId="006DDCA4" w14:textId="0139DF6D" w:rsidR="00361B89" w:rsidRDefault="00361B89" w:rsidP="008C49A2">
      <w:pPr>
        <w:pStyle w:val="Ttulo2"/>
        <w:rPr>
          <w:rFonts w:ascii="Arial" w:hAnsi="Arial" w:cs="Arial"/>
          <w:sz w:val="24"/>
          <w:szCs w:val="24"/>
        </w:rPr>
      </w:pPr>
      <w:bookmarkStart w:id="12" w:name="_Toc167378061"/>
      <w:bookmarkStart w:id="13" w:name="_Toc167378323"/>
      <w:r w:rsidRPr="00361B89">
        <w:rPr>
          <w:rFonts w:ascii="Arial" w:hAnsi="Arial" w:cs="Arial"/>
          <w:sz w:val="24"/>
          <w:szCs w:val="24"/>
        </w:rPr>
        <w:t>Objeto de estudio</w:t>
      </w:r>
      <w:bookmarkEnd w:id="12"/>
      <w:bookmarkEnd w:id="13"/>
    </w:p>
    <w:p w14:paraId="5A271FB2" w14:textId="77777777" w:rsidR="00361B89" w:rsidRDefault="00361B89" w:rsidP="00361B89">
      <w:pPr>
        <w:rPr>
          <w:b/>
          <w:bCs/>
        </w:rPr>
      </w:pPr>
      <w:r>
        <w:rPr>
          <w:b/>
          <w:bCs/>
        </w:rPr>
        <w:t>Escenario del cliente/usuario</w:t>
      </w:r>
    </w:p>
    <w:p w14:paraId="29F7E0CF" w14:textId="77777777" w:rsidR="00361B89" w:rsidRPr="00134120" w:rsidRDefault="00361B89" w:rsidP="008F1C20">
      <w:pPr>
        <w:pStyle w:val="Prrafodelista"/>
        <w:numPr>
          <w:ilvl w:val="0"/>
          <w:numId w:val="7"/>
        </w:numPr>
      </w:pPr>
      <w:r w:rsidRPr="00134120">
        <w:t xml:space="preserve">Procesos de registros, reglamentos y procedimientos para la </w:t>
      </w:r>
      <w:r>
        <w:t>identificación única</w:t>
      </w:r>
      <w:r>
        <w:rPr>
          <w:lang w:val="es-ES"/>
        </w:rPr>
        <w:t xml:space="preserve"> de la música notada en Cuba.</w:t>
      </w:r>
    </w:p>
    <w:p w14:paraId="25782351" w14:textId="77777777" w:rsidR="00361B89" w:rsidRDefault="00361B89" w:rsidP="00361B89">
      <w:pPr>
        <w:rPr>
          <w:b/>
          <w:bCs/>
        </w:rPr>
      </w:pPr>
      <w:r>
        <w:rPr>
          <w:b/>
          <w:bCs/>
        </w:rPr>
        <w:t>Escenario Informático</w:t>
      </w:r>
    </w:p>
    <w:p w14:paraId="0CEFA429" w14:textId="50FC121C" w:rsidR="00361B89" w:rsidRDefault="00361B89" w:rsidP="008F1C20">
      <w:pPr>
        <w:pStyle w:val="Prrafodelista"/>
        <w:numPr>
          <w:ilvl w:val="0"/>
          <w:numId w:val="8"/>
        </w:numPr>
      </w:pPr>
      <w:r w:rsidRPr="00134120">
        <w:t xml:space="preserve">Disciplina de ingeniería de </w:t>
      </w:r>
      <w:r w:rsidRPr="00400855">
        <w:rPr>
          <w:i/>
          <w:iCs/>
        </w:rPr>
        <w:t>software</w:t>
      </w:r>
      <w:r w:rsidRPr="00134120">
        <w:t xml:space="preserve"> y tendencias actuales del desarrollo web para análisis y gestión de la información.</w:t>
      </w:r>
    </w:p>
    <w:p w14:paraId="714FA525" w14:textId="050DB5D4" w:rsidR="00361B89" w:rsidRDefault="00361B89" w:rsidP="005419B1">
      <w:pPr>
        <w:pStyle w:val="Ttulo2"/>
        <w:rPr>
          <w:rFonts w:ascii="Arial" w:hAnsi="Arial" w:cs="Arial"/>
          <w:sz w:val="24"/>
          <w:szCs w:val="24"/>
          <w:lang w:val="es-ES"/>
        </w:rPr>
      </w:pPr>
      <w:bookmarkStart w:id="14" w:name="_Toc167378062"/>
      <w:bookmarkStart w:id="15" w:name="_Toc167378324"/>
      <w:r w:rsidRPr="00361B89">
        <w:rPr>
          <w:rFonts w:ascii="Arial" w:hAnsi="Arial" w:cs="Arial"/>
          <w:sz w:val="24"/>
          <w:szCs w:val="24"/>
        </w:rPr>
        <w:t>Campo de acci</w:t>
      </w:r>
      <w:r w:rsidRPr="00361B89">
        <w:rPr>
          <w:rFonts w:ascii="Arial" w:hAnsi="Arial" w:cs="Arial"/>
          <w:sz w:val="24"/>
          <w:szCs w:val="24"/>
          <w:lang w:val="es-ES"/>
        </w:rPr>
        <w:t>ón</w:t>
      </w:r>
      <w:bookmarkEnd w:id="14"/>
      <w:bookmarkEnd w:id="15"/>
    </w:p>
    <w:p w14:paraId="375450E1" w14:textId="77777777" w:rsidR="00361B89" w:rsidRPr="00215629" w:rsidRDefault="00361B89" w:rsidP="00361B89">
      <w:pPr>
        <w:rPr>
          <w:b/>
          <w:bCs/>
        </w:rPr>
      </w:pPr>
      <w:r>
        <w:rPr>
          <w:b/>
          <w:bCs/>
        </w:rPr>
        <w:t>Escenario del cliente</w:t>
      </w:r>
      <w:r w:rsidRPr="00215629">
        <w:rPr>
          <w:b/>
          <w:bCs/>
        </w:rPr>
        <w:t>/usuario</w:t>
      </w:r>
    </w:p>
    <w:p w14:paraId="38AF9630" w14:textId="3A6C866A" w:rsidR="00361B89" w:rsidRDefault="00361B89" w:rsidP="008F1C20">
      <w:pPr>
        <w:pStyle w:val="Prrafodelista"/>
        <w:numPr>
          <w:ilvl w:val="0"/>
          <w:numId w:val="8"/>
        </w:numPr>
      </w:pPr>
      <w:r w:rsidRPr="00B218AE">
        <w:lastRenderedPageBreak/>
        <w:t>Metodologías</w:t>
      </w:r>
      <w:r>
        <w:t>, manuales</w:t>
      </w:r>
      <w:r w:rsidRPr="00B218AE">
        <w:t xml:space="preserve"> y normas empleadas e</w:t>
      </w:r>
      <w:r>
        <w:t>n el uso de estándar internacional ISMN</w:t>
      </w:r>
      <w:r w:rsidR="00941C4E">
        <w:t xml:space="preserve"> (Norma en particular utilizada)</w:t>
      </w:r>
      <w:r>
        <w:t>.</w:t>
      </w:r>
    </w:p>
    <w:p w14:paraId="43219018" w14:textId="7C43429B" w:rsidR="00361B89" w:rsidRDefault="00361B89" w:rsidP="008F1C20">
      <w:pPr>
        <w:pStyle w:val="Prrafodelista"/>
        <w:numPr>
          <w:ilvl w:val="0"/>
          <w:numId w:val="8"/>
        </w:numPr>
      </w:pPr>
      <w:r>
        <w:t xml:space="preserve">Resoluciones y reglamentos redactados por el MINCULT dirigido a las editoriales de la música y </w:t>
      </w:r>
      <w:r w:rsidR="00134600">
        <w:t>editores</w:t>
      </w:r>
      <w:r>
        <w:t xml:space="preserve"> independientes.</w:t>
      </w:r>
    </w:p>
    <w:p w14:paraId="79A1CEB1" w14:textId="77777777" w:rsidR="00361B89" w:rsidRDefault="00361B89" w:rsidP="008F1C20">
      <w:pPr>
        <w:pStyle w:val="Prrafodelista"/>
        <w:numPr>
          <w:ilvl w:val="0"/>
          <w:numId w:val="8"/>
        </w:numPr>
      </w:pPr>
      <w:r>
        <w:t>Arquitectura de la información almacenada en el centro.</w:t>
      </w:r>
    </w:p>
    <w:p w14:paraId="4F8364AB" w14:textId="77777777" w:rsidR="00361B89" w:rsidRDefault="00361B89" w:rsidP="00361B89">
      <w:pPr>
        <w:rPr>
          <w:b/>
          <w:bCs/>
        </w:rPr>
      </w:pPr>
      <w:r>
        <w:rPr>
          <w:b/>
          <w:bCs/>
        </w:rPr>
        <w:t>Escenario Informático</w:t>
      </w:r>
    </w:p>
    <w:p w14:paraId="7EB9E46F" w14:textId="77777777" w:rsidR="00361B89" w:rsidRPr="000E46C9" w:rsidRDefault="00361B89" w:rsidP="008F1C20">
      <w:pPr>
        <w:pStyle w:val="Prrafodelista"/>
        <w:numPr>
          <w:ilvl w:val="0"/>
          <w:numId w:val="10"/>
        </w:numPr>
      </w:pPr>
      <w:r w:rsidRPr="000E46C9">
        <w:t>Patrones de arquitectura de software</w:t>
      </w:r>
      <w:r>
        <w:t>.</w:t>
      </w:r>
    </w:p>
    <w:p w14:paraId="3C7D813E" w14:textId="77777777" w:rsidR="00361B89" w:rsidRPr="000E46C9" w:rsidRDefault="00361B89" w:rsidP="008F1C20">
      <w:pPr>
        <w:pStyle w:val="Prrafodelista"/>
        <w:numPr>
          <w:ilvl w:val="0"/>
          <w:numId w:val="9"/>
        </w:numPr>
      </w:pPr>
      <w:r w:rsidRPr="002975C4">
        <w:rPr>
          <w:i/>
          <w:iCs/>
        </w:rPr>
        <w:t>Frameworks</w:t>
      </w:r>
      <w:r w:rsidRPr="00DD1A4A">
        <w:t xml:space="preserve"> para el desarrollo </w:t>
      </w:r>
      <w:r w:rsidRPr="002975C4">
        <w:t>web</w:t>
      </w:r>
      <w:r>
        <w:t>.</w:t>
      </w:r>
    </w:p>
    <w:p w14:paraId="35D3F85F" w14:textId="17877B52" w:rsidR="00361B89" w:rsidRDefault="00361B89" w:rsidP="008F1C20">
      <w:pPr>
        <w:pStyle w:val="Prrafodelista"/>
        <w:numPr>
          <w:ilvl w:val="0"/>
          <w:numId w:val="9"/>
        </w:numPr>
      </w:pPr>
      <w:r>
        <w:t>Generación de</w:t>
      </w:r>
      <w:r w:rsidR="00122A18">
        <w:t xml:space="preserve"> tablas y</w:t>
      </w:r>
      <w:r>
        <w:t xml:space="preserve"> códigos de barra en la web.</w:t>
      </w:r>
    </w:p>
    <w:p w14:paraId="1FEC2DFA" w14:textId="77777777" w:rsidR="00361B89" w:rsidRDefault="00361B89" w:rsidP="008F1C20">
      <w:pPr>
        <w:pStyle w:val="Prrafodelista"/>
        <w:numPr>
          <w:ilvl w:val="0"/>
          <w:numId w:val="9"/>
        </w:numPr>
      </w:pPr>
      <w:r>
        <w:t>Sistemas de alerta.</w:t>
      </w:r>
    </w:p>
    <w:p w14:paraId="429C4CC4" w14:textId="3002A689" w:rsidR="00361B89" w:rsidRPr="009A1C31" w:rsidRDefault="00361B89" w:rsidP="008F1C20">
      <w:pPr>
        <w:pStyle w:val="Prrafodelista"/>
        <w:numPr>
          <w:ilvl w:val="0"/>
          <w:numId w:val="9"/>
        </w:numPr>
      </w:pPr>
      <w:r>
        <w:t>Implementación de servicios web.</w:t>
      </w:r>
    </w:p>
    <w:p w14:paraId="5BFD543D" w14:textId="31B170EE" w:rsidR="006028FC" w:rsidRPr="006028FC" w:rsidRDefault="006028FC" w:rsidP="006270A9">
      <w:pPr>
        <w:pStyle w:val="Ttulo2"/>
        <w:rPr>
          <w:rFonts w:ascii="Arial" w:hAnsi="Arial" w:cs="Arial"/>
          <w:sz w:val="24"/>
          <w:szCs w:val="24"/>
        </w:rPr>
      </w:pPr>
      <w:bookmarkStart w:id="16" w:name="_Toc167378063"/>
      <w:bookmarkStart w:id="17" w:name="_Toc167378325"/>
      <w:bookmarkStart w:id="18" w:name="_Hlk167468674"/>
      <w:r w:rsidRPr="006028FC">
        <w:rPr>
          <w:rFonts w:ascii="Arial" w:hAnsi="Arial" w:cs="Arial"/>
          <w:sz w:val="24"/>
          <w:szCs w:val="24"/>
        </w:rPr>
        <w:t>Objetivo general</w:t>
      </w:r>
      <w:bookmarkEnd w:id="16"/>
      <w:bookmarkEnd w:id="17"/>
    </w:p>
    <w:p w14:paraId="5EE1DABB" w14:textId="5BE70CB9" w:rsidR="007F317B" w:rsidRDefault="005A5FA3" w:rsidP="006270A9">
      <w:r w:rsidRPr="00CD7FC5">
        <w:t>Desarrollar un sistema</w:t>
      </w:r>
      <w:r>
        <w:t xml:space="preserve"> informático</w:t>
      </w:r>
      <w:r w:rsidR="00FA20C8">
        <w:t xml:space="preserve"> para la Agencia </w:t>
      </w:r>
      <w:r w:rsidR="001C5F52">
        <w:t>C</w:t>
      </w:r>
      <w:r w:rsidR="00FA20C8">
        <w:t xml:space="preserve">ubana de la </w:t>
      </w:r>
      <w:r w:rsidR="001C5F52">
        <w:t>M</w:t>
      </w:r>
      <w:r w:rsidR="00FA20C8">
        <w:t>úsica</w:t>
      </w:r>
      <w:r>
        <w:t xml:space="preserve"> que permita </w:t>
      </w:r>
      <w:r w:rsidR="00FA20C8">
        <w:t>el registro, gestión y asignación</w:t>
      </w:r>
      <w:r>
        <w:t xml:space="preserve"> del </w:t>
      </w:r>
      <w:r w:rsidRPr="00CD7FC5">
        <w:t xml:space="preserve">ISMN </w:t>
      </w:r>
      <w:r w:rsidR="00FA20C8">
        <w:t>en las</w:t>
      </w:r>
      <w:r w:rsidR="004921BC">
        <w:t xml:space="preserve"> existentes y</w:t>
      </w:r>
      <w:r w:rsidR="00FA20C8">
        <w:t xml:space="preserve"> nuevas producciones musicales que se vayan generando en </w:t>
      </w:r>
      <w:r w:rsidR="001C5F52">
        <w:t>Cuba</w:t>
      </w:r>
      <w:r w:rsidR="000A3A08">
        <w:t>.</w:t>
      </w:r>
    </w:p>
    <w:p w14:paraId="5C32BE32" w14:textId="0DED9447" w:rsidR="007174C9" w:rsidRDefault="00BF4CD7" w:rsidP="006270A9">
      <w:pPr>
        <w:pStyle w:val="Ttulo2"/>
        <w:rPr>
          <w:rFonts w:ascii="Arial" w:hAnsi="Arial" w:cs="Arial"/>
          <w:sz w:val="24"/>
          <w:szCs w:val="24"/>
        </w:rPr>
      </w:pPr>
      <w:bookmarkStart w:id="19" w:name="_Toc167378064"/>
      <w:bookmarkStart w:id="20" w:name="_Toc167378326"/>
      <w:r w:rsidRPr="007174C9">
        <w:rPr>
          <w:rFonts w:ascii="Arial" w:hAnsi="Arial" w:cs="Arial"/>
          <w:sz w:val="24"/>
          <w:szCs w:val="24"/>
        </w:rPr>
        <w:t>Objetivos Específicos</w:t>
      </w:r>
      <w:bookmarkEnd w:id="19"/>
      <w:bookmarkEnd w:id="20"/>
    </w:p>
    <w:p w14:paraId="4102E0D8" w14:textId="3FE53C63" w:rsidR="008918A2" w:rsidRDefault="008918A2" w:rsidP="006270A9">
      <w:r w:rsidRPr="008918A2">
        <w:t xml:space="preserve">Para dar cumplimiento al objetivo general, se han trazado los siguientes objetivos específicos: </w:t>
      </w:r>
    </w:p>
    <w:p w14:paraId="459F5B21" w14:textId="096D14D1" w:rsidR="008918A2" w:rsidRPr="001C5F52" w:rsidRDefault="00B43931" w:rsidP="001C5F52">
      <w:pPr>
        <w:pStyle w:val="Prrafodelista"/>
        <w:numPr>
          <w:ilvl w:val="0"/>
          <w:numId w:val="2"/>
        </w:numPr>
        <w:spacing w:after="0"/>
        <w:rPr>
          <w:bCs/>
        </w:rPr>
      </w:pPr>
      <w:r>
        <w:rPr>
          <w:bCs/>
        </w:rPr>
        <w:t xml:space="preserve">Describir </w:t>
      </w:r>
      <w:r w:rsidR="0002541E" w:rsidRPr="0002541E">
        <w:rPr>
          <w:bCs/>
        </w:rPr>
        <w:t>el entorno de trabajo en la Agencia Cubana</w:t>
      </w:r>
      <w:r w:rsidR="00B06DAF">
        <w:rPr>
          <w:bCs/>
        </w:rPr>
        <w:t xml:space="preserve"> y sus requerimientos</w:t>
      </w:r>
      <w:r w:rsidR="0002541E" w:rsidRPr="0002541E">
        <w:rPr>
          <w:bCs/>
        </w:rPr>
        <w:t xml:space="preserve"> y e</w:t>
      </w:r>
      <w:r w:rsidR="008918A2" w:rsidRPr="0002541E">
        <w:rPr>
          <w:bCs/>
        </w:rPr>
        <w:t>studiar normas y regulaciones sobre el correcto uso del ISMN en publicaciones musicales.</w:t>
      </w:r>
      <w:r w:rsidR="001C5F52">
        <w:rPr>
          <w:bCs/>
        </w:rPr>
        <w:t xml:space="preserve"> </w:t>
      </w:r>
      <w:r w:rsidR="003918FE" w:rsidRPr="001C5F52">
        <w:rPr>
          <w:bCs/>
        </w:rPr>
        <w:t>Demostrar la factibilidad del proyecto</w:t>
      </w:r>
    </w:p>
    <w:p w14:paraId="108BD245" w14:textId="7511581A" w:rsidR="008918A2" w:rsidRPr="0002541E" w:rsidRDefault="008918A2" w:rsidP="008F1C20">
      <w:pPr>
        <w:pStyle w:val="Prrafodelista"/>
        <w:numPr>
          <w:ilvl w:val="0"/>
          <w:numId w:val="2"/>
        </w:numPr>
        <w:spacing w:after="0"/>
        <w:rPr>
          <w:bCs/>
        </w:rPr>
      </w:pPr>
      <w:r w:rsidRPr="0002541E">
        <w:rPr>
          <w:bCs/>
        </w:rPr>
        <w:t xml:space="preserve">Realizar la modelación, análisis y diseño </w:t>
      </w:r>
      <w:r w:rsidR="00D07C09">
        <w:rPr>
          <w:bCs/>
        </w:rPr>
        <w:t>necesarios para la gestión y el procesamiento automatizado de la información</w:t>
      </w:r>
      <w:r w:rsidRPr="0002541E">
        <w:rPr>
          <w:bCs/>
        </w:rPr>
        <w:t>.</w:t>
      </w:r>
    </w:p>
    <w:p w14:paraId="3328AD8B" w14:textId="77777777" w:rsidR="008918A2" w:rsidRPr="0002541E" w:rsidRDefault="008918A2" w:rsidP="008F1C20">
      <w:pPr>
        <w:pStyle w:val="Prrafodelista"/>
        <w:numPr>
          <w:ilvl w:val="0"/>
          <w:numId w:val="2"/>
        </w:numPr>
        <w:spacing w:after="0"/>
        <w:rPr>
          <w:bCs/>
        </w:rPr>
      </w:pPr>
      <w:r w:rsidRPr="0002541E">
        <w:rPr>
          <w:bCs/>
        </w:rPr>
        <w:t>Implementar un sistema que garantice la realización de los procesos relacionados con la aplicación del ISMN a nivel nacional.</w:t>
      </w:r>
    </w:p>
    <w:p w14:paraId="2358BF99" w14:textId="18BA2FF0" w:rsidR="006270A9" w:rsidRPr="00762494" w:rsidRDefault="008918A2" w:rsidP="008F1C20">
      <w:pPr>
        <w:pStyle w:val="Prrafodelista"/>
        <w:numPr>
          <w:ilvl w:val="0"/>
          <w:numId w:val="2"/>
        </w:numPr>
        <w:spacing w:after="0"/>
        <w:rPr>
          <w:bCs/>
        </w:rPr>
      </w:pPr>
      <w:r w:rsidRPr="0002541E">
        <w:rPr>
          <w:bCs/>
        </w:rPr>
        <w:t>Realizar las pruebas.</w:t>
      </w:r>
    </w:p>
    <w:p w14:paraId="176C9B6B" w14:textId="17F49E28" w:rsidR="0002541E" w:rsidRDefault="0002541E" w:rsidP="006270A9">
      <w:pPr>
        <w:spacing w:after="0"/>
        <w:rPr>
          <w:b/>
        </w:rPr>
      </w:pPr>
      <w:r>
        <w:rPr>
          <w:b/>
        </w:rPr>
        <w:t>Tareas</w:t>
      </w:r>
    </w:p>
    <w:p w14:paraId="3E47B10C" w14:textId="02F6919F" w:rsidR="0002541E" w:rsidRDefault="0002541E" w:rsidP="008F1C20">
      <w:pPr>
        <w:pStyle w:val="Prrafodelista"/>
        <w:numPr>
          <w:ilvl w:val="0"/>
          <w:numId w:val="3"/>
        </w:numPr>
        <w:spacing w:after="0"/>
        <w:rPr>
          <w:bCs/>
        </w:rPr>
      </w:pPr>
      <w:r w:rsidRPr="0002541E">
        <w:rPr>
          <w:bCs/>
        </w:rPr>
        <w:t>Comprender el entorno de trabajo en la Agencia Cubana y estudiar normas y regulaciones sobre el correcto uso del ISMN en publicaciones musicales.</w:t>
      </w:r>
    </w:p>
    <w:p w14:paraId="483D2A6C" w14:textId="77777777" w:rsidR="0002541E" w:rsidRDefault="0002541E" w:rsidP="006270A9">
      <w:pPr>
        <w:pStyle w:val="Prrafodelista"/>
        <w:spacing w:after="0"/>
        <w:rPr>
          <w:bCs/>
        </w:rPr>
      </w:pPr>
    </w:p>
    <w:p w14:paraId="4D9C23D1" w14:textId="0C9B4EA7" w:rsidR="0002541E" w:rsidRPr="004C78C5" w:rsidRDefault="0002541E" w:rsidP="008F1C20">
      <w:pPr>
        <w:pStyle w:val="Prrafodelista"/>
        <w:numPr>
          <w:ilvl w:val="0"/>
          <w:numId w:val="4"/>
        </w:numPr>
        <w:spacing w:after="0"/>
        <w:rPr>
          <w:bCs/>
        </w:rPr>
      </w:pPr>
      <w:r w:rsidRPr="0002541E">
        <w:t>Entrevistar a directivos y especialistas que dominan</w:t>
      </w:r>
      <w:r>
        <w:t xml:space="preserve"> el funcionamiento</w:t>
      </w:r>
      <w:r w:rsidR="004C78C5">
        <w:t xml:space="preserve"> y los procesos de la Agencia Cubana de la Música</w:t>
      </w:r>
      <w:r w:rsidRPr="0002541E">
        <w:t>.</w:t>
      </w:r>
    </w:p>
    <w:p w14:paraId="3D251DB5" w14:textId="445499D7" w:rsidR="004C78C5" w:rsidRPr="0002541E" w:rsidRDefault="004C78C5" w:rsidP="008F1C20">
      <w:pPr>
        <w:pStyle w:val="Prrafodelista"/>
        <w:numPr>
          <w:ilvl w:val="0"/>
          <w:numId w:val="4"/>
        </w:numPr>
        <w:spacing w:after="0"/>
        <w:rPr>
          <w:bCs/>
        </w:rPr>
      </w:pPr>
      <w:r>
        <w:rPr>
          <w:bCs/>
        </w:rPr>
        <w:t xml:space="preserve">Estudiar la </w:t>
      </w:r>
      <w:r w:rsidR="00D07C09">
        <w:rPr>
          <w:bCs/>
        </w:rPr>
        <w:t>documentación</w:t>
      </w:r>
      <w:r>
        <w:rPr>
          <w:bCs/>
        </w:rPr>
        <w:t xml:space="preserve"> existente y el Manual de Usuario sobre el correcto uso de los ISMN</w:t>
      </w:r>
      <w:r w:rsidR="00333E54">
        <w:rPr>
          <w:bCs/>
        </w:rPr>
        <w:t>.</w:t>
      </w:r>
    </w:p>
    <w:p w14:paraId="3B9FF7EA" w14:textId="0A595BEF" w:rsidR="0002541E" w:rsidRDefault="0002541E" w:rsidP="008F1C20">
      <w:pPr>
        <w:pStyle w:val="Prrafodelista"/>
        <w:numPr>
          <w:ilvl w:val="0"/>
          <w:numId w:val="4"/>
        </w:numPr>
        <w:spacing w:after="0"/>
      </w:pPr>
      <w:r w:rsidRPr="003A558D">
        <w:t>Analizar</w:t>
      </w:r>
      <w:r>
        <w:t xml:space="preserve"> </w:t>
      </w:r>
      <w:r w:rsidRPr="005F43AD">
        <w:t xml:space="preserve">los documentos legislativos </w:t>
      </w:r>
      <w:r>
        <w:t xml:space="preserve">pertinentes a los procesos de la Agencia aplicándolos </w:t>
      </w:r>
      <w:r w:rsidRPr="005F43AD">
        <w:t>correctamente en los procesos que lo requier</w:t>
      </w:r>
      <w:r>
        <w:t>a</w:t>
      </w:r>
      <w:r w:rsidRPr="005F43AD">
        <w:t>n.</w:t>
      </w:r>
    </w:p>
    <w:p w14:paraId="2128860A" w14:textId="2D89747E" w:rsidR="00B06DAF" w:rsidRDefault="00B06DAF" w:rsidP="008F1C20">
      <w:pPr>
        <w:pStyle w:val="Prrafodelista"/>
        <w:numPr>
          <w:ilvl w:val="0"/>
          <w:numId w:val="4"/>
        </w:numPr>
        <w:spacing w:after="0"/>
      </w:pPr>
      <w:r>
        <w:t>Sostener entrevistas con el equipo de especialistas del centro para identificar los</w:t>
      </w:r>
      <w:r w:rsidR="00D07C09">
        <w:t xml:space="preserve"> principales</w:t>
      </w:r>
      <w:r>
        <w:t xml:space="preserve"> requisitos funcionales y no funcionales del proyecto.</w:t>
      </w:r>
    </w:p>
    <w:p w14:paraId="361593C6" w14:textId="77777777" w:rsidR="001C5F52" w:rsidRDefault="00B06DAF" w:rsidP="001C5F52">
      <w:pPr>
        <w:pStyle w:val="Prrafodelista"/>
        <w:numPr>
          <w:ilvl w:val="0"/>
          <w:numId w:val="4"/>
        </w:numPr>
        <w:spacing w:after="0"/>
      </w:pPr>
      <w:r>
        <w:t>Realizar seguimiento en las solicitudes de los editores, la confección, gestión, asignación y entrega</w:t>
      </w:r>
      <w:r w:rsidR="00D07C09">
        <w:t xml:space="preserve"> de las músicas notadas para detectar los principales problemas durante el proceso y comprender las diferentes etapas.</w:t>
      </w:r>
    </w:p>
    <w:p w14:paraId="4F5B7F73" w14:textId="77777777" w:rsidR="001C5F52" w:rsidRDefault="0009066B" w:rsidP="001C5F52">
      <w:pPr>
        <w:pStyle w:val="Prrafodelista"/>
        <w:numPr>
          <w:ilvl w:val="0"/>
          <w:numId w:val="4"/>
        </w:numPr>
        <w:spacing w:after="0"/>
      </w:pPr>
      <w:r w:rsidRPr="001C5F52">
        <w:t>Realizar estimaciones de tiempo y costo del proyecto.</w:t>
      </w:r>
    </w:p>
    <w:p w14:paraId="4609D7A2" w14:textId="2F9056B7" w:rsidR="0009066B" w:rsidRPr="001C5F52" w:rsidRDefault="0009066B" w:rsidP="001C5F52">
      <w:pPr>
        <w:pStyle w:val="Prrafodelista"/>
        <w:numPr>
          <w:ilvl w:val="0"/>
          <w:numId w:val="4"/>
        </w:numPr>
        <w:spacing w:after="0"/>
      </w:pPr>
      <w:r w:rsidRPr="001C5F52">
        <w:t>Determinar los beneficios tangibles e intangibles que aporta el sistema.</w:t>
      </w:r>
    </w:p>
    <w:p w14:paraId="1C09755F" w14:textId="77777777" w:rsidR="0009066B" w:rsidRDefault="0009066B" w:rsidP="006270A9">
      <w:pPr>
        <w:pStyle w:val="Prrafodelista"/>
        <w:ind w:left="1080"/>
      </w:pPr>
    </w:p>
    <w:p w14:paraId="61CCC634" w14:textId="2BFDEF52" w:rsidR="0009066B" w:rsidRPr="008E354B" w:rsidRDefault="0009066B" w:rsidP="008F1C20">
      <w:pPr>
        <w:pStyle w:val="Prrafodelista"/>
        <w:numPr>
          <w:ilvl w:val="0"/>
          <w:numId w:val="3"/>
        </w:numPr>
      </w:pPr>
      <w:r w:rsidRPr="0002541E">
        <w:rPr>
          <w:bCs/>
        </w:rPr>
        <w:t xml:space="preserve">Realizar la modelación, análisis y diseño </w:t>
      </w:r>
      <w:r>
        <w:rPr>
          <w:bCs/>
        </w:rPr>
        <w:t>necesarios para la gestión y el procesamiento automatizado de la información.</w:t>
      </w:r>
    </w:p>
    <w:p w14:paraId="47D2E8FE" w14:textId="2A9B41D8" w:rsidR="008E354B" w:rsidRPr="008E354B" w:rsidRDefault="008E354B" w:rsidP="008F1C20">
      <w:pPr>
        <w:pStyle w:val="Prrafodelista"/>
        <w:numPr>
          <w:ilvl w:val="0"/>
          <w:numId w:val="6"/>
        </w:numPr>
      </w:pPr>
      <w:r>
        <w:t xml:space="preserve">Elegir las herramientas de diseño y desarrollo adecuadas para el proyecto, así como también el patrón de diseño a </w:t>
      </w:r>
      <w:r w:rsidR="00824A86">
        <w:t>utilizar</w:t>
      </w:r>
      <w:r>
        <w:t xml:space="preserve">. </w:t>
      </w:r>
    </w:p>
    <w:p w14:paraId="0A92064E" w14:textId="65421452" w:rsidR="0009066B" w:rsidRDefault="007E1298" w:rsidP="008F1C20">
      <w:pPr>
        <w:pStyle w:val="Prrafodelista"/>
        <w:numPr>
          <w:ilvl w:val="0"/>
          <w:numId w:val="6"/>
        </w:numPr>
      </w:pPr>
      <w:r>
        <w:t xml:space="preserve">Diseñar los prototipos de </w:t>
      </w:r>
      <w:r w:rsidR="008E354B" w:rsidRPr="00D92499">
        <w:t>interfaces visuales para la interacción de los usuarios con la aplicación</w:t>
      </w:r>
      <w:r w:rsidR="008E354B">
        <w:t>.</w:t>
      </w:r>
    </w:p>
    <w:p w14:paraId="5389B8BD" w14:textId="56FB396C" w:rsidR="007E1298" w:rsidRDefault="007E1298" w:rsidP="008F1C20">
      <w:pPr>
        <w:pStyle w:val="Prrafodelista"/>
        <w:numPr>
          <w:ilvl w:val="0"/>
          <w:numId w:val="6"/>
        </w:numPr>
      </w:pPr>
      <w:r w:rsidRPr="007E1298">
        <w:t>Definir entidades del negocio y sus relaciones. Identificar sus atributos.</w:t>
      </w:r>
    </w:p>
    <w:p w14:paraId="6D3B6C69" w14:textId="457360CC" w:rsidR="007F317B" w:rsidRDefault="007E1298" w:rsidP="008F1C20">
      <w:pPr>
        <w:pStyle w:val="Prrafodelista"/>
        <w:numPr>
          <w:ilvl w:val="0"/>
          <w:numId w:val="6"/>
        </w:numPr>
      </w:pPr>
      <w:r w:rsidRPr="007E1298">
        <w:t>Confeccionar el modelo lógico</w:t>
      </w:r>
      <w:r w:rsidR="008E354B">
        <w:t xml:space="preserve"> y físico del sistema.</w:t>
      </w:r>
    </w:p>
    <w:p w14:paraId="76554846" w14:textId="77777777" w:rsidR="008E354B" w:rsidRDefault="008E354B" w:rsidP="006270A9">
      <w:pPr>
        <w:pStyle w:val="Prrafodelista"/>
        <w:ind w:left="1080"/>
      </w:pPr>
    </w:p>
    <w:p w14:paraId="49245171" w14:textId="1AF55EEB" w:rsidR="008E354B" w:rsidRDefault="008E354B" w:rsidP="008F1C20">
      <w:pPr>
        <w:pStyle w:val="Prrafodelista"/>
        <w:numPr>
          <w:ilvl w:val="0"/>
          <w:numId w:val="3"/>
        </w:numPr>
        <w:spacing w:after="0"/>
        <w:rPr>
          <w:bCs/>
        </w:rPr>
      </w:pPr>
      <w:r w:rsidRPr="008E354B">
        <w:rPr>
          <w:bCs/>
        </w:rPr>
        <w:t>Implementar un sistema que garantice la realización de los procesos relacionados con la aplicación del ISMN a nivel nacional.</w:t>
      </w:r>
    </w:p>
    <w:p w14:paraId="1D830311" w14:textId="0200DA0F" w:rsidR="00824A86" w:rsidRDefault="00824A86" w:rsidP="008F1C20">
      <w:pPr>
        <w:pStyle w:val="Prrafodelista"/>
        <w:numPr>
          <w:ilvl w:val="1"/>
          <w:numId w:val="3"/>
        </w:numPr>
      </w:pPr>
      <w:r w:rsidRPr="00D92499">
        <w:t xml:space="preserve">Escribir el código fuente que permita la gestión de las entidades o clases modeladas. </w:t>
      </w:r>
    </w:p>
    <w:p w14:paraId="75BA1B3D" w14:textId="0EAD04DE" w:rsidR="00C27C9A" w:rsidRDefault="00C27C9A" w:rsidP="008F1C20">
      <w:pPr>
        <w:pStyle w:val="Prrafodelista"/>
        <w:numPr>
          <w:ilvl w:val="1"/>
          <w:numId w:val="3"/>
        </w:numPr>
      </w:pPr>
      <w:r>
        <w:lastRenderedPageBreak/>
        <w:t>Elaborar manual de usuario con videos explicativos del funcionamiento de la plataforma.</w:t>
      </w:r>
    </w:p>
    <w:p w14:paraId="739A5DCE" w14:textId="40A57DEC" w:rsidR="0050779F" w:rsidRDefault="0050779F" w:rsidP="008F1C20">
      <w:pPr>
        <w:pStyle w:val="Prrafodelista"/>
        <w:numPr>
          <w:ilvl w:val="1"/>
          <w:numId w:val="3"/>
        </w:numPr>
      </w:pPr>
      <w:r>
        <w:t>Establecer permisos y seguridad en la base de datos.</w:t>
      </w:r>
    </w:p>
    <w:p w14:paraId="59E69F3F" w14:textId="4B837C45" w:rsidR="00824A86" w:rsidRDefault="00824A86" w:rsidP="008F1C20">
      <w:pPr>
        <w:pStyle w:val="Prrafodelista"/>
        <w:numPr>
          <w:ilvl w:val="1"/>
          <w:numId w:val="3"/>
        </w:numPr>
      </w:pPr>
      <w:r>
        <w:t>Crear y generar el modelo físico del sistema.</w:t>
      </w:r>
    </w:p>
    <w:p w14:paraId="05B2511A" w14:textId="2139C3B4" w:rsidR="008E354B" w:rsidRPr="00824A86" w:rsidRDefault="00824A86" w:rsidP="008F1C20">
      <w:pPr>
        <w:pStyle w:val="Prrafodelista"/>
        <w:numPr>
          <w:ilvl w:val="1"/>
          <w:numId w:val="3"/>
        </w:numPr>
      </w:pPr>
      <w:r w:rsidRPr="00824A86">
        <w:rPr>
          <w:bCs/>
        </w:rPr>
        <w:t>Implementar las interfaces de usuario.</w:t>
      </w:r>
    </w:p>
    <w:p w14:paraId="1224DB44" w14:textId="124F29BC" w:rsidR="00C27C9A" w:rsidRPr="00C27C9A" w:rsidRDefault="00824A86" w:rsidP="008F1C20">
      <w:pPr>
        <w:pStyle w:val="Prrafodelista"/>
        <w:numPr>
          <w:ilvl w:val="1"/>
          <w:numId w:val="3"/>
        </w:numPr>
      </w:pPr>
      <w:r>
        <w:rPr>
          <w:bCs/>
        </w:rPr>
        <w:t>Implementar servicio Web.</w:t>
      </w:r>
    </w:p>
    <w:p w14:paraId="41A42883" w14:textId="2F0BC9AB" w:rsidR="00824A86" w:rsidRPr="00824A86" w:rsidRDefault="00824A86" w:rsidP="008F1C20">
      <w:pPr>
        <w:pStyle w:val="Prrafodelista"/>
        <w:numPr>
          <w:ilvl w:val="1"/>
          <w:numId w:val="3"/>
        </w:numPr>
      </w:pPr>
      <w:r>
        <w:rPr>
          <w:bCs/>
        </w:rPr>
        <w:t>Realizar despliegue del sistema.</w:t>
      </w:r>
    </w:p>
    <w:p w14:paraId="72448361" w14:textId="77777777" w:rsidR="00824A86" w:rsidRPr="00824A86" w:rsidRDefault="00824A86" w:rsidP="006270A9">
      <w:pPr>
        <w:pStyle w:val="Prrafodelista"/>
        <w:ind w:left="1440"/>
      </w:pPr>
    </w:p>
    <w:p w14:paraId="4890698E" w14:textId="4BC691E2" w:rsidR="00824A86" w:rsidRDefault="00824A86" w:rsidP="008F1C20">
      <w:pPr>
        <w:pStyle w:val="Prrafodelista"/>
        <w:numPr>
          <w:ilvl w:val="0"/>
          <w:numId w:val="3"/>
        </w:numPr>
      </w:pPr>
      <w:r>
        <w:t>Realizar las pruebas</w:t>
      </w:r>
    </w:p>
    <w:p w14:paraId="1BD76C83" w14:textId="5B1FDE18" w:rsidR="00824A86" w:rsidRDefault="00824A86" w:rsidP="008F1C20">
      <w:pPr>
        <w:pStyle w:val="Prrafodelista"/>
        <w:numPr>
          <w:ilvl w:val="1"/>
          <w:numId w:val="3"/>
        </w:numPr>
      </w:pPr>
      <w:r>
        <w:t>Seleccionar los métodos y los tipos de prueba a realizar.</w:t>
      </w:r>
    </w:p>
    <w:p w14:paraId="70982824" w14:textId="4D3912ED" w:rsidR="00824A86" w:rsidRDefault="00824A86" w:rsidP="008F1C20">
      <w:pPr>
        <w:pStyle w:val="Prrafodelista"/>
        <w:numPr>
          <w:ilvl w:val="1"/>
          <w:numId w:val="3"/>
        </w:numPr>
      </w:pPr>
      <w:r>
        <w:t>Corregir los errores detectados en cada etapa.</w:t>
      </w:r>
    </w:p>
    <w:p w14:paraId="35782E01" w14:textId="6E5E20A9" w:rsidR="008C17FC" w:rsidRDefault="00824A86" w:rsidP="008F1C20">
      <w:pPr>
        <w:pStyle w:val="Prrafodelista"/>
        <w:numPr>
          <w:ilvl w:val="1"/>
          <w:numId w:val="3"/>
        </w:numPr>
      </w:pPr>
      <w:r>
        <w:t xml:space="preserve">Comprobar la correcta validación de los datos </w:t>
      </w:r>
      <w:r w:rsidR="0050779F">
        <w:t>ingresados, los permisos establecidos y la veracidad de la información emitida por el sistema.</w:t>
      </w:r>
    </w:p>
    <w:p w14:paraId="2C17EE6E" w14:textId="76BB7B56" w:rsidR="005419B1" w:rsidRDefault="005419B1" w:rsidP="005419B1">
      <w:pPr>
        <w:pStyle w:val="Ttulo2"/>
        <w:rPr>
          <w:rFonts w:ascii="Arial" w:hAnsi="Arial" w:cs="Arial"/>
          <w:sz w:val="24"/>
          <w:szCs w:val="24"/>
        </w:rPr>
      </w:pPr>
      <w:bookmarkStart w:id="21" w:name="_Toc167378066"/>
      <w:bookmarkStart w:id="22" w:name="_Toc167378328"/>
      <w:r w:rsidRPr="005419B1">
        <w:rPr>
          <w:rFonts w:ascii="Arial" w:hAnsi="Arial" w:cs="Arial"/>
          <w:sz w:val="24"/>
          <w:szCs w:val="24"/>
        </w:rPr>
        <w:t>Valor práctico</w:t>
      </w:r>
      <w:bookmarkEnd w:id="21"/>
      <w:bookmarkEnd w:id="22"/>
    </w:p>
    <w:p w14:paraId="348D21E7" w14:textId="3BACA5C9" w:rsidR="005419B1" w:rsidRDefault="005419B1" w:rsidP="005419B1">
      <w:pPr>
        <w:spacing w:after="0"/>
      </w:pPr>
      <w:r w:rsidRPr="006028FC">
        <w:t>El sistema permitirá a los especialistas de la Agencia poder administrar y gestionar lo referente a las solicitudes y asignaciones de ISMN a piezas de producción musical, podrán realizar registros de editores y autores en el sistema, insertar nuevas piezas serializadas, consultar resúmenes estadísticos, entre otras funcionalidades para un correcto procesamiento de la información que maneja la Agencia. A través del sistema se generarán y asignarán los ISMN, con su correspondiente código de barras,</w:t>
      </w:r>
      <w:r w:rsidR="00134600">
        <w:t xml:space="preserve"> reportes estad</w:t>
      </w:r>
      <w:r w:rsidR="00134600">
        <w:rPr>
          <w:lang w:val="es-ES"/>
        </w:rPr>
        <w:t>ístico</w:t>
      </w:r>
      <w:r w:rsidR="00D24B2D">
        <w:rPr>
          <w:lang w:val="es-ES"/>
        </w:rPr>
        <w:t>s</w:t>
      </w:r>
      <w:r w:rsidR="00134600">
        <w:rPr>
          <w:lang w:val="es-ES"/>
        </w:rPr>
        <w:t xml:space="preserve"> de solicitudes y Editoriales</w:t>
      </w:r>
      <w:r w:rsidRPr="006028FC">
        <w:t xml:space="preserve"> requeridos por l</w:t>
      </w:r>
      <w:r w:rsidR="00134600">
        <w:t>a</w:t>
      </w:r>
      <w:r w:rsidRPr="006028FC">
        <w:t xml:space="preserve">s </w:t>
      </w:r>
      <w:r w:rsidR="00134600">
        <w:t>E</w:t>
      </w:r>
      <w:r>
        <w:t>ditor</w:t>
      </w:r>
      <w:r w:rsidR="00134600">
        <w:t>iales</w:t>
      </w:r>
      <w:r>
        <w:t xml:space="preserve"> y </w:t>
      </w:r>
      <w:r w:rsidR="00134600">
        <w:t>Editores</w:t>
      </w:r>
      <w:r>
        <w:t xml:space="preserve"> independientes</w:t>
      </w:r>
      <w:r w:rsidRPr="006028FC">
        <w:t xml:space="preserve"> con gran rapidez. Se ofrecerá una interfaz agradable y dinámica para garantizar el acceso de los clientes a la información y que puedan realizar sus solicitudes de una manera rápida y sencilla. Todo lo relacionado con las nuevas inscripciones e información estadística del sistema editorial de música cubana estará en el formato adecuado para su salida y almacenada en una base de datos permitiendo organizarla y actualizarla de manera que esté siempre accesible a los especialistas y los editores en línea. El sistema aportará seguridad y confiabilidad en la gestión de los rangos y prefijos asignados a Cuba y la validez de los ISMN. </w:t>
      </w:r>
      <w:bookmarkStart w:id="23" w:name="_Hlk128516923"/>
      <w:r w:rsidRPr="006028FC">
        <w:t xml:space="preserve">Cada editorial tendrá </w:t>
      </w:r>
      <w:r w:rsidR="00170C54">
        <w:t xml:space="preserve">su perfil en el </w:t>
      </w:r>
      <w:r w:rsidR="00170C54">
        <w:lastRenderedPageBreak/>
        <w:t>sistema a través del cual podrá editar su propia información, enviar sus solicitudes ISMN y ver sus publicaciones en el apartado de ´Colecciones Musicales´</w:t>
      </w:r>
      <w:r w:rsidRPr="006028FC">
        <w:t>.</w:t>
      </w:r>
      <w:bookmarkEnd w:id="23"/>
    </w:p>
    <w:bookmarkEnd w:id="18"/>
    <w:p w14:paraId="39D9EEE0" w14:textId="20D2E0C6" w:rsidR="005419B1" w:rsidRDefault="005419B1" w:rsidP="005419B1">
      <w:pPr>
        <w:spacing w:after="0"/>
      </w:pPr>
    </w:p>
    <w:p w14:paraId="5AE86F4B" w14:textId="77777777" w:rsidR="00783206" w:rsidRPr="00BE6C7E" w:rsidRDefault="00783206" w:rsidP="00783206">
      <w:pPr>
        <w:pStyle w:val="Ttulo2"/>
        <w:rPr>
          <w:rFonts w:ascii="Arial" w:hAnsi="Arial" w:cs="Arial"/>
          <w:sz w:val="24"/>
          <w:szCs w:val="24"/>
          <w:lang w:val="es-ES"/>
        </w:rPr>
      </w:pPr>
      <w:bookmarkStart w:id="24" w:name="_Toc167378067"/>
      <w:bookmarkStart w:id="25" w:name="_Toc167378329"/>
      <w:r>
        <w:rPr>
          <w:rFonts w:ascii="Arial" w:hAnsi="Arial" w:cs="Arial"/>
          <w:sz w:val="24"/>
          <w:szCs w:val="24"/>
        </w:rPr>
        <w:t>Estructuración</w:t>
      </w:r>
      <w:r>
        <w:rPr>
          <w:rFonts w:ascii="Arial" w:hAnsi="Arial" w:cs="Arial"/>
          <w:sz w:val="24"/>
          <w:szCs w:val="24"/>
          <w:lang w:val="es-ES"/>
        </w:rPr>
        <w:t xml:space="preserve"> del contenido.</w:t>
      </w:r>
      <w:bookmarkEnd w:id="24"/>
      <w:bookmarkEnd w:id="25"/>
    </w:p>
    <w:p w14:paraId="6CF4D9D6" w14:textId="15378A7E" w:rsidR="00783206" w:rsidRPr="00783206" w:rsidRDefault="00783206" w:rsidP="00783206">
      <w:r>
        <w:t>El documento se encuentra estructurado en cinco capítulos. A continuación, se describen brevemente:</w:t>
      </w:r>
    </w:p>
    <w:p w14:paraId="1C2DCEB0" w14:textId="24FA6C56" w:rsidR="005419B1" w:rsidRPr="006028FC" w:rsidRDefault="005419B1" w:rsidP="005419B1">
      <w:pPr>
        <w:spacing w:after="0"/>
      </w:pPr>
      <w:r>
        <w:t xml:space="preserve">En el </w:t>
      </w:r>
      <w:r w:rsidRPr="005419B1">
        <w:rPr>
          <w:b/>
          <w:bCs/>
        </w:rPr>
        <w:t>Capítulo 1, Fundamentación teórica</w:t>
      </w:r>
      <w:r>
        <w:t>, se presentan los temas referentes al objeto de estudio, comparando los sistemas existentes vinculados al campo de acción. Se definen los objetivos estratégicos de la organización y el flujo actual de los procesos. Se estudian las técnicas y tecnologías actuales y se realiza un análisis crítico de las fuentes y bibliografías consultadas.</w:t>
      </w:r>
    </w:p>
    <w:p w14:paraId="103FFB76" w14:textId="77777777" w:rsidR="00783206" w:rsidRDefault="00783206" w:rsidP="00783206">
      <w:r>
        <w:t xml:space="preserve">En el </w:t>
      </w:r>
      <w:r w:rsidRPr="00BE6C7E">
        <w:rPr>
          <w:b/>
          <w:bCs/>
        </w:rPr>
        <w:t>Capítulo 2, Modelo del negocio</w:t>
      </w:r>
      <w:r>
        <w:t>, se hace referencia a la modelación del negocio actual, con la descripción de las reglas del negocio, los actores y trabajadores del negocio, los casos de uso y el modelo de objetos.</w:t>
      </w:r>
    </w:p>
    <w:p w14:paraId="019E8C8D" w14:textId="77777777" w:rsidR="00783206" w:rsidRDefault="00783206" w:rsidP="00783206">
      <w:r>
        <w:t xml:space="preserve">En el </w:t>
      </w:r>
      <w:r w:rsidRPr="00BE6C7E">
        <w:rPr>
          <w:b/>
          <w:bCs/>
        </w:rPr>
        <w:t>Capítulo 3, Requisitos</w:t>
      </w:r>
      <w:r>
        <w:t>, se aborda la temática sobre los requisitos funcionales y no funcionales del sistema, los paquetes definidos y los actores de cada caso de uso del sistema.</w:t>
      </w:r>
    </w:p>
    <w:p w14:paraId="3A82B6EB" w14:textId="77777777" w:rsidR="00783206" w:rsidRDefault="00783206" w:rsidP="00783206">
      <w:r>
        <w:t xml:space="preserve">En el </w:t>
      </w:r>
      <w:r w:rsidRPr="00BE6C7E">
        <w:rPr>
          <w:b/>
          <w:bCs/>
        </w:rPr>
        <w:t>Capítulo 4, Descripción de la solución propuesta</w:t>
      </w:r>
      <w:r>
        <w:t>, se expone todo lo relacionado con la construcción del software mediante los diagramas de clase de diseño, el modelo físico de datos, la seguridad del sistema, el tratamiento de errores y el diagrama de despliegue.</w:t>
      </w:r>
    </w:p>
    <w:p w14:paraId="43B029F7" w14:textId="359E40E9" w:rsidR="00783206" w:rsidRDefault="00783206" w:rsidP="00783206">
      <w:r>
        <w:t xml:space="preserve">En el </w:t>
      </w:r>
      <w:r w:rsidRPr="00BE6C7E">
        <w:rPr>
          <w:b/>
          <w:bCs/>
        </w:rPr>
        <w:t>Capítulo 5 Validación y factibilidad de la solución propuesta</w:t>
      </w:r>
      <w:r>
        <w:t>: Se expone una comparativa entre el tiempo y costo real que conllev</w:t>
      </w:r>
      <w:r w:rsidR="00176729">
        <w:t>ó</w:t>
      </w:r>
      <w:r>
        <w:t xml:space="preserve"> el desarrollo y el modelo de estimación basado en casos de uso, estudiado en clases. Además, se muestran los ca</w:t>
      </w:r>
      <w:r w:rsidR="00122A18">
        <w:t>s</w:t>
      </w:r>
      <w:r>
        <w:t>os de uso de prueba realizados.</w:t>
      </w:r>
    </w:p>
    <w:p w14:paraId="0CC2B3D9" w14:textId="77777777" w:rsidR="001472B1" w:rsidRDefault="001472B1" w:rsidP="00783206"/>
    <w:p w14:paraId="06AACA41" w14:textId="77777777" w:rsidR="001472B1" w:rsidRDefault="001472B1" w:rsidP="00783206"/>
    <w:p w14:paraId="4734AB16" w14:textId="77777777" w:rsidR="001472B1" w:rsidRDefault="001472B1" w:rsidP="00783206"/>
    <w:p w14:paraId="75C34777" w14:textId="6C6D8CAD" w:rsidR="00E87D9E" w:rsidRDefault="00E87D9E" w:rsidP="00E87D9E">
      <w:pPr>
        <w:pStyle w:val="Ttulo1"/>
        <w:rPr>
          <w:rFonts w:ascii="Arial" w:hAnsi="Arial" w:cs="Arial"/>
          <w:b/>
          <w:bCs/>
        </w:rPr>
      </w:pPr>
      <w:bookmarkStart w:id="26" w:name="_Toc167378068"/>
      <w:bookmarkStart w:id="27" w:name="_Toc167378330"/>
      <w:r w:rsidRPr="00E87D9E">
        <w:rPr>
          <w:rFonts w:ascii="Arial" w:hAnsi="Arial" w:cs="Arial"/>
          <w:b/>
          <w:bCs/>
        </w:rPr>
        <w:lastRenderedPageBreak/>
        <w:t>Capítulo 1 Fundamentos teóricos.</w:t>
      </w:r>
      <w:bookmarkEnd w:id="26"/>
      <w:bookmarkEnd w:id="27"/>
    </w:p>
    <w:p w14:paraId="4E0ADDA5" w14:textId="79D7C968" w:rsidR="00743287" w:rsidRDefault="009C3406" w:rsidP="008F1C20">
      <w:pPr>
        <w:pStyle w:val="Ttulo2"/>
        <w:numPr>
          <w:ilvl w:val="1"/>
          <w:numId w:val="24"/>
        </w:numPr>
        <w:rPr>
          <w:rFonts w:ascii="Arial" w:hAnsi="Arial" w:cs="Arial"/>
          <w:sz w:val="24"/>
          <w:szCs w:val="24"/>
        </w:rPr>
      </w:pPr>
      <w:bookmarkStart w:id="28" w:name="_Toc167378069"/>
      <w:bookmarkStart w:id="29" w:name="_Toc167378331"/>
      <w:r w:rsidRPr="009C3406">
        <w:rPr>
          <w:rFonts w:ascii="Arial" w:hAnsi="Arial" w:cs="Arial"/>
          <w:sz w:val="24"/>
          <w:szCs w:val="24"/>
        </w:rPr>
        <w:t>Introducción</w:t>
      </w:r>
      <w:bookmarkEnd w:id="28"/>
      <w:bookmarkEnd w:id="29"/>
    </w:p>
    <w:p w14:paraId="743A40E0" w14:textId="01DA64A2" w:rsidR="009C3406" w:rsidRDefault="009C3406" w:rsidP="009C3406">
      <w:r>
        <w:t>En este capítulo se puntualizan los objetivos estratégicos de</w:t>
      </w:r>
      <w:r w:rsidR="0088576E">
        <w:t xml:space="preserve"> la C</w:t>
      </w:r>
      <w:r w:rsidR="0088576E">
        <w:rPr>
          <w:lang w:val="es-ES"/>
        </w:rPr>
        <w:t>ámara Cubana del Libro</w:t>
      </w:r>
      <w:r>
        <w:t>, así como una descripción del flujo actual para</w:t>
      </w:r>
      <w:r w:rsidR="0088576E">
        <w:t xml:space="preserve"> la</w:t>
      </w:r>
      <w:r>
        <w:t xml:space="preserve"> asignación de los </w:t>
      </w:r>
      <w:r w:rsidR="003F66E4">
        <w:t>ISBN</w:t>
      </w:r>
      <w:r>
        <w:t xml:space="preserve"> en el país (Método similar al ISMN que ya está implantado en Cuba). Partiendo de lo anterior se identifican los procesos que serán objetos de automatización. También se abordan los fundamentos teóricos y conceptuales que guían la investigación y la revisión de software existentes asociados al campo de acción. Se fundamentan las tecnologías propuestas para el desarrollo del proyecto y se realiza un análisis crítico de la bibliografía empleada en la confección del trabajo.</w:t>
      </w:r>
    </w:p>
    <w:p w14:paraId="2D96D8BC" w14:textId="4CD9B4A9" w:rsidR="009C3406" w:rsidRDefault="009C3406" w:rsidP="008F1C20">
      <w:pPr>
        <w:pStyle w:val="Ttulo2"/>
        <w:numPr>
          <w:ilvl w:val="1"/>
          <w:numId w:val="24"/>
        </w:numPr>
        <w:rPr>
          <w:rFonts w:ascii="Arial" w:hAnsi="Arial" w:cs="Arial"/>
          <w:sz w:val="24"/>
          <w:szCs w:val="24"/>
        </w:rPr>
      </w:pPr>
      <w:bookmarkStart w:id="30" w:name="_Toc167378070"/>
      <w:bookmarkStart w:id="31" w:name="_Toc167378332"/>
      <w:r w:rsidRPr="009C3406">
        <w:rPr>
          <w:rFonts w:ascii="Arial" w:hAnsi="Arial" w:cs="Arial"/>
          <w:sz w:val="24"/>
          <w:szCs w:val="24"/>
        </w:rPr>
        <w:t>Objetivos estratégicos de la organización.</w:t>
      </w:r>
      <w:bookmarkEnd w:id="30"/>
      <w:bookmarkEnd w:id="31"/>
    </w:p>
    <w:p w14:paraId="56F4A696" w14:textId="2FDABB20" w:rsidR="0088576E" w:rsidRPr="0088576E" w:rsidRDefault="0088576E" w:rsidP="0088576E">
      <w:r w:rsidRPr="0088576E">
        <w:t>La Cámara Cubana del Libro se constituye oficialmente en 1997. Desde esa fecha, es la institución encargada de representar a las entidades editoriales, así como a las personas jurídicas y naturales, que conforman el sector del libro y de las publicaciones en la República de Cuba.</w:t>
      </w:r>
      <w:r>
        <w:t xml:space="preserve"> </w:t>
      </w:r>
      <w:r w:rsidRPr="0088576E">
        <w:t>En conjunto con la Agencia Cubana del ISBN también administra y gestiona el número ISBN</w:t>
      </w:r>
      <w:r>
        <w:t>,</w:t>
      </w:r>
      <w:r w:rsidRPr="0088576E">
        <w:t xml:space="preserve"> el código de barra a las publicaciones cubanas</w:t>
      </w:r>
      <w:r w:rsidR="003F66E4">
        <w:t>, reasignación de los rangos de prefijos que se le asignan al país</w:t>
      </w:r>
      <w:r>
        <w:t xml:space="preserve"> y será la encargada de gestionar los</w:t>
      </w:r>
      <w:r w:rsidR="003F66E4">
        <w:t xml:space="preserve"> rangos y</w:t>
      </w:r>
      <w:r>
        <w:t xml:space="preserve"> </w:t>
      </w:r>
      <w:r w:rsidR="00F2561B">
        <w:t>prefijos</w:t>
      </w:r>
      <w:r>
        <w:t xml:space="preserve"> ISMN </w:t>
      </w:r>
      <w:r w:rsidR="00F2561B">
        <w:t>asignados a Cuba</w:t>
      </w:r>
      <w:r w:rsidRPr="0088576E">
        <w:t>.</w:t>
      </w:r>
      <w:r>
        <w:t xml:space="preserve"> </w:t>
      </w:r>
      <w:r w:rsidR="008134D5">
        <w:t>Su misión es profundizar la relación entre editores, editoriales y bibliotecas</w:t>
      </w:r>
      <w:r w:rsidR="003061E3">
        <w:t xml:space="preserve">. </w:t>
      </w:r>
      <w:r w:rsidR="0006242D">
        <w:fldChar w:fldCharType="begin"/>
      </w:r>
      <w:r w:rsidR="0006242D">
        <w:instrText xml:space="preserve"> ADDIN ZOTERO_ITEM CSL_CITATION {"citationID":"ZJdEoifR","properties":{"formattedCitation":"[4]","plainCitation":"[4]","noteIndex":0},"citationItems":[{"id":158,"uris":["http://zotero.org/users/local/dfJLkpsp/items/DSDKXT89"],"itemData":{"id":158,"type":"webpage","container-title":"Cámara Cubana del Libro","language":"es-ES","title":"Misión y visión | Feria del Libro de la Habana","URL":"http://www.filhcuba.cu/mision-y-vision","accessed":{"date-parts":[["2024",5,15]]}}}],"schema":"https://github.com/citation-style-language/schema/raw/master/csl-citation.json"} </w:instrText>
      </w:r>
      <w:r w:rsidR="0006242D">
        <w:fldChar w:fldCharType="separate"/>
      </w:r>
      <w:r w:rsidR="0006242D" w:rsidRPr="0006242D">
        <w:t>[4]</w:t>
      </w:r>
      <w:r w:rsidR="0006242D">
        <w:fldChar w:fldCharType="end"/>
      </w:r>
    </w:p>
    <w:p w14:paraId="75297290" w14:textId="61D291A7" w:rsidR="009C3406" w:rsidRDefault="009C3406" w:rsidP="008F1C20">
      <w:pPr>
        <w:pStyle w:val="Ttulo3"/>
        <w:numPr>
          <w:ilvl w:val="2"/>
          <w:numId w:val="24"/>
        </w:numPr>
        <w:rPr>
          <w:rFonts w:ascii="Arial" w:hAnsi="Arial" w:cs="Arial"/>
        </w:rPr>
      </w:pPr>
      <w:bookmarkStart w:id="32" w:name="_Toc167378071"/>
      <w:bookmarkStart w:id="33" w:name="_Toc167378333"/>
      <w:r w:rsidRPr="009C3406">
        <w:rPr>
          <w:rFonts w:ascii="Arial" w:hAnsi="Arial" w:cs="Arial"/>
        </w:rPr>
        <w:t>Flujo actual de los procesos.</w:t>
      </w:r>
      <w:bookmarkEnd w:id="32"/>
      <w:bookmarkEnd w:id="33"/>
    </w:p>
    <w:p w14:paraId="662A94FF" w14:textId="34825DCD" w:rsidR="00D61DF4" w:rsidRDefault="00D61DF4" w:rsidP="00D61DF4">
      <w:pPr>
        <w:rPr>
          <w:u w:val="single"/>
        </w:rPr>
      </w:pPr>
      <w:r>
        <w:rPr>
          <w:u w:val="single"/>
        </w:rPr>
        <w:t>Proceso de asignación</w:t>
      </w:r>
      <w:r w:rsidR="002C423D">
        <w:rPr>
          <w:u w:val="single"/>
        </w:rPr>
        <w:t xml:space="preserve"> actual para</w:t>
      </w:r>
      <w:r w:rsidR="00176729">
        <w:rPr>
          <w:u w:val="single"/>
        </w:rPr>
        <w:t xml:space="preserve"> el</w:t>
      </w:r>
      <w:r>
        <w:rPr>
          <w:u w:val="single"/>
        </w:rPr>
        <w:t xml:space="preserve"> IS</w:t>
      </w:r>
      <w:r w:rsidR="00027A0D">
        <w:rPr>
          <w:u w:val="single"/>
        </w:rPr>
        <w:t>M</w:t>
      </w:r>
      <w:r w:rsidR="002C423D">
        <w:rPr>
          <w:u w:val="single"/>
        </w:rPr>
        <w:t>N</w:t>
      </w:r>
      <w:r w:rsidR="00176729">
        <w:rPr>
          <w:u w:val="single"/>
        </w:rPr>
        <w:t>.</w:t>
      </w:r>
    </w:p>
    <w:p w14:paraId="49AF4330" w14:textId="4DB62DC9" w:rsidR="00B56E79" w:rsidRDefault="00DB2CF4" w:rsidP="00D61DF4">
      <w:pPr>
        <w:rPr>
          <w:lang w:val="es-ES"/>
        </w:rPr>
      </w:pPr>
      <w:r>
        <w:t>El Grupo de Gestión de</w:t>
      </w:r>
      <w:r w:rsidR="00176729">
        <w:t xml:space="preserve"> la Agencia</w:t>
      </w:r>
      <w:r>
        <w:t xml:space="preserve"> se encarga de velar por la correcta asignación de códigos ISBN a las diferentes editoriales</w:t>
      </w:r>
      <w:r w:rsidR="000F520D">
        <w:t xml:space="preserve"> y</w:t>
      </w:r>
      <w:r>
        <w:t xml:space="preserve"> editores independientes que lo solicitan para sus publicaciones</w:t>
      </w:r>
      <w:r w:rsidR="002C423D">
        <w:t xml:space="preserve"> y actualmente de asignar ISMN de manera manual a las principales obras musicales</w:t>
      </w:r>
      <w:r w:rsidR="008134D5">
        <w:t>.</w:t>
      </w:r>
      <w:r w:rsidR="002C423D">
        <w:t xml:space="preserve"> Este grupo </w:t>
      </w:r>
      <w:r w:rsidR="005E5ECA">
        <w:t>está</w:t>
      </w:r>
      <w:r w:rsidR="002C423D">
        <w:t xml:space="preserve"> formado por dos especialistas en bibliotecología que se encargan de</w:t>
      </w:r>
      <w:r w:rsidR="002C423D" w:rsidRPr="0045580A">
        <w:t xml:space="preserve"> recib</w:t>
      </w:r>
      <w:r w:rsidR="002C423D">
        <w:t>ir</w:t>
      </w:r>
      <w:r w:rsidR="002C423D" w:rsidRPr="0045580A">
        <w:t xml:space="preserve"> la</w:t>
      </w:r>
      <w:r w:rsidR="002C423D">
        <w:t>s</w:t>
      </w:r>
      <w:r w:rsidR="002C423D" w:rsidRPr="0045580A">
        <w:t xml:space="preserve"> solicitud</w:t>
      </w:r>
      <w:r w:rsidR="002C423D">
        <w:t>es</w:t>
      </w:r>
      <w:r w:rsidR="002C423D" w:rsidRPr="0045580A">
        <w:t xml:space="preserve"> </w:t>
      </w:r>
      <w:r w:rsidR="00B56E79">
        <w:t xml:space="preserve">ISMN </w:t>
      </w:r>
      <w:r w:rsidR="002C423D" w:rsidRPr="0045580A">
        <w:t>por parte de l</w:t>
      </w:r>
      <w:r w:rsidR="002C423D">
        <w:t>o</w:t>
      </w:r>
      <w:r w:rsidR="002C423D" w:rsidRPr="0045580A">
        <w:t>s editores</w:t>
      </w:r>
      <w:r w:rsidR="002C423D">
        <w:t>,</w:t>
      </w:r>
      <w:r w:rsidR="002C423D" w:rsidRPr="0045580A">
        <w:t xml:space="preserve"> </w:t>
      </w:r>
      <w:r w:rsidR="002C423D">
        <w:t>luego</w:t>
      </w:r>
      <w:r w:rsidR="002C423D" w:rsidRPr="0045580A">
        <w:t xml:space="preserve"> procede</w:t>
      </w:r>
      <w:r w:rsidR="002C423D">
        <w:t>n</w:t>
      </w:r>
      <w:r w:rsidR="002C423D" w:rsidRPr="0045580A">
        <w:t xml:space="preserve"> a la revi</w:t>
      </w:r>
      <w:r w:rsidR="00FC47AA">
        <w:t>s</w:t>
      </w:r>
      <w:r w:rsidR="005E5ECA">
        <w:t>i</w:t>
      </w:r>
      <w:r w:rsidR="002C423D" w:rsidRPr="0045580A">
        <w:rPr>
          <w:lang w:val="es-ES"/>
        </w:rPr>
        <w:t>ón de la solicitud,</w:t>
      </w:r>
      <w:r w:rsidR="00B56E79">
        <w:rPr>
          <w:lang w:val="es-ES"/>
        </w:rPr>
        <w:t xml:space="preserve"> verificar si es necesario la asignación de un nuevo prefijo al editor solicitante o reasignación de rangos, luego pasan a</w:t>
      </w:r>
      <w:r w:rsidR="002C423D" w:rsidRPr="0045580A">
        <w:rPr>
          <w:lang w:val="es-ES"/>
        </w:rPr>
        <w:t xml:space="preserve"> la confección</w:t>
      </w:r>
      <w:r w:rsidR="00B56E79">
        <w:rPr>
          <w:lang w:val="es-ES"/>
        </w:rPr>
        <w:t xml:space="preserve"> y </w:t>
      </w:r>
      <w:r w:rsidR="002C423D" w:rsidRPr="0045580A">
        <w:rPr>
          <w:lang w:val="es-ES"/>
        </w:rPr>
        <w:t>asignación del IS</w:t>
      </w:r>
      <w:r w:rsidR="002C423D">
        <w:rPr>
          <w:lang w:val="es-ES"/>
        </w:rPr>
        <w:t>M</w:t>
      </w:r>
      <w:r w:rsidR="002C423D" w:rsidRPr="0045580A">
        <w:rPr>
          <w:lang w:val="es-ES"/>
        </w:rPr>
        <w:t xml:space="preserve">N </w:t>
      </w:r>
      <w:r w:rsidR="002C423D">
        <w:rPr>
          <w:lang w:val="es-ES"/>
        </w:rPr>
        <w:t>a la</w:t>
      </w:r>
      <w:r w:rsidR="00B56E79">
        <w:rPr>
          <w:lang w:val="es-ES"/>
        </w:rPr>
        <w:t xml:space="preserve"> nueva</w:t>
      </w:r>
      <w:r w:rsidR="002C423D">
        <w:rPr>
          <w:lang w:val="es-ES"/>
        </w:rPr>
        <w:t xml:space="preserve"> publicación </w:t>
      </w:r>
      <w:r w:rsidR="002C423D" w:rsidRPr="0045580A">
        <w:rPr>
          <w:lang w:val="es-ES"/>
        </w:rPr>
        <w:t xml:space="preserve">y almacenamiento de </w:t>
      </w:r>
      <w:r w:rsidR="002C423D">
        <w:rPr>
          <w:lang w:val="es-ES"/>
        </w:rPr>
        <w:t>estas</w:t>
      </w:r>
      <w:r w:rsidR="002C423D" w:rsidRPr="0045580A">
        <w:rPr>
          <w:lang w:val="es-ES"/>
        </w:rPr>
        <w:t xml:space="preserve"> en las tablas correspondientes. Cuando el especialista </w:t>
      </w:r>
      <w:r w:rsidR="002C423D" w:rsidRPr="0045580A">
        <w:rPr>
          <w:lang w:val="es-ES"/>
        </w:rPr>
        <w:lastRenderedPageBreak/>
        <w:t>determina la finalización de los procesos notifica al editor para la entrega de</w:t>
      </w:r>
      <w:r w:rsidR="002C423D">
        <w:rPr>
          <w:lang w:val="es-ES"/>
        </w:rPr>
        <w:t xml:space="preserve"> su </w:t>
      </w:r>
      <w:r w:rsidR="0006242D">
        <w:rPr>
          <w:lang w:val="es-ES"/>
        </w:rPr>
        <w:t>ISMN</w:t>
      </w:r>
      <w:r w:rsidR="002C423D">
        <w:rPr>
          <w:lang w:val="es-ES"/>
        </w:rPr>
        <w:t xml:space="preserve"> y código de barra adjunto a su publicación</w:t>
      </w:r>
      <w:r w:rsidR="002C423D" w:rsidRPr="0045580A">
        <w:rPr>
          <w:lang w:val="es-ES"/>
        </w:rPr>
        <w:t>.</w:t>
      </w:r>
      <w:r w:rsidR="002C423D">
        <w:rPr>
          <w:lang w:val="es-ES"/>
        </w:rPr>
        <w:t xml:space="preserve"> </w:t>
      </w:r>
    </w:p>
    <w:p w14:paraId="2733AE0B" w14:textId="17E5E42F" w:rsidR="00B56E79" w:rsidRPr="00B56E79" w:rsidRDefault="00B56E79" w:rsidP="00D61DF4">
      <w:pPr>
        <w:rPr>
          <w:u w:val="single"/>
          <w:lang w:val="es-ES"/>
        </w:rPr>
      </w:pPr>
      <w:r>
        <w:rPr>
          <w:u w:val="single"/>
          <w:lang w:val="es-ES"/>
        </w:rPr>
        <w:t>Proceso de inscripción de un nuevo editor.</w:t>
      </w:r>
    </w:p>
    <w:p w14:paraId="0B5220D4" w14:textId="098C6056" w:rsidR="002C423D" w:rsidRPr="00A86522" w:rsidRDefault="00B56E79" w:rsidP="00D61DF4">
      <w:r>
        <w:rPr>
          <w:lang w:val="es-ES"/>
        </w:rPr>
        <w:t xml:space="preserve">El Grupo de Gestión de la </w:t>
      </w:r>
      <w:r w:rsidR="002C423D">
        <w:rPr>
          <w:lang w:val="es-ES"/>
        </w:rPr>
        <w:t xml:space="preserve">Agencia </w:t>
      </w:r>
      <w:r w:rsidR="002C423D">
        <w:t>procede a la revisión de la solicitud, en caso de ser correcta se realiza una nueva tabla en Excel con los datos del nuevo Editor y se confecciona un acta de nuevas producciones que se le envía al nuevo Editor para la posterior asignación de los ISMN correspondientes y su identificación como parte de la Agencia. En caso que la solicitud presente errores se le envía por correo un documento de requisitos con los requerimientos</w:t>
      </w:r>
      <w:r>
        <w:t xml:space="preserve"> y fallas en su solicitud</w:t>
      </w:r>
      <w:r w:rsidR="002C423D">
        <w:t>.</w:t>
      </w:r>
      <w:r w:rsidR="002C423D">
        <w:rPr>
          <w:lang w:val="es-ES"/>
        </w:rPr>
        <w:t xml:space="preserve"> </w:t>
      </w:r>
    </w:p>
    <w:p w14:paraId="637848B7" w14:textId="5EE85C7F" w:rsidR="009C3406" w:rsidRDefault="009C3406" w:rsidP="008F1C20">
      <w:pPr>
        <w:pStyle w:val="Ttulo3"/>
        <w:numPr>
          <w:ilvl w:val="2"/>
          <w:numId w:val="24"/>
        </w:numPr>
        <w:rPr>
          <w:rFonts w:ascii="Arial" w:hAnsi="Arial" w:cs="Arial"/>
        </w:rPr>
      </w:pPr>
      <w:bookmarkStart w:id="34" w:name="_Toc167378072"/>
      <w:bookmarkStart w:id="35" w:name="_Toc167378334"/>
      <w:r w:rsidRPr="009C3406">
        <w:rPr>
          <w:rFonts w:ascii="Arial" w:hAnsi="Arial" w:cs="Arial"/>
        </w:rPr>
        <w:t>Análisis crítico de la ejecución de los procesos.</w:t>
      </w:r>
      <w:bookmarkEnd w:id="34"/>
      <w:bookmarkEnd w:id="35"/>
    </w:p>
    <w:p w14:paraId="13315BD7" w14:textId="522387DC" w:rsidR="00A86522" w:rsidRDefault="00A86522" w:rsidP="00A86522">
      <w:r>
        <w:t>Actualmente el método de trabajo empleado para la asignación de ISMN y asociación de editores a la Agencia, no cumple a cabalidad los objetivos del centro, existiendo la necesidad de mejorarlo en algunos aspectos.</w:t>
      </w:r>
    </w:p>
    <w:p w14:paraId="381FF45D" w14:textId="6604FAA3" w:rsidR="00A86522" w:rsidRDefault="00A86522" w:rsidP="00A86522">
      <w:r>
        <w:t>La utilización de tablas de Excel para la captura y el procesamiento de datos, constituye una tarea engorrosa y provoca errores de diversa índole.</w:t>
      </w:r>
    </w:p>
    <w:p w14:paraId="4FF4119F" w14:textId="77777777" w:rsidR="003361E6" w:rsidRDefault="00A86522" w:rsidP="00A86522">
      <w:r>
        <w:t xml:space="preserve">Cada especialista durante la asociación de editores, asignación ISMN y registro de nuevas publicaciones musicales realiza una nueva tabla y esta se almacena en su PC personal, impidiendo unificar toda la información en un lugar específico; ésta queda dispersa en las PC de cada especialista. </w:t>
      </w:r>
    </w:p>
    <w:p w14:paraId="681033A7" w14:textId="31A2DC8E" w:rsidR="00A86522" w:rsidRDefault="00A86522" w:rsidP="00A86522">
      <w:r>
        <w:t>No se cuenta con validación en la entrada de datos</w:t>
      </w:r>
      <w:r w:rsidR="003361E6">
        <w:t xml:space="preserve"> a la hora de realizar los ISMN</w:t>
      </w:r>
      <w:r>
        <w:t>, corriendo el riesgo de cometer errores.</w:t>
      </w:r>
    </w:p>
    <w:p w14:paraId="07616B16" w14:textId="07B607BE" w:rsidR="003361E6" w:rsidRDefault="00DF11A9" w:rsidP="00A86522">
      <w:r>
        <w:t>Actualmente no se puede realizar</w:t>
      </w:r>
      <w:r w:rsidR="00595E6A">
        <w:t xml:space="preserve"> los códigos de barra que representen los ISMN ya que no se cuenta con las herramientas que permitan llevar a cabo esta tarea.</w:t>
      </w:r>
    </w:p>
    <w:p w14:paraId="7BAB195E" w14:textId="44C1EBCA" w:rsidR="00A86522" w:rsidRDefault="00A86522" w:rsidP="00A86522">
      <w:r>
        <w:t>No se cuenta con respaldo de la información, al no quedar ésta almacenada en un servidor dedicado, donde se proteja contra usos indebidos, ya que tampoco existe un control de acceso a los datos.</w:t>
      </w:r>
    </w:p>
    <w:p w14:paraId="5E7F7049" w14:textId="4BAEC5A3" w:rsidR="00595E6A" w:rsidRPr="00A86522" w:rsidRDefault="00595E6A" w:rsidP="00A86522">
      <w:r>
        <w:t xml:space="preserve">A todo </w:t>
      </w:r>
      <w:r w:rsidR="003B6143">
        <w:t>esto,</w:t>
      </w:r>
      <w:r>
        <w:t xml:space="preserve"> se le suma la falta de entrenamiento de los especialistas en la propia herramienta Excel, lo que demanda en ocasiones más tiempo del requerido para </w:t>
      </w:r>
      <w:r>
        <w:lastRenderedPageBreak/>
        <w:t>realizar alguna acción, por ejemplo, utilización de fórmulas matemáticas, reestructuración del contenido de las tablas, confección de gráficos de diversos tipos, etc.</w:t>
      </w:r>
    </w:p>
    <w:p w14:paraId="5CC0AC50" w14:textId="187A4E38" w:rsidR="009C3406" w:rsidRDefault="009C3406" w:rsidP="008F1C20">
      <w:pPr>
        <w:pStyle w:val="Ttulo2"/>
        <w:numPr>
          <w:ilvl w:val="1"/>
          <w:numId w:val="24"/>
        </w:numPr>
        <w:rPr>
          <w:rFonts w:ascii="Arial" w:hAnsi="Arial" w:cs="Arial"/>
          <w:sz w:val="24"/>
          <w:szCs w:val="24"/>
        </w:rPr>
      </w:pPr>
      <w:bookmarkStart w:id="36" w:name="_Toc167378073"/>
      <w:bookmarkStart w:id="37" w:name="_Toc167378335"/>
      <w:r w:rsidRPr="009C3406">
        <w:rPr>
          <w:rFonts w:ascii="Arial" w:hAnsi="Arial" w:cs="Arial"/>
          <w:sz w:val="24"/>
          <w:szCs w:val="24"/>
        </w:rPr>
        <w:t>Procesos objeto de automatización</w:t>
      </w:r>
      <w:r>
        <w:rPr>
          <w:rFonts w:ascii="Arial" w:hAnsi="Arial" w:cs="Arial"/>
          <w:sz w:val="24"/>
          <w:szCs w:val="24"/>
        </w:rPr>
        <w:t>.</w:t>
      </w:r>
      <w:bookmarkEnd w:id="36"/>
      <w:bookmarkEnd w:id="37"/>
    </w:p>
    <w:p w14:paraId="27177A56" w14:textId="2101010B" w:rsidR="00595E6A" w:rsidRDefault="003361E6" w:rsidP="00595E6A">
      <w:r>
        <w:t>Para dar solución a la problemática existente durante el proceso de gestión de información se propone la construcción de un sistema informático que facilite la ejecución de las labores de recopilación, procesamiento, creación y respaldo de la información.</w:t>
      </w:r>
    </w:p>
    <w:p w14:paraId="3E91C143" w14:textId="3F6CCC53" w:rsidR="003361E6" w:rsidRDefault="003361E6" w:rsidP="00595E6A">
      <w:pPr>
        <w:rPr>
          <w:u w:val="single"/>
        </w:rPr>
      </w:pPr>
      <w:r w:rsidRPr="003361E6">
        <w:rPr>
          <w:u w:val="single"/>
        </w:rPr>
        <w:t>Recopilación, creación y gestión de la información.</w:t>
      </w:r>
    </w:p>
    <w:p w14:paraId="4BE76970" w14:textId="26B55174" w:rsidR="003361E6" w:rsidRDefault="003361E6" w:rsidP="00595E6A">
      <w:r>
        <w:t xml:space="preserve">Desarrollo de un módulo para la recopilación, creación y gestión de la información, que permita la captura automatizada de los datos fundamentales de los editores asociados y las publicaciones musicales registradas, como son: título, fecha, autor, ISMN. </w:t>
      </w:r>
      <w:r w:rsidR="003B6143">
        <w:t>Además,</w:t>
      </w:r>
      <w:r>
        <w:t xml:space="preserve"> tenga la posibilidad de agregar otros datos como temática, tipo de obra, colección digital, entre otr</w:t>
      </w:r>
      <w:r w:rsidR="008B0437">
        <w:t>os</w:t>
      </w:r>
      <w:r>
        <w:t xml:space="preserve">. Esto simplifica el trabajo de los </w:t>
      </w:r>
      <w:r w:rsidR="008B0437">
        <w:t>especialistas</w:t>
      </w:r>
      <w:r>
        <w:t xml:space="preserve"> ya que muchos datos no tendrán que llenarlos manualmente</w:t>
      </w:r>
      <w:r w:rsidR="008B0437">
        <w:t xml:space="preserve"> y les proporciona una herramienta de trabajo para generar de forma sencilla los códigos de barras que necesiten</w:t>
      </w:r>
      <w:r>
        <w:t>.</w:t>
      </w:r>
    </w:p>
    <w:p w14:paraId="1CEE94CD" w14:textId="66B9FC04" w:rsidR="008B0437" w:rsidRDefault="008B0437" w:rsidP="00595E6A">
      <w:pPr>
        <w:rPr>
          <w:u w:val="single"/>
        </w:rPr>
      </w:pPr>
      <w:r>
        <w:rPr>
          <w:u w:val="single"/>
        </w:rPr>
        <w:t>Procesamiento de la información</w:t>
      </w:r>
    </w:p>
    <w:p w14:paraId="0806170C" w14:textId="592148CB" w:rsidR="008B0437" w:rsidRDefault="008B0437" w:rsidP="00595E6A">
      <w:r>
        <w:t xml:space="preserve">Este módulo permitirá el procesamiento automatizado de la información, por tanto, en lo adelante, los especialistas no tendrán que pasar por la engorrosa tarea de tener que confeccionar las tablas de forma manual, ni tener que definir las fórmulas matemáticas que realicen los cálculos pertinentes. Lo mismo sucederá con los gráficos estadísticos. Éstos se crearán automáticamente. Dispondrá también de la opción de filtrar la información, por fecha, editorial, </w:t>
      </w:r>
      <w:r w:rsidR="003B6143">
        <w:t>entre otros términos,</w:t>
      </w:r>
      <w:r>
        <w:t xml:space="preserve"> actualizándose automáticamente, tanto las tablas como los gráficos, además podrá exportarse la información a diversos formatos (jpg, pdf, json). Se emitirán alertas automáticas en el caso, por ejemplo, de haberse agotarse los prefijos asignados a una editorial.</w:t>
      </w:r>
    </w:p>
    <w:p w14:paraId="5841AD98" w14:textId="77777777" w:rsidR="008B0437" w:rsidRDefault="008B0437" w:rsidP="00595E6A">
      <w:r w:rsidRPr="008B0437">
        <w:rPr>
          <w:u w:val="single"/>
        </w:rPr>
        <w:t>Respaldo e integridad de los datos.</w:t>
      </w:r>
      <w:r>
        <w:t xml:space="preserve"> </w:t>
      </w:r>
    </w:p>
    <w:p w14:paraId="3AE87FA2" w14:textId="7B82453E" w:rsidR="008B0437" w:rsidRPr="008B0437" w:rsidRDefault="008B0437" w:rsidP="00595E6A">
      <w:pPr>
        <w:rPr>
          <w:u w:val="single"/>
        </w:rPr>
      </w:pPr>
      <w:r>
        <w:lastRenderedPageBreak/>
        <w:t>Este módulo se encargará de las tareas de validación durante la entrada de datos, control de acceso, dígitos de control de los ISMN y también será el responsable de la realización de salvas periódicas de la información.</w:t>
      </w:r>
    </w:p>
    <w:p w14:paraId="1EB47689" w14:textId="112DEE3F" w:rsidR="009C3406" w:rsidRDefault="009C3406" w:rsidP="008F1C20">
      <w:pPr>
        <w:pStyle w:val="Ttulo3"/>
        <w:numPr>
          <w:ilvl w:val="1"/>
          <w:numId w:val="24"/>
        </w:numPr>
        <w:rPr>
          <w:rFonts w:ascii="Arial" w:hAnsi="Arial" w:cs="Arial"/>
        </w:rPr>
      </w:pPr>
      <w:bookmarkStart w:id="38" w:name="_Toc167378074"/>
      <w:bookmarkStart w:id="39" w:name="_Toc167378336"/>
      <w:r w:rsidRPr="00E03C87">
        <w:rPr>
          <w:rFonts w:ascii="Arial" w:hAnsi="Arial" w:cs="Arial"/>
        </w:rPr>
        <w:t>Sistemas automatizados existentes vinculados al campo de acción.</w:t>
      </w:r>
      <w:bookmarkEnd w:id="38"/>
      <w:bookmarkEnd w:id="39"/>
    </w:p>
    <w:p w14:paraId="2A19B1AB" w14:textId="5EC6029A" w:rsidR="00C4209B" w:rsidRDefault="00C4209B" w:rsidP="00C4209B">
      <w:r>
        <w:t>Se realizó una investigación de las herramientas automatizadas existentes para las asignaciones y gestión de información de las Agencias ISMN internacionales.</w:t>
      </w:r>
    </w:p>
    <w:p w14:paraId="6D5EA502" w14:textId="62129060" w:rsidR="00C4209B" w:rsidRDefault="003559F3" w:rsidP="00C4209B">
      <w:r>
        <w:rPr>
          <w:u w:val="single"/>
        </w:rPr>
        <w:t>U.S. ISMN Agency</w:t>
      </w:r>
    </w:p>
    <w:p w14:paraId="7D399B19" w14:textId="73B6D2A3" w:rsidR="003559F3" w:rsidRDefault="003559F3" w:rsidP="00C4209B">
      <w:r>
        <w:t>Es un sitio web creado en Estados Unidos en 2018 que ofrece a cualquier persona que lo visite información relevante acerca del funcionamiento del ISMN y sus ventajas, muestra las colecciones digitales</w:t>
      </w:r>
      <w:r w:rsidR="00D31444">
        <w:t xml:space="preserve"> de origen</w:t>
      </w:r>
      <w:r>
        <w:t xml:space="preserve"> </w:t>
      </w:r>
      <w:r w:rsidR="00D31444">
        <w:t xml:space="preserve">estadounidense </w:t>
      </w:r>
      <w:r>
        <w:t xml:space="preserve">registradas </w:t>
      </w:r>
      <w:r w:rsidR="00D31444">
        <w:t>en el sitio</w:t>
      </w:r>
      <w:r>
        <w:t xml:space="preserve">, contactos de la U.S. Agency y permite hacer búsquedas generales y avanzadas en sus catálogos. </w:t>
      </w:r>
      <w:r w:rsidR="00D31444">
        <w:t xml:space="preserve">Desde su creación el sitio ha registrado casi </w:t>
      </w:r>
      <w:r w:rsidR="006159A8">
        <w:t>10</w:t>
      </w:r>
      <w:r w:rsidR="00D31444">
        <w:t xml:space="preserve">000 obras musicales que recogen gran parte del patrimonio y la historia de los Estados Unidos de América. </w:t>
      </w:r>
      <w:r>
        <w:t>Particularmente el sitio les permite a sus usuarios registrar nuevas publicaciones, hacer solicitudes, enviar cuestionarios</w:t>
      </w:r>
      <w:r w:rsidR="006159A8">
        <w:t xml:space="preserve"> y asociarse a la </w:t>
      </w:r>
      <w:r w:rsidR="00EE56AA">
        <w:t>Agencia,</w:t>
      </w:r>
      <w:r w:rsidR="006159A8">
        <w:t xml:space="preserve"> pero para la inscripción se necesita pagar una cuota.</w:t>
      </w:r>
    </w:p>
    <w:p w14:paraId="6030B5AD" w14:textId="70294F79" w:rsidR="006159A8" w:rsidRDefault="006159A8" w:rsidP="00C4209B">
      <w:pPr>
        <w:rPr>
          <w:u w:val="single"/>
        </w:rPr>
      </w:pPr>
      <w:r>
        <w:rPr>
          <w:u w:val="single"/>
        </w:rPr>
        <w:t>Camlibro ISMN</w:t>
      </w:r>
    </w:p>
    <w:p w14:paraId="7BDAD2C2" w14:textId="29406140" w:rsidR="00EE56AA" w:rsidRDefault="00EE56AA" w:rsidP="00C4209B">
      <w:r>
        <w:t>Este sitio pertenece a la Agencia ISMN de Colombia y al igual que el sitio web anterior le</w:t>
      </w:r>
      <w:r w:rsidR="004929BE">
        <w:t>s</w:t>
      </w:r>
      <w:r>
        <w:t xml:space="preserve"> permite a sus usuarios hacer solicitudes y recibir los ISMN por </w:t>
      </w:r>
      <w:r w:rsidR="003B6143">
        <w:t>correo,</w:t>
      </w:r>
      <w:r>
        <w:t xml:space="preserve"> pero como punto negativo no muestra información en la página principal acerca de la utilización del código ISMN y sus ventajas.</w:t>
      </w:r>
    </w:p>
    <w:p w14:paraId="6284318A" w14:textId="086DA27B" w:rsidR="004929BE" w:rsidRPr="004929BE" w:rsidRDefault="004929BE" w:rsidP="00C4209B">
      <w:pPr>
        <w:rPr>
          <w:u w:val="single"/>
        </w:rPr>
      </w:pPr>
      <w:r w:rsidRPr="004929BE">
        <w:rPr>
          <w:u w:val="single"/>
        </w:rPr>
        <w:t>Bookchamber</w:t>
      </w:r>
    </w:p>
    <w:p w14:paraId="2F357AEB" w14:textId="6C865252" w:rsidR="00EE56AA" w:rsidRDefault="004929BE" w:rsidP="00C4209B">
      <w:r>
        <w:t xml:space="preserve">Este sitio es de origen ruso y le permite a la Cámara Rusa del Libro poder gestionar de manera remota las solicitudes de ISMN e ISBN que los usuarios envían. Este sitio muestra información general acerca del procedimiento de solicitudes, así como también el correcto uso de los ISMN, pero este sitio no </w:t>
      </w:r>
      <w:r w:rsidR="00A271D8">
        <w:t>muestra colecciones digitales registradas ni otras ediciones de obras musicales lo que no lo hace un sitio enteramente informativo para quien lo visite.</w:t>
      </w:r>
    </w:p>
    <w:p w14:paraId="7811036E" w14:textId="29BC3E3A" w:rsidR="00A271D8" w:rsidRDefault="00A271D8" w:rsidP="00C4209B">
      <w:pPr>
        <w:rPr>
          <w:b/>
          <w:bCs/>
        </w:rPr>
      </w:pPr>
      <w:r w:rsidRPr="00A271D8">
        <w:rPr>
          <w:b/>
          <w:bCs/>
        </w:rPr>
        <w:lastRenderedPageBreak/>
        <w:t>Consideraciones Finales</w:t>
      </w:r>
    </w:p>
    <w:p w14:paraId="35AC1302" w14:textId="644F2F22" w:rsidR="00A271D8" w:rsidRPr="00A271D8" w:rsidRDefault="00A271D8" w:rsidP="00C4209B">
      <w:r>
        <w:t>Todos los países asociados a la Agencia Internacional ISMN deben tener un sitio web que los represente de manera global y muestre las obras musicales que forman parte del patrimonio cultural de cada país</w:t>
      </w:r>
      <w:r w:rsidR="001E1B1B">
        <w:t>, además esto les facilita a las agencias la asignación de ISMN, gestión de solicitudes y asociaciones de editores. Por lo que se decide desarrollar un sitio web propio, que se ajuste a las características del entorno nacional y que brinde un servicio gratuito y de calidad a la Agencia Cubana del Libro mediante el empleo de tecnologías libres (open source).</w:t>
      </w:r>
    </w:p>
    <w:p w14:paraId="01492E1C" w14:textId="05695E55" w:rsidR="00E03C87" w:rsidRDefault="00E03C87" w:rsidP="00664DC4">
      <w:pPr>
        <w:pStyle w:val="Ttulo2"/>
        <w:numPr>
          <w:ilvl w:val="1"/>
          <w:numId w:val="24"/>
        </w:numPr>
        <w:rPr>
          <w:rFonts w:ascii="Arial" w:hAnsi="Arial" w:cs="Arial"/>
          <w:sz w:val="24"/>
          <w:szCs w:val="24"/>
        </w:rPr>
      </w:pPr>
      <w:bookmarkStart w:id="40" w:name="_Toc167378075"/>
      <w:bookmarkStart w:id="41" w:name="_Toc167378337"/>
      <w:r w:rsidRPr="00E03C87">
        <w:rPr>
          <w:rFonts w:ascii="Arial" w:hAnsi="Arial" w:cs="Arial"/>
          <w:sz w:val="24"/>
          <w:szCs w:val="24"/>
        </w:rPr>
        <w:t>Fundamentos de los objetivos.</w:t>
      </w:r>
      <w:bookmarkEnd w:id="40"/>
      <w:bookmarkEnd w:id="41"/>
    </w:p>
    <w:p w14:paraId="0DE42B9A" w14:textId="7F422378" w:rsidR="00664DC4" w:rsidRPr="00664DC4" w:rsidRDefault="00664DC4" w:rsidP="00664DC4">
      <w:r>
        <w:t>La solución que se propone en este trabajo está encaminada a la satisfacción de las necesidades generadas por la situación problemática existente. Para alcanzar el objetivo general planteado es necesario realizar un estudio detallado del modo actual en que se realizan los procesos implicados en el flujo de trabajo de análisis de información. Además de diseñar una base de datos que admita, de forma segura, el almacenamiento de la información necesaria para el desarrollo de las actividades involucradas y satisfacer las expectativas de los usuarios finales; proporcionándoles comodidad, confiabilidad y seguridad en el momento de interactuar con el sistema.</w:t>
      </w:r>
    </w:p>
    <w:p w14:paraId="2545D99F" w14:textId="6BCCB755" w:rsidR="003C3816" w:rsidRDefault="005215DB" w:rsidP="00350613">
      <w:pPr>
        <w:pStyle w:val="Ttulo2"/>
        <w:rPr>
          <w:rFonts w:ascii="Arial" w:hAnsi="Arial" w:cs="Arial"/>
          <w:sz w:val="24"/>
          <w:szCs w:val="24"/>
          <w:lang w:val="es-ES"/>
        </w:rPr>
      </w:pPr>
      <w:bookmarkStart w:id="42" w:name="_Toc167378076"/>
      <w:bookmarkStart w:id="43" w:name="_Toc167378338"/>
      <w:r w:rsidRPr="005215DB">
        <w:rPr>
          <w:rFonts w:ascii="Arial" w:hAnsi="Arial" w:cs="Arial"/>
          <w:sz w:val="24"/>
          <w:szCs w:val="24"/>
        </w:rPr>
        <w:t>1.</w:t>
      </w:r>
      <w:r w:rsidR="00E03C87">
        <w:rPr>
          <w:rFonts w:ascii="Arial" w:hAnsi="Arial" w:cs="Arial"/>
          <w:sz w:val="24"/>
          <w:szCs w:val="24"/>
        </w:rPr>
        <w:t>6</w:t>
      </w:r>
      <w:r w:rsidRPr="005215DB">
        <w:rPr>
          <w:rFonts w:ascii="Arial" w:hAnsi="Arial" w:cs="Arial"/>
          <w:sz w:val="24"/>
          <w:szCs w:val="24"/>
        </w:rPr>
        <w:t xml:space="preserve"> Tendencias y tecnología</w:t>
      </w:r>
      <w:r>
        <w:rPr>
          <w:rFonts w:ascii="Arial" w:hAnsi="Arial" w:cs="Arial"/>
          <w:sz w:val="24"/>
          <w:szCs w:val="24"/>
        </w:rPr>
        <w:t>s</w:t>
      </w:r>
      <w:r w:rsidRPr="005215DB">
        <w:rPr>
          <w:rFonts w:ascii="Arial" w:hAnsi="Arial" w:cs="Arial"/>
          <w:sz w:val="24"/>
          <w:szCs w:val="24"/>
          <w:lang w:val="es-ES"/>
        </w:rPr>
        <w:t xml:space="preserve"> actuales para el desarrollo web.</w:t>
      </w:r>
      <w:bookmarkEnd w:id="42"/>
      <w:bookmarkEnd w:id="43"/>
    </w:p>
    <w:p w14:paraId="2BC29E87" w14:textId="6D8D2CAC" w:rsidR="00565A7B" w:rsidRDefault="00565A7B" w:rsidP="00350613">
      <w:r w:rsidRPr="00565A7B">
        <w:t>En la actualidad se ven avances notables en el área tecnológica, lo que ha permitido que las personas interactúen con las computadoras hasta el punto de incorporar las herramientas informáticas a su quehacer diario. Para el desarrollo de software existen muchas tendencias y tecnologías concebidas para facilitar el trabajo en todas las etapas del ciclo de vida de un proyecto hasta lograr convertirlo en un producto de calidad, lo que se ve reflejado en un mejor servicio al usuario.</w:t>
      </w:r>
      <w:r>
        <w:t xml:space="preserve"> Ya sea para desarrollar aplicaciones web o para mantener un servidor web, es crucial conocer las tendencias y tecnologías actuales en el desarrollo web.</w:t>
      </w:r>
      <w:r w:rsidRPr="00565A7B">
        <w:t xml:space="preserve"> A continuación, se realiza un análisis comparativo entre algunas de las tecnologías existentes candidatas a ser empleadas, fundamentalmente aquellas bajo licencias de software libre (free software, en inglés) y código abierto (open source, en inglés).</w:t>
      </w:r>
    </w:p>
    <w:p w14:paraId="5BF7C023" w14:textId="2E104A19" w:rsidR="00565A7B" w:rsidRPr="00350613" w:rsidRDefault="00565A7B" w:rsidP="00350613">
      <w:pPr>
        <w:pStyle w:val="Ttulo3"/>
        <w:rPr>
          <w:rFonts w:ascii="Arial" w:hAnsi="Arial" w:cs="Arial"/>
          <w:color w:val="auto"/>
          <w:lang w:val="es-ES"/>
        </w:rPr>
      </w:pPr>
      <w:bookmarkStart w:id="44" w:name="_Toc167378077"/>
      <w:bookmarkStart w:id="45" w:name="_Toc167378339"/>
      <w:r w:rsidRPr="00371C8C">
        <w:rPr>
          <w:rFonts w:ascii="Arial" w:hAnsi="Arial" w:cs="Arial"/>
          <w:color w:val="auto"/>
        </w:rPr>
        <w:lastRenderedPageBreak/>
        <w:t>1.</w:t>
      </w:r>
      <w:r w:rsidR="00E03C87">
        <w:rPr>
          <w:rFonts w:ascii="Arial" w:hAnsi="Arial" w:cs="Arial"/>
          <w:color w:val="auto"/>
        </w:rPr>
        <w:t>6</w:t>
      </w:r>
      <w:r w:rsidRPr="00371C8C">
        <w:rPr>
          <w:rFonts w:ascii="Arial" w:hAnsi="Arial" w:cs="Arial"/>
          <w:color w:val="auto"/>
        </w:rPr>
        <w:t>.1</w:t>
      </w:r>
      <w:r w:rsidRPr="00350613">
        <w:rPr>
          <w:rFonts w:ascii="Arial" w:hAnsi="Arial" w:cs="Arial"/>
          <w:color w:val="auto"/>
        </w:rPr>
        <w:t xml:space="preserve"> Metodolog</w:t>
      </w:r>
      <w:r w:rsidRPr="00350613">
        <w:rPr>
          <w:rFonts w:ascii="Arial" w:hAnsi="Arial" w:cs="Arial"/>
          <w:color w:val="auto"/>
          <w:lang w:val="es-ES"/>
        </w:rPr>
        <w:t>ías de desarrollo de software</w:t>
      </w:r>
      <w:bookmarkEnd w:id="44"/>
      <w:bookmarkEnd w:id="45"/>
    </w:p>
    <w:p w14:paraId="6AA1874F" w14:textId="565F1FE2" w:rsidR="00565A7B" w:rsidRDefault="00565A7B" w:rsidP="00350613">
      <w:r w:rsidRPr="00565A7B">
        <w:t>En el área de la Ingeniería de Software, el término «metodología» hace referencia a un marco de trabajo usado para estructurar, planificar y controlar el proceso de desarrollo de software. Éstas han evolucionado a la par de los paradigmas de programación, tratando de ajustarse a las nuevas necesidades, proporcionando herramientas y prácticas que se acoplan mejor a los desarrollos actuales. Las metodologías se clasifican en tradicionales y ágiles. Las metodologías tradicionales proveen una estructura bien definida y un orden riguroso en el proceso de desarrollo. Por lo general tienen abundantes artefactos y requieren de disímiles roles. Invierten un tiempo considerable en la comprensión del negocio y el modelado del sistema. Perciben la captura de requisitos del proyecto como una fase previa al desarrollo del mismo que, una vez completada, debe proporcionar una «fotografía exacta» de lo que desea el cliente</w:t>
      </w:r>
      <w:r w:rsidR="00477EBB">
        <w:t xml:space="preserve"> </w:t>
      </w:r>
      <w:r w:rsidR="008500DC">
        <w:fldChar w:fldCharType="begin"/>
      </w:r>
      <w:r w:rsidR="006321EE">
        <w:instrText xml:space="preserve"> ADDIN ZOTERO_ITEM CSL_CITATION {"citationID":"1hCvaLLz","properties":{"formattedCitation":"[5]","plainCitation":"[5]","noteIndex":0},"citationItems":[{"id":"7dgHTetD/AYgXcWlb","uris":["http://zotero.org/users/local/dfJLkpsp/items/7K2LMPQW"],"itemData":{"id":30,"type":"article-journal","language":"es","source":"Zotero","title":"ESTUDIO DE LA APLICACIÓN DE METODOLOGÍAS ÁGILES PARA LA EVOLUCIÓN DE PRODUCTOS SOFTWARE","author":[{"family":"González","given":"Pilar Rodríguez"},{"family":"Sopeña","given":"Juan Garbajosa"}]}}],"schema":"https://github.com/citation-style-language/schema/raw/master/csl-citation.json"} </w:instrText>
      </w:r>
      <w:r w:rsidR="008500DC">
        <w:fldChar w:fldCharType="separate"/>
      </w:r>
      <w:r w:rsidR="0006242D" w:rsidRPr="0006242D">
        <w:rPr>
          <w:rFonts w:ascii="Calibri" w:hAnsi="Calibri" w:cs="Calibri"/>
        </w:rPr>
        <w:t>[5]</w:t>
      </w:r>
      <w:r w:rsidR="008500DC">
        <w:fldChar w:fldCharType="end"/>
      </w:r>
      <w:r w:rsidR="00477EBB">
        <w:t>.</w:t>
      </w:r>
    </w:p>
    <w:p w14:paraId="67A1932D" w14:textId="0F1D718F" w:rsidR="00E90695" w:rsidRPr="00E90695" w:rsidRDefault="00E90695" w:rsidP="00350613">
      <w:r w:rsidRPr="00E90695">
        <w:t xml:space="preserve">Entre las metodologías tradicionales destaca </w:t>
      </w:r>
      <w:r w:rsidRPr="000F4976">
        <w:rPr>
          <w:b/>
          <w:bCs/>
        </w:rPr>
        <w:t>RUP</w:t>
      </w:r>
      <w:r w:rsidRPr="00E90695">
        <w:t xml:space="preserve">, que </w:t>
      </w:r>
      <w:r w:rsidR="00E21A16">
        <w:t xml:space="preserve">se encuentra entre las más </w:t>
      </w:r>
      <w:r w:rsidRPr="00E90695">
        <w:t>utilizad</w:t>
      </w:r>
      <w:r w:rsidR="00E21A16">
        <w:t>as</w:t>
      </w:r>
      <w:r w:rsidRPr="00E90695">
        <w:t xml:space="preserve"> para el análisis, implementación y documentación de sistemas.</w:t>
      </w:r>
    </w:p>
    <w:p w14:paraId="53631B02" w14:textId="5DB22133" w:rsidR="00E90695" w:rsidRDefault="00C24EC9" w:rsidP="00350613">
      <w:r w:rsidRPr="00E90695">
        <w:t>Esta metodología se enfoca</w:t>
      </w:r>
      <w:r w:rsidR="00E90695" w:rsidRPr="00E90695">
        <w:t xml:space="preserve"> en el concepto de iteraciones cortas que deben finalizar con una entrega de software funcional, de la que pueden surgir modificaciones u otros requerimientos. No se someten a principios rígidos ni excesivos controles, proponen pocos artefactos y roles, y generan poca documentación. Entre las metodologías ágiles que han tenido gran acogida en el desarrollo de software destacan: </w:t>
      </w:r>
      <w:r w:rsidR="00E90695" w:rsidRPr="000F4976">
        <w:rPr>
          <w:b/>
          <w:bCs/>
        </w:rPr>
        <w:t xml:space="preserve">Scrum, Programación Extrema </w:t>
      </w:r>
      <w:r w:rsidR="00E90695" w:rsidRPr="000F4976">
        <w:t>(</w:t>
      </w:r>
      <w:r w:rsidR="00E90695" w:rsidRPr="000F4976">
        <w:rPr>
          <w:b/>
          <w:bCs/>
        </w:rPr>
        <w:t>XP</w:t>
      </w:r>
      <w:r w:rsidR="00E90695" w:rsidRPr="00E90695">
        <w:t>, por sus siglas en inglés), así como combinaciones de éstas</w:t>
      </w:r>
      <w:r w:rsidR="00477EBB">
        <w:t xml:space="preserve"> </w:t>
      </w:r>
      <w:r w:rsidR="008500DC">
        <w:fldChar w:fldCharType="begin"/>
      </w:r>
      <w:r w:rsidR="0006242D">
        <w:instrText xml:space="preserve"> ADDIN ZOTERO_ITEM CSL_CITATION {"citationID":"koXySfVY","properties":{"formattedCitation":"[6]","plainCitation":"[6]","noteIndex":0},"citationItems":[{"id":36,"uris":["http://zotero.org/users/local/dfJLkpsp/items/FEGFGU7V"],"itemData":{"id":36,"type":"article-journal","source":"Zotero","title":"Ingenieria del Software. Un Enfoque Practico","author":[{"family":"Pressman","given":"Roger S"}]}}],"schema":"https://github.com/citation-style-language/schema/raw/master/csl-citation.json"} </w:instrText>
      </w:r>
      <w:r w:rsidR="008500DC">
        <w:fldChar w:fldCharType="separate"/>
      </w:r>
      <w:r w:rsidR="0006242D" w:rsidRPr="0006242D">
        <w:rPr>
          <w:rFonts w:ascii="Calibri" w:hAnsi="Calibri" w:cs="Calibri"/>
        </w:rPr>
        <w:t>[6]</w:t>
      </w:r>
      <w:r w:rsidR="008500DC">
        <w:fldChar w:fldCharType="end"/>
      </w:r>
      <w:r w:rsidR="00477EBB">
        <w:t>.</w:t>
      </w:r>
    </w:p>
    <w:p w14:paraId="327105AC" w14:textId="5BDA76AD" w:rsidR="000F4976" w:rsidRDefault="000F4976" w:rsidP="00350613">
      <w:pPr>
        <w:rPr>
          <w:u w:val="single"/>
        </w:rPr>
      </w:pPr>
      <w:r w:rsidRPr="000F4976">
        <w:rPr>
          <w:u w:val="single"/>
        </w:rPr>
        <w:t>Proceso Unificado de Desarrollo de Software (RUP)</w:t>
      </w:r>
    </w:p>
    <w:p w14:paraId="6707B984" w14:textId="34B49C78" w:rsidR="000F4976" w:rsidRDefault="000F4976" w:rsidP="00350613">
      <w:r w:rsidRPr="000F4976">
        <w:t xml:space="preserve">Consiste en un conjunto de actividades necesarias para transformar los requisitos de un usuario en un sistema de software. Es un marco de trabajo genérico que puede especializarse para una gran variedad de sistemas de software, para diferentes áreas de aplicación, diferentes tipos de organizaciones, diferentes niveles de aptitud y diferentes tamaños de proyectos. Utiliza el lenguaje UML para preparar todos los esquemas de un sistema de software. RUP tiene tres características fundamentales, es dirigido por casos de uso, centrado en la arquitectura, iterativo e </w:t>
      </w:r>
      <w:r w:rsidRPr="000F4976">
        <w:lastRenderedPageBreak/>
        <w:t>incremental. Considera que cualquier desarrollo de un sistema software debe pasar por cuatro fases que son: Inicio (Inception, en inglés), Elaboración (Elaboration en inglés), Construcción (Construction, en inglés) y Transición (Transition, en inglés). RUP a través de sus diferentes disciplinas, contribuye a una evolución favorable del desarrollo del proyecto y ayuda a una mejor comprensión, organización y estructuración del mismo. En este trabajo se utilizarán las disciplinas desde Requerimientos hasta Prueba, en sus diversas fases</w:t>
      </w:r>
      <w:r w:rsidR="00477EBB">
        <w:t xml:space="preserve"> </w:t>
      </w:r>
      <w:r w:rsidR="008500DC">
        <w:fldChar w:fldCharType="begin"/>
      </w:r>
      <w:r w:rsidR="0006242D">
        <w:instrText xml:space="preserve"> ADDIN ZOTERO_ITEM CSL_CITATION {"citationID":"b5DVKl8J","properties":{"formattedCitation":"[7]","plainCitation":"[7]","noteIndex":0},"citationItems":[{"id":13,"uris":["http://zotero.org/users/local/dfJLkpsp/items/RYB336KE"],"itemData":{"id":13,"type":"book","abstract":"Este libro, que es un punto de referencia obligada, proporciona una amplia revisión sobre el proceso unificado de desarrollo de software, poniendo especial énfasis en le modelado práctico con UML.","title":"EL PROCESO UNIFICADO DE DESARROLLO DE SOFTWARE","author":[{"family":"Jacobson","given":"Ivar"}],"editor":[{"family":"Booch","given":"Grady"},{"family":"Rumbaugh","given":"James"}],"issued":{"date-parts":[["1999"]]}}}],"schema":"https://github.com/citation-style-language/schema/raw/master/csl-citation.json"} </w:instrText>
      </w:r>
      <w:r w:rsidR="008500DC">
        <w:fldChar w:fldCharType="separate"/>
      </w:r>
      <w:r w:rsidR="0006242D" w:rsidRPr="0006242D">
        <w:rPr>
          <w:rFonts w:ascii="Calibri" w:hAnsi="Calibri" w:cs="Calibri"/>
        </w:rPr>
        <w:t>[7]</w:t>
      </w:r>
      <w:r w:rsidR="008500DC">
        <w:fldChar w:fldCharType="end"/>
      </w:r>
      <w:r w:rsidR="00477EBB">
        <w:t>.</w:t>
      </w:r>
      <w:r>
        <w:t xml:space="preserve"> </w:t>
      </w:r>
    </w:p>
    <w:p w14:paraId="29923161" w14:textId="4E207C67" w:rsidR="000F4976" w:rsidRDefault="000F4976" w:rsidP="000F4976">
      <w:r w:rsidRPr="000F4976">
        <w:t>Las fases del ciclo de vida se pueden ver en la siguiente figura:</w:t>
      </w:r>
      <w:r w:rsidR="00477EBB">
        <w:t xml:space="preserve"> </w:t>
      </w:r>
      <w:r w:rsidR="00891CEA">
        <w:fldChar w:fldCharType="begin"/>
      </w:r>
      <w:r w:rsidR="0006242D">
        <w:instrText xml:space="preserve"> ADDIN ZOTERO_ITEM CSL_CITATION {"citationID":"1GaQVTiz","properties":{"formattedCitation":"[8]","plainCitation":"[8]","noteIndex":0},"citationItems":[{"id":42,"uris":["http://zotero.org/users/local/dfJLkpsp/items/VUJ9DDPG"],"itemData":{"id":42,"type":"post-weblog","abstract":"PRINCIPIOS O FUNCIONALIDAD DE DESARROLLO DE LA METODOLOGÍA RUP           El RUP está basado en 6 principios clave que son                  ...","language":"es-419","title":"Metodologia Rup","URL":"https://metodolorup.blogspot.com/2017/10/principios-o-funcionalidad-de.html","accessed":{"date-parts":[["2023",5,2]]}}}],"schema":"https://github.com/citation-style-language/schema/raw/master/csl-citation.json"} </w:instrText>
      </w:r>
      <w:r w:rsidR="00891CEA">
        <w:fldChar w:fldCharType="separate"/>
      </w:r>
      <w:r w:rsidR="0006242D" w:rsidRPr="0006242D">
        <w:t>[8]</w:t>
      </w:r>
      <w:r w:rsidR="00891CEA">
        <w:fldChar w:fldCharType="end"/>
      </w:r>
    </w:p>
    <w:p w14:paraId="7ADFBA26" w14:textId="77777777" w:rsidR="00891CEA" w:rsidRDefault="00373274" w:rsidP="00891CEA">
      <w:pPr>
        <w:keepNext/>
        <w:spacing w:line="240" w:lineRule="auto"/>
        <w:jc w:val="center"/>
      </w:pPr>
      <w:r>
        <w:rPr>
          <w:noProof/>
        </w:rPr>
        <w:drawing>
          <wp:inline distT="0" distB="0" distL="0" distR="0" wp14:anchorId="6ECC4E30" wp14:editId="5547A548">
            <wp:extent cx="5612130" cy="2849880"/>
            <wp:effectExtent l="0" t="0" r="762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9">
                      <a:extLst>
                        <a:ext uri="{28A0092B-C50C-407E-A947-70E740481C1C}">
                          <a14:useLocalDpi xmlns:a14="http://schemas.microsoft.com/office/drawing/2010/main" val="0"/>
                        </a:ext>
                      </a:extLst>
                    </a:blip>
                    <a:stretch>
                      <a:fillRect/>
                    </a:stretch>
                  </pic:blipFill>
                  <pic:spPr>
                    <a:xfrm>
                      <a:off x="0" y="0"/>
                      <a:ext cx="5612130" cy="2849880"/>
                    </a:xfrm>
                    <a:prstGeom prst="rect">
                      <a:avLst/>
                    </a:prstGeom>
                  </pic:spPr>
                </pic:pic>
              </a:graphicData>
            </a:graphic>
          </wp:inline>
        </w:drawing>
      </w:r>
    </w:p>
    <w:p w14:paraId="34708201" w14:textId="2A0D182B" w:rsidR="00373274" w:rsidRDefault="00891CEA" w:rsidP="004F0385">
      <w:pPr>
        <w:pStyle w:val="Figura1"/>
      </w:pPr>
      <w:bookmarkStart w:id="46" w:name="_Toc147698487"/>
      <w:bookmarkStart w:id="47" w:name="_Toc167188358"/>
      <w:bookmarkStart w:id="48" w:name="_Toc167188791"/>
      <w:bookmarkStart w:id="49" w:name="_Toc167189713"/>
      <w:bookmarkStart w:id="50" w:name="_Toc167189979"/>
      <w:bookmarkStart w:id="51" w:name="_Toc167378078"/>
      <w:r w:rsidRPr="00AC2CEA">
        <w:t>Fases del ciclo de vida de RUP</w:t>
      </w:r>
      <w:bookmarkEnd w:id="46"/>
      <w:r w:rsidR="004F0385">
        <w:t>.</w:t>
      </w:r>
      <w:bookmarkEnd w:id="47"/>
      <w:bookmarkEnd w:id="48"/>
      <w:bookmarkEnd w:id="49"/>
      <w:bookmarkEnd w:id="50"/>
      <w:bookmarkEnd w:id="51"/>
    </w:p>
    <w:p w14:paraId="0DD0DABF" w14:textId="77777777" w:rsidR="00891CEA" w:rsidRPr="00891CEA" w:rsidRDefault="00891CEA" w:rsidP="00891CEA"/>
    <w:p w14:paraId="11DEFA28" w14:textId="6D42745A" w:rsidR="00373274" w:rsidRDefault="00373274" w:rsidP="003E78FD">
      <w:pPr>
        <w:jc w:val="center"/>
        <w:rPr>
          <w:u w:val="single"/>
        </w:rPr>
      </w:pPr>
      <w:r>
        <w:rPr>
          <w:u w:val="single"/>
        </w:rPr>
        <w:t>Scrum</w:t>
      </w:r>
    </w:p>
    <w:p w14:paraId="29768A1F" w14:textId="50436781" w:rsidR="00373274" w:rsidRPr="00CB291B" w:rsidRDefault="00373274" w:rsidP="00371C8C">
      <w:pPr>
        <w:rPr>
          <w:lang w:val="en-US"/>
        </w:rPr>
      </w:pPr>
      <w:r w:rsidRPr="00373274">
        <w:t xml:space="preserve">Es un marco de trabajo para el desarrollo y mantenimiento de proyectos complejos. Tiene su origen en estudios llevados a cabo por Hirotaka Takeuchi e Ikujiro Nonaka en 1986 acerca de la eficiencia lograda por empresas tecnológicas que realizaban productos de buena calidad en menos tiempo y con menor costo que otras de su tipo. Para orquestar el proceso de desarrollo, Scrum define distintos roles: Dueño del producto (Product Owner), Equipo de desarrollo (Development Team) y Scrum Master. Las Historias de Usuario son el elemento base de Scrum. Describen las características que el cliente espera que tenga el software que se va a desarrollar </w:t>
      </w:r>
      <w:r w:rsidRPr="00373274">
        <w:lastRenderedPageBreak/>
        <w:t xml:space="preserve">[9], o sea, los objetivos o requisitos del sistema. Se presentan desde la perspectiva del usuario, utilizando un lenguaje cercano al dominio de la aplicación que sea comprensible para clientes y desarrolladores. Al inicio no es necesario detallar exhaustivamente todas las Historias de Usuario sino sólo las que tienen mayor nivel de prioridad para el cliente. Esto permite que el proceso de desarrollo pueda adaptarse a posteriores modificaciones, una demostración de la flexibilidad del modelo. Scrum es un proceso para la gestión y control de proyectos que «no dice nada sobre cómo hay que hacer las cosas», por tanto, se aplica o combina fácilmente con otras metodologías de desarrollo que están más orientadas a la Ingeniería de Software y la programación </w:t>
      </w:r>
      <w:r w:rsidR="008500DC">
        <w:fldChar w:fldCharType="begin"/>
      </w:r>
      <w:r w:rsidR="0006242D">
        <w:instrText xml:space="preserve"> ADDIN ZOTERO_ITEM CSL_CITATION {"citationID":"aHpWNG5h","properties":{"formattedCitation":"[9]","plainCitation":"[9]","noteIndex":0},"citationItems":[{"id":46,"uris":["http://zotero.org/users/local/dfJLkpsp/items/P44BAKF7"],"itemData":{"id":46,"type":"document","title":"scrum_master.pdf","URL":"https://www.scrummanager.com/files/scrum_master.pdf","accessed":{"date-parts":[["2023",5,2]]}}}],"schema":"https://github.com/citation-style-language/schema/raw/master/csl-citation.json"} </w:instrText>
      </w:r>
      <w:r w:rsidR="008500DC">
        <w:fldChar w:fldCharType="separate"/>
      </w:r>
      <w:r w:rsidR="0006242D" w:rsidRPr="0006242D">
        <w:rPr>
          <w:rFonts w:ascii="Calibri" w:hAnsi="Calibri" w:cs="Calibri"/>
        </w:rPr>
        <w:t>[9]</w:t>
      </w:r>
      <w:r w:rsidR="008500DC">
        <w:fldChar w:fldCharType="end"/>
      </w:r>
      <w:r w:rsidR="00477EBB">
        <w:t>.</w:t>
      </w:r>
    </w:p>
    <w:p w14:paraId="4B92EC3E" w14:textId="669A6A80" w:rsidR="00373274" w:rsidRPr="00350613" w:rsidRDefault="00373274" w:rsidP="00371C8C">
      <w:pPr>
        <w:pStyle w:val="Ttulo3"/>
        <w:rPr>
          <w:rFonts w:ascii="Arial" w:hAnsi="Arial" w:cs="Arial"/>
          <w:color w:val="auto"/>
          <w:lang w:val="en-US"/>
        </w:rPr>
      </w:pPr>
      <w:bookmarkStart w:id="52" w:name="_Toc167378079"/>
      <w:bookmarkStart w:id="53" w:name="_Toc167378340"/>
      <w:r w:rsidRPr="00371C8C">
        <w:rPr>
          <w:rFonts w:ascii="Arial" w:hAnsi="Arial" w:cs="Arial"/>
          <w:color w:val="auto"/>
          <w:lang w:val="en-US"/>
        </w:rPr>
        <w:t>1.</w:t>
      </w:r>
      <w:r w:rsidR="00E03C87">
        <w:rPr>
          <w:rFonts w:ascii="Arial" w:hAnsi="Arial" w:cs="Arial"/>
          <w:color w:val="auto"/>
          <w:lang w:val="en-US"/>
        </w:rPr>
        <w:t>6</w:t>
      </w:r>
      <w:r w:rsidRPr="00371C8C">
        <w:rPr>
          <w:rFonts w:ascii="Arial" w:hAnsi="Arial" w:cs="Arial"/>
          <w:color w:val="auto"/>
          <w:lang w:val="en-US"/>
        </w:rPr>
        <w:t>.2</w:t>
      </w:r>
      <w:r w:rsidRPr="00350613">
        <w:rPr>
          <w:rFonts w:ascii="Arial" w:hAnsi="Arial" w:cs="Arial"/>
          <w:b/>
          <w:bCs/>
          <w:color w:val="auto"/>
          <w:lang w:val="en-US"/>
        </w:rPr>
        <w:t xml:space="preserve"> </w:t>
      </w:r>
      <w:r w:rsidRPr="00350613">
        <w:rPr>
          <w:rFonts w:ascii="Arial" w:hAnsi="Arial" w:cs="Arial"/>
          <w:color w:val="auto"/>
          <w:lang w:val="en-US"/>
        </w:rPr>
        <w:t xml:space="preserve">Herramientas </w:t>
      </w:r>
      <w:r w:rsidR="003E78FD" w:rsidRPr="00350613">
        <w:rPr>
          <w:rFonts w:ascii="Arial" w:hAnsi="Arial" w:cs="Arial"/>
          <w:color w:val="auto"/>
          <w:lang w:val="en-US"/>
        </w:rPr>
        <w:t>CASE (Computer Aided Software Engineering)</w:t>
      </w:r>
      <w:bookmarkEnd w:id="52"/>
      <w:bookmarkEnd w:id="53"/>
    </w:p>
    <w:p w14:paraId="0CBD4B44" w14:textId="33BCCC26" w:rsidR="003E78FD" w:rsidRPr="00CB291B" w:rsidRDefault="003E78FD" w:rsidP="00371C8C">
      <w:pPr>
        <w:rPr>
          <w:u w:val="single"/>
          <w:lang w:val="en-US"/>
        </w:rPr>
      </w:pPr>
      <w:r w:rsidRPr="00CB291B">
        <w:rPr>
          <w:u w:val="single"/>
          <w:lang w:val="en-US"/>
        </w:rPr>
        <w:t>Visual Paradigm Enterprise Edition v17.0</w:t>
      </w:r>
    </w:p>
    <w:p w14:paraId="4661AEB4" w14:textId="77777777" w:rsidR="003E78FD" w:rsidRPr="003E78FD" w:rsidRDefault="003E78FD" w:rsidP="003E78FD">
      <w:r w:rsidRPr="003E78FD">
        <w:t xml:space="preserve">Es una herramienta UML profesional que soporta el ciclo de vida completo del desarrollo de software: análisis y diseño orientados a objetos, construcción, pruebas y despliegue. </w:t>
      </w:r>
    </w:p>
    <w:p w14:paraId="6CF0A9AA" w14:textId="69F292F0" w:rsidR="003E78FD" w:rsidRDefault="003E78FD" w:rsidP="003E78FD">
      <w:r w:rsidRPr="003E78FD">
        <w:t>Algunas de sus características principales son:</w:t>
      </w:r>
    </w:p>
    <w:p w14:paraId="28C92220" w14:textId="77777777" w:rsidR="003E78FD" w:rsidRPr="003E78FD" w:rsidRDefault="003E78FD" w:rsidP="008F1C20">
      <w:pPr>
        <w:pStyle w:val="Prrafodelista"/>
        <w:numPr>
          <w:ilvl w:val="0"/>
          <w:numId w:val="12"/>
        </w:numPr>
      </w:pPr>
      <w:r w:rsidRPr="003E78FD">
        <w:t xml:space="preserve">Ingeniería inversa: Código a modelo, código a diagrama. </w:t>
      </w:r>
    </w:p>
    <w:p w14:paraId="69E21E49" w14:textId="77777777" w:rsidR="003E78FD" w:rsidRPr="003E78FD" w:rsidRDefault="003E78FD" w:rsidP="008F1C20">
      <w:pPr>
        <w:pStyle w:val="Prrafodelista"/>
        <w:numPr>
          <w:ilvl w:val="0"/>
          <w:numId w:val="12"/>
        </w:numPr>
      </w:pPr>
      <w:r w:rsidRPr="003E78FD">
        <w:t xml:space="preserve">Generación de código: Modelo a código, diagrama a código </w:t>
      </w:r>
    </w:p>
    <w:p w14:paraId="2C55132B" w14:textId="77777777" w:rsidR="003E78FD" w:rsidRPr="003E78FD" w:rsidRDefault="003E78FD" w:rsidP="008F1C20">
      <w:pPr>
        <w:pStyle w:val="Prrafodelista"/>
        <w:numPr>
          <w:ilvl w:val="0"/>
          <w:numId w:val="12"/>
        </w:numPr>
      </w:pPr>
      <w:r w:rsidRPr="003E78FD">
        <w:t xml:space="preserve">Soporte ORM: Generación de objetos Java desde la BD. </w:t>
      </w:r>
    </w:p>
    <w:p w14:paraId="29C1C36D" w14:textId="77777777" w:rsidR="003E78FD" w:rsidRPr="003E78FD" w:rsidRDefault="003E78FD" w:rsidP="008F1C20">
      <w:pPr>
        <w:pStyle w:val="Prrafodelista"/>
        <w:numPr>
          <w:ilvl w:val="0"/>
          <w:numId w:val="12"/>
        </w:numPr>
      </w:pPr>
      <w:r w:rsidRPr="003E78FD">
        <w:t xml:space="preserve">Generación de BD: Transformación de diagramas de Entidad-Relación en tablas de BD. </w:t>
      </w:r>
    </w:p>
    <w:p w14:paraId="5274D20E" w14:textId="77777777" w:rsidR="003E78FD" w:rsidRPr="003E78FD" w:rsidRDefault="003E78FD" w:rsidP="008F1C20">
      <w:pPr>
        <w:pStyle w:val="Prrafodelista"/>
        <w:numPr>
          <w:ilvl w:val="0"/>
          <w:numId w:val="12"/>
        </w:numPr>
      </w:pPr>
      <w:r w:rsidRPr="003E78FD">
        <w:t xml:space="preserve">Ingeniería inversa de BD: Desde SGBDs existentes a diagramas de Entidad-Relación. </w:t>
      </w:r>
    </w:p>
    <w:p w14:paraId="28553A91" w14:textId="77777777" w:rsidR="003E78FD" w:rsidRPr="003E78FD" w:rsidRDefault="003E78FD" w:rsidP="008F1C20">
      <w:pPr>
        <w:pStyle w:val="Prrafodelista"/>
        <w:numPr>
          <w:ilvl w:val="0"/>
          <w:numId w:val="12"/>
        </w:numPr>
      </w:pPr>
      <w:r w:rsidRPr="003E78FD">
        <w:t>Generador de informes para generación de documentación.</w:t>
      </w:r>
    </w:p>
    <w:p w14:paraId="19FC02D1" w14:textId="68B4A28B" w:rsidR="003E78FD" w:rsidRPr="003E78FD" w:rsidRDefault="003E78FD" w:rsidP="008F1C20">
      <w:pPr>
        <w:pStyle w:val="Prrafodelista"/>
        <w:numPr>
          <w:ilvl w:val="0"/>
          <w:numId w:val="12"/>
        </w:numPr>
      </w:pPr>
      <w:r w:rsidRPr="003E78FD">
        <w:t>Distribución automática de diagramas: Reorganización de las figuras y conectores de los diagramas UML.</w:t>
      </w:r>
    </w:p>
    <w:p w14:paraId="58661FBB" w14:textId="77777777" w:rsidR="003E78FD" w:rsidRPr="003E78FD" w:rsidRDefault="003E78FD" w:rsidP="00F969BE">
      <w:pPr>
        <w:rPr>
          <w:u w:val="single"/>
        </w:rPr>
      </w:pPr>
      <w:r w:rsidRPr="003E78FD">
        <w:rPr>
          <w:u w:val="single"/>
        </w:rPr>
        <w:t xml:space="preserve">Rational Rose </w:t>
      </w:r>
    </w:p>
    <w:p w14:paraId="74CC8E7A" w14:textId="17247E36" w:rsidR="003E78FD" w:rsidRDefault="003E78FD" w:rsidP="00F969BE">
      <w:r w:rsidRPr="003E78FD">
        <w:t xml:space="preserve">Rational Rose es una herramienta de diseño orientada a objetos, que da soporte al modelado visual, es decir, que permite representar gráficamente el sistema, </w:t>
      </w:r>
      <w:r w:rsidRPr="003E78FD">
        <w:lastRenderedPageBreak/>
        <w:t xml:space="preserve">permitiendo hacer énfasis en los detalles más importantes, centrándose en los casos de uso y enfocándose hacia un software de mayor calidad, empleando un lenguaje estándar común que facilita la comunicación. Proporciona mecanismos para realizar la ingeniería inversa, es decir, que a partir del código se pueda obtener información sobre su diseño; adicionalmente permite generar código en diferentes lenguajes a partir de un diseño en UML, brinda la posibilidad de que varias personas trabajen a la vez, permitiendo que cada desarrollador opere en un espacio de trabajo privado que contiene el modelo completo y permite que tenga un control exclusivo sobre la propagación de los cambios en ese espacio de trabajo. El desarrollo es un proceso iterativo, que comienza con una aproximación del análisis, diseño e implementación para </w:t>
      </w:r>
      <w:r w:rsidR="003B6143" w:rsidRPr="003E78FD">
        <w:t>identificar</w:t>
      </w:r>
      <w:r w:rsidRPr="003E78FD">
        <w:t xml:space="preserve"> los riesgos y probar el sistema, cuando la implementación pasa todas las pruebas que se determinan, se añaden los elementos modificados al modelo y una vez modificado se realiza la siguiente iteración. </w:t>
      </w:r>
      <w:r w:rsidR="003B6143" w:rsidRPr="003E78FD">
        <w:t>Rational,</w:t>
      </w:r>
      <w:r w:rsidRPr="003E78FD">
        <w:t xml:space="preserve"> además, soporta los diagramas de UML, excepto los Diagramas de Implementación</w:t>
      </w:r>
      <w:r w:rsidR="00350613">
        <w:t xml:space="preserve"> </w:t>
      </w:r>
      <w:r w:rsidR="008500DC">
        <w:fldChar w:fldCharType="begin"/>
      </w:r>
      <w:r w:rsidR="0006242D">
        <w:instrText xml:space="preserve"> ADDIN ZOTERO_ITEM CSL_CITATION {"citationID":"cGIepU0D","properties":{"formattedCitation":"[10]","plainCitation":"[10]","noteIndex":0},"citationItems":[{"id":50,"uris":["http://zotero.org/users/local/dfJLkpsp/items/X347BKNZ"],"itemData":{"id":50,"type":"webpage","language":"es","title":"Rational Rose Enterprise Edition - EcuRed","URL":"https://www.ecured.cu/Rational_Rose_Enterprise_Edition","author":[{"family":"Corporation","given":"Rational Rose Enterprise Edition Aplicación para crear los diagramas que se van generando durante el proceso de Ingeniería en el Desarrollo del Software Diseñado por Rational"}],"accessed":{"date-parts":[["2023",5,2]]}}}],"schema":"https://github.com/citation-style-language/schema/raw/master/csl-citation.json"} </w:instrText>
      </w:r>
      <w:r w:rsidR="008500DC">
        <w:fldChar w:fldCharType="separate"/>
      </w:r>
      <w:r w:rsidR="0006242D" w:rsidRPr="0006242D">
        <w:rPr>
          <w:rFonts w:ascii="Calibri" w:hAnsi="Calibri" w:cs="Calibri"/>
        </w:rPr>
        <w:t>[10]</w:t>
      </w:r>
      <w:r w:rsidR="008500DC">
        <w:fldChar w:fldCharType="end"/>
      </w:r>
      <w:r w:rsidR="00477EBB">
        <w:t>.</w:t>
      </w:r>
    </w:p>
    <w:p w14:paraId="6E10CD1F" w14:textId="58B800DE" w:rsidR="00350613" w:rsidRPr="00350613" w:rsidRDefault="00350613" w:rsidP="00350613">
      <w:pPr>
        <w:pStyle w:val="Ttulo3"/>
        <w:rPr>
          <w:rFonts w:ascii="Arial" w:hAnsi="Arial" w:cs="Arial"/>
          <w:color w:val="auto"/>
          <w:lang w:val="es-ES"/>
        </w:rPr>
      </w:pPr>
      <w:bookmarkStart w:id="54" w:name="_Toc167378080"/>
      <w:bookmarkStart w:id="55" w:name="_Toc167378341"/>
      <w:r w:rsidRPr="00371C8C">
        <w:rPr>
          <w:rFonts w:ascii="Arial" w:hAnsi="Arial" w:cs="Arial"/>
          <w:color w:val="auto"/>
        </w:rPr>
        <w:t>1.</w:t>
      </w:r>
      <w:r w:rsidR="00E03C87">
        <w:rPr>
          <w:rFonts w:ascii="Arial" w:hAnsi="Arial" w:cs="Arial"/>
          <w:color w:val="auto"/>
        </w:rPr>
        <w:t>6</w:t>
      </w:r>
      <w:r w:rsidRPr="00371C8C">
        <w:rPr>
          <w:rFonts w:ascii="Arial" w:hAnsi="Arial" w:cs="Arial"/>
          <w:color w:val="auto"/>
        </w:rPr>
        <w:t>.3</w:t>
      </w:r>
      <w:r>
        <w:rPr>
          <w:rFonts w:ascii="Arial" w:hAnsi="Arial" w:cs="Arial"/>
          <w:color w:val="auto"/>
        </w:rPr>
        <w:t xml:space="preserve"> Tendencias tecnológicas</w:t>
      </w:r>
      <w:bookmarkEnd w:id="54"/>
      <w:bookmarkEnd w:id="55"/>
      <w:r>
        <w:rPr>
          <w:rFonts w:ascii="Arial" w:hAnsi="Arial" w:cs="Arial"/>
          <w:color w:val="auto"/>
        </w:rPr>
        <w:t xml:space="preserve"> </w:t>
      </w:r>
    </w:p>
    <w:p w14:paraId="4BECF07B" w14:textId="1EC813D2" w:rsidR="00CB2D58" w:rsidRPr="00DA19BE" w:rsidRDefault="00CB2D58" w:rsidP="00350613">
      <w:pPr>
        <w:rPr>
          <w:u w:val="single"/>
        </w:rPr>
      </w:pPr>
      <w:r w:rsidRPr="00DA19BE">
        <w:rPr>
          <w:u w:val="single"/>
        </w:rPr>
        <w:t>Inteligencia artificial (IA) y aprendizaje automático (ML).</w:t>
      </w:r>
    </w:p>
    <w:p w14:paraId="0DA87328" w14:textId="6D3DC647" w:rsidR="00CB2D58" w:rsidRDefault="00CB2D58" w:rsidP="007A7F40">
      <w:r w:rsidRPr="00CB2D58">
        <w:t xml:space="preserve">La IA y el ML están </w:t>
      </w:r>
      <w:r>
        <w:t>revolucionando</w:t>
      </w:r>
      <w:r w:rsidRPr="00CB2D58">
        <w:t xml:space="preserve"> </w:t>
      </w:r>
      <w:r>
        <w:t>los métodos de</w:t>
      </w:r>
      <w:r w:rsidRPr="00CB2D58">
        <w:t xml:space="preserve"> desarrollo we</w:t>
      </w:r>
      <w:r>
        <w:t>b en la actualidad</w:t>
      </w:r>
      <w:r w:rsidRPr="00CB2D58">
        <w:t>. Básicamente, pueden mejorar una página web para ofrecer mejores experiencias de usuario, como chatbots que son realmente útiles</w:t>
      </w:r>
      <w:r>
        <w:t>, o la</w:t>
      </w:r>
      <w:r w:rsidR="007A7F40">
        <w:t xml:space="preserve"> herramienta ChatGPT que es tan utilizada hoy en </w:t>
      </w:r>
      <w:r w:rsidR="003B6143">
        <w:t>día</w:t>
      </w:r>
      <w:r w:rsidRPr="00CB2D58">
        <w:t>.</w:t>
      </w:r>
      <w:r>
        <w:t xml:space="preserve"> </w:t>
      </w:r>
      <w:r w:rsidRPr="00CB2D58">
        <w:t>En comparación con el desarrollo de una aplicación web tradicional, una aplicación web de IA y ML necesita más ayuda en el desarrollo del back-end</w:t>
      </w:r>
      <w:r>
        <w:t>.</w:t>
      </w:r>
    </w:p>
    <w:p w14:paraId="4E7F1983" w14:textId="7838FCC5" w:rsidR="007A7F40" w:rsidRPr="00DA19BE" w:rsidRDefault="007A7F40" w:rsidP="00350613">
      <w:pPr>
        <w:rPr>
          <w:u w:val="single"/>
        </w:rPr>
      </w:pPr>
      <w:r w:rsidRPr="00DA19BE">
        <w:rPr>
          <w:u w:val="single"/>
        </w:rPr>
        <w:t>Aplicación web progresiva (PWA).</w:t>
      </w:r>
    </w:p>
    <w:p w14:paraId="3D4607A7" w14:textId="5B92D54E" w:rsidR="007A7F40" w:rsidRDefault="007A7F40" w:rsidP="007A7F40">
      <w:r w:rsidRPr="007A7F40">
        <w:t>Las PWA son tendencia en 2023 debido al crecimiento de las redes 5G y a la disponibilidad de dispositivos de bajo coste y alto rendimiento que facilitan su acceso y uso. Los usuarios también se benefician de tener acceso a estas aplicaciones web incluso cuando sus dispositivos están desconectados o tienen una conectividad limitada.</w:t>
      </w:r>
    </w:p>
    <w:p w14:paraId="2B0DEBA0" w14:textId="0A6DF0E5" w:rsidR="007A7F40" w:rsidRPr="00DA19BE" w:rsidRDefault="007A7F40" w:rsidP="00350613">
      <w:pPr>
        <w:rPr>
          <w:u w:val="single"/>
        </w:rPr>
      </w:pPr>
      <w:r w:rsidRPr="00DA19BE">
        <w:rPr>
          <w:u w:val="single"/>
        </w:rPr>
        <w:lastRenderedPageBreak/>
        <w:t>Aplicación de una sola página (SPA).</w:t>
      </w:r>
    </w:p>
    <w:p w14:paraId="36BF2635" w14:textId="147C4D09" w:rsidR="007A7F40" w:rsidRDefault="007A7F40" w:rsidP="00350613">
      <w:r w:rsidRPr="007A7F40">
        <w:t>Las SPA son una popular tendencia de desarrollo web que ofrece experiencias de usuario rápidas y con capacidad de respuesta. Cargan todo el HTML, CSS y JavaScript necesario en una sola página y actualizan dinámicamente el contenido sin necesidad de recargar la página.</w:t>
      </w:r>
    </w:p>
    <w:p w14:paraId="7FA411E1" w14:textId="43F986DD" w:rsidR="007A7F40" w:rsidRDefault="007A7F40" w:rsidP="008F1C20">
      <w:pPr>
        <w:pStyle w:val="Ttulo3"/>
        <w:numPr>
          <w:ilvl w:val="2"/>
          <w:numId w:val="25"/>
        </w:numPr>
        <w:rPr>
          <w:rFonts w:ascii="Arial" w:hAnsi="Arial" w:cs="Arial"/>
          <w:color w:val="auto"/>
        </w:rPr>
      </w:pPr>
      <w:bookmarkStart w:id="56" w:name="_Toc167378081"/>
      <w:bookmarkStart w:id="57" w:name="_Toc167378342"/>
      <w:r w:rsidRPr="00350613">
        <w:rPr>
          <w:rFonts w:ascii="Arial" w:hAnsi="Arial" w:cs="Arial"/>
          <w:color w:val="auto"/>
        </w:rPr>
        <w:t>Lenguajes de programación.</w:t>
      </w:r>
      <w:bookmarkEnd w:id="56"/>
      <w:bookmarkEnd w:id="57"/>
    </w:p>
    <w:p w14:paraId="2A5E3435" w14:textId="32228493" w:rsidR="004A110D" w:rsidRPr="004A110D" w:rsidRDefault="004A110D" w:rsidP="004A110D">
      <w:pPr>
        <w:rPr>
          <w:b/>
          <w:bCs/>
          <w:lang w:val="es-ES"/>
        </w:rPr>
      </w:pPr>
      <w:r w:rsidRPr="004A110D">
        <w:rPr>
          <w:b/>
          <w:bCs/>
        </w:rPr>
        <w:t>Lenguajes de programación</w:t>
      </w:r>
      <w:r w:rsidRPr="004A110D">
        <w:rPr>
          <w:b/>
          <w:bCs/>
          <w:lang w:val="es-ES"/>
        </w:rPr>
        <w:t xml:space="preserve"> del lado del servidor</w:t>
      </w:r>
    </w:p>
    <w:p w14:paraId="295249DB" w14:textId="32C7A719" w:rsidR="007A7F40" w:rsidRDefault="007A7F40" w:rsidP="00350613">
      <w:pPr>
        <w:rPr>
          <w:u w:val="single"/>
        </w:rPr>
      </w:pPr>
      <w:r w:rsidRPr="00350613">
        <w:rPr>
          <w:u w:val="single"/>
        </w:rPr>
        <w:t>PHP</w:t>
      </w:r>
    </w:p>
    <w:p w14:paraId="46407C22" w14:textId="358E224C" w:rsidR="00CB2D58" w:rsidRDefault="00350613" w:rsidP="00350613">
      <w:r w:rsidRPr="00DA19BE">
        <w:t>Se considera uno de los lenguajes más flexibles, potentes y de alto rendimiento conocidos hasta el día de hoy. Lo que ha atraído el interés de múltiples sitios con gran demanda de tráfico, como Facebook, para optar por PHP como lenguaje de programación. PHP soporta la mayoría de servidores web de hoy en día, incluyendo Apache, Microsoft Internet Information Server y otros. Quizás la característica más potente y destacable de PHP es su soporte para una gran cantidad de bases de datos.</w:t>
      </w:r>
      <w:r>
        <w:t xml:space="preserve"> </w:t>
      </w:r>
      <w:hyperlink r:id="rId20" w:tgtFrame="_blank" w:history="1">
        <w:r w:rsidR="007A7F40" w:rsidRPr="007A7F40">
          <w:rPr>
            <w:rStyle w:val="Hipervnculo"/>
          </w:rPr>
          <w:t>Datos de W3Techs</w:t>
        </w:r>
      </w:hyperlink>
      <w:r w:rsidR="007A7F40" w:rsidRPr="007A7F40">
        <w:t xml:space="preserve"> muestra que un asombroso 78,9% de todos los sitios web con un lenguaje de programación del lado del servidor conocido utilizan PHP. Esto significa que casi 8 de cada 10 sitios web de Internet utilizan PHP</w:t>
      </w:r>
      <w:r w:rsidR="00DA19BE">
        <w:t xml:space="preserve"> </w:t>
      </w:r>
      <w:r w:rsidR="008500DC">
        <w:fldChar w:fldCharType="begin"/>
      </w:r>
      <w:r w:rsidR="0006242D">
        <w:instrText xml:space="preserve"> ADDIN ZOTERO_ITEM CSL_CITATION {"citationID":"2AN5hmts","properties":{"formattedCitation":"[11]","plainCitation":"[11]","noteIndex":0},"citationItems":[{"id":52,"uris":["http://zotero.org/users/local/dfJLkpsp/items/UQGQFSMR"],"itemData":{"id":52,"type":"book","publisher":"O’Reilly Media","title":"PHP is a Nutshell","author":[{"family":"Hudson","given":"Paul"}],"issued":{"date-parts":[["2006"]]}}}],"schema":"https://github.com/citation-style-language/schema/raw/master/csl-citation.json"} </w:instrText>
      </w:r>
      <w:r w:rsidR="008500DC">
        <w:fldChar w:fldCharType="separate"/>
      </w:r>
      <w:r w:rsidR="0006242D" w:rsidRPr="0006242D">
        <w:rPr>
          <w:rFonts w:ascii="Calibri" w:hAnsi="Calibri" w:cs="Calibri"/>
        </w:rPr>
        <w:t>[11]</w:t>
      </w:r>
      <w:r w:rsidR="008500DC">
        <w:fldChar w:fldCharType="end"/>
      </w:r>
      <w:r w:rsidR="00477EBB">
        <w:t>.</w:t>
      </w:r>
    </w:p>
    <w:p w14:paraId="7B7467EF" w14:textId="77777777" w:rsidR="00DA19BE" w:rsidRPr="00DA19BE" w:rsidRDefault="00DA19BE" w:rsidP="00350613">
      <w:r w:rsidRPr="00DA19BE">
        <w:t xml:space="preserve">Ventajas de PHP: </w:t>
      </w:r>
    </w:p>
    <w:p w14:paraId="22BC3B60" w14:textId="77777777" w:rsidR="00DA19BE" w:rsidRPr="00DA19BE" w:rsidRDefault="00DA19BE" w:rsidP="008F1C20">
      <w:pPr>
        <w:pStyle w:val="Prrafodelista"/>
        <w:numPr>
          <w:ilvl w:val="0"/>
          <w:numId w:val="13"/>
        </w:numPr>
      </w:pPr>
      <w:r w:rsidRPr="00DA19BE">
        <w:t xml:space="preserve">Es un lenguaje multiplataforma </w:t>
      </w:r>
    </w:p>
    <w:p w14:paraId="1FBF9CBD" w14:textId="77777777" w:rsidR="00DA19BE" w:rsidRPr="00DA19BE" w:rsidRDefault="00DA19BE" w:rsidP="008F1C20">
      <w:pPr>
        <w:pStyle w:val="Prrafodelista"/>
        <w:numPr>
          <w:ilvl w:val="0"/>
          <w:numId w:val="13"/>
        </w:numPr>
      </w:pPr>
      <w:r w:rsidRPr="00DA19BE">
        <w:t xml:space="preserve">Capacidad de conexión con la mayoría de los gestores de base de datos que se utilizan en la actualidad </w:t>
      </w:r>
    </w:p>
    <w:p w14:paraId="1B4DA509" w14:textId="77777777" w:rsidR="00DA19BE" w:rsidRPr="00DA19BE" w:rsidRDefault="00DA19BE" w:rsidP="008F1C20">
      <w:pPr>
        <w:pStyle w:val="Prrafodelista"/>
        <w:numPr>
          <w:ilvl w:val="0"/>
          <w:numId w:val="13"/>
        </w:numPr>
      </w:pPr>
      <w:r w:rsidRPr="00DA19BE">
        <w:t xml:space="preserve">Capacidad de expandir su potencial utilizando la enorme cantidad de módulos (llamados ext's o extensiones) </w:t>
      </w:r>
    </w:p>
    <w:p w14:paraId="735BF883" w14:textId="77777777" w:rsidR="00DA19BE" w:rsidRPr="00DA19BE" w:rsidRDefault="00DA19BE" w:rsidP="008F1C20">
      <w:pPr>
        <w:pStyle w:val="Prrafodelista"/>
        <w:numPr>
          <w:ilvl w:val="0"/>
          <w:numId w:val="13"/>
        </w:numPr>
      </w:pPr>
      <w:r w:rsidRPr="00DA19BE">
        <w:t xml:space="preserve">Posee una amplia documentación en su página oficial, entre la cual se destaca que todas las funciones del sistema están explicadas y ejemplificadas en un único archivo de ayuda. </w:t>
      </w:r>
    </w:p>
    <w:p w14:paraId="7A12A8F6" w14:textId="77777777" w:rsidR="00DA19BE" w:rsidRPr="00DA19BE" w:rsidRDefault="00DA19BE" w:rsidP="008F1C20">
      <w:pPr>
        <w:pStyle w:val="Prrafodelista"/>
        <w:numPr>
          <w:ilvl w:val="0"/>
          <w:numId w:val="13"/>
        </w:numPr>
      </w:pPr>
      <w:r w:rsidRPr="00DA19BE">
        <w:t xml:space="preserve">Es libre, por lo que se presenta como una alternativa de fácil acceso para todos. </w:t>
      </w:r>
    </w:p>
    <w:p w14:paraId="2F460A25" w14:textId="77777777" w:rsidR="00DA19BE" w:rsidRPr="00DA19BE" w:rsidRDefault="00DA19BE" w:rsidP="008F1C20">
      <w:pPr>
        <w:pStyle w:val="Prrafodelista"/>
        <w:numPr>
          <w:ilvl w:val="0"/>
          <w:numId w:val="13"/>
        </w:numPr>
      </w:pPr>
      <w:r w:rsidRPr="00DA19BE">
        <w:t xml:space="preserve">Permite las técnicas de programación orientada a objetos. </w:t>
      </w:r>
    </w:p>
    <w:p w14:paraId="63A52960" w14:textId="51D68F58" w:rsidR="00DA19BE" w:rsidRPr="00DA19BE" w:rsidRDefault="00DA19BE" w:rsidP="008F1C20">
      <w:pPr>
        <w:pStyle w:val="Prrafodelista"/>
        <w:numPr>
          <w:ilvl w:val="0"/>
          <w:numId w:val="13"/>
        </w:numPr>
      </w:pPr>
      <w:r w:rsidRPr="00DA19BE">
        <w:lastRenderedPageBreak/>
        <w:t>Biblioteca nativa de funciones sumamente amplia.</w:t>
      </w:r>
    </w:p>
    <w:p w14:paraId="5EABA627" w14:textId="77777777" w:rsidR="005B1A02" w:rsidRDefault="005B1A02" w:rsidP="00DA19BE">
      <w:pPr>
        <w:rPr>
          <w:u w:val="single"/>
        </w:rPr>
      </w:pPr>
    </w:p>
    <w:p w14:paraId="7B7681AB" w14:textId="6B6A0E18" w:rsidR="007A7F40" w:rsidRPr="00DA19BE" w:rsidRDefault="007A7F40" w:rsidP="00F969BE">
      <w:pPr>
        <w:rPr>
          <w:u w:val="single"/>
        </w:rPr>
      </w:pPr>
      <w:r w:rsidRPr="00DA19BE">
        <w:rPr>
          <w:u w:val="single"/>
        </w:rPr>
        <w:t>Python</w:t>
      </w:r>
    </w:p>
    <w:p w14:paraId="74D4C567" w14:textId="0AB19199" w:rsidR="004A110D" w:rsidRPr="004A110D" w:rsidRDefault="004A110D" w:rsidP="00F969BE">
      <w:pPr>
        <w:spacing w:after="0"/>
      </w:pPr>
      <w:r w:rsidRPr="00F969BE">
        <w:t>Python es un lenguaje de scripting independiente de plataforma y orientado a objetos, preparado para realizar cualquier tipo de programa, desde aplicaciones Windows a servidores de red o incluso, páginas web. Es un lenguaje interpretado, lo que significa que no se necesita compilar el código fuente para poder ejecutarlo, lo que ofrece ventajas como la rapidez de desarrollo e inconvenientes como una menor</w:t>
      </w:r>
      <w:r w:rsidR="00F969BE">
        <w:t xml:space="preserve"> </w:t>
      </w:r>
      <w:r w:rsidRPr="00F969BE">
        <w:t xml:space="preserve">velocidad. </w:t>
      </w:r>
      <w:r w:rsidR="008500DC" w:rsidRPr="00F969BE">
        <w:fldChar w:fldCharType="begin"/>
      </w:r>
      <w:r w:rsidR="0006242D" w:rsidRPr="00F969BE">
        <w:instrText xml:space="preserve"> ADDIN ZOTERO_ITEM CSL_CITATION {"citationID":"Zv2HfHaM","properties":{"formattedCitation":"[12]","plainCitation":"[12]","noteIndex":0},"citationItems":[{"id":55,"uris":["http://zotero.org/users/local/dfJLkpsp/items/N5C6ALI6"],"itemData":{"id":55,"type":"webpage","title":"Qué es Python","URL":"https://desarrolloweb.com/articulos/1325.php","accessed":{"date-parts":[["2023",5,2]]}}}],"schema":"https://github.com/citation-style-language/schema/raw/master/csl-citation.json"} </w:instrText>
      </w:r>
      <w:r w:rsidR="008500DC" w:rsidRPr="00F969BE">
        <w:fldChar w:fldCharType="separate"/>
      </w:r>
      <w:r w:rsidR="0006242D" w:rsidRPr="00F969BE">
        <w:t>[12]</w:t>
      </w:r>
      <w:r w:rsidR="008500DC" w:rsidRPr="00F969BE">
        <w:fldChar w:fldCharType="end"/>
      </w:r>
      <w:r w:rsidRPr="004A110D">
        <w:br/>
      </w:r>
      <w:r w:rsidRPr="004A110D">
        <w:br/>
        <w:t>En los últimos años el lenguaje se ha hecho muy popular, gracias a varias razones como:</w:t>
      </w:r>
    </w:p>
    <w:p w14:paraId="21A5ECD7" w14:textId="1202F98C" w:rsidR="004A110D" w:rsidRPr="004A110D" w:rsidRDefault="004A110D" w:rsidP="00F969BE">
      <w:pPr>
        <w:numPr>
          <w:ilvl w:val="0"/>
          <w:numId w:val="11"/>
        </w:numPr>
        <w:spacing w:before="100" w:beforeAutospacing="1" w:after="100" w:afterAutospacing="1"/>
      </w:pPr>
      <w:r w:rsidRPr="004A110D">
        <w:t xml:space="preserve">La cantidad de </w:t>
      </w:r>
      <w:r w:rsidR="009843BA">
        <w:t>biblioteca</w:t>
      </w:r>
      <w:r w:rsidRPr="004A110D">
        <w:t xml:space="preserve"> que contiene, tipos de datos y funciones incorporadas en el propio lenguaje, que ayudan a realizar muchas tareas habituales sin necesidad de tener que programarlas desde cero.</w:t>
      </w:r>
    </w:p>
    <w:p w14:paraId="757BC7A6" w14:textId="77777777" w:rsidR="004A110D" w:rsidRPr="004A110D" w:rsidRDefault="004A110D" w:rsidP="00F969BE">
      <w:pPr>
        <w:numPr>
          <w:ilvl w:val="0"/>
          <w:numId w:val="11"/>
        </w:numPr>
        <w:spacing w:before="100" w:beforeAutospacing="1" w:after="100" w:afterAutospacing="1"/>
      </w:pPr>
      <w:r w:rsidRPr="004A110D">
        <w:t>La sencillez y velocidad con la que se crean los programas. Un programa en Python puede tener de 3 a 5 líneas de código menos que su equivalente en Java o C.</w:t>
      </w:r>
    </w:p>
    <w:p w14:paraId="28A71973" w14:textId="77777777" w:rsidR="004A110D" w:rsidRPr="004A110D" w:rsidRDefault="004A110D" w:rsidP="00F969BE">
      <w:pPr>
        <w:numPr>
          <w:ilvl w:val="0"/>
          <w:numId w:val="11"/>
        </w:numPr>
        <w:spacing w:before="100" w:beforeAutospacing="1" w:after="100" w:afterAutospacing="1"/>
      </w:pPr>
      <w:r w:rsidRPr="004A110D">
        <w:t>La cantidad de plataformas en las que podemos desarrollar, como Unix, Windows, OS/2, Mac, Amiga y otros.</w:t>
      </w:r>
    </w:p>
    <w:p w14:paraId="3D6B66A4" w14:textId="7144D889" w:rsidR="004A110D" w:rsidRDefault="004A110D" w:rsidP="00F969BE">
      <w:pPr>
        <w:numPr>
          <w:ilvl w:val="0"/>
          <w:numId w:val="11"/>
        </w:numPr>
        <w:spacing w:before="100" w:beforeAutospacing="1" w:after="100" w:afterAutospacing="1"/>
      </w:pPr>
      <w:r w:rsidRPr="004A110D">
        <w:t>Además, Python es gratuito, incluso para propósitos empresariales</w:t>
      </w:r>
    </w:p>
    <w:p w14:paraId="7933F780" w14:textId="515672BC" w:rsidR="004A110D" w:rsidRDefault="004A110D" w:rsidP="004A110D">
      <w:pPr>
        <w:spacing w:before="100" w:beforeAutospacing="1" w:after="100" w:afterAutospacing="1" w:line="240" w:lineRule="auto"/>
      </w:pPr>
      <w:r>
        <w:rPr>
          <w:u w:val="single"/>
        </w:rPr>
        <w:t>Java</w:t>
      </w:r>
    </w:p>
    <w:p w14:paraId="7073A0F5" w14:textId="3C4158F1" w:rsidR="00BD7DEA" w:rsidRPr="00BD7DEA" w:rsidRDefault="00BD7DEA" w:rsidP="00BD7DEA">
      <w:pPr>
        <w:spacing w:before="100" w:beforeAutospacing="1" w:after="100" w:afterAutospacing="1"/>
      </w:pPr>
      <w:r w:rsidRPr="00BD7DEA">
        <w:t>Es un lenguaje de Programación Orientado a Objeto (POO) que incluye una combinación de características que lo hacen único, es válido para realizar todo tipo de aplicaciones empresariales profesionales y cumple con el requisito no funcional de portabilidad. Este lenguaje presenta características que lo diferencian de otros</w:t>
      </w:r>
      <w:r>
        <w:t xml:space="preserve"> </w:t>
      </w:r>
      <w:r w:rsidR="008500DC">
        <w:fldChar w:fldCharType="begin"/>
      </w:r>
      <w:r w:rsidR="0006242D">
        <w:instrText xml:space="preserve"> ADDIN ZOTERO_ITEM CSL_CITATION {"citationID":"xQWs3yxZ","properties":{"formattedCitation":"[13]","plainCitation":"[13]","noteIndex":0},"citationItems":[{"id":57,"uris":["http://zotero.org/users/local/dfJLkpsp/items/ESZPNAUL"],"itemData":{"id":57,"type":"article-journal","abstract":"todas las marcas basadas en Java son marcas registradas propiedad de Sun Microsystems, Inc. En los Estados Unidos y en otros paises. El contenido de este libro: &amp;quot; El lenguaje de programación Java tm &amp;quot; es independiente de Sun Microsystems,","source":"www.academia.edu","title":"El lenguaje de Programación Java","URL":"https://www.academia.edu/25663204/El_lenguaje_de_Programaci%C3%B3n_Java","author":[{"family":"Verdejo","given":"Uziel"}],"accessed":{"date-parts":[["2023",5,2]]}}}],"schema":"https://github.com/citation-style-language/schema/raw/master/csl-citation.json"} </w:instrText>
      </w:r>
      <w:r w:rsidR="008500DC">
        <w:fldChar w:fldCharType="separate"/>
      </w:r>
      <w:r w:rsidR="0006242D" w:rsidRPr="0006242D">
        <w:rPr>
          <w:rFonts w:ascii="Calibri" w:hAnsi="Calibri" w:cs="Calibri"/>
        </w:rPr>
        <w:t>[13]</w:t>
      </w:r>
      <w:r w:rsidR="008500DC">
        <w:fldChar w:fldCharType="end"/>
      </w:r>
      <w:r w:rsidRPr="00BD7DEA">
        <w:t xml:space="preserve">: </w:t>
      </w:r>
    </w:p>
    <w:p w14:paraId="525F5BC1" w14:textId="77777777" w:rsidR="00BD7DEA" w:rsidRPr="00BD7DEA" w:rsidRDefault="00BD7DEA" w:rsidP="008F1C20">
      <w:pPr>
        <w:pStyle w:val="Prrafodelista"/>
        <w:numPr>
          <w:ilvl w:val="0"/>
          <w:numId w:val="14"/>
        </w:numPr>
        <w:spacing w:before="100" w:beforeAutospacing="1" w:after="100" w:afterAutospacing="1"/>
      </w:pPr>
      <w:r w:rsidRPr="00BD7DEA">
        <w:lastRenderedPageBreak/>
        <w:t xml:space="preserve">Actualmente es público, puede conseguirse el Kit de Desarrollo de Java (Java Developer’s Kit, JDK por sus siglas en inglés) gratis. </w:t>
      </w:r>
    </w:p>
    <w:p w14:paraId="79F3DB04" w14:textId="77777777" w:rsidR="00BD7DEA" w:rsidRPr="00BD7DEA" w:rsidRDefault="00BD7DEA" w:rsidP="008F1C20">
      <w:pPr>
        <w:pStyle w:val="Prrafodelista"/>
        <w:numPr>
          <w:ilvl w:val="0"/>
          <w:numId w:val="14"/>
        </w:numPr>
        <w:spacing w:before="100" w:beforeAutospacing="1" w:after="100" w:afterAutospacing="1"/>
      </w:pPr>
      <w:r w:rsidRPr="00BD7DEA">
        <w:t xml:space="preserve">Se pueden escribir aplicaciones para intranet, aplicaciones clientes/servidor, aplicaciones distribuidas en redes locales y en Internet. </w:t>
      </w:r>
    </w:p>
    <w:p w14:paraId="221955D1" w14:textId="77777777" w:rsidR="00BD7DEA" w:rsidRPr="00BD7DEA" w:rsidRDefault="00BD7DEA" w:rsidP="008F1C20">
      <w:pPr>
        <w:pStyle w:val="Prrafodelista"/>
        <w:numPr>
          <w:ilvl w:val="0"/>
          <w:numId w:val="14"/>
        </w:numPr>
        <w:spacing w:before="100" w:beforeAutospacing="1" w:after="100" w:afterAutospacing="1"/>
      </w:pPr>
      <w:r w:rsidRPr="00BD7DEA">
        <w:t xml:space="preserve">Las aplicaciones creadas con Java son independientes de la arquitectura, se ejecutan indistintamente en gran variedad de equipo con diferente microprocesador y sistema operativo. </w:t>
      </w:r>
    </w:p>
    <w:p w14:paraId="2D25026B" w14:textId="55431F73" w:rsidR="00BD7DEA" w:rsidRPr="00BD7DEA" w:rsidRDefault="00BD7DEA" w:rsidP="008F1C20">
      <w:pPr>
        <w:pStyle w:val="Prrafodelista"/>
        <w:numPr>
          <w:ilvl w:val="0"/>
          <w:numId w:val="14"/>
        </w:numPr>
        <w:spacing w:before="100" w:beforeAutospacing="1" w:after="100" w:afterAutospacing="1"/>
      </w:pPr>
      <w:r w:rsidRPr="00BD7DEA">
        <w:t xml:space="preserve">La sintaxis de Java es similar a la de C++. Por </w:t>
      </w:r>
      <w:r w:rsidR="003B6143" w:rsidRPr="00BD7DEA">
        <w:t>tanto,</w:t>
      </w:r>
      <w:r w:rsidRPr="00BD7DEA">
        <w:t xml:space="preserve"> no representa obstáculo alguno para los desarrolladores en C/C++ iniciarse en Java. </w:t>
      </w:r>
    </w:p>
    <w:p w14:paraId="628E24C7" w14:textId="77777777" w:rsidR="00BD7DEA" w:rsidRPr="00BD7DEA" w:rsidRDefault="00BD7DEA" w:rsidP="008F1C20">
      <w:pPr>
        <w:pStyle w:val="Prrafodelista"/>
        <w:numPr>
          <w:ilvl w:val="0"/>
          <w:numId w:val="14"/>
        </w:numPr>
        <w:spacing w:before="100" w:beforeAutospacing="1" w:after="100" w:afterAutospacing="1"/>
      </w:pPr>
      <w:r w:rsidRPr="00BD7DEA">
        <w:t xml:space="preserve">Es robusto, cuenta con un fuerte mecanismo de manejador de excepciones, siendo estas un camino más para manejar los errores. </w:t>
      </w:r>
    </w:p>
    <w:p w14:paraId="7C7C8304" w14:textId="2BC274B8" w:rsidR="004A110D" w:rsidRDefault="00BD7DEA" w:rsidP="008F1C20">
      <w:pPr>
        <w:pStyle w:val="Prrafodelista"/>
        <w:numPr>
          <w:ilvl w:val="0"/>
          <w:numId w:val="14"/>
        </w:numPr>
        <w:spacing w:before="100" w:beforeAutospacing="1" w:after="100" w:afterAutospacing="1"/>
      </w:pPr>
      <w:r w:rsidRPr="00BD7DEA">
        <w:t>Java es multihilo (Multithreading, en inglés), es decir que tiene la capacidad de ejecutar varios hilos de ejecución en paralelo.</w:t>
      </w:r>
    </w:p>
    <w:p w14:paraId="5E049434" w14:textId="3A7E25FE" w:rsidR="00BD7DEA" w:rsidRPr="00BD7DEA" w:rsidRDefault="00BD7DEA" w:rsidP="00BD7DEA">
      <w:pPr>
        <w:rPr>
          <w:b/>
          <w:bCs/>
        </w:rPr>
      </w:pPr>
      <w:r w:rsidRPr="00BD7DEA">
        <w:rPr>
          <w:b/>
          <w:bCs/>
        </w:rPr>
        <w:t>Lenguajes de programación del lado del cliente.</w:t>
      </w:r>
    </w:p>
    <w:p w14:paraId="57D24C3D" w14:textId="2F54BCBC" w:rsidR="002B1070" w:rsidRPr="004A110D" w:rsidRDefault="002B1070" w:rsidP="00017215">
      <w:pPr>
        <w:rPr>
          <w:u w:val="single"/>
        </w:rPr>
      </w:pPr>
      <w:r w:rsidRPr="004A110D">
        <w:rPr>
          <w:u w:val="single"/>
        </w:rPr>
        <w:t>JavaScript (JS).</w:t>
      </w:r>
    </w:p>
    <w:p w14:paraId="4124E26F" w14:textId="69661247" w:rsidR="00017215" w:rsidRDefault="00BD7DEA" w:rsidP="00017215">
      <w:r w:rsidRPr="00BD7DEA">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 A pesar de su nombre, JavaScript no guarda ninguna relación directa con el lenguaje de programación Java. Legalmente, JavaScript es una marca registrada de la empresa Sun Microsystems</w:t>
      </w:r>
      <w:r>
        <w:t>.</w:t>
      </w:r>
      <w:r w:rsidR="008500DC">
        <w:fldChar w:fldCharType="begin"/>
      </w:r>
      <w:r w:rsidR="0006242D">
        <w:instrText xml:space="preserve"> ADDIN ZOTERO_ITEM CSL_CITATION {"citationID":"4Jmsw1hP","properties":{"formattedCitation":"[14]","plainCitation":"[14]","noteIndex":0},"citationItems":[{"id":59,"uris":["http://zotero.org/users/local/dfJLkpsp/items/325HG7UD"],"itemData":{"id":59,"type":"book","edition":"Third","publisher":"O’Reilly Media","title":"Step by step Javascript","author":[{"family":"Suehring","given":"Steve"}],"issued":{"date-parts":[["2013"]]}}}],"schema":"https://github.com/citation-style-language/schema/raw/master/csl-citation.json"} </w:instrText>
      </w:r>
      <w:r w:rsidR="008500DC">
        <w:fldChar w:fldCharType="separate"/>
      </w:r>
      <w:r w:rsidR="0006242D" w:rsidRPr="0006242D">
        <w:rPr>
          <w:rFonts w:ascii="Calibri" w:hAnsi="Calibri" w:cs="Calibri"/>
        </w:rPr>
        <w:t>[14]</w:t>
      </w:r>
      <w:r w:rsidR="008500DC">
        <w:fldChar w:fldCharType="end"/>
      </w:r>
    </w:p>
    <w:p w14:paraId="266EFC8F" w14:textId="77777777" w:rsidR="005B1A02" w:rsidRDefault="005B1A02" w:rsidP="00017215">
      <w:pPr>
        <w:rPr>
          <w:b/>
          <w:bCs/>
        </w:rPr>
      </w:pPr>
    </w:p>
    <w:p w14:paraId="76902ECA" w14:textId="77777777" w:rsidR="00EF2C0C" w:rsidRDefault="00EF2C0C" w:rsidP="00017215">
      <w:pPr>
        <w:rPr>
          <w:b/>
          <w:bCs/>
        </w:rPr>
      </w:pPr>
    </w:p>
    <w:p w14:paraId="6E01711C" w14:textId="77777777" w:rsidR="00894BCB" w:rsidRDefault="00894BCB" w:rsidP="00017215">
      <w:pPr>
        <w:rPr>
          <w:b/>
          <w:bCs/>
        </w:rPr>
      </w:pPr>
    </w:p>
    <w:p w14:paraId="5BC6E3B4" w14:textId="456CB608" w:rsidR="00017215" w:rsidRDefault="00017215" w:rsidP="00017215">
      <w:pPr>
        <w:rPr>
          <w:b/>
          <w:bCs/>
        </w:rPr>
      </w:pPr>
      <w:r w:rsidRPr="00017215">
        <w:rPr>
          <w:b/>
          <w:bCs/>
        </w:rPr>
        <w:lastRenderedPageBreak/>
        <w:t>Los lenguajes de programación más populares de 2020, según Spectrum/IEEE, analizados con 11 métricas de 8 fuentes distintas</w:t>
      </w:r>
      <w:r w:rsidR="008500DC">
        <w:fldChar w:fldCharType="begin"/>
      </w:r>
      <w:r w:rsidR="0006242D">
        <w:instrText xml:space="preserve"> ADDIN ZOTERO_ITEM CSL_CITATION {"citationID":"0ZCLwc4C","properties":{"formattedCitation":"[15]","plainCitation":"[15]","noteIndex":0},"citationItems":[{"id":60,"uris":["http://zotero.org/users/local/dfJLkpsp/items/GW58USBZ"],"itemData":{"id":60,"type":"webpage","abstract":"El equipo de Spectrum, la revista del IEEE ha hecho un gran trabajo con esta recopilación que hacen todos los años en una tabla interactiva: los lenguajes de programación más populares de 2020. Los datos provienen de 8 fuentes distintas que...","container-title":"Microsiervos","language":"es-ES","title":"Los lenguajes de programación más populares de 2020, según Spectrum/IEEE, analizados con 11 métricas de 8 fuentes distintas","URL":"https://www.microsiervos.com/archivo/ordenadores/lenguajes-programacion-mas-popularesx-2020.html","author":[{"family":"@Alvy","given":""}],"accessed":{"date-parts":[["2023",5,2]]}}}],"schema":"https://github.com/citation-style-language/schema/raw/master/csl-citation.json"} </w:instrText>
      </w:r>
      <w:r w:rsidR="008500DC">
        <w:fldChar w:fldCharType="separate"/>
      </w:r>
      <w:r w:rsidR="0006242D" w:rsidRPr="0006242D">
        <w:rPr>
          <w:rFonts w:ascii="Calibri" w:hAnsi="Calibri" w:cs="Calibri"/>
        </w:rPr>
        <w:t>[15]</w:t>
      </w:r>
      <w:r w:rsidR="008500DC">
        <w:fldChar w:fldCharType="end"/>
      </w:r>
      <w:r>
        <w:rPr>
          <w:b/>
          <w:bCs/>
        </w:rPr>
        <w:t xml:space="preserve"> </w:t>
      </w:r>
      <w:r w:rsidRPr="00017215">
        <w:rPr>
          <w:b/>
          <w:bCs/>
        </w:rPr>
        <w:t>:</w:t>
      </w:r>
    </w:p>
    <w:p w14:paraId="199943C4" w14:textId="77777777" w:rsidR="00891CEA" w:rsidRDefault="00017215" w:rsidP="00891CEA">
      <w:pPr>
        <w:keepNext/>
        <w:jc w:val="center"/>
      </w:pPr>
      <w:r>
        <w:rPr>
          <w:noProof/>
        </w:rPr>
        <w:drawing>
          <wp:inline distT="0" distB="0" distL="0" distR="0" wp14:anchorId="5AEE3DEF" wp14:editId="701F4B4C">
            <wp:extent cx="3737526" cy="373588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21">
                      <a:extLst>
                        <a:ext uri="{28A0092B-C50C-407E-A947-70E740481C1C}">
                          <a14:useLocalDpi xmlns:a14="http://schemas.microsoft.com/office/drawing/2010/main" val="0"/>
                        </a:ext>
                      </a:extLst>
                    </a:blip>
                    <a:stretch>
                      <a:fillRect/>
                    </a:stretch>
                  </pic:blipFill>
                  <pic:spPr>
                    <a:xfrm>
                      <a:off x="0" y="0"/>
                      <a:ext cx="3819268" cy="3817589"/>
                    </a:xfrm>
                    <a:prstGeom prst="rect">
                      <a:avLst/>
                    </a:prstGeom>
                  </pic:spPr>
                </pic:pic>
              </a:graphicData>
            </a:graphic>
          </wp:inline>
        </w:drawing>
      </w:r>
    </w:p>
    <w:p w14:paraId="1927D396" w14:textId="0FC8F84F" w:rsidR="00017215" w:rsidRPr="005B1A02" w:rsidRDefault="00891CEA" w:rsidP="004F0385">
      <w:pPr>
        <w:pStyle w:val="Figura1"/>
        <w:spacing w:after="240"/>
      </w:pPr>
      <w:bookmarkStart w:id="58" w:name="_Toc147698488"/>
      <w:bookmarkStart w:id="59" w:name="_Toc167188359"/>
      <w:bookmarkStart w:id="60" w:name="_Toc167188792"/>
      <w:bookmarkStart w:id="61" w:name="_Toc167189714"/>
      <w:bookmarkStart w:id="62" w:name="_Toc167189980"/>
      <w:bookmarkStart w:id="63" w:name="_Toc167378082"/>
      <w:r w:rsidRPr="00320175">
        <w:t>Lenguajes de programación más populares en el año 2020.</w:t>
      </w:r>
      <w:bookmarkEnd w:id="58"/>
      <w:bookmarkEnd w:id="59"/>
      <w:bookmarkEnd w:id="60"/>
      <w:bookmarkEnd w:id="61"/>
      <w:bookmarkEnd w:id="62"/>
      <w:bookmarkEnd w:id="63"/>
    </w:p>
    <w:p w14:paraId="37F1DD0D" w14:textId="76CC8A9E" w:rsidR="00E9271E" w:rsidRPr="00405019" w:rsidRDefault="002B1070" w:rsidP="008F1C20">
      <w:pPr>
        <w:pStyle w:val="Ttulo3"/>
        <w:numPr>
          <w:ilvl w:val="2"/>
          <w:numId w:val="25"/>
        </w:numPr>
        <w:rPr>
          <w:rFonts w:ascii="Arial" w:hAnsi="Arial" w:cs="Arial"/>
          <w:color w:val="auto"/>
        </w:rPr>
      </w:pPr>
      <w:bookmarkStart w:id="64" w:name="_Toc167378083"/>
      <w:bookmarkStart w:id="65" w:name="_Toc167378343"/>
      <w:r w:rsidRPr="00EA15AF">
        <w:rPr>
          <w:rFonts w:ascii="Arial" w:hAnsi="Arial" w:cs="Arial"/>
          <w:color w:val="auto"/>
        </w:rPr>
        <w:t>Frameworks de desarrollo web</w:t>
      </w:r>
      <w:r w:rsidR="007C5DAA" w:rsidRPr="00EA15AF">
        <w:rPr>
          <w:rFonts w:ascii="Arial" w:hAnsi="Arial" w:cs="Arial"/>
          <w:color w:val="auto"/>
        </w:rPr>
        <w:t xml:space="preserve"> más utilizados en la actualidad.</w:t>
      </w:r>
      <w:bookmarkEnd w:id="64"/>
      <w:bookmarkEnd w:id="65"/>
    </w:p>
    <w:p w14:paraId="1DB6F0DD" w14:textId="74DBB61B" w:rsidR="007C5DAA" w:rsidRPr="00EA15AF" w:rsidRDefault="007C5DAA" w:rsidP="001A7B0F">
      <w:pPr>
        <w:rPr>
          <w:u w:val="single"/>
        </w:rPr>
      </w:pPr>
      <w:r w:rsidRPr="00EA15AF">
        <w:rPr>
          <w:u w:val="single"/>
        </w:rPr>
        <w:t>Django</w:t>
      </w:r>
    </w:p>
    <w:p w14:paraId="0EC70C5D" w14:textId="3637691B" w:rsidR="00EA15AF" w:rsidRPr="00151EBF" w:rsidRDefault="00EA15AF" w:rsidP="001A7B0F">
      <w:pPr>
        <w:rPr>
          <w:rFonts w:eastAsiaTheme="majorEastAsia"/>
        </w:rPr>
      </w:pPr>
      <w:r w:rsidRPr="00EA15AF">
        <w:rPr>
          <w:rFonts w:eastAsiaTheme="majorEastAsia"/>
        </w:rPr>
        <w:t xml:space="preserve">Django es un </w:t>
      </w:r>
      <w:r>
        <w:rPr>
          <w:rFonts w:eastAsiaTheme="majorEastAsia"/>
        </w:rPr>
        <w:t>framework de</w:t>
      </w:r>
      <w:r w:rsidRPr="00EA15AF">
        <w:rPr>
          <w:rFonts w:eastAsiaTheme="majorEastAsia"/>
        </w:rPr>
        <w:t xml:space="preserve"> Python de alto nivel que fomenta un desarrollo rápido y un diseño limpio y pragmático.</w:t>
      </w:r>
      <w:r>
        <w:rPr>
          <w:rFonts w:eastAsiaTheme="majorEastAsia"/>
        </w:rPr>
        <w:t xml:space="preserve"> Co</w:t>
      </w:r>
      <w:r w:rsidRPr="00EA15AF">
        <w:rPr>
          <w:rFonts w:eastAsiaTheme="majorEastAsia"/>
        </w:rPr>
        <w:t>n Django, puede llevar aplicaciones web desde el concepto hasta el lanzamiento en cuestión de horas. Django se ocupa de gran parte de las molestias del desarrollo web, por lo que p</w:t>
      </w:r>
      <w:r>
        <w:rPr>
          <w:rFonts w:eastAsiaTheme="majorEastAsia"/>
        </w:rPr>
        <w:t>uede</w:t>
      </w:r>
      <w:r w:rsidRPr="00EA15AF">
        <w:rPr>
          <w:rFonts w:eastAsiaTheme="majorEastAsia"/>
        </w:rPr>
        <w:t xml:space="preserve"> concentrarse en escribir su aplicación sin necesidad de reinventar la rueda. Es gratis y de código abierto. </w:t>
      </w:r>
      <w:r>
        <w:rPr>
          <w:rFonts w:eastAsiaTheme="majorEastAsia"/>
        </w:rPr>
        <w:t>Puntos fuertes del framework</w:t>
      </w:r>
      <w:r w:rsidR="008500DC">
        <w:fldChar w:fldCharType="begin"/>
      </w:r>
      <w:r w:rsidR="0006242D">
        <w:instrText xml:space="preserve"> ADDIN ZOTERO_ITEM CSL_CITATION {"citationID":"bqGt6LBe","properties":{"formattedCitation":"[16]","plainCitation":"[16]","noteIndex":0},"citationItems":[{"id":62,"uris":["http://zotero.org/users/local/dfJLkpsp/items/QJUQ729J"],"itemData":{"id":62,"type":"webpage","abstract":"The web framework for perfectionists with deadlines.","container-title":"Django Project","language":"es","title":"Django overview","URL":"https://www.djangoproject.com/start/overview/","accessed":{"date-parts":[["2023",5,2]]}}}],"schema":"https://github.com/citation-style-language/schema/raw/master/csl-citation.json"} </w:instrText>
      </w:r>
      <w:r w:rsidR="008500DC">
        <w:fldChar w:fldCharType="separate"/>
      </w:r>
      <w:r w:rsidR="0006242D" w:rsidRPr="0006242D">
        <w:rPr>
          <w:rFonts w:ascii="Calibri" w:hAnsi="Calibri" w:cs="Calibri"/>
        </w:rPr>
        <w:t>[16]</w:t>
      </w:r>
      <w:r w:rsidR="008500DC">
        <w:fldChar w:fldCharType="end"/>
      </w:r>
      <w:r w:rsidR="001A7B0F">
        <w:rPr>
          <w:rFonts w:eastAsiaTheme="majorEastAsia"/>
        </w:rPr>
        <w:t xml:space="preserve"> </w:t>
      </w:r>
      <w:r w:rsidRPr="00151EBF">
        <w:rPr>
          <w:rFonts w:eastAsiaTheme="majorEastAsia"/>
        </w:rPr>
        <w:t>:</w:t>
      </w:r>
    </w:p>
    <w:p w14:paraId="08054825" w14:textId="3DC7EA68" w:rsidR="00EA15AF" w:rsidRDefault="00EA15AF" w:rsidP="008F1C20">
      <w:pPr>
        <w:pStyle w:val="Prrafodelista"/>
        <w:numPr>
          <w:ilvl w:val="0"/>
          <w:numId w:val="15"/>
        </w:numPr>
        <w:rPr>
          <w:rFonts w:eastAsiaTheme="majorEastAsia"/>
        </w:rPr>
      </w:pPr>
      <w:r w:rsidRPr="00EA15AF">
        <w:rPr>
          <w:rFonts w:eastAsiaTheme="majorEastAsia"/>
        </w:rPr>
        <w:t>Rapidez. Django fue diseñado para ayudar a los desarrolladores a llevar las aplicaciones desde el concepto hasta su finalización lo más rápido posible.</w:t>
      </w:r>
    </w:p>
    <w:p w14:paraId="48D5FF93" w14:textId="01C8D25A" w:rsidR="00EA15AF" w:rsidRPr="001A7B0F" w:rsidRDefault="00EA15AF" w:rsidP="008F1C20">
      <w:pPr>
        <w:pStyle w:val="Prrafodelista"/>
        <w:numPr>
          <w:ilvl w:val="0"/>
          <w:numId w:val="15"/>
        </w:numPr>
        <w:rPr>
          <w:rFonts w:eastAsiaTheme="majorEastAsia"/>
        </w:rPr>
      </w:pPr>
      <w:r w:rsidRPr="001A7B0F">
        <w:rPr>
          <w:rFonts w:eastAsiaTheme="majorEastAsia"/>
        </w:rPr>
        <w:t xml:space="preserve">Completamente cargado. Django incluye docenas de extras que puede usar para manejar tareas comunes de desarrollo web. Django se encarga de la </w:t>
      </w:r>
      <w:r w:rsidRPr="001A7B0F">
        <w:rPr>
          <w:rFonts w:eastAsiaTheme="majorEastAsia"/>
        </w:rPr>
        <w:lastRenderedPageBreak/>
        <w:t>autenticación del usuario, la administración de contenido, los mapas del sitio, las fuentes RSS y muchas más tareas, desde el primer momento</w:t>
      </w:r>
    </w:p>
    <w:p w14:paraId="675D3685" w14:textId="59A2790F" w:rsidR="00EA15AF" w:rsidRPr="001A7B0F" w:rsidRDefault="001A7B0F" w:rsidP="008F1C20">
      <w:pPr>
        <w:pStyle w:val="Prrafodelista"/>
        <w:numPr>
          <w:ilvl w:val="0"/>
          <w:numId w:val="15"/>
        </w:numPr>
        <w:rPr>
          <w:rFonts w:eastAsiaTheme="majorEastAsia"/>
        </w:rPr>
      </w:pPr>
      <w:r>
        <w:rPr>
          <w:rFonts w:eastAsiaTheme="majorEastAsia"/>
        </w:rPr>
        <w:t>S</w:t>
      </w:r>
      <w:r w:rsidR="00EA15AF" w:rsidRPr="001A7B0F">
        <w:rPr>
          <w:rFonts w:eastAsiaTheme="majorEastAsia"/>
        </w:rPr>
        <w:t>eguro. Django se toma la seguridad muy en serio y ayuda a los desarrolladores a evitar muchos errores de seguridad comunes, como la inyección de SQL, las secuencias de comandos entre sitios, la falsificación de solicitudes entre sitios y el secuestro de clics. Su sistema de autenticación de usuarios proporciona una forma segura de administrar las cuentas y contraseñas de los usuarios.</w:t>
      </w:r>
    </w:p>
    <w:p w14:paraId="026E6892" w14:textId="6D0630E7" w:rsidR="00EA15AF" w:rsidRPr="001A7B0F" w:rsidRDefault="001A7B0F" w:rsidP="008F1C20">
      <w:pPr>
        <w:pStyle w:val="Prrafodelista"/>
        <w:numPr>
          <w:ilvl w:val="0"/>
          <w:numId w:val="15"/>
        </w:numPr>
        <w:rPr>
          <w:rFonts w:eastAsiaTheme="majorEastAsia"/>
        </w:rPr>
      </w:pPr>
      <w:r>
        <w:rPr>
          <w:rFonts w:eastAsiaTheme="majorEastAsia"/>
        </w:rPr>
        <w:t>E</w:t>
      </w:r>
      <w:r w:rsidR="00EA15AF" w:rsidRPr="001A7B0F">
        <w:rPr>
          <w:rFonts w:eastAsiaTheme="majorEastAsia"/>
        </w:rPr>
        <w:t>scalable. Algunos de los sitios más concurridos del planeta utilizan la capacidad de Django para escalar de forma rápida y flexible para satisfacer las demandas de mayor tráfico.</w:t>
      </w:r>
    </w:p>
    <w:p w14:paraId="58EA2A6B" w14:textId="63733CD6" w:rsidR="00EA15AF" w:rsidRPr="001A7B0F" w:rsidRDefault="00EA15AF" w:rsidP="008F1C20">
      <w:pPr>
        <w:pStyle w:val="Prrafodelista"/>
        <w:numPr>
          <w:ilvl w:val="0"/>
          <w:numId w:val="15"/>
        </w:numPr>
        <w:rPr>
          <w:rFonts w:eastAsiaTheme="majorEastAsia"/>
        </w:rPr>
      </w:pPr>
      <w:r w:rsidRPr="001A7B0F">
        <w:rPr>
          <w:rFonts w:eastAsiaTheme="majorEastAsia"/>
        </w:rPr>
        <w:t>Increíblemente versátil.</w:t>
      </w:r>
      <w:r w:rsidR="001A7B0F">
        <w:rPr>
          <w:rFonts w:eastAsiaTheme="majorEastAsia"/>
        </w:rPr>
        <w:t xml:space="preserve"> </w:t>
      </w:r>
      <w:r w:rsidRPr="001A7B0F">
        <w:rPr>
          <w:rFonts w:eastAsiaTheme="majorEastAsia"/>
        </w:rPr>
        <w:t>Empresas, organizaciones y gobiernos han utilizado Django para crear todo tipo de cosas, desde sistemas de gestión de contenido hasta redes sociales y plataformas informáticas científicas.</w:t>
      </w:r>
    </w:p>
    <w:p w14:paraId="3E325266" w14:textId="7261E8B9" w:rsidR="007C5DAA" w:rsidRDefault="007C5DAA" w:rsidP="001A7B0F">
      <w:pPr>
        <w:rPr>
          <w:u w:val="single"/>
        </w:rPr>
      </w:pPr>
      <w:r w:rsidRPr="001A7B0F">
        <w:rPr>
          <w:u w:val="single"/>
        </w:rPr>
        <w:t>Laravel</w:t>
      </w:r>
    </w:p>
    <w:p w14:paraId="3129EBE8" w14:textId="36805E7B" w:rsidR="001A7B0F" w:rsidRPr="008913F2" w:rsidRDefault="001A7B0F" w:rsidP="008913F2">
      <w:pPr>
        <w:rPr>
          <w:rFonts w:eastAsiaTheme="majorEastAsia"/>
        </w:rPr>
      </w:pPr>
      <w:r w:rsidRPr="008913F2">
        <w:rPr>
          <w:rFonts w:eastAsiaTheme="majorEastAsia"/>
        </w:rPr>
        <w:t>Laravel es un framework de aplicación web con una sintaxis expresiva y elegante. Creemos que el desarrollo debe ser una experiencia agradable y creativa para que sea realmente satisfactorio. Laravel intenta eliminar el dolor del desarrollo al facilitar las tareas comunes que se usan en la mayoría de los proyectos web, como</w:t>
      </w:r>
      <w:r w:rsidR="008500DC">
        <w:fldChar w:fldCharType="begin"/>
      </w:r>
      <w:r w:rsidR="0006242D">
        <w:instrText xml:space="preserve"> ADDIN ZOTERO_ITEM CSL_CITATION {"citationID":"WPXwZtH3","properties":{"formattedCitation":"[17]","plainCitation":"[17]","noteIndex":0},"citationItems":[{"id":64,"uris":["http://zotero.org/users/local/dfJLkpsp/items/C7QPKAT7"],"itemData":{"id":64,"type":"software","abstract":"The Laravel Framework.","genre":"PHP","license":"MIT","note":"original-date: 2013-01-10T21:27:28Z","publisher":"The Laravel Framework","source":"GitHub","title":"laravel/framework","URL":"https://github.com/laravel/framework","accessed":{"date-parts":[["2023",5,2]]},"issued":{"date-parts":[["2023",5,2]]}}}],"schema":"https://github.com/citation-style-language/schema/raw/master/csl-citation.json"} </w:instrText>
      </w:r>
      <w:r w:rsidR="008500DC">
        <w:fldChar w:fldCharType="separate"/>
      </w:r>
      <w:r w:rsidR="0006242D" w:rsidRPr="0006242D">
        <w:rPr>
          <w:rFonts w:ascii="Calibri" w:hAnsi="Calibri" w:cs="Calibri"/>
        </w:rPr>
        <w:t>[17]</w:t>
      </w:r>
      <w:r w:rsidR="008500DC">
        <w:fldChar w:fldCharType="end"/>
      </w:r>
      <w:r w:rsidR="008913F2">
        <w:rPr>
          <w:rFonts w:eastAsiaTheme="majorEastAsia"/>
        </w:rPr>
        <w:t xml:space="preserve"> </w:t>
      </w:r>
      <w:r w:rsidRPr="008913F2">
        <w:rPr>
          <w:rFonts w:eastAsiaTheme="majorEastAsia"/>
        </w:rPr>
        <w:t>:</w:t>
      </w:r>
    </w:p>
    <w:p w14:paraId="374EBA87" w14:textId="0627DED3" w:rsidR="001A7B0F" w:rsidRPr="008913F2" w:rsidRDefault="001A7B0F" w:rsidP="008F1C20">
      <w:pPr>
        <w:pStyle w:val="Prrafodelista"/>
        <w:numPr>
          <w:ilvl w:val="0"/>
          <w:numId w:val="16"/>
        </w:numPr>
        <w:rPr>
          <w:rFonts w:eastAsiaTheme="majorEastAsia"/>
        </w:rPr>
      </w:pPr>
      <w:r w:rsidRPr="008913F2">
        <w:rPr>
          <w:rFonts w:eastAsiaTheme="majorEastAsia"/>
        </w:rPr>
        <w:t>Motor de enrutamiento simple y rápido.</w:t>
      </w:r>
    </w:p>
    <w:p w14:paraId="62568B88" w14:textId="0225FB57" w:rsidR="001A7B0F" w:rsidRPr="008913F2" w:rsidRDefault="001A7B0F" w:rsidP="008F1C20">
      <w:pPr>
        <w:pStyle w:val="Prrafodelista"/>
        <w:numPr>
          <w:ilvl w:val="0"/>
          <w:numId w:val="16"/>
        </w:numPr>
        <w:rPr>
          <w:rFonts w:eastAsiaTheme="majorEastAsia"/>
        </w:rPr>
      </w:pPr>
      <w:r w:rsidRPr="008913F2">
        <w:rPr>
          <w:rFonts w:eastAsiaTheme="majorEastAsia"/>
        </w:rPr>
        <w:t>Potente contenedor de inyección de dependencia.</w:t>
      </w:r>
    </w:p>
    <w:p w14:paraId="2D33CCFB" w14:textId="2372B211" w:rsidR="001A7B0F" w:rsidRPr="008913F2" w:rsidRDefault="001A7B0F" w:rsidP="008F1C20">
      <w:pPr>
        <w:pStyle w:val="Prrafodelista"/>
        <w:numPr>
          <w:ilvl w:val="0"/>
          <w:numId w:val="16"/>
        </w:numPr>
        <w:rPr>
          <w:rFonts w:eastAsiaTheme="majorEastAsia"/>
        </w:rPr>
      </w:pPr>
      <w:r w:rsidRPr="008913F2">
        <w:rPr>
          <w:rFonts w:eastAsiaTheme="majorEastAsia"/>
        </w:rPr>
        <w:t>Múltiples back-ends para sesiones y almacenamiento en caché.</w:t>
      </w:r>
    </w:p>
    <w:p w14:paraId="374B743A" w14:textId="5DBFD59C" w:rsidR="001A7B0F" w:rsidRPr="008913F2" w:rsidRDefault="001A7B0F" w:rsidP="008F1C20">
      <w:pPr>
        <w:pStyle w:val="Prrafodelista"/>
        <w:numPr>
          <w:ilvl w:val="0"/>
          <w:numId w:val="16"/>
        </w:numPr>
        <w:rPr>
          <w:rFonts w:eastAsiaTheme="majorEastAsia"/>
        </w:rPr>
      </w:pPr>
      <w:r w:rsidRPr="008913F2">
        <w:rPr>
          <w:rFonts w:eastAsiaTheme="majorEastAsia"/>
        </w:rPr>
        <w:t>Migraciones de esquemas independientes de la base de datos.</w:t>
      </w:r>
    </w:p>
    <w:p w14:paraId="64B6B401" w14:textId="429BEA32" w:rsidR="001A7B0F" w:rsidRPr="008913F2" w:rsidRDefault="001A7B0F" w:rsidP="008F1C20">
      <w:pPr>
        <w:pStyle w:val="Prrafodelista"/>
        <w:numPr>
          <w:ilvl w:val="0"/>
          <w:numId w:val="16"/>
        </w:numPr>
        <w:rPr>
          <w:rFonts w:eastAsiaTheme="majorEastAsia"/>
        </w:rPr>
      </w:pPr>
      <w:r w:rsidRPr="008913F2">
        <w:rPr>
          <w:rFonts w:eastAsiaTheme="majorEastAsia"/>
        </w:rPr>
        <w:t>Robusto procesamiento de trabajos en segundo plano.</w:t>
      </w:r>
    </w:p>
    <w:p w14:paraId="50246986" w14:textId="72744AB5" w:rsidR="001A7B0F" w:rsidRPr="008913F2" w:rsidRDefault="001A7B0F" w:rsidP="008F1C20">
      <w:pPr>
        <w:pStyle w:val="Prrafodelista"/>
        <w:numPr>
          <w:ilvl w:val="0"/>
          <w:numId w:val="16"/>
        </w:numPr>
        <w:rPr>
          <w:rFonts w:eastAsiaTheme="majorEastAsia"/>
        </w:rPr>
      </w:pPr>
      <w:r w:rsidRPr="008913F2">
        <w:rPr>
          <w:rFonts w:eastAsiaTheme="majorEastAsia"/>
        </w:rPr>
        <w:t>Transmisión de eventos en tiempo real.</w:t>
      </w:r>
    </w:p>
    <w:p w14:paraId="74550980" w14:textId="0315B985" w:rsidR="001A7B0F" w:rsidRPr="008913F2" w:rsidRDefault="008913F2" w:rsidP="008913F2">
      <w:pPr>
        <w:rPr>
          <w:rFonts w:eastAsiaTheme="majorEastAsia"/>
        </w:rPr>
      </w:pPr>
      <w:r w:rsidRPr="008913F2">
        <w:rPr>
          <w:rFonts w:eastAsiaTheme="majorEastAsia"/>
        </w:rPr>
        <w:t>Laravel es accesible, pero potente, y proporciona las herramientas necesarias para aplicaciones grandes y sólidas. Una excelente combinación de simplicidad, elegancia e innovación le brinda un conjunto de herramientas completo necesario para crear cualquier aplicación que se le encomiende.</w:t>
      </w:r>
    </w:p>
    <w:p w14:paraId="3A3195F8" w14:textId="6F3C02F9" w:rsidR="007C5DAA" w:rsidRPr="001A7B0F" w:rsidRDefault="00E9271E" w:rsidP="001A7B0F">
      <w:pPr>
        <w:rPr>
          <w:rFonts w:eastAsiaTheme="majorEastAsia"/>
          <w:u w:val="single"/>
        </w:rPr>
      </w:pPr>
      <w:r>
        <w:rPr>
          <w:rFonts w:eastAsiaTheme="majorEastAsia"/>
          <w:u w:val="single"/>
        </w:rPr>
        <w:lastRenderedPageBreak/>
        <w:t xml:space="preserve">Express y </w:t>
      </w:r>
      <w:r w:rsidR="007C5DAA" w:rsidRPr="001A7B0F">
        <w:rPr>
          <w:rFonts w:eastAsiaTheme="majorEastAsia"/>
          <w:u w:val="single"/>
        </w:rPr>
        <w:t>Node.js</w:t>
      </w:r>
      <w:r w:rsidR="00551F21">
        <w:rPr>
          <w:rFonts w:eastAsiaTheme="majorEastAsia"/>
          <w:u w:val="single"/>
        </w:rPr>
        <w:t xml:space="preserve"> </w:t>
      </w:r>
    </w:p>
    <w:p w14:paraId="6D68DFD1" w14:textId="34C40874" w:rsidR="00E9271E" w:rsidRPr="00405019" w:rsidRDefault="007C5DAA" w:rsidP="001A7B0F">
      <w:r w:rsidRPr="001A7B0F">
        <w:rPr>
          <w:rFonts w:eastAsiaTheme="majorEastAsia"/>
        </w:rPr>
        <w:t>Node.js es una herramienta versátil para desarrolladores de JavaScript que amplía las capacidades de JavaScript añadiendo funcionalidad backend. Node.js es un motor V8 de Chrome que se ejecuta con JavaScript basado en eventos y de código abierto. Los desarrolladores prefieren Node.js por su capacidad para desarrollar aplicaciones web escalables con facilidad</w:t>
      </w:r>
      <w:r w:rsidRPr="007C5DAA">
        <w:t>.</w:t>
      </w:r>
      <w:r w:rsidR="008500DC">
        <w:fldChar w:fldCharType="begin"/>
      </w:r>
      <w:r w:rsidR="0006242D">
        <w:instrText xml:space="preserve"> ADDIN ZOTERO_ITEM CSL_CITATION {"citationID":"6zM7tZFU","properties":{"formattedCitation":"[18]","plainCitation":"[18]","noteIndex":0},"citationItems":[{"id":25,"uris":["http://zotero.org/users/local/dfJLkpsp/items/GC3VFG5P"],"itemData":{"id":25,"type":"post-weblog","abstract":"¿Quiere estar a la vanguardia de la tecnología de back-end? Estas son las tendencias que dominarán el mercado en 2023.","container-title":"Startechup Inc.","language":"es-ES","title":"Tendencias de desarrollo de la tecnología back-end a seguir en 2023","URL":"https://www.startechup.com/es/blog/back-end-technology-trends-2023/","author":[{"family":"Jacinto","given":"Andrea"}],"accessed":{"date-parts":[["2023",4,30]]},"issued":{"date-parts":[["2023",2,10]]}}}],"schema":"https://github.com/citation-style-language/schema/raw/master/csl-citation.json"} </w:instrText>
      </w:r>
      <w:r w:rsidR="008500DC">
        <w:fldChar w:fldCharType="separate"/>
      </w:r>
      <w:r w:rsidR="0006242D" w:rsidRPr="0006242D">
        <w:rPr>
          <w:rFonts w:ascii="Calibri" w:hAnsi="Calibri" w:cs="Calibri"/>
        </w:rPr>
        <w:t>[18]</w:t>
      </w:r>
      <w:r w:rsidR="008500DC">
        <w:fldChar w:fldCharType="end"/>
      </w:r>
    </w:p>
    <w:p w14:paraId="11EA654C" w14:textId="0EC33DA8" w:rsidR="00D92512" w:rsidRPr="001A7B0F" w:rsidRDefault="00D92512" w:rsidP="001A7B0F">
      <w:pPr>
        <w:rPr>
          <w:u w:val="single"/>
        </w:rPr>
      </w:pPr>
      <w:r w:rsidRPr="001A7B0F">
        <w:rPr>
          <w:u w:val="single"/>
        </w:rPr>
        <w:t>Angular</w:t>
      </w:r>
    </w:p>
    <w:p w14:paraId="52FDEF1D" w14:textId="29FCD006" w:rsidR="00D92512" w:rsidRDefault="00D92512" w:rsidP="00E9271E">
      <w:r w:rsidRPr="00D92512">
        <w:t>Angular es un framework de diseño de aplicaciones y plataforma de desarrollo para crear aplicaciones de una sola página eficientes y sofisticadas. Permite crear funciones rápidamente con plantillas simples y declarativas. Extiende el lenguaje de plantilla con componentes propios y usa una amplia gama de componentes existentes. Desde el prototipo hasta la implementación global, Angular ofrece la productividad y la infraestructura escalable que soportan a las aplicaciones más grandes de Google.</w:t>
      </w:r>
      <w:r w:rsidR="00E90695">
        <w:t xml:space="preserve"> </w:t>
      </w:r>
      <w:r w:rsidR="008500DC">
        <w:fldChar w:fldCharType="begin"/>
      </w:r>
      <w:r w:rsidR="0006242D">
        <w:instrText xml:space="preserve"> ADDIN ZOTERO_ITEM CSL_CITATION {"citationID":"0DLPAnGG","properties":{"formattedCitation":"[19]","plainCitation":"[19]","noteIndex":0},"citationItems":[{"id":31,"uris":["http://zotero.org/users/local/dfJLkpsp/items/BCMSWM37"],"itemData":{"id":31,"type":"webpage","title":"Angular","URL":"https://angular.io/","accessed":{"date-parts":[["2023",4,30]]}}}],"schema":"https://github.com/citation-style-language/schema/raw/master/csl-citation.json"} </w:instrText>
      </w:r>
      <w:r w:rsidR="008500DC">
        <w:fldChar w:fldCharType="separate"/>
      </w:r>
      <w:r w:rsidR="0006242D" w:rsidRPr="0006242D">
        <w:rPr>
          <w:rFonts w:ascii="Calibri" w:hAnsi="Calibri" w:cs="Calibri"/>
        </w:rPr>
        <w:t>[19]</w:t>
      </w:r>
      <w:r w:rsidR="008500DC">
        <w:fldChar w:fldCharType="end"/>
      </w:r>
    </w:p>
    <w:p w14:paraId="6E9836FE" w14:textId="4340C10A" w:rsidR="00E9271E" w:rsidRPr="00E9271E" w:rsidRDefault="00E9271E" w:rsidP="00E9271E">
      <w:pPr>
        <w:rPr>
          <w:u w:val="single"/>
        </w:rPr>
      </w:pPr>
      <w:r w:rsidRPr="00E9271E">
        <w:rPr>
          <w:u w:val="single"/>
        </w:rPr>
        <w:t>React JS</w:t>
      </w:r>
    </w:p>
    <w:p w14:paraId="1A5BB6F7" w14:textId="1D049D72" w:rsidR="00405019" w:rsidRPr="00405019" w:rsidRDefault="00E9271E" w:rsidP="00405019">
      <w:pPr>
        <w:rPr>
          <w:lang w:val="en-US"/>
        </w:rPr>
      </w:pPr>
      <w:r w:rsidRPr="00E9271E">
        <w:t>React JS es</w:t>
      </w:r>
      <w:r w:rsidR="002904DF">
        <w:t xml:space="preserve"> </w:t>
      </w:r>
      <w:r w:rsidRPr="00E9271E">
        <w:t>esencialmente un</w:t>
      </w:r>
      <w:r w:rsidR="00990B4D">
        <w:t>a biblioteca</w:t>
      </w:r>
      <w:r w:rsidRPr="00E9271E">
        <w:t xml:space="preserve"> de </w:t>
      </w:r>
      <w:r w:rsidR="003B6143" w:rsidRPr="00E9271E">
        <w:t>JavaScript,</w:t>
      </w:r>
      <w:r w:rsidR="00990B4D">
        <w:t xml:space="preserve"> aunque por sus innumerables funcionalidades y su fuerza en el mercado</w:t>
      </w:r>
      <w:r w:rsidRPr="00E9271E">
        <w:t xml:space="preserve"> front-end </w:t>
      </w:r>
      <w:r w:rsidR="00990B4D">
        <w:t xml:space="preserve">muchos lo consideran un framework de desarrollo </w:t>
      </w:r>
      <w:r w:rsidRPr="00E9271E">
        <w:t xml:space="preserve">que le permite crear interfaces de usuario interactivas de forma rápida y sencilla. React le </w:t>
      </w:r>
      <w:r w:rsidRPr="00405019">
        <w:t>permite crear aplicaciones web dinámicas donde los datos en las UI se actualizan constantemente.</w:t>
      </w:r>
      <w:r w:rsidR="00405019" w:rsidRPr="00405019">
        <w:t xml:space="preserve"> Algunas de sus características son</w:t>
      </w:r>
      <w:r w:rsidR="008500DC">
        <w:fldChar w:fldCharType="begin"/>
      </w:r>
      <w:r w:rsidR="0006242D">
        <w:instrText xml:space="preserve"> ADDIN ZOTERO_ITEM CSL_CITATION {"citationID":"7ageoyjL","properties":{"formattedCitation":"[20]","plainCitation":"[20]","noteIndex":0},"citationItems":[{"id":65,"uris":["http://zotero.org/users/local/dfJLkpsp/items/DC9QA3E9"],"itemData":{"id":65,"type":"post-weblog","abstract":"Descubre cuáles son las principales ventajas de React, cuáles son las más prácticas y de qué manera pueden ayudarte.","container-title":"Blog de arsys.es","language":"es","title":"Ventajas de React: las principales y más prácticas | Arsys","title-short":"Ventajas de React","URL":"https://www.arsys.es/blog/caracteristicas-reactjs","author":[{"family":"Zúñiga","given":"Fernán García","dropping-particle":"de"}],"accessed":{"date-parts":[["2023",5,2]]},"issued":{"date-parts":[["2017",4,28]]}}}],"schema":"https://github.com/citation-style-language/schema/raw/master/csl-citation.json"} </w:instrText>
      </w:r>
      <w:r w:rsidR="008500DC">
        <w:fldChar w:fldCharType="separate"/>
      </w:r>
      <w:r w:rsidR="0006242D" w:rsidRPr="0006242D">
        <w:rPr>
          <w:rFonts w:ascii="Calibri" w:hAnsi="Calibri" w:cs="Calibri"/>
        </w:rPr>
        <w:t>[20]</w:t>
      </w:r>
      <w:r w:rsidR="008500DC">
        <w:fldChar w:fldCharType="end"/>
      </w:r>
      <w:r w:rsidR="00990B4D">
        <w:t xml:space="preserve"> </w:t>
      </w:r>
      <w:r w:rsidR="00405019" w:rsidRPr="00405019">
        <w:rPr>
          <w:lang w:val="en-US"/>
        </w:rPr>
        <w:t>:</w:t>
      </w:r>
    </w:p>
    <w:p w14:paraId="6CCE3166" w14:textId="65CCE17A" w:rsidR="00405019" w:rsidRPr="00405019" w:rsidRDefault="00405019" w:rsidP="008F1C20">
      <w:pPr>
        <w:pStyle w:val="Prrafodelista"/>
        <w:numPr>
          <w:ilvl w:val="0"/>
          <w:numId w:val="17"/>
        </w:numPr>
      </w:pPr>
      <w:r w:rsidRPr="00405019">
        <w:t>Composici</w:t>
      </w:r>
      <w:r w:rsidRPr="00405019">
        <w:rPr>
          <w:lang w:val="es-ES"/>
        </w:rPr>
        <w:t xml:space="preserve">ón de componentes. </w:t>
      </w:r>
      <w:r w:rsidRPr="00405019">
        <w:rPr>
          <w:color w:val="000000"/>
          <w:shd w:val="clear" w:color="auto" w:fill="FFFFFF"/>
        </w:rPr>
        <w:t>En ReactJS podremos pasar funciones como parámetros, algo también conocido con el nombre de composición funcional.</w:t>
      </w:r>
    </w:p>
    <w:p w14:paraId="77B751D1" w14:textId="7798FFBF" w:rsidR="00405019" w:rsidRPr="00405019" w:rsidRDefault="00405019" w:rsidP="008F1C20">
      <w:pPr>
        <w:pStyle w:val="Prrafodelista"/>
        <w:numPr>
          <w:ilvl w:val="0"/>
          <w:numId w:val="17"/>
        </w:numPr>
      </w:pPr>
      <w:r w:rsidRPr="00405019">
        <w:rPr>
          <w:lang w:val="es-ES"/>
        </w:rPr>
        <w:t xml:space="preserve">Desarrollo declarativo. </w:t>
      </w:r>
      <w:r w:rsidRPr="00405019">
        <w:rPr>
          <w:color w:val="000000"/>
          <w:shd w:val="clear" w:color="auto" w:fill="FFFFFF"/>
        </w:rPr>
        <w:t>La primera de las ventajas de React es que es más declarativo, porque contamos con un estado de la aplicación y sus componentes responden ante la variación de ese estado.</w:t>
      </w:r>
    </w:p>
    <w:p w14:paraId="2B5F719B" w14:textId="228FD146" w:rsidR="00405019" w:rsidRPr="00405019" w:rsidRDefault="00405019" w:rsidP="008F1C20">
      <w:pPr>
        <w:pStyle w:val="Prrafodelista"/>
        <w:numPr>
          <w:ilvl w:val="0"/>
          <w:numId w:val="17"/>
        </w:numPr>
      </w:pPr>
      <w:r w:rsidRPr="00405019">
        <w:rPr>
          <w:lang w:val="es-ES"/>
        </w:rPr>
        <w:t xml:space="preserve">Flujo de datos unidireccional. </w:t>
      </w:r>
      <w:r w:rsidRPr="00405019">
        <w:rPr>
          <w:color w:val="000000"/>
          <w:shd w:val="clear" w:color="auto" w:fill="FFFFFF"/>
        </w:rPr>
        <w:t xml:space="preserve">Ese patrón de funcionamiento que posee React hace que los componentes superiores propaguen los datos a los que están </w:t>
      </w:r>
      <w:r w:rsidRPr="00405019">
        <w:rPr>
          <w:color w:val="000000"/>
          <w:shd w:val="clear" w:color="auto" w:fill="FFFFFF"/>
        </w:rPr>
        <w:lastRenderedPageBreak/>
        <w:t>en un orden inferior, estos trabajarán con esos datos y cuando cambian su estado envían los eventos hacia los de orden superior para actualizarse.</w:t>
      </w:r>
    </w:p>
    <w:p w14:paraId="2340E414" w14:textId="0608F960" w:rsidR="00405019" w:rsidRPr="00405019" w:rsidRDefault="00405019" w:rsidP="008F1C20">
      <w:pPr>
        <w:pStyle w:val="Prrafodelista"/>
        <w:numPr>
          <w:ilvl w:val="0"/>
          <w:numId w:val="17"/>
        </w:numPr>
      </w:pPr>
      <w:r w:rsidRPr="00405019">
        <w:t xml:space="preserve">Isomorfismo. </w:t>
      </w:r>
      <w:r w:rsidRPr="00405019">
        <w:rPr>
          <w:color w:val="000000"/>
          <w:shd w:val="clear" w:color="auto" w:fill="FFFFFF"/>
        </w:rPr>
        <w:t>También conocido como Javascript Universal, es la capacidad de ejecutar el código tanto en el cliente como el servidor, solucionando problemas de posicionamiento tradicionales.</w:t>
      </w:r>
    </w:p>
    <w:p w14:paraId="6D5E5CA8" w14:textId="5CC319EC" w:rsidR="00F969BE" w:rsidRPr="00EF2C0C" w:rsidRDefault="00405019" w:rsidP="00EF2C0C">
      <w:pPr>
        <w:pStyle w:val="Prrafodelista"/>
        <w:numPr>
          <w:ilvl w:val="0"/>
          <w:numId w:val="17"/>
        </w:numPr>
      </w:pPr>
      <w:r w:rsidRPr="00405019">
        <w:rPr>
          <w:color w:val="000000"/>
          <w:shd w:val="clear" w:color="auto" w:fill="FFFFFF"/>
        </w:rPr>
        <w:t>Elementos y JSX. El código que embebemos con ReactJS dentro de Javascript, es JSX, aunque tenga apariencia HTML, es decir, utilizamos una sintaxis propia y el resultado son elementos en memoria y no DOM tradicional.</w:t>
      </w:r>
    </w:p>
    <w:p w14:paraId="63477477" w14:textId="51455F1B" w:rsidR="00990B4D" w:rsidRDefault="00990B4D" w:rsidP="001E7939">
      <w:pPr>
        <w:spacing w:line="240" w:lineRule="auto"/>
        <w:rPr>
          <w:b/>
          <w:bCs/>
        </w:rPr>
      </w:pPr>
      <w:r w:rsidRPr="00990B4D">
        <w:rPr>
          <w:b/>
          <w:bCs/>
        </w:rPr>
        <w:t>Frameworks backend más populares</w:t>
      </w:r>
      <w:r>
        <w:rPr>
          <w:b/>
          <w:bCs/>
        </w:rPr>
        <w:t xml:space="preserve"> en el año 2022</w:t>
      </w:r>
      <w:r w:rsidR="0032668A">
        <w:rPr>
          <w:b/>
          <w:bCs/>
        </w:rPr>
        <w:t xml:space="preserve"> </w:t>
      </w:r>
      <w:r w:rsidR="00891CEA">
        <w:rPr>
          <w:b/>
          <w:bCs/>
        </w:rPr>
        <w:fldChar w:fldCharType="begin"/>
      </w:r>
      <w:r w:rsidR="0006242D">
        <w:rPr>
          <w:b/>
          <w:bCs/>
        </w:rPr>
        <w:instrText xml:space="preserve"> ADDIN ZOTERO_ITEM CSL_CITATION {"citationID":"R0YHUiQa","properties":{"formattedCitation":"[18]","plainCitation":"[18]","noteIndex":0},"citationItems":[{"id":25,"uris":["http://zotero.org/users/local/dfJLkpsp/items/GC3VFG5P"],"itemData":{"id":25,"type":"post-weblog","abstract":"¿Quiere estar a la vanguardia de la tecnología de back-end? Estas son las tendencias que dominarán el mercado en 2023.","container-title":"Startechup Inc.","language":"es-ES","title":"Tendencias de desarrollo de la tecnología back-end a seguir en 2023","URL":"https://www.startechup.com/es/blog/back-end-technology-trends-2023/","author":[{"family":"Jacinto","given":"Andrea"}],"accessed":{"date-parts":[["2023",4,30]]},"issued":{"date-parts":[["2023",2,10]]}}}],"schema":"https://github.com/citation-style-language/schema/raw/master/csl-citation.json"} </w:instrText>
      </w:r>
      <w:r w:rsidR="00891CEA">
        <w:rPr>
          <w:b/>
          <w:bCs/>
        </w:rPr>
        <w:fldChar w:fldCharType="separate"/>
      </w:r>
      <w:r w:rsidR="0006242D" w:rsidRPr="0006242D">
        <w:t>[18]</w:t>
      </w:r>
      <w:r w:rsidR="00891CEA">
        <w:rPr>
          <w:b/>
          <w:bCs/>
        </w:rPr>
        <w:fldChar w:fldCharType="end"/>
      </w:r>
      <w:r w:rsidR="0032668A">
        <w:rPr>
          <w:b/>
          <w:bCs/>
        </w:rPr>
        <w:t>.</w:t>
      </w:r>
    </w:p>
    <w:p w14:paraId="5052E1A7" w14:textId="77777777" w:rsidR="00891CEA" w:rsidRDefault="00990B4D" w:rsidP="00891CEA">
      <w:pPr>
        <w:keepNext/>
        <w:spacing w:line="240" w:lineRule="auto"/>
        <w:jc w:val="center"/>
      </w:pPr>
      <w:r>
        <w:rPr>
          <w:b/>
          <w:bCs/>
          <w:noProof/>
        </w:rPr>
        <w:drawing>
          <wp:inline distT="0" distB="0" distL="0" distR="0" wp14:anchorId="17319D3A" wp14:editId="11B361F3">
            <wp:extent cx="5301022" cy="3040380"/>
            <wp:effectExtent l="0" t="0" r="0" b="762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01022" cy="3040380"/>
                    </a:xfrm>
                    <a:prstGeom prst="rect">
                      <a:avLst/>
                    </a:prstGeom>
                  </pic:spPr>
                </pic:pic>
              </a:graphicData>
            </a:graphic>
          </wp:inline>
        </w:drawing>
      </w:r>
    </w:p>
    <w:p w14:paraId="5B2B6C99" w14:textId="6E73A22B" w:rsidR="00F969BE" w:rsidRPr="00F969BE" w:rsidRDefault="00891CEA" w:rsidP="00F969BE">
      <w:pPr>
        <w:pStyle w:val="Figura1"/>
        <w:spacing w:after="240" w:line="360" w:lineRule="auto"/>
        <w:jc w:val="both"/>
        <w:rPr>
          <w:b/>
          <w:bCs/>
        </w:rPr>
      </w:pPr>
      <w:bookmarkStart w:id="66" w:name="_Toc147698489"/>
      <w:bookmarkStart w:id="67" w:name="_Toc167188360"/>
      <w:bookmarkStart w:id="68" w:name="_Toc167188793"/>
      <w:bookmarkStart w:id="69" w:name="_Toc167189715"/>
      <w:bookmarkStart w:id="70" w:name="_Toc167189981"/>
      <w:bookmarkStart w:id="71" w:name="_Toc167378084"/>
      <w:r w:rsidRPr="00203F68">
        <w:t>Frameworks backend más populares en el año 2022</w:t>
      </w:r>
      <w:bookmarkEnd w:id="66"/>
      <w:r w:rsidR="004F0385">
        <w:t>.</w:t>
      </w:r>
      <w:bookmarkEnd w:id="67"/>
      <w:bookmarkEnd w:id="68"/>
      <w:bookmarkEnd w:id="69"/>
      <w:bookmarkEnd w:id="70"/>
      <w:bookmarkEnd w:id="71"/>
    </w:p>
    <w:p w14:paraId="2473CAB0" w14:textId="77777777" w:rsidR="00EF2C0C" w:rsidRDefault="00EF2C0C" w:rsidP="001E7939">
      <w:pPr>
        <w:spacing w:line="240" w:lineRule="auto"/>
        <w:rPr>
          <w:b/>
          <w:bCs/>
        </w:rPr>
      </w:pPr>
    </w:p>
    <w:p w14:paraId="1914B3B0" w14:textId="77777777" w:rsidR="00EF2C0C" w:rsidRDefault="00EF2C0C" w:rsidP="001E7939">
      <w:pPr>
        <w:spacing w:line="240" w:lineRule="auto"/>
        <w:rPr>
          <w:b/>
          <w:bCs/>
        </w:rPr>
      </w:pPr>
    </w:p>
    <w:p w14:paraId="4C7C7B30" w14:textId="77777777" w:rsidR="00EF2C0C" w:rsidRDefault="00EF2C0C" w:rsidP="001E7939">
      <w:pPr>
        <w:spacing w:line="240" w:lineRule="auto"/>
        <w:rPr>
          <w:b/>
          <w:bCs/>
        </w:rPr>
      </w:pPr>
    </w:p>
    <w:p w14:paraId="23BB30E8" w14:textId="77777777" w:rsidR="00EF2C0C" w:rsidRDefault="00EF2C0C" w:rsidP="001E7939">
      <w:pPr>
        <w:spacing w:line="240" w:lineRule="auto"/>
        <w:rPr>
          <w:b/>
          <w:bCs/>
        </w:rPr>
      </w:pPr>
    </w:p>
    <w:p w14:paraId="1C407830" w14:textId="77777777" w:rsidR="00EF2C0C" w:rsidRDefault="00EF2C0C" w:rsidP="001E7939">
      <w:pPr>
        <w:spacing w:line="240" w:lineRule="auto"/>
        <w:rPr>
          <w:b/>
          <w:bCs/>
        </w:rPr>
      </w:pPr>
    </w:p>
    <w:p w14:paraId="36637891" w14:textId="77777777" w:rsidR="00EF2C0C" w:rsidRDefault="00EF2C0C" w:rsidP="001E7939">
      <w:pPr>
        <w:spacing w:line="240" w:lineRule="auto"/>
        <w:rPr>
          <w:b/>
          <w:bCs/>
        </w:rPr>
      </w:pPr>
    </w:p>
    <w:p w14:paraId="422BEEB7" w14:textId="77777777" w:rsidR="00EF2C0C" w:rsidRDefault="00EF2C0C" w:rsidP="001E7939">
      <w:pPr>
        <w:spacing w:line="240" w:lineRule="auto"/>
        <w:rPr>
          <w:b/>
          <w:bCs/>
        </w:rPr>
      </w:pPr>
    </w:p>
    <w:p w14:paraId="1C42AA40" w14:textId="21151DFB" w:rsidR="00990B4D" w:rsidRDefault="00990B4D" w:rsidP="001E7939">
      <w:pPr>
        <w:spacing w:line="240" w:lineRule="auto"/>
        <w:rPr>
          <w:b/>
          <w:bCs/>
        </w:rPr>
      </w:pPr>
      <w:r w:rsidRPr="00990B4D">
        <w:rPr>
          <w:b/>
          <w:bCs/>
        </w:rPr>
        <w:lastRenderedPageBreak/>
        <w:t xml:space="preserve">Frameworks </w:t>
      </w:r>
      <w:r>
        <w:rPr>
          <w:b/>
          <w:bCs/>
        </w:rPr>
        <w:t>frontend</w:t>
      </w:r>
      <w:r w:rsidRPr="00990B4D">
        <w:rPr>
          <w:b/>
          <w:bCs/>
        </w:rPr>
        <w:t xml:space="preserve"> más populares</w:t>
      </w:r>
      <w:r>
        <w:rPr>
          <w:b/>
          <w:bCs/>
        </w:rPr>
        <w:t xml:space="preserve"> en el año 2022</w:t>
      </w:r>
      <w:r w:rsidR="0032668A">
        <w:rPr>
          <w:b/>
          <w:bCs/>
        </w:rPr>
        <w:t xml:space="preserve"> </w:t>
      </w:r>
      <w:r w:rsidR="00891CEA">
        <w:rPr>
          <w:b/>
          <w:bCs/>
        </w:rPr>
        <w:fldChar w:fldCharType="begin"/>
      </w:r>
      <w:r w:rsidR="0006242D">
        <w:rPr>
          <w:b/>
          <w:bCs/>
        </w:rPr>
        <w:instrText xml:space="preserve"> ADDIN ZOTERO_ITEM CSL_CITATION {"citationID":"hmqvnLty","properties":{"formattedCitation":"[21]","plainCitation":"[21]","noteIndex":0},"citationItems":[{"id":130,"uris":["http://zotero.org/users/local/dfJLkpsp/items/7REKRCPZ"],"itemData":{"id":130,"type":"webpage","abstract":"In this article we analyze ~650k frontend job offers collected from trusted sites like LinkedIn, Glassdoor and many others, to know which is the most demanded and highest paying frontend framework in 2022","container-title":"Devjobsscanner","language":"en","title":"The Most Demanded Frontend Frameworks in 2022","URL":"https://www.devjobsscanner.com/blog/the-most-demanded-frontend-frameworks-in-2022/","accessed":{"date-parts":[["2023",5,3]]},"issued":{"date-parts":[["2023",5,3]]}}}],"schema":"https://github.com/citation-style-language/schema/raw/master/csl-citation.json"} </w:instrText>
      </w:r>
      <w:r w:rsidR="00891CEA">
        <w:rPr>
          <w:b/>
          <w:bCs/>
        </w:rPr>
        <w:fldChar w:fldCharType="separate"/>
      </w:r>
      <w:r w:rsidR="0006242D" w:rsidRPr="0006242D">
        <w:t>[21]</w:t>
      </w:r>
      <w:r w:rsidR="00891CEA">
        <w:rPr>
          <w:b/>
          <w:bCs/>
        </w:rPr>
        <w:fldChar w:fldCharType="end"/>
      </w:r>
      <w:r w:rsidR="0032668A">
        <w:rPr>
          <w:b/>
          <w:bCs/>
        </w:rPr>
        <w:t>.</w:t>
      </w:r>
    </w:p>
    <w:p w14:paraId="1C6BDBFC" w14:textId="77777777" w:rsidR="00EE2D73" w:rsidRDefault="001E7939" w:rsidP="00EE2D73">
      <w:pPr>
        <w:keepNext/>
        <w:spacing w:line="240" w:lineRule="auto"/>
        <w:jc w:val="center"/>
      </w:pPr>
      <w:r>
        <w:rPr>
          <w:b/>
          <w:bCs/>
          <w:noProof/>
        </w:rPr>
        <w:drawing>
          <wp:inline distT="0" distB="0" distL="0" distR="0" wp14:anchorId="4147FE08" wp14:editId="7FE02FF3">
            <wp:extent cx="4685665" cy="3268980"/>
            <wp:effectExtent l="0" t="0" r="635" b="762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pic:cNvPicPr/>
                  </pic:nvPicPr>
                  <pic:blipFill>
                    <a:blip r:embed="rId23">
                      <a:extLst>
                        <a:ext uri="{28A0092B-C50C-407E-A947-70E740481C1C}">
                          <a14:useLocalDpi xmlns:a14="http://schemas.microsoft.com/office/drawing/2010/main" val="0"/>
                        </a:ext>
                      </a:extLst>
                    </a:blip>
                    <a:stretch>
                      <a:fillRect/>
                    </a:stretch>
                  </pic:blipFill>
                  <pic:spPr>
                    <a:xfrm>
                      <a:off x="0" y="0"/>
                      <a:ext cx="4690827" cy="3272581"/>
                    </a:xfrm>
                    <a:prstGeom prst="rect">
                      <a:avLst/>
                    </a:prstGeom>
                  </pic:spPr>
                </pic:pic>
              </a:graphicData>
            </a:graphic>
          </wp:inline>
        </w:drawing>
      </w:r>
    </w:p>
    <w:p w14:paraId="5A0885C6" w14:textId="36E0552D" w:rsidR="00B70AFC" w:rsidRPr="00B70AFC" w:rsidRDefault="00EE2D73" w:rsidP="00B70AFC">
      <w:pPr>
        <w:pStyle w:val="Figura1"/>
        <w:spacing w:line="360" w:lineRule="auto"/>
        <w:jc w:val="both"/>
      </w:pPr>
      <w:bookmarkStart w:id="72" w:name="_Toc147698490"/>
      <w:bookmarkStart w:id="73" w:name="_Toc167188361"/>
      <w:bookmarkStart w:id="74" w:name="_Toc167188794"/>
      <w:bookmarkStart w:id="75" w:name="_Toc167189716"/>
      <w:bookmarkStart w:id="76" w:name="_Toc167189982"/>
      <w:bookmarkStart w:id="77" w:name="_Toc167378085"/>
      <w:r w:rsidRPr="00514B35">
        <w:t>Número de empleos disponibles en 2022 para los Frameworks Frontend más utilizados.</w:t>
      </w:r>
      <w:bookmarkEnd w:id="72"/>
      <w:bookmarkEnd w:id="73"/>
      <w:bookmarkEnd w:id="74"/>
      <w:bookmarkEnd w:id="75"/>
      <w:bookmarkEnd w:id="76"/>
      <w:bookmarkEnd w:id="77"/>
    </w:p>
    <w:p w14:paraId="131471D1" w14:textId="7DC7E0CB" w:rsidR="008913F2" w:rsidRPr="00664DC4" w:rsidRDefault="00664DC4" w:rsidP="00664DC4">
      <w:pPr>
        <w:pStyle w:val="Ttulo3"/>
        <w:rPr>
          <w:rFonts w:ascii="Arial" w:hAnsi="Arial" w:cs="Arial"/>
        </w:rPr>
      </w:pPr>
      <w:bookmarkStart w:id="78" w:name="_Toc167378086"/>
      <w:bookmarkStart w:id="79" w:name="_Toc167378344"/>
      <w:r>
        <w:rPr>
          <w:rFonts w:ascii="Arial" w:hAnsi="Arial" w:cs="Arial"/>
        </w:rPr>
        <w:t xml:space="preserve">1.6.6 </w:t>
      </w:r>
      <w:r w:rsidR="008913F2" w:rsidRPr="00664DC4">
        <w:rPr>
          <w:rFonts w:ascii="Arial" w:hAnsi="Arial" w:cs="Arial"/>
        </w:rPr>
        <w:t>Entorno de desarrollo integrado (IDE)</w:t>
      </w:r>
      <w:bookmarkEnd w:id="78"/>
      <w:bookmarkEnd w:id="79"/>
    </w:p>
    <w:p w14:paraId="3A7A89AB" w14:textId="0657A8C0" w:rsidR="008913F2" w:rsidRDefault="00041782" w:rsidP="008913F2">
      <w:pPr>
        <w:rPr>
          <w:u w:val="single"/>
        </w:rPr>
      </w:pPr>
      <w:r>
        <w:rPr>
          <w:u w:val="single"/>
        </w:rPr>
        <w:t xml:space="preserve">JetBrains </w:t>
      </w:r>
      <w:r w:rsidR="00551F21" w:rsidRPr="00551F21">
        <w:rPr>
          <w:u w:val="single"/>
        </w:rPr>
        <w:t>PyCharm</w:t>
      </w:r>
    </w:p>
    <w:p w14:paraId="79299FC3" w14:textId="569C8379" w:rsidR="00501DE4" w:rsidRDefault="001E7939" w:rsidP="001E7939">
      <w:r w:rsidRPr="001E7939">
        <w:t>PyCharm es un entorno de desarrollo integrado (IDE) de Python que proporciona una amplia gama de herramientas esenciales para los desarrolladores de</w:t>
      </w:r>
      <w:r w:rsidR="00204EFF">
        <w:t xml:space="preserve"> este lenguaje</w:t>
      </w:r>
      <w:r w:rsidRPr="001E7939">
        <w:t>, estrechamente integradas para crear un entorno conveniente para el desarrollo productivo de ciencia de datos, web y Python.</w:t>
      </w:r>
      <w:r w:rsidR="00204EFF">
        <w:t xml:space="preserve"> PyCharm permite una mayor productividad debido a los muchos atajos que ofrece, posee herramientas de finalización inteligente de código, autocompletado y autoimportación, comprobaciones PEP8, refactorizaciones, asistencia para pruebas y todo lo que necesita un </w:t>
      </w:r>
      <w:r w:rsidR="00041782">
        <w:t>programador</w:t>
      </w:r>
      <w:r w:rsidR="00204EFF">
        <w:t xml:space="preserve"> para ahorrar mucho tiempo y</w:t>
      </w:r>
      <w:r w:rsidR="00041782">
        <w:t xml:space="preserve"> realizar un desarrollo productivo de Python.</w:t>
      </w:r>
      <w:r w:rsidR="008500DC">
        <w:fldChar w:fldCharType="begin"/>
      </w:r>
      <w:r w:rsidR="0006242D">
        <w:instrText xml:space="preserve"> ADDIN ZOTERO_ITEM CSL_CITATION {"citationID":"YpVmk2eS","properties":{"formattedCitation":"[22]","plainCitation":"[22]","noteIndex":0},"citationItems":[{"id":70,"uris":["http://zotero.org/users/local/dfJLkpsp/items/HBFRPDR2"],"itemData":{"id":70,"type":"webpage","abstract":"The Python &amp; Django IDE with intelligent code completion, on-the-fly error checking, quick-fixes, and much more...","container-title":"JetBrains","language":"es","title":"PyCharm: the Python IDE for Professional Developers by JetBrains","title-short":"PyCharm","URL":"https://www.jetbrains.com/pycharm/","accessed":{"date-parts":[["2023",5,3]]}}}],"schema":"https://github.com/citation-style-language/schema/raw/master/csl-citation.json"} </w:instrText>
      </w:r>
      <w:r w:rsidR="008500DC">
        <w:fldChar w:fldCharType="separate"/>
      </w:r>
      <w:r w:rsidR="0006242D" w:rsidRPr="0006242D">
        <w:rPr>
          <w:rFonts w:ascii="Calibri" w:hAnsi="Calibri" w:cs="Calibri"/>
        </w:rPr>
        <w:t>[22]</w:t>
      </w:r>
      <w:r w:rsidR="008500DC">
        <w:fldChar w:fldCharType="end"/>
      </w:r>
    </w:p>
    <w:p w14:paraId="6FECED26" w14:textId="6D068543" w:rsidR="00041782" w:rsidRDefault="00041782" w:rsidP="001E7939">
      <w:pPr>
        <w:rPr>
          <w:u w:val="single"/>
        </w:rPr>
      </w:pPr>
      <w:r>
        <w:rPr>
          <w:u w:val="single"/>
        </w:rPr>
        <w:t>Visual Studio</w:t>
      </w:r>
    </w:p>
    <w:p w14:paraId="6652AB26" w14:textId="57306E19" w:rsidR="00F969BE" w:rsidRPr="00B70AFC" w:rsidRDefault="00041782" w:rsidP="00B70AFC">
      <w:r w:rsidRPr="00041782">
        <w:t xml:space="preserve">IDE de Visual Studio es una plataforma de lanzamiento creativa que puede utilizar para editar, depurar y compilar código y, finalmente, publicar una aplicación. </w:t>
      </w:r>
      <w:r w:rsidRPr="00041782">
        <w:lastRenderedPageBreak/>
        <w:t>Además del editor y depurador estándar que ofrecen la mayoría de IDE, Visual Studio incluye compiladores, herramientas de completado de código, diseñadores gráficos y muchas más funciones para mejorar el proceso de desarrollo de software.</w:t>
      </w:r>
      <w:r>
        <w:t xml:space="preserve"> </w:t>
      </w:r>
      <w:r w:rsidRPr="00041782">
        <w:t xml:space="preserve">Visual Studio es el IDE más rápido para la productividad. Tenga como destino cualquier plataforma o dispositivo. Compile cualquier tipo de aplicación. Trabaje en equipo y en tiempo real. Diagnostique y detenga problemas antes de que ocurran. </w:t>
      </w:r>
      <w:r>
        <w:t xml:space="preserve">Posee un </w:t>
      </w:r>
      <w:r w:rsidR="00D7605D">
        <w:t>gran número de extensiones que ofrecen un mayor dinamismo y adaptación del editor a los diferentes lenguajes y aplicaciones.</w:t>
      </w:r>
      <w:r w:rsidR="008500DC">
        <w:fldChar w:fldCharType="begin"/>
      </w:r>
      <w:r w:rsidR="0006242D">
        <w:instrText xml:space="preserve"> ADDIN ZOTERO_ITEM CSL_CITATION {"citationID":"g4a4UwZp","properties":{"formattedCitation":"[23]","plainCitation":"[23]","noteIndex":0},"citationItems":[{"id":72,"uris":["http://zotero.org/users/local/dfJLkpsp/items/2ZA7W78T"],"itemData":{"id":72,"type":"webpage","abstract":"Aprenda sobre las características avanzadas que podrían ser más adecuadas para desarrolladores experimentados o para aquellos desarrolladores que ya están familiarizados con Visual Studio.","language":"es-es","title":"Características avanzadas - Visual Studio (Windows)","URL":"https://learn.microsoft.com/es-es/visualstudio/ide/advanced-feature-overview","author":[{"family":"TerryGLee","given":""}],"accessed":{"date-parts":[["2023",5,3]]},"issued":{"date-parts":[["2022",9,27]]}}}],"schema":"https://github.com/citation-style-language/schema/raw/master/csl-citation.json"} </w:instrText>
      </w:r>
      <w:r w:rsidR="008500DC">
        <w:fldChar w:fldCharType="separate"/>
      </w:r>
      <w:r w:rsidR="0006242D" w:rsidRPr="0006242D">
        <w:rPr>
          <w:rFonts w:ascii="Calibri" w:hAnsi="Calibri" w:cs="Calibri"/>
        </w:rPr>
        <w:t>[23]</w:t>
      </w:r>
      <w:r w:rsidR="008500DC">
        <w:fldChar w:fldCharType="end"/>
      </w:r>
    </w:p>
    <w:p w14:paraId="0E45F529" w14:textId="151BCB4B" w:rsidR="00D7605D" w:rsidRDefault="00D7605D" w:rsidP="007E525C">
      <w:pPr>
        <w:spacing w:line="240" w:lineRule="auto"/>
        <w:rPr>
          <w:b/>
          <w:bCs/>
        </w:rPr>
      </w:pPr>
      <w:r w:rsidRPr="00D7605D">
        <w:rPr>
          <w:b/>
          <w:bCs/>
        </w:rPr>
        <w:t xml:space="preserve">Entornos de </w:t>
      </w:r>
      <w:r w:rsidR="007E525C">
        <w:rPr>
          <w:b/>
          <w:bCs/>
        </w:rPr>
        <w:t>d</w:t>
      </w:r>
      <w:r w:rsidRPr="00D7605D">
        <w:rPr>
          <w:b/>
          <w:bCs/>
        </w:rPr>
        <w:t>esarrollo integrado más utilizados.</w:t>
      </w:r>
      <w:r w:rsidR="00EE2D73">
        <w:rPr>
          <w:b/>
          <w:bCs/>
        </w:rPr>
        <w:fldChar w:fldCharType="begin"/>
      </w:r>
      <w:r w:rsidR="0006242D">
        <w:rPr>
          <w:b/>
          <w:bCs/>
        </w:rPr>
        <w:instrText xml:space="preserve"> ADDIN ZOTERO_ITEM CSL_CITATION {"citationID":"b2EZzYfN","properties":{"formattedCitation":"[24]","plainCitation":"[24]","noteIndex":0},"citationItems":[{"id":74,"uris":["http://zotero.org/users/local/dfJLkpsp/items/DC9EGHRC"],"itemData":{"id":74,"type":"post-weblog","language":"en-US","title":"Most Popular Integrated Development Environments (IDEs) Used by Data Scientists |","URL":"https://businessoverbroadway.com/2020/07/14/most-popular-integrated-development-environments-ides-used-by-data-scientists/","author":[{"family":"Hayes","given":"Bob"}],"accessed":{"date-parts":[["2023",5,3]]}}}],"schema":"https://github.com/citation-style-language/schema/raw/master/csl-citation.json"} </w:instrText>
      </w:r>
      <w:r w:rsidR="00EE2D73">
        <w:rPr>
          <w:b/>
          <w:bCs/>
        </w:rPr>
        <w:fldChar w:fldCharType="separate"/>
      </w:r>
      <w:r w:rsidR="0006242D" w:rsidRPr="0006242D">
        <w:t>[24]</w:t>
      </w:r>
      <w:r w:rsidR="00EE2D73">
        <w:rPr>
          <w:b/>
          <w:bCs/>
        </w:rPr>
        <w:fldChar w:fldCharType="end"/>
      </w:r>
    </w:p>
    <w:p w14:paraId="3FC4C955" w14:textId="77777777" w:rsidR="00EE2D73" w:rsidRDefault="00D7605D" w:rsidP="00EE2D73">
      <w:pPr>
        <w:keepNext/>
      </w:pPr>
      <w:r>
        <w:rPr>
          <w:b/>
          <w:bCs/>
          <w:noProof/>
        </w:rPr>
        <w:drawing>
          <wp:inline distT="0" distB="0" distL="0" distR="0" wp14:anchorId="1A6B22D3" wp14:editId="475E0BD0">
            <wp:extent cx="5610860" cy="3718560"/>
            <wp:effectExtent l="0" t="0" r="889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pic:cNvPicPr/>
                  </pic:nvPicPr>
                  <pic:blipFill>
                    <a:blip r:embed="rId24">
                      <a:extLst>
                        <a:ext uri="{28A0092B-C50C-407E-A947-70E740481C1C}">
                          <a14:useLocalDpi xmlns:a14="http://schemas.microsoft.com/office/drawing/2010/main" val="0"/>
                        </a:ext>
                      </a:extLst>
                    </a:blip>
                    <a:stretch>
                      <a:fillRect/>
                    </a:stretch>
                  </pic:blipFill>
                  <pic:spPr>
                    <a:xfrm>
                      <a:off x="0" y="0"/>
                      <a:ext cx="5630909" cy="3731847"/>
                    </a:xfrm>
                    <a:prstGeom prst="rect">
                      <a:avLst/>
                    </a:prstGeom>
                  </pic:spPr>
                </pic:pic>
              </a:graphicData>
            </a:graphic>
          </wp:inline>
        </w:drawing>
      </w:r>
    </w:p>
    <w:p w14:paraId="66204D4B" w14:textId="60AF570B" w:rsidR="00D7605D" w:rsidRDefault="00EE2D73" w:rsidP="00F969BE">
      <w:pPr>
        <w:pStyle w:val="Figura1"/>
        <w:spacing w:line="360" w:lineRule="auto"/>
        <w:jc w:val="both"/>
      </w:pPr>
      <w:bookmarkStart w:id="80" w:name="_Toc147698491"/>
      <w:bookmarkStart w:id="81" w:name="_Toc167188362"/>
      <w:bookmarkStart w:id="82" w:name="_Toc167188795"/>
      <w:bookmarkStart w:id="83" w:name="_Toc167189717"/>
      <w:bookmarkStart w:id="84" w:name="_Toc167189983"/>
      <w:bookmarkStart w:id="85" w:name="_Toc167378087"/>
      <w:r w:rsidRPr="007C7549">
        <w:t>Entorno de desarrollo integrado (IDE) más usados en el año 2019.</w:t>
      </w:r>
      <w:bookmarkEnd w:id="80"/>
      <w:bookmarkEnd w:id="81"/>
      <w:bookmarkEnd w:id="82"/>
      <w:bookmarkEnd w:id="83"/>
      <w:bookmarkEnd w:id="84"/>
      <w:bookmarkEnd w:id="85"/>
    </w:p>
    <w:p w14:paraId="33096D56" w14:textId="77777777" w:rsidR="00EE2D73" w:rsidRPr="00EE2D73" w:rsidRDefault="00EE2D73" w:rsidP="00EE2D73"/>
    <w:p w14:paraId="2C633D5E" w14:textId="65D132C2" w:rsidR="00F8586D" w:rsidRDefault="003D1EC4" w:rsidP="003D1EC4">
      <w:pPr>
        <w:pStyle w:val="Ttulo3"/>
        <w:rPr>
          <w:rFonts w:ascii="Arial" w:hAnsi="Arial" w:cs="Arial"/>
        </w:rPr>
      </w:pPr>
      <w:bookmarkStart w:id="86" w:name="_Toc167378088"/>
      <w:bookmarkStart w:id="87" w:name="_Toc167378345"/>
      <w:r>
        <w:rPr>
          <w:rFonts w:ascii="Arial" w:hAnsi="Arial" w:cs="Arial"/>
        </w:rPr>
        <w:t xml:space="preserve">1.6.7 </w:t>
      </w:r>
      <w:r w:rsidR="00F8586D" w:rsidRPr="00F8586D">
        <w:rPr>
          <w:rFonts w:ascii="Arial" w:hAnsi="Arial" w:cs="Arial"/>
        </w:rPr>
        <w:t>Sistemas Gestores de Bases de Datos (SGBD / DBMS)</w:t>
      </w:r>
      <w:bookmarkEnd w:id="86"/>
      <w:bookmarkEnd w:id="87"/>
    </w:p>
    <w:p w14:paraId="0133CA61" w14:textId="2FF3C792" w:rsidR="00F8586D" w:rsidRDefault="00F8586D" w:rsidP="00F8586D">
      <w:pPr>
        <w:rPr>
          <w:u w:val="single"/>
        </w:rPr>
      </w:pPr>
      <w:r>
        <w:rPr>
          <w:u w:val="single"/>
        </w:rPr>
        <w:t>MySQL</w:t>
      </w:r>
    </w:p>
    <w:p w14:paraId="363BF146" w14:textId="6AD9F041" w:rsidR="00F8586D" w:rsidRDefault="00F8586D" w:rsidP="00F3608C">
      <w:r w:rsidRPr="00F8586D">
        <w:t xml:space="preserve">MySQL es un sistema de base de datos relacional simple. Es muy eficiente y fácil de usar, lo que la convierte en una de las tecnologías más reconocibles. Con SQL, </w:t>
      </w:r>
      <w:r w:rsidRPr="00F8586D">
        <w:lastRenderedPageBreak/>
        <w:t>puede comprender rápidamente varios conceptos de lenguaje de consulta estructurado (SQL) para crear sistemas de almacenamiento de datos potentes. Está disponible de forma gratuita y es de código abierto, aunque también está disponible bajo varias licencias propietarias.</w:t>
      </w:r>
      <w:r w:rsidR="00F3608C">
        <w:t xml:space="preserve"> </w:t>
      </w:r>
      <w:r w:rsidR="00F3608C" w:rsidRPr="00F3608C">
        <w:t>El servidor MySQL es multiproceso, multitarea y está diseñado para funcionar en sistemas de producción de carga pesada. Tiene motores transaccionales y no transaccionales y es uno de los sistemas de bases de datos más fáciles de instalar. MySQL es muy querido entre los usuarios porque es fácil de usar, confiable y rápido.</w:t>
      </w:r>
      <w:r w:rsidR="008500DC">
        <w:fldChar w:fldCharType="begin"/>
      </w:r>
      <w:r w:rsidR="0006242D">
        <w:instrText xml:space="preserve"> ADDIN ZOTERO_ITEM CSL_CITATION {"citationID":"xWqp8boP","properties":{"formattedCitation":"[25]","plainCitation":"[25]","noteIndex":0},"citationItems":[{"id":76,"uris":["http://zotero.org/users/local/dfJLkpsp/items/NCIGXT53"],"itemData":{"id":76,"type":"webpage","abstract":"Choosing between PostgreSQL vs MySQL can be challenging. There are plenty of things that set them apart. Learn more in this in-depth guide.","container-title":"Kinsta®","language":"es","title":"PostgreSQL vs MySQL: Explore Their 12 Critical Differences","title-short":"PostgreSQL vs MySQL","URL":"https://kinsta.com/blog/postgresql-vs-mysql/","accessed":{"date-parts":[["2023",5,3]]},"issued":{"date-parts":[["2022",5,16]]}}}],"schema":"https://github.com/citation-style-language/schema/raw/master/csl-citation.json"} </w:instrText>
      </w:r>
      <w:r w:rsidR="008500DC">
        <w:fldChar w:fldCharType="separate"/>
      </w:r>
      <w:r w:rsidR="0006242D" w:rsidRPr="0006242D">
        <w:t>[25]</w:t>
      </w:r>
      <w:r w:rsidR="008500DC">
        <w:fldChar w:fldCharType="end"/>
      </w:r>
    </w:p>
    <w:p w14:paraId="45ABA5F3" w14:textId="044E641F" w:rsidR="00F3608C" w:rsidRDefault="00F3608C" w:rsidP="00F3608C">
      <w:pPr>
        <w:rPr>
          <w:u w:val="single"/>
        </w:rPr>
      </w:pPr>
      <w:r>
        <w:rPr>
          <w:u w:val="single"/>
        </w:rPr>
        <w:t>PostgreSQL</w:t>
      </w:r>
    </w:p>
    <w:p w14:paraId="776D43DD" w14:textId="3CE6B17B" w:rsidR="00F3608C" w:rsidRPr="00F3608C" w:rsidRDefault="00F3608C" w:rsidP="00F3608C">
      <w:r w:rsidRPr="00F3608C">
        <w:t>PostgreSQL es un sistema de gestión de bases de datos relacionales de objetos de código abierto. Es totalmente compatible con SQL y fue creado para ser rico en funciones. También es extensible, lo que lo hace útil para cualquier persona que necesite herramientas empresariales. Fue diseñado específicamente para la eficiencia y se puede integrar en casi cualquier software.</w:t>
      </w:r>
    </w:p>
    <w:p w14:paraId="35D165FA" w14:textId="79339093" w:rsidR="00F3608C" w:rsidRDefault="00F3608C" w:rsidP="00F3608C">
      <w:r w:rsidRPr="00F3608C">
        <w:t>PostgreSQL está orientado a objetos, lo que permite ampliar los tipos de datos para crear sus tipos personalizados y es compatible con casi cualquier base de datos. Esta sección detallará su historia, características y casos de uso.</w:t>
      </w:r>
    </w:p>
    <w:p w14:paraId="1B0E789D" w14:textId="1535DDC1" w:rsidR="00501DE4" w:rsidRDefault="00F3608C" w:rsidP="00F3608C">
      <w:r w:rsidRPr="00F3608C">
        <w:t>PostgreSQL tiene mucho que ofrecer como sistema de gestión de bases de datos. Se ha ganado su reputación por su solidez de funciones, alta confiabilidad, rendimiento, flexibilidad y facilidad de replicación.</w:t>
      </w:r>
      <w:r w:rsidR="008500DC">
        <w:fldChar w:fldCharType="begin"/>
      </w:r>
      <w:r w:rsidR="0006242D">
        <w:instrText xml:space="preserve"> ADDIN ZOTERO_ITEM CSL_CITATION {"citationID":"CTRFcfYm","properties":{"formattedCitation":"[25]","plainCitation":"[25]","noteIndex":0},"citationItems":[{"id":76,"uris":["http://zotero.org/users/local/dfJLkpsp/items/NCIGXT53"],"itemData":{"id":76,"type":"webpage","abstract":"Choosing between PostgreSQL vs MySQL can be challenging. There are plenty of things that set them apart. Learn more in this in-depth guide.","container-title":"Kinsta®","language":"es","title":"PostgreSQL vs MySQL: Explore Their 12 Critical Differences","title-short":"PostgreSQL vs MySQL","URL":"https://kinsta.com/blog/postgresql-vs-mysql/","accessed":{"date-parts":[["2023",5,3]]},"issued":{"date-parts":[["2022",5,16]]}}}],"schema":"https://github.com/citation-style-language/schema/raw/master/csl-citation.json"} </w:instrText>
      </w:r>
      <w:r w:rsidR="008500DC">
        <w:fldChar w:fldCharType="separate"/>
      </w:r>
      <w:r w:rsidR="0006242D" w:rsidRPr="0006242D">
        <w:t>[25]</w:t>
      </w:r>
      <w:r w:rsidR="008500DC">
        <w:fldChar w:fldCharType="end"/>
      </w:r>
    </w:p>
    <w:p w14:paraId="2699C7F0" w14:textId="71D2DC95" w:rsidR="00501DE4" w:rsidRDefault="00501DE4" w:rsidP="00F3608C">
      <w:pPr>
        <w:rPr>
          <w:u w:val="single"/>
        </w:rPr>
      </w:pPr>
      <w:r>
        <w:rPr>
          <w:u w:val="single"/>
        </w:rPr>
        <w:t>SQLite</w:t>
      </w:r>
    </w:p>
    <w:p w14:paraId="2A5E5C64" w14:textId="26D96108" w:rsidR="00501DE4" w:rsidRDefault="00501DE4" w:rsidP="00F3608C">
      <w:r w:rsidRPr="00501DE4">
        <w:t>SQLite es un sistema de gestión de bases de datos relacionales integrado y sin servidor. Es una biblioteca de código abierto en memoria sin configuración y no requiere ninguna instalación. Además, es muy conveniente ya que tiene un tamaño inferior a 500 kb, lo que es significativamente menor que otros sistemas de gestión de bases de datos.</w:t>
      </w:r>
    </w:p>
    <w:p w14:paraId="1CEC5D2D" w14:textId="77777777" w:rsidR="00501DE4" w:rsidRDefault="00501DE4" w:rsidP="00501DE4">
      <w:r>
        <w:t>¿Por qué utilizar SQLite?</w:t>
      </w:r>
    </w:p>
    <w:p w14:paraId="32BF5A72" w14:textId="77777777" w:rsidR="00501DE4" w:rsidRDefault="00501DE4" w:rsidP="00501DE4">
      <w:pPr>
        <w:pStyle w:val="Prrafodelista"/>
        <w:numPr>
          <w:ilvl w:val="0"/>
          <w:numId w:val="46"/>
        </w:numPr>
      </w:pPr>
      <w:r>
        <w:lastRenderedPageBreak/>
        <w:t>SQLite es un software de código abierto. El software no requiere ninguna licencia después de la instalación.</w:t>
      </w:r>
    </w:p>
    <w:p w14:paraId="71FD8BBF" w14:textId="77777777" w:rsidR="00501DE4" w:rsidRDefault="00501DE4" w:rsidP="00501DE4">
      <w:pPr>
        <w:pStyle w:val="Prrafodelista"/>
        <w:numPr>
          <w:ilvl w:val="0"/>
          <w:numId w:val="46"/>
        </w:numPr>
      </w:pPr>
      <w:r>
        <w:t>SQLite no tiene servidor, ya que no necesita un proceso o sistema de servidor diferente para funcionar.</w:t>
      </w:r>
    </w:p>
    <w:p w14:paraId="26E71167" w14:textId="77777777" w:rsidR="00501DE4" w:rsidRDefault="00501DE4" w:rsidP="00501DE4">
      <w:pPr>
        <w:pStyle w:val="Prrafodelista"/>
        <w:numPr>
          <w:ilvl w:val="0"/>
          <w:numId w:val="46"/>
        </w:numPr>
      </w:pPr>
      <w:r>
        <w:t>SQLite le facilita trabajar en múltiples bases de datos en la misma sesión simultáneamente, lo que lo hace flexible.</w:t>
      </w:r>
    </w:p>
    <w:p w14:paraId="09936F5E" w14:textId="77777777" w:rsidR="00501DE4" w:rsidRDefault="00501DE4" w:rsidP="00501DE4">
      <w:pPr>
        <w:pStyle w:val="Prrafodelista"/>
        <w:numPr>
          <w:ilvl w:val="0"/>
          <w:numId w:val="46"/>
        </w:numPr>
      </w:pPr>
      <w:r>
        <w:t xml:space="preserve">SQLite es un DBMS multiplataforma que puede ejecutarse en todas las plataformas, incluidas macOS, Windows, etc. </w:t>
      </w:r>
    </w:p>
    <w:p w14:paraId="25CCF2B8" w14:textId="5A89962D" w:rsidR="00BD0F6C" w:rsidRPr="00501DE4" w:rsidRDefault="00501DE4" w:rsidP="00501DE4">
      <w:pPr>
        <w:pStyle w:val="Prrafodelista"/>
        <w:numPr>
          <w:ilvl w:val="0"/>
          <w:numId w:val="46"/>
        </w:numPr>
      </w:pPr>
      <w:r>
        <w:t>SQLite no requiere ninguna configuración. No necesita configuración ni administración.</w:t>
      </w:r>
      <w:r>
        <w:fldChar w:fldCharType="begin"/>
      </w:r>
      <w:r>
        <w:instrText xml:space="preserve"> ADDIN ZOTERO_ITEM CSL_CITATION {"citationID":"Vr28c8yx","properties":{"formattedCitation":"[26]","plainCitation":"[26]","noteIndex":0},"citationItems":[{"id":160,"uris":["http://zotero.org/users/local/dfJLkpsp/items/9XDNZIP6"],"itemData":{"id":160,"type":"webpage","abstract":"SQLite is an in-memory open-source library with zero configuration. Learn what is SQLite, history, why use SQLite, when to use SQLite, and more!","container-title":"Simplilearn.com","language":"es","title":"What is SQLite? And When to Use It?","title-short":"What is SQLite?","URL":"https://www.simplilearn.com/tutorials/sql-tutorial/what-is-sqlite","accessed":{"date-parts":[["2024",5,15]]},"issued":{"date-parts":[["2021",7,22]]}}}],"schema":"https://github.com/citation-style-language/schema/raw/master/csl-citation.json"} </w:instrText>
      </w:r>
      <w:r>
        <w:fldChar w:fldCharType="separate"/>
      </w:r>
      <w:r w:rsidRPr="00501DE4">
        <w:t>[26]</w:t>
      </w:r>
      <w:r>
        <w:fldChar w:fldCharType="end"/>
      </w:r>
    </w:p>
    <w:p w14:paraId="21F8E570" w14:textId="00F56FE0" w:rsidR="0066732B" w:rsidRDefault="0066732B" w:rsidP="0066732B">
      <w:pPr>
        <w:rPr>
          <w:b/>
          <w:bCs/>
        </w:rPr>
      </w:pPr>
      <w:r>
        <w:rPr>
          <w:b/>
          <w:bCs/>
        </w:rPr>
        <w:t>Sistemas Gestores de Base</w:t>
      </w:r>
      <w:r w:rsidR="00740EE7">
        <w:rPr>
          <w:b/>
          <w:bCs/>
        </w:rPr>
        <w:t>s</w:t>
      </w:r>
      <w:r>
        <w:rPr>
          <w:b/>
          <w:bCs/>
        </w:rPr>
        <w:t xml:space="preserve"> de Datos m</w:t>
      </w:r>
      <w:r>
        <w:rPr>
          <w:b/>
          <w:bCs/>
          <w:lang w:val="es-ES"/>
        </w:rPr>
        <w:t>á</w:t>
      </w:r>
      <w:r>
        <w:rPr>
          <w:b/>
          <w:bCs/>
        </w:rPr>
        <w:t>s populares</w:t>
      </w:r>
      <w:r w:rsidR="00740EE7">
        <w:rPr>
          <w:b/>
          <w:bCs/>
        </w:rPr>
        <w:t>.</w:t>
      </w:r>
    </w:p>
    <w:p w14:paraId="5AF61508" w14:textId="77777777" w:rsidR="00EE2D73" w:rsidRDefault="00740EE7" w:rsidP="00EE2D73">
      <w:pPr>
        <w:keepNext/>
        <w:spacing w:line="240" w:lineRule="auto"/>
      </w:pPr>
      <w:r>
        <w:rPr>
          <w:b/>
          <w:bCs/>
          <w:noProof/>
        </w:rPr>
        <w:drawing>
          <wp:inline distT="0" distB="0" distL="0" distR="0" wp14:anchorId="58E77ED4" wp14:editId="2E7EBE7E">
            <wp:extent cx="5612130" cy="2987040"/>
            <wp:effectExtent l="0" t="0" r="7620" b="38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a:blip r:embed="rId25">
                      <a:extLst>
                        <a:ext uri="{28A0092B-C50C-407E-A947-70E740481C1C}">
                          <a14:useLocalDpi xmlns:a14="http://schemas.microsoft.com/office/drawing/2010/main" val="0"/>
                        </a:ext>
                      </a:extLst>
                    </a:blip>
                    <a:stretch>
                      <a:fillRect/>
                    </a:stretch>
                  </pic:blipFill>
                  <pic:spPr>
                    <a:xfrm>
                      <a:off x="0" y="0"/>
                      <a:ext cx="5612130" cy="2987040"/>
                    </a:xfrm>
                    <a:prstGeom prst="rect">
                      <a:avLst/>
                    </a:prstGeom>
                  </pic:spPr>
                </pic:pic>
              </a:graphicData>
            </a:graphic>
          </wp:inline>
        </w:drawing>
      </w:r>
    </w:p>
    <w:p w14:paraId="62D18BEF" w14:textId="1FE8B3EC" w:rsidR="00740EE7" w:rsidRPr="0066732B" w:rsidRDefault="00EE2D73" w:rsidP="00AB167C">
      <w:pPr>
        <w:pStyle w:val="Figura1"/>
        <w:spacing w:after="240"/>
        <w:rPr>
          <w:b/>
          <w:bCs/>
        </w:rPr>
      </w:pPr>
      <w:bookmarkStart w:id="88" w:name="_Toc147698492"/>
      <w:bookmarkStart w:id="89" w:name="_Toc167188363"/>
      <w:bookmarkStart w:id="90" w:name="_Toc167188796"/>
      <w:bookmarkStart w:id="91" w:name="_Toc167189718"/>
      <w:bookmarkStart w:id="92" w:name="_Toc167189984"/>
      <w:bookmarkStart w:id="93" w:name="_Toc167378089"/>
      <w:r w:rsidRPr="00CD1C00">
        <w:t>Sistemas Gestores de Bases de Datos más populares en marzo de 2022.</w:t>
      </w:r>
      <w:bookmarkEnd w:id="88"/>
      <w:bookmarkEnd w:id="89"/>
      <w:bookmarkEnd w:id="90"/>
      <w:bookmarkEnd w:id="91"/>
      <w:bookmarkEnd w:id="92"/>
      <w:bookmarkEnd w:id="93"/>
    </w:p>
    <w:p w14:paraId="11168C79" w14:textId="5AA51C53" w:rsidR="00740EE7" w:rsidRDefault="00602F11" w:rsidP="00602F11">
      <w:pPr>
        <w:pStyle w:val="Ttulo3"/>
        <w:rPr>
          <w:rFonts w:ascii="Arial" w:hAnsi="Arial" w:cs="Arial"/>
        </w:rPr>
      </w:pPr>
      <w:bookmarkStart w:id="94" w:name="_Toc167378090"/>
      <w:bookmarkStart w:id="95" w:name="_Toc167378346"/>
      <w:r w:rsidRPr="00602F11">
        <w:rPr>
          <w:rFonts w:ascii="Arial" w:hAnsi="Arial" w:cs="Arial"/>
        </w:rPr>
        <w:t>1.</w:t>
      </w:r>
      <w:r w:rsidR="00E03C87">
        <w:rPr>
          <w:rFonts w:ascii="Arial" w:hAnsi="Arial" w:cs="Arial"/>
        </w:rPr>
        <w:t>6</w:t>
      </w:r>
      <w:r w:rsidRPr="00602F11">
        <w:rPr>
          <w:rFonts w:ascii="Arial" w:hAnsi="Arial" w:cs="Arial"/>
        </w:rPr>
        <w:t>.</w:t>
      </w:r>
      <w:r w:rsidR="00E03C87">
        <w:rPr>
          <w:rFonts w:ascii="Arial" w:hAnsi="Arial" w:cs="Arial"/>
        </w:rPr>
        <w:t>8</w:t>
      </w:r>
      <w:r w:rsidRPr="00602F11">
        <w:rPr>
          <w:rFonts w:ascii="Arial" w:hAnsi="Arial" w:cs="Arial"/>
        </w:rPr>
        <w:t xml:space="preserve"> Servidor Web</w:t>
      </w:r>
      <w:bookmarkEnd w:id="94"/>
      <w:bookmarkEnd w:id="95"/>
    </w:p>
    <w:p w14:paraId="2D152783" w14:textId="0A41B018" w:rsidR="00602F11" w:rsidRPr="00F409AC" w:rsidRDefault="006B2354" w:rsidP="00602F11">
      <w:pPr>
        <w:rPr>
          <w:u w:val="single"/>
        </w:rPr>
      </w:pPr>
      <w:r w:rsidRPr="00F409AC">
        <w:rPr>
          <w:u w:val="single"/>
        </w:rPr>
        <w:t>Apache</w:t>
      </w:r>
    </w:p>
    <w:p w14:paraId="150D38E7" w14:textId="0A3BC4F0" w:rsidR="00CC066C" w:rsidRPr="00CC066C" w:rsidRDefault="00CC066C" w:rsidP="00CC066C">
      <w:pPr>
        <w:rPr>
          <w:u w:val="single"/>
        </w:rPr>
      </w:pPr>
      <w:r w:rsidRPr="00CC066C">
        <w:rPr>
          <w:color w:val="333333"/>
          <w:shd w:val="clear" w:color="auto" w:fill="FFFFFF"/>
        </w:rPr>
        <w:t>El servidor Apache es uno de los servidores web gratuitos más potentes del mercado. Fue creado en 1995 por Rob McCool. Según las estadísticas </w:t>
      </w:r>
      <w:hyperlink r:id="rId26" w:tgtFrame="_blank" w:history="1">
        <w:r w:rsidRPr="00CC066C">
          <w:rPr>
            <w:rStyle w:val="Hipervnculo"/>
            <w:color w:val="56AEA4"/>
            <w:shd w:val="clear" w:color="auto" w:fill="FFFFFF"/>
          </w:rPr>
          <w:t>de W3techs</w:t>
        </w:r>
      </w:hyperlink>
      <w:r w:rsidRPr="00CC066C">
        <w:rPr>
          <w:color w:val="333333"/>
          <w:shd w:val="clear" w:color="auto" w:fill="FFFFFF"/>
        </w:rPr>
        <w:t>, es utilizado por el</w:t>
      </w:r>
      <w:r w:rsidRPr="00CC066C">
        <w:rPr>
          <w:rStyle w:val="Textoennegrita"/>
          <w:color w:val="333333"/>
          <w:shd w:val="clear" w:color="auto" w:fill="FFFFFF"/>
        </w:rPr>
        <w:t> 31, </w:t>
      </w:r>
      <w:r w:rsidRPr="00CC066C">
        <w:rPr>
          <w:color w:val="333333"/>
          <w:shd w:val="clear" w:color="auto" w:fill="FFFFFF"/>
        </w:rPr>
        <w:t>5% de todos los sitios web por los que se conoce el servidor.</w:t>
      </w:r>
    </w:p>
    <w:p w14:paraId="6790496C" w14:textId="0A1CA51C" w:rsidR="00433087" w:rsidRPr="00433087" w:rsidRDefault="00433087" w:rsidP="00CC066C">
      <w:pPr>
        <w:shd w:val="clear" w:color="auto" w:fill="FFFFFF"/>
        <w:spacing w:after="360"/>
        <w:rPr>
          <w:rFonts w:eastAsia="Times New Roman"/>
          <w:color w:val="333333"/>
          <w:lang w:eastAsia="es-MX"/>
        </w:rPr>
      </w:pPr>
      <w:r w:rsidRPr="00433087">
        <w:rPr>
          <w:rFonts w:eastAsia="Times New Roman"/>
          <w:color w:val="333333"/>
          <w:lang w:eastAsia="es-MX"/>
        </w:rPr>
        <w:lastRenderedPageBreak/>
        <w:t>Las principales características de Apache son las siguientes</w:t>
      </w:r>
      <w:r w:rsidR="008500DC">
        <w:fldChar w:fldCharType="begin"/>
      </w:r>
      <w:r w:rsidR="0006242D">
        <w:instrText xml:space="preserve"> ADDIN ZOTERO_ITEM CSL_CITATION {"citationID":"6GtW82Y0","properties":{"formattedCitation":"[27]","plainCitation":"[27]","noteIndex":0},"citationItems":[{"id":82,"uris":["http://zotero.org/users/local/dfJLkpsp/items/XDPBHBDS"],"itemData":{"id":82,"type":"post-weblog","abstract":"Descubre todo sobre Apache aquí: Definición, importancia, funcionamiento, ventajas y desventajas, diferencias, tutorial de instalación y configuración...","container-title":"Twaino","language":"es-ES","note":"section: Crear un sitio Web","title":"Servidor Apache: una guía completa para principiantes (2023)","title-short":"Servidor Apache","URL":"https://www.twaino.com/es/blog/crear-un-sitio-web/servidor-apache-una-guia-completa-para-principiantes/","author":[{"family":"https://www.facebook.com/Twaino-565027893984018","given":""}],"accessed":{"date-parts":[["2023",5,3]]},"issued":{"date-parts":[["2022",7,15]]}}}],"schema":"https://github.com/citation-style-language/schema/raw/master/csl-citation.json"} </w:instrText>
      </w:r>
      <w:r w:rsidR="008500DC">
        <w:fldChar w:fldCharType="separate"/>
      </w:r>
      <w:r w:rsidR="0006242D" w:rsidRPr="0006242D">
        <w:t>[27]</w:t>
      </w:r>
      <w:r w:rsidR="008500DC">
        <w:fldChar w:fldCharType="end"/>
      </w:r>
      <w:r w:rsidR="00CC066C">
        <w:rPr>
          <w:rFonts w:eastAsia="Times New Roman"/>
          <w:color w:val="333333"/>
          <w:lang w:eastAsia="es-MX"/>
        </w:rPr>
        <w:t xml:space="preserve"> </w:t>
      </w:r>
      <w:r w:rsidRPr="00433087">
        <w:rPr>
          <w:rFonts w:eastAsia="Times New Roman"/>
          <w:color w:val="333333"/>
          <w:lang w:eastAsia="es-MX"/>
        </w:rPr>
        <w:t>:</w:t>
      </w:r>
    </w:p>
    <w:p w14:paraId="255DAA40" w14:textId="024909BF" w:rsidR="00433087" w:rsidRPr="00433087" w:rsidRDefault="00433087" w:rsidP="008F1C20">
      <w:pPr>
        <w:numPr>
          <w:ilvl w:val="0"/>
          <w:numId w:val="19"/>
        </w:numPr>
        <w:shd w:val="clear" w:color="auto" w:fill="FFFFFF"/>
        <w:spacing w:after="0"/>
        <w:ind w:left="1440"/>
        <w:rPr>
          <w:rFonts w:eastAsia="Times New Roman"/>
          <w:color w:val="333333"/>
          <w:lang w:eastAsia="es-MX"/>
        </w:rPr>
      </w:pPr>
      <w:r w:rsidRPr="00433087">
        <w:rPr>
          <w:rFonts w:eastAsia="Times New Roman"/>
          <w:color w:val="333333"/>
          <w:lang w:eastAsia="es-MX"/>
        </w:rPr>
        <w:t>Es gratuito y de código abierto</w:t>
      </w:r>
      <w:r w:rsidRPr="00CC066C">
        <w:rPr>
          <w:rFonts w:eastAsia="Times New Roman"/>
          <w:color w:val="333333"/>
          <w:lang w:eastAsia="es-MX"/>
        </w:rPr>
        <w:t>.</w:t>
      </w:r>
    </w:p>
    <w:p w14:paraId="15590FF3" w14:textId="7A1AEDCC" w:rsidR="00433087" w:rsidRPr="00433087" w:rsidRDefault="00433087" w:rsidP="008F1C20">
      <w:pPr>
        <w:numPr>
          <w:ilvl w:val="0"/>
          <w:numId w:val="19"/>
        </w:numPr>
        <w:shd w:val="clear" w:color="auto" w:fill="FFFFFF"/>
        <w:spacing w:after="0"/>
        <w:ind w:left="1440"/>
        <w:rPr>
          <w:rFonts w:eastAsia="Times New Roman"/>
          <w:color w:val="333333"/>
          <w:lang w:eastAsia="es-MX"/>
        </w:rPr>
      </w:pPr>
      <w:r w:rsidRPr="00433087">
        <w:rPr>
          <w:rFonts w:eastAsia="Times New Roman"/>
          <w:color w:val="333333"/>
          <w:lang w:eastAsia="es-MX"/>
        </w:rPr>
        <w:t>Fácil de instalar y configurar</w:t>
      </w:r>
      <w:r w:rsidRPr="00CC066C">
        <w:rPr>
          <w:rFonts w:eastAsia="Times New Roman"/>
          <w:color w:val="333333"/>
          <w:lang w:eastAsia="es-MX"/>
        </w:rPr>
        <w:t>.</w:t>
      </w:r>
    </w:p>
    <w:p w14:paraId="14C5A7AF" w14:textId="0B81B222" w:rsidR="00433087" w:rsidRPr="00433087" w:rsidRDefault="00433087" w:rsidP="008F1C20">
      <w:pPr>
        <w:numPr>
          <w:ilvl w:val="0"/>
          <w:numId w:val="19"/>
        </w:numPr>
        <w:shd w:val="clear" w:color="auto" w:fill="FFFFFF"/>
        <w:spacing w:after="0"/>
        <w:ind w:left="1440"/>
        <w:rPr>
          <w:rFonts w:eastAsia="Times New Roman"/>
          <w:color w:val="333333"/>
          <w:lang w:eastAsia="es-MX"/>
        </w:rPr>
      </w:pPr>
      <w:r w:rsidRPr="00433087">
        <w:rPr>
          <w:rFonts w:eastAsia="Times New Roman"/>
          <w:color w:val="333333"/>
          <w:lang w:eastAsia="es-MX"/>
        </w:rPr>
        <w:t>Altamente extensible y adaptable con módulos</w:t>
      </w:r>
      <w:r w:rsidRPr="00CC066C">
        <w:rPr>
          <w:rFonts w:eastAsia="Times New Roman"/>
          <w:color w:val="333333"/>
          <w:lang w:eastAsia="es-MX"/>
        </w:rPr>
        <w:t>.</w:t>
      </w:r>
    </w:p>
    <w:p w14:paraId="7DBEA635" w14:textId="2BCD7A25" w:rsidR="00433087" w:rsidRPr="00433087" w:rsidRDefault="00433087" w:rsidP="008F1C20">
      <w:pPr>
        <w:numPr>
          <w:ilvl w:val="0"/>
          <w:numId w:val="19"/>
        </w:numPr>
        <w:shd w:val="clear" w:color="auto" w:fill="FFFFFF"/>
        <w:spacing w:after="0"/>
        <w:ind w:left="1440"/>
        <w:rPr>
          <w:rFonts w:eastAsia="Times New Roman"/>
          <w:color w:val="333333"/>
          <w:lang w:eastAsia="es-MX"/>
        </w:rPr>
      </w:pPr>
      <w:r w:rsidRPr="00433087">
        <w:rPr>
          <w:rFonts w:eastAsia="Times New Roman"/>
          <w:color w:val="333333"/>
          <w:lang w:eastAsia="es-MX"/>
        </w:rPr>
        <w:t>Funciones incorporadas para la autenticación y validación de usuarios</w:t>
      </w:r>
      <w:r w:rsidRPr="00CC066C">
        <w:rPr>
          <w:rFonts w:eastAsia="Times New Roman"/>
          <w:color w:val="333333"/>
          <w:lang w:eastAsia="es-MX"/>
        </w:rPr>
        <w:t>.</w:t>
      </w:r>
    </w:p>
    <w:p w14:paraId="15FB43F4" w14:textId="2E02C78F" w:rsidR="00433087" w:rsidRPr="00CC066C" w:rsidRDefault="00433087" w:rsidP="008F1C20">
      <w:pPr>
        <w:numPr>
          <w:ilvl w:val="0"/>
          <w:numId w:val="19"/>
        </w:numPr>
        <w:shd w:val="clear" w:color="auto" w:fill="FFFFFF"/>
        <w:spacing w:after="0"/>
        <w:ind w:left="1440"/>
        <w:rPr>
          <w:rFonts w:eastAsia="Times New Roman"/>
          <w:color w:val="333333"/>
          <w:lang w:eastAsia="es-MX"/>
        </w:rPr>
      </w:pPr>
      <w:r w:rsidRPr="00433087">
        <w:rPr>
          <w:rFonts w:eastAsia="Times New Roman"/>
          <w:color w:val="333333"/>
          <w:lang w:eastAsia="es-MX"/>
        </w:rPr>
        <w:t>Soporte para lenguajes como Perl, PHP y Python.</w:t>
      </w:r>
    </w:p>
    <w:p w14:paraId="3BAE8AC6" w14:textId="77777777" w:rsidR="00433087" w:rsidRPr="00CC066C" w:rsidRDefault="00433087" w:rsidP="00CC066C">
      <w:pPr>
        <w:shd w:val="clear" w:color="auto" w:fill="FFFFFF"/>
        <w:spacing w:after="0"/>
        <w:rPr>
          <w:rFonts w:eastAsia="Times New Roman"/>
          <w:color w:val="333333"/>
          <w:lang w:eastAsia="es-MX"/>
        </w:rPr>
      </w:pPr>
    </w:p>
    <w:p w14:paraId="6CA57243" w14:textId="09BE6A87" w:rsidR="00433087" w:rsidRPr="00433087" w:rsidRDefault="00433087" w:rsidP="00CC066C">
      <w:pPr>
        <w:shd w:val="clear" w:color="auto" w:fill="FFFFFF"/>
        <w:spacing w:after="360"/>
        <w:rPr>
          <w:rFonts w:eastAsia="Times New Roman"/>
          <w:color w:val="333333"/>
          <w:lang w:eastAsia="es-MX"/>
        </w:rPr>
      </w:pPr>
      <w:r w:rsidRPr="00433087">
        <w:rPr>
          <w:rFonts w:eastAsia="Times New Roman"/>
          <w:color w:val="333333"/>
          <w:lang w:eastAsia="es-MX"/>
        </w:rPr>
        <w:t>Algunas de las ventajas que podemos encontrar en un servidor Apache son las siguientes</w:t>
      </w:r>
      <w:r w:rsidR="00CC066C">
        <w:rPr>
          <w:rFonts w:eastAsia="Times New Roman"/>
          <w:color w:val="333333"/>
          <w:lang w:eastAsia="es-MX"/>
        </w:rPr>
        <w:t>:</w:t>
      </w:r>
    </w:p>
    <w:p w14:paraId="221D6DCD" w14:textId="77777777" w:rsidR="00433087" w:rsidRPr="00433087" w:rsidRDefault="00433087" w:rsidP="008F1C20">
      <w:pPr>
        <w:numPr>
          <w:ilvl w:val="0"/>
          <w:numId w:val="21"/>
        </w:numPr>
        <w:shd w:val="clear" w:color="auto" w:fill="FFFFFF"/>
        <w:spacing w:after="0"/>
        <w:ind w:left="1440"/>
        <w:rPr>
          <w:rFonts w:eastAsia="Times New Roman"/>
          <w:color w:val="333333"/>
          <w:lang w:eastAsia="es-MX"/>
        </w:rPr>
      </w:pPr>
      <w:r w:rsidRPr="00433087">
        <w:rPr>
          <w:rFonts w:eastAsia="Times New Roman"/>
          <w:b/>
          <w:bCs/>
          <w:color w:val="333333"/>
          <w:lang w:eastAsia="es-MX"/>
        </w:rPr>
        <w:t>Soporte: </w:t>
      </w:r>
      <w:r w:rsidRPr="00433087">
        <w:rPr>
          <w:rFonts w:eastAsia="Times New Roman"/>
          <w:color w:val="333333"/>
          <w:lang w:eastAsia="es-MX"/>
        </w:rPr>
        <w:t>Es uno de los servidores más utilizados desde hace más de dos décadas, por lo que detrás hay una comunidad muy amplia acompañada de una extensa documentación.</w:t>
      </w:r>
    </w:p>
    <w:p w14:paraId="5E0A15E1" w14:textId="77777777" w:rsidR="00433087" w:rsidRPr="00433087" w:rsidRDefault="00433087" w:rsidP="008F1C20">
      <w:pPr>
        <w:numPr>
          <w:ilvl w:val="0"/>
          <w:numId w:val="21"/>
        </w:numPr>
        <w:shd w:val="clear" w:color="auto" w:fill="FFFFFF"/>
        <w:spacing w:after="0"/>
        <w:ind w:left="1440"/>
        <w:rPr>
          <w:rFonts w:eastAsia="Times New Roman"/>
          <w:color w:val="333333"/>
          <w:lang w:eastAsia="es-MX"/>
        </w:rPr>
      </w:pPr>
      <w:r w:rsidRPr="00433087">
        <w:rPr>
          <w:rFonts w:eastAsia="Times New Roman"/>
          <w:b/>
          <w:bCs/>
          <w:color w:val="333333"/>
          <w:lang w:eastAsia="es-MX"/>
        </w:rPr>
        <w:t>Multiplataforma</w:t>
      </w:r>
      <w:r w:rsidRPr="00433087">
        <w:rPr>
          <w:rFonts w:eastAsia="Times New Roman"/>
          <w:color w:val="333333"/>
          <w:lang w:eastAsia="es-MX"/>
        </w:rPr>
        <w:t>: Funciona tanto en </w:t>
      </w:r>
      <w:r w:rsidRPr="00433087">
        <w:rPr>
          <w:rFonts w:eastAsia="Times New Roman"/>
          <w:b/>
          <w:bCs/>
          <w:color w:val="333333"/>
          <w:lang w:eastAsia="es-MX"/>
        </w:rPr>
        <w:t>Microsoft Windows como en Unix/Linux </w:t>
      </w:r>
      <w:r w:rsidRPr="00433087">
        <w:rPr>
          <w:rFonts w:eastAsia="Times New Roman"/>
          <w:color w:val="333333"/>
          <w:lang w:eastAsia="es-MX"/>
        </w:rPr>
        <w:t>y</w:t>
      </w:r>
      <w:r w:rsidRPr="00433087">
        <w:rPr>
          <w:rFonts w:eastAsia="Times New Roman"/>
          <w:b/>
          <w:bCs/>
          <w:color w:val="333333"/>
          <w:lang w:eastAsia="es-MX"/>
        </w:rPr>
        <w:t> Mac</w:t>
      </w:r>
      <w:r w:rsidRPr="00433087">
        <w:rPr>
          <w:rFonts w:eastAsia="Times New Roman"/>
          <w:color w:val="333333"/>
          <w:lang w:eastAsia="es-MX"/>
        </w:rPr>
        <w:t>, lo que lo convierte en un servicio excelente tanto para un servidor como para un entorno de desarrollo en cualquier estación de trabajo.</w:t>
      </w:r>
    </w:p>
    <w:p w14:paraId="43F652B9" w14:textId="77777777" w:rsidR="00433087" w:rsidRPr="00433087" w:rsidRDefault="00433087" w:rsidP="008F1C20">
      <w:pPr>
        <w:numPr>
          <w:ilvl w:val="0"/>
          <w:numId w:val="21"/>
        </w:numPr>
        <w:shd w:val="clear" w:color="auto" w:fill="FFFFFF"/>
        <w:spacing w:after="0"/>
        <w:ind w:left="1440"/>
        <w:rPr>
          <w:rFonts w:eastAsia="Times New Roman"/>
          <w:color w:val="333333"/>
          <w:lang w:eastAsia="es-MX"/>
        </w:rPr>
      </w:pPr>
      <w:r w:rsidRPr="00433087">
        <w:rPr>
          <w:rFonts w:eastAsia="Times New Roman"/>
          <w:b/>
          <w:bCs/>
          <w:color w:val="333333"/>
          <w:lang w:eastAsia="es-MX"/>
        </w:rPr>
        <w:t>Características</w:t>
      </w:r>
      <w:r w:rsidRPr="00433087">
        <w:rPr>
          <w:rFonts w:eastAsia="Times New Roman"/>
          <w:color w:val="333333"/>
          <w:lang w:eastAsia="es-MX"/>
        </w:rPr>
        <w:t>: Contiene un gran número de módulos oficiales y de terceros que le permiten ampliar la funcionalidad del servidor.</w:t>
      </w:r>
    </w:p>
    <w:p w14:paraId="5BD051F5" w14:textId="77777777" w:rsidR="00433087" w:rsidRPr="00433087" w:rsidRDefault="00433087" w:rsidP="008F1C20">
      <w:pPr>
        <w:numPr>
          <w:ilvl w:val="0"/>
          <w:numId w:val="21"/>
        </w:numPr>
        <w:shd w:val="clear" w:color="auto" w:fill="FFFFFF"/>
        <w:spacing w:after="0"/>
        <w:ind w:left="1440"/>
        <w:rPr>
          <w:rFonts w:eastAsia="Times New Roman"/>
          <w:color w:val="333333"/>
          <w:lang w:eastAsia="es-MX"/>
        </w:rPr>
      </w:pPr>
      <w:r w:rsidRPr="00433087">
        <w:rPr>
          <w:rFonts w:eastAsia="Times New Roman"/>
          <w:b/>
          <w:bCs/>
          <w:color w:val="333333"/>
          <w:lang w:eastAsia="es-MX"/>
        </w:rPr>
        <w:t>Simplicidad</w:t>
      </w:r>
      <w:r w:rsidRPr="00433087">
        <w:rPr>
          <w:rFonts w:eastAsia="Times New Roman"/>
          <w:color w:val="333333"/>
          <w:lang w:eastAsia="es-MX"/>
        </w:rPr>
        <w:t>: Es uno de los servidores más fáciles de instalar y configurar, especialmente en las distribuciones de Linux donde forma parte de los repositorios de cada distribución. En el caso de Windows, se puede encontrar empaquetado con el servidor MySQL y PHP en un único instalador que facilita mucho la instalación.</w:t>
      </w:r>
    </w:p>
    <w:p w14:paraId="72EC12F2" w14:textId="6E8072BE" w:rsidR="00F23B35" w:rsidRDefault="00433087" w:rsidP="00501DE4">
      <w:pPr>
        <w:numPr>
          <w:ilvl w:val="0"/>
          <w:numId w:val="21"/>
        </w:numPr>
        <w:shd w:val="clear" w:color="auto" w:fill="FFFFFF"/>
        <w:spacing w:after="0"/>
        <w:ind w:left="1440"/>
        <w:rPr>
          <w:rFonts w:eastAsia="Times New Roman"/>
          <w:color w:val="333333"/>
          <w:lang w:eastAsia="es-MX"/>
        </w:rPr>
      </w:pPr>
      <w:r w:rsidRPr="00433087">
        <w:rPr>
          <w:rFonts w:eastAsia="Times New Roman"/>
          <w:b/>
          <w:bCs/>
          <w:color w:val="333333"/>
          <w:lang w:eastAsia="es-MX"/>
        </w:rPr>
        <w:t>Seguridad</w:t>
      </w:r>
      <w:r w:rsidRPr="00433087">
        <w:rPr>
          <w:rFonts w:eastAsia="Times New Roman"/>
          <w:color w:val="333333"/>
          <w:lang w:eastAsia="es-MX"/>
        </w:rPr>
        <w:t>: Apache lleva incorporadas funciones para hacer seguro el software con módulos de autorización y autentificación y funciones de control de acceso, así como soporte para la encriptación con </w:t>
      </w:r>
      <w:r w:rsidRPr="00433087">
        <w:rPr>
          <w:rFonts w:eastAsia="Times New Roman"/>
          <w:b/>
          <w:bCs/>
          <w:color w:val="333333"/>
          <w:lang w:eastAsia="es-MX"/>
        </w:rPr>
        <w:t>certificados SSL/TLS</w:t>
      </w:r>
      <w:r w:rsidRPr="00433087">
        <w:rPr>
          <w:rFonts w:eastAsia="Times New Roman"/>
          <w:color w:val="333333"/>
          <w:lang w:eastAsia="es-MX"/>
        </w:rPr>
        <w:t>.</w:t>
      </w:r>
    </w:p>
    <w:p w14:paraId="45ACFEFD" w14:textId="77777777" w:rsidR="00501DE4" w:rsidRPr="00501DE4" w:rsidRDefault="00501DE4" w:rsidP="00501DE4">
      <w:pPr>
        <w:numPr>
          <w:ilvl w:val="0"/>
          <w:numId w:val="21"/>
        </w:numPr>
        <w:shd w:val="clear" w:color="auto" w:fill="FFFFFF"/>
        <w:spacing w:after="0"/>
        <w:ind w:left="1440"/>
        <w:rPr>
          <w:rFonts w:eastAsia="Times New Roman"/>
          <w:color w:val="333333"/>
          <w:lang w:eastAsia="es-MX"/>
        </w:rPr>
      </w:pPr>
    </w:p>
    <w:p w14:paraId="3A6B475B" w14:textId="1B67A9DC" w:rsidR="00433087" w:rsidRPr="00433087" w:rsidRDefault="00433087" w:rsidP="00CC066C">
      <w:pPr>
        <w:shd w:val="clear" w:color="auto" w:fill="FFFFFF"/>
        <w:spacing w:after="360"/>
        <w:rPr>
          <w:rFonts w:eastAsia="Times New Roman"/>
          <w:color w:val="333333"/>
          <w:lang w:eastAsia="es-MX"/>
        </w:rPr>
      </w:pPr>
      <w:r w:rsidRPr="00433087">
        <w:rPr>
          <w:rFonts w:eastAsia="Times New Roman"/>
          <w:color w:val="333333"/>
          <w:lang w:eastAsia="es-MX"/>
        </w:rPr>
        <w:t>Las dos desventajas de Apache son</w:t>
      </w:r>
      <w:r w:rsidR="00CC066C">
        <w:rPr>
          <w:rFonts w:eastAsia="Times New Roman"/>
          <w:color w:val="333333"/>
          <w:lang w:eastAsia="es-MX"/>
        </w:rPr>
        <w:t>:</w:t>
      </w:r>
    </w:p>
    <w:p w14:paraId="409D3F6E" w14:textId="77777777" w:rsidR="00433087" w:rsidRPr="00433087" w:rsidRDefault="00433087" w:rsidP="008F1C20">
      <w:pPr>
        <w:numPr>
          <w:ilvl w:val="0"/>
          <w:numId w:val="20"/>
        </w:numPr>
        <w:shd w:val="clear" w:color="auto" w:fill="FFFFFF"/>
        <w:spacing w:after="0"/>
        <w:ind w:left="1440"/>
        <w:rPr>
          <w:rFonts w:eastAsia="Times New Roman"/>
          <w:color w:val="333333"/>
          <w:lang w:eastAsia="es-MX"/>
        </w:rPr>
      </w:pPr>
      <w:r w:rsidRPr="00433087">
        <w:rPr>
          <w:rFonts w:eastAsia="Times New Roman"/>
          <w:color w:val="333333"/>
          <w:lang w:eastAsia="es-MX"/>
        </w:rPr>
        <w:lastRenderedPageBreak/>
        <w:t>El rendimiento puede verse afectado en páginas de alto tráfico, especialmente después de 10.000 conexiones;</w:t>
      </w:r>
    </w:p>
    <w:p w14:paraId="6B9742D7" w14:textId="77777777" w:rsidR="00433087" w:rsidRPr="00433087" w:rsidRDefault="00433087" w:rsidP="008F1C20">
      <w:pPr>
        <w:numPr>
          <w:ilvl w:val="0"/>
          <w:numId w:val="20"/>
        </w:numPr>
        <w:shd w:val="clear" w:color="auto" w:fill="FFFFFF"/>
        <w:spacing w:after="0"/>
        <w:ind w:left="1440"/>
        <w:rPr>
          <w:rFonts w:eastAsia="Times New Roman"/>
          <w:color w:val="333333"/>
          <w:lang w:eastAsia="es-MX"/>
        </w:rPr>
      </w:pPr>
      <w:r w:rsidRPr="00433087">
        <w:rPr>
          <w:rFonts w:eastAsia="Times New Roman"/>
          <w:color w:val="333333"/>
          <w:lang w:eastAsia="es-MX"/>
        </w:rPr>
        <w:t>Si los módulos no se utilizan correctamente, se pueden crear agujeros de seguridad.</w:t>
      </w:r>
    </w:p>
    <w:p w14:paraId="24EC10D1" w14:textId="718EAC67" w:rsidR="00433087" w:rsidRDefault="00433087" w:rsidP="00CC066C">
      <w:pPr>
        <w:shd w:val="clear" w:color="auto" w:fill="FFFFFF"/>
        <w:spacing w:after="360"/>
        <w:rPr>
          <w:rFonts w:eastAsia="Times New Roman"/>
          <w:color w:val="333333"/>
          <w:lang w:eastAsia="es-MX"/>
        </w:rPr>
      </w:pPr>
      <w:r w:rsidRPr="00433087">
        <w:rPr>
          <w:rFonts w:eastAsia="Times New Roman"/>
          <w:color w:val="333333"/>
          <w:lang w:eastAsia="es-MX"/>
        </w:rPr>
        <w:t>La única desventaja notable es el bajo rendimiento en comparación con otras alternativas del mercado que son más rápidas y capaces de manejar mucho más tráfico con los mismos recursos.</w:t>
      </w:r>
    </w:p>
    <w:p w14:paraId="06763D51" w14:textId="77777777" w:rsidR="00390B47" w:rsidRDefault="00CC066C" w:rsidP="00390B47">
      <w:pPr>
        <w:shd w:val="clear" w:color="auto" w:fill="FFFFFF"/>
        <w:spacing w:after="360"/>
        <w:rPr>
          <w:rFonts w:eastAsia="Times New Roman"/>
          <w:color w:val="333333"/>
          <w:u w:val="single"/>
          <w:lang w:eastAsia="es-MX"/>
        </w:rPr>
      </w:pPr>
      <w:r>
        <w:rPr>
          <w:rFonts w:eastAsia="Times New Roman"/>
          <w:color w:val="333333"/>
          <w:u w:val="single"/>
          <w:lang w:eastAsia="es-MX"/>
        </w:rPr>
        <w:t>Nginx</w:t>
      </w:r>
    </w:p>
    <w:p w14:paraId="5A9FD941" w14:textId="7480A63C" w:rsidR="00A217C2" w:rsidRPr="00390B47" w:rsidRDefault="00A217C2" w:rsidP="00390B47">
      <w:pPr>
        <w:shd w:val="clear" w:color="auto" w:fill="FFFFFF"/>
        <w:spacing w:after="360"/>
        <w:rPr>
          <w:rFonts w:eastAsia="Times New Roman"/>
          <w:color w:val="333333"/>
          <w:u w:val="single"/>
          <w:lang w:eastAsia="es-MX"/>
        </w:rPr>
      </w:pPr>
      <w:r w:rsidRPr="009A249A">
        <w:t>Nginx en simples palabras es un servidor web, proxy inverso y balanceador de carga open source que hoy por hoy soporta a millones de páginas web en todo el mundo.</w:t>
      </w:r>
    </w:p>
    <w:p w14:paraId="415E7EA9" w14:textId="680AE31B" w:rsidR="00A217C2" w:rsidRPr="009A249A" w:rsidRDefault="00A217C2" w:rsidP="009A249A">
      <w:r w:rsidRPr="009A249A">
        <w:t>Su nombre se pronuncia «engine-ex», como motor en inglés, y es hoy por hoy el rival más cercano al clásico servidor Apache.</w:t>
      </w:r>
    </w:p>
    <w:p w14:paraId="04B76425" w14:textId="5CF7120F" w:rsidR="00A217C2" w:rsidRPr="009A249A" w:rsidRDefault="00A217C2" w:rsidP="009A249A">
      <w:r w:rsidRPr="009A249A">
        <w:t>Surgió en el año 2004 de la mano de su creador Igor Sysoev, y desde ese entonces no paró de crecer. Fue creado originalmente al problema C10K, es decir, que el servidor web lograra despachar 10 mil conexiones concurrentes de forma estable y segura.</w:t>
      </w:r>
    </w:p>
    <w:p w14:paraId="2EBE7442" w14:textId="08E01598" w:rsidR="009A249A" w:rsidRPr="009A249A" w:rsidRDefault="009A249A" w:rsidP="009A249A">
      <w:r w:rsidRPr="009A249A">
        <w:t>Nginx fue concebido desde un principio para ser un servidor web escalable, rápido y eficiente, por eso hoy por hoy los sitios más populares del mundo lo usan para potenciar sus infraestructuras de servidores HTTP, de mailing, balanceadores de carga, servidores proxy, etc.</w:t>
      </w:r>
    </w:p>
    <w:p w14:paraId="5B7ECD5C" w14:textId="4BCE9865" w:rsidR="009A249A" w:rsidRPr="00F969BE" w:rsidRDefault="009A249A" w:rsidP="00F969BE">
      <w:r w:rsidRPr="009A249A">
        <w:t xml:space="preserve">Entre sus usuarios más populares se encuentran Yahoo, Netflix, Cloudflare, </w:t>
      </w:r>
      <w:r w:rsidRPr="00F969BE">
        <w:t>WordPress.com, Adobe, Apple y muchos más.</w:t>
      </w:r>
    </w:p>
    <w:p w14:paraId="4FB94B02" w14:textId="6FB138AC" w:rsidR="009A249A" w:rsidRPr="00F969BE" w:rsidRDefault="009A249A" w:rsidP="00F969BE">
      <w:r w:rsidRPr="00F969BE">
        <w:t>Alguna de las características</w:t>
      </w:r>
      <w:r w:rsidRPr="00F969BE">
        <w:rPr>
          <w:lang w:val="es-ES"/>
        </w:rPr>
        <w:t xml:space="preserve"> de Nginx</w:t>
      </w:r>
      <w:r w:rsidR="008500DC" w:rsidRPr="00F969BE">
        <w:fldChar w:fldCharType="begin"/>
      </w:r>
      <w:r w:rsidR="0006242D" w:rsidRPr="00F969BE">
        <w:instrText xml:space="preserve"> ADDIN ZOTERO_ITEM CSL_CITATION {"citationID":"seVl3NW6","properties":{"formattedCitation":"[28]","plainCitation":"[28]","noteIndex":0},"citationItems":[{"id":84,"uris":["http://zotero.org/users/local/dfJLkpsp/items/RI32D3X5"],"itemData":{"id":84,"type":"webpage","abstract":"Conoce qué es Nginx, sus características, instalación en CentOS y Ubuntu, ventajas, y por qué es uno de los servidores web más populares.","container-title":"Infranetworking","language":"es","title":"¿Qué es Nginx? Características, Ventajas e Instalación","title-short":"¿Qué es Nginx?","URL":"https://blog.infranetworking.com/que-es-nginx/","author":[{"family":"Borges","given":"Santiago"}],"accessed":{"date-parts":[["2023",5,3]]},"issued":{"date-parts":[["2019",9,19]]}}}],"schema":"https://github.com/citation-style-language/schema/raw/master/csl-citation.json"} </w:instrText>
      </w:r>
      <w:r w:rsidR="008500DC" w:rsidRPr="00F969BE">
        <w:fldChar w:fldCharType="separate"/>
      </w:r>
      <w:r w:rsidR="0006242D" w:rsidRPr="00F969BE">
        <w:t>[28]</w:t>
      </w:r>
      <w:r w:rsidR="008500DC" w:rsidRPr="00F969BE">
        <w:fldChar w:fldCharType="end"/>
      </w:r>
      <w:r w:rsidRPr="00F969BE">
        <w:rPr>
          <w:lang w:val="es-ES"/>
        </w:rPr>
        <w:t xml:space="preserve"> </w:t>
      </w:r>
      <w:r w:rsidRPr="00F969BE">
        <w:t>:</w:t>
      </w:r>
    </w:p>
    <w:p w14:paraId="6CF94C7F" w14:textId="77777777" w:rsidR="009A249A" w:rsidRPr="00F969BE" w:rsidRDefault="009A249A" w:rsidP="00F969BE">
      <w:pPr>
        <w:numPr>
          <w:ilvl w:val="0"/>
          <w:numId w:val="22"/>
        </w:numPr>
        <w:shd w:val="clear" w:color="auto" w:fill="FFFFFF"/>
        <w:spacing w:after="0"/>
        <w:rPr>
          <w:color w:val="222222"/>
        </w:rPr>
      </w:pPr>
      <w:r w:rsidRPr="00F969BE">
        <w:rPr>
          <w:color w:val="222222"/>
        </w:rPr>
        <w:t>Servidor de archivos estáticos y dinámicos</w:t>
      </w:r>
    </w:p>
    <w:p w14:paraId="32F8955B" w14:textId="77777777" w:rsidR="009A249A" w:rsidRPr="00F969BE" w:rsidRDefault="009A249A" w:rsidP="00F969BE">
      <w:pPr>
        <w:numPr>
          <w:ilvl w:val="0"/>
          <w:numId w:val="22"/>
        </w:numPr>
        <w:shd w:val="clear" w:color="auto" w:fill="FFFFFF"/>
        <w:spacing w:after="0"/>
        <w:rPr>
          <w:color w:val="222222"/>
        </w:rPr>
      </w:pPr>
      <w:r w:rsidRPr="00F969BE">
        <w:rPr>
          <w:color w:val="222222"/>
        </w:rPr>
        <w:t>Sirve como proxy inverso + servidor de cache</w:t>
      </w:r>
    </w:p>
    <w:p w14:paraId="05868939" w14:textId="77777777" w:rsidR="009A249A" w:rsidRPr="00F969BE" w:rsidRDefault="009A249A" w:rsidP="00F969BE">
      <w:pPr>
        <w:numPr>
          <w:ilvl w:val="0"/>
          <w:numId w:val="22"/>
        </w:numPr>
        <w:shd w:val="clear" w:color="auto" w:fill="FFFFFF"/>
        <w:spacing w:after="0"/>
        <w:rPr>
          <w:color w:val="222222"/>
        </w:rPr>
      </w:pPr>
      <w:r w:rsidRPr="00F969BE">
        <w:rPr>
          <w:color w:val="222222"/>
        </w:rPr>
        <w:t>Soporte de autenticación HTTP</w:t>
      </w:r>
    </w:p>
    <w:p w14:paraId="154AF5EC" w14:textId="77777777" w:rsidR="009A249A" w:rsidRPr="00F969BE" w:rsidRDefault="009A249A" w:rsidP="00F969BE">
      <w:pPr>
        <w:numPr>
          <w:ilvl w:val="0"/>
          <w:numId w:val="22"/>
        </w:numPr>
        <w:shd w:val="clear" w:color="auto" w:fill="FFFFFF"/>
        <w:spacing w:after="0"/>
        <w:rPr>
          <w:color w:val="222222"/>
        </w:rPr>
      </w:pPr>
      <w:r w:rsidRPr="00F969BE">
        <w:rPr>
          <w:color w:val="222222"/>
        </w:rPr>
        <w:t>Soporta índices y autoindexado</w:t>
      </w:r>
    </w:p>
    <w:p w14:paraId="77C92AA2" w14:textId="3DAA6F1C" w:rsidR="009A249A" w:rsidRPr="00F969BE" w:rsidRDefault="009A249A" w:rsidP="00F969BE">
      <w:pPr>
        <w:numPr>
          <w:ilvl w:val="0"/>
          <w:numId w:val="22"/>
        </w:numPr>
        <w:shd w:val="clear" w:color="auto" w:fill="FFFFFF"/>
        <w:spacing w:after="0"/>
        <w:rPr>
          <w:color w:val="222222"/>
        </w:rPr>
      </w:pPr>
      <w:r w:rsidRPr="00F969BE">
        <w:rPr>
          <w:color w:val="222222"/>
        </w:rPr>
        <w:lastRenderedPageBreak/>
        <w:t>Balanceo de carga inteligente</w:t>
      </w:r>
    </w:p>
    <w:p w14:paraId="7B758920" w14:textId="77777777" w:rsidR="009A249A" w:rsidRPr="00F969BE" w:rsidRDefault="009A249A" w:rsidP="00F969BE">
      <w:pPr>
        <w:numPr>
          <w:ilvl w:val="0"/>
          <w:numId w:val="22"/>
        </w:numPr>
        <w:shd w:val="clear" w:color="auto" w:fill="FFFFFF"/>
        <w:spacing w:after="0"/>
        <w:rPr>
          <w:color w:val="222222"/>
        </w:rPr>
      </w:pPr>
      <w:r w:rsidRPr="00F969BE">
        <w:rPr>
          <w:color w:val="222222"/>
        </w:rPr>
        <w:t>Tolerante ante fallos</w:t>
      </w:r>
    </w:p>
    <w:p w14:paraId="671A8FA0" w14:textId="77777777" w:rsidR="009A249A" w:rsidRPr="00F969BE" w:rsidRDefault="009A249A" w:rsidP="00F969BE">
      <w:pPr>
        <w:numPr>
          <w:ilvl w:val="0"/>
          <w:numId w:val="22"/>
        </w:numPr>
        <w:shd w:val="clear" w:color="auto" w:fill="FFFFFF"/>
        <w:spacing w:after="0"/>
        <w:rPr>
          <w:color w:val="222222"/>
        </w:rPr>
      </w:pPr>
      <w:r w:rsidRPr="00F969BE">
        <w:rPr>
          <w:color w:val="222222"/>
        </w:rPr>
        <w:t>Ofrece alta disponibilidad</w:t>
      </w:r>
    </w:p>
    <w:p w14:paraId="0104E8D6" w14:textId="05A2E099" w:rsidR="009A249A" w:rsidRPr="00F969BE" w:rsidRDefault="009A249A" w:rsidP="00F969BE">
      <w:pPr>
        <w:numPr>
          <w:ilvl w:val="0"/>
          <w:numId w:val="22"/>
        </w:numPr>
        <w:shd w:val="clear" w:color="auto" w:fill="FFFFFF"/>
        <w:spacing w:after="0"/>
        <w:rPr>
          <w:color w:val="222222"/>
        </w:rPr>
      </w:pPr>
      <w:r w:rsidRPr="00F969BE">
        <w:rPr>
          <w:color w:val="222222"/>
        </w:rPr>
        <w:t>Escalabilidad asegurada</w:t>
      </w:r>
    </w:p>
    <w:p w14:paraId="346508F3" w14:textId="77777777" w:rsidR="009A249A" w:rsidRPr="00F969BE" w:rsidRDefault="009A249A" w:rsidP="00F969BE">
      <w:pPr>
        <w:numPr>
          <w:ilvl w:val="0"/>
          <w:numId w:val="22"/>
        </w:numPr>
        <w:shd w:val="clear" w:color="auto" w:fill="FFFFFF"/>
        <w:spacing w:after="0"/>
        <w:rPr>
          <w:color w:val="222222"/>
        </w:rPr>
      </w:pPr>
      <w:r w:rsidRPr="00F969BE">
        <w:rPr>
          <w:color w:val="222222"/>
        </w:rPr>
        <w:t>Soporte para FastCGI y FastCGI Cache</w:t>
      </w:r>
    </w:p>
    <w:p w14:paraId="23151664" w14:textId="77777777" w:rsidR="009A249A" w:rsidRPr="00F969BE" w:rsidRDefault="009A249A" w:rsidP="00F969BE">
      <w:pPr>
        <w:numPr>
          <w:ilvl w:val="0"/>
          <w:numId w:val="22"/>
        </w:numPr>
        <w:shd w:val="clear" w:color="auto" w:fill="FFFFFF"/>
        <w:spacing w:after="0"/>
        <w:rPr>
          <w:color w:val="222222"/>
        </w:rPr>
      </w:pPr>
      <w:r w:rsidRPr="00F969BE">
        <w:rPr>
          <w:color w:val="222222"/>
        </w:rPr>
        <w:t>Compatible con IPv4 e IPv6</w:t>
      </w:r>
    </w:p>
    <w:p w14:paraId="7B08BD93" w14:textId="77777777" w:rsidR="009A249A" w:rsidRPr="00F969BE" w:rsidRDefault="009A249A" w:rsidP="00F969BE">
      <w:pPr>
        <w:numPr>
          <w:ilvl w:val="0"/>
          <w:numId w:val="22"/>
        </w:numPr>
        <w:shd w:val="clear" w:color="auto" w:fill="FFFFFF"/>
        <w:spacing w:after="0"/>
        <w:rPr>
          <w:color w:val="222222"/>
        </w:rPr>
      </w:pPr>
      <w:r w:rsidRPr="00F969BE">
        <w:rPr>
          <w:color w:val="222222"/>
        </w:rPr>
        <w:t>Soporte HTTP, SPDY, QUICK y HTTP2</w:t>
      </w:r>
    </w:p>
    <w:p w14:paraId="195D9E4A" w14:textId="0AEF47BB" w:rsidR="009A249A" w:rsidRPr="00F969BE" w:rsidRDefault="009A249A" w:rsidP="00F969BE">
      <w:pPr>
        <w:numPr>
          <w:ilvl w:val="0"/>
          <w:numId w:val="22"/>
        </w:numPr>
        <w:shd w:val="clear" w:color="auto" w:fill="FFFFFF"/>
        <w:spacing w:after="0"/>
        <w:rPr>
          <w:color w:val="222222"/>
        </w:rPr>
      </w:pPr>
      <w:r w:rsidRPr="00F969BE">
        <w:rPr>
          <w:color w:val="222222"/>
        </w:rPr>
        <w:t>Soporte para HTTPS con certificados SSL</w:t>
      </w:r>
    </w:p>
    <w:p w14:paraId="378E2BB7" w14:textId="77777777" w:rsidR="009A249A" w:rsidRPr="00F969BE" w:rsidRDefault="009A249A" w:rsidP="00F969BE">
      <w:pPr>
        <w:numPr>
          <w:ilvl w:val="0"/>
          <w:numId w:val="22"/>
        </w:numPr>
        <w:shd w:val="clear" w:color="auto" w:fill="FFFFFF"/>
        <w:spacing w:after="0"/>
        <w:rPr>
          <w:color w:val="222222"/>
        </w:rPr>
      </w:pPr>
      <w:r w:rsidRPr="00F969BE">
        <w:rPr>
          <w:color w:val="222222"/>
        </w:rPr>
        <w:t>Permite hosts virtuales, así como basados en IPs</w:t>
      </w:r>
    </w:p>
    <w:p w14:paraId="642FD31C" w14:textId="77777777" w:rsidR="009A249A" w:rsidRPr="00F969BE" w:rsidRDefault="009A249A" w:rsidP="00F969BE">
      <w:pPr>
        <w:numPr>
          <w:ilvl w:val="0"/>
          <w:numId w:val="22"/>
        </w:numPr>
        <w:shd w:val="clear" w:color="auto" w:fill="FFFFFF"/>
        <w:spacing w:after="0"/>
        <w:rPr>
          <w:color w:val="222222"/>
        </w:rPr>
      </w:pPr>
      <w:r w:rsidRPr="00F969BE">
        <w:rPr>
          <w:color w:val="222222"/>
        </w:rPr>
        <w:t>Streaming nativo con módulo RTMP</w:t>
      </w:r>
    </w:p>
    <w:p w14:paraId="19C2CBE4" w14:textId="77777777" w:rsidR="009A249A" w:rsidRPr="00F969BE" w:rsidRDefault="009A249A" w:rsidP="00F969BE">
      <w:pPr>
        <w:numPr>
          <w:ilvl w:val="0"/>
          <w:numId w:val="22"/>
        </w:numPr>
        <w:shd w:val="clear" w:color="auto" w:fill="FFFFFF"/>
        <w:spacing w:after="0"/>
        <w:rPr>
          <w:color w:val="222222"/>
        </w:rPr>
      </w:pPr>
      <w:r w:rsidRPr="00F969BE">
        <w:rPr>
          <w:color w:val="222222"/>
        </w:rPr>
        <w:t>Streaming de MP4 y FLV</w:t>
      </w:r>
    </w:p>
    <w:p w14:paraId="703AA14E" w14:textId="7DEB589A" w:rsidR="009A249A" w:rsidRPr="00F969BE" w:rsidRDefault="009A249A" w:rsidP="00F969BE">
      <w:pPr>
        <w:numPr>
          <w:ilvl w:val="0"/>
          <w:numId w:val="22"/>
        </w:numPr>
        <w:shd w:val="clear" w:color="auto" w:fill="FFFFFF"/>
        <w:spacing w:after="0"/>
        <w:rPr>
          <w:color w:val="222222"/>
        </w:rPr>
      </w:pPr>
      <w:r w:rsidRPr="00F969BE">
        <w:rPr>
          <w:color w:val="222222"/>
        </w:rPr>
        <w:t>Acepta compresión Gzip y Brotli</w:t>
      </w:r>
    </w:p>
    <w:p w14:paraId="187E38A0" w14:textId="77777777" w:rsidR="00501DE4" w:rsidRPr="00F969BE" w:rsidRDefault="00501DE4" w:rsidP="00F969BE">
      <w:pPr>
        <w:shd w:val="clear" w:color="auto" w:fill="FFFFFF"/>
        <w:spacing w:after="0"/>
        <w:ind w:left="360"/>
        <w:rPr>
          <w:color w:val="222222"/>
        </w:rPr>
      </w:pPr>
    </w:p>
    <w:p w14:paraId="055679B5" w14:textId="5EC4BDA6" w:rsidR="009A249A" w:rsidRPr="00F969BE" w:rsidRDefault="009A249A" w:rsidP="00F969BE">
      <w:pPr>
        <w:shd w:val="clear" w:color="auto" w:fill="FFFFFF"/>
        <w:spacing w:after="0"/>
        <w:rPr>
          <w:color w:val="222222"/>
        </w:rPr>
      </w:pPr>
      <w:r w:rsidRPr="00F969BE">
        <w:rPr>
          <w:color w:val="222222"/>
        </w:rPr>
        <w:t xml:space="preserve">Comparativa de los servidores web </w:t>
      </w:r>
      <w:r w:rsidR="003B6143" w:rsidRPr="00F969BE">
        <w:rPr>
          <w:color w:val="222222"/>
        </w:rPr>
        <w:t>más</w:t>
      </w:r>
      <w:r w:rsidRPr="00F969BE">
        <w:rPr>
          <w:color w:val="222222"/>
        </w:rPr>
        <w:t xml:space="preserve"> utilizados, tomada del sitio netcraft.com</w:t>
      </w:r>
      <w:r w:rsidR="0064607A" w:rsidRPr="00F969BE">
        <w:rPr>
          <w:color w:val="222222"/>
        </w:rPr>
        <w:t>:</w:t>
      </w:r>
    </w:p>
    <w:p w14:paraId="5228688E" w14:textId="77777777" w:rsidR="00EE2D73" w:rsidRDefault="009A249A" w:rsidP="00EE2D73">
      <w:pPr>
        <w:keepNext/>
        <w:shd w:val="clear" w:color="auto" w:fill="FFFFFF"/>
        <w:spacing w:after="0"/>
        <w:jc w:val="left"/>
      </w:pPr>
      <w:r>
        <w:rPr>
          <w:rFonts w:ascii="PT Sans" w:hAnsi="PT Sans"/>
          <w:noProof/>
          <w:color w:val="222222"/>
        </w:rPr>
        <w:drawing>
          <wp:inline distT="0" distB="0" distL="0" distR="0" wp14:anchorId="625DEC90" wp14:editId="2AC0ADED">
            <wp:extent cx="5610860" cy="2910840"/>
            <wp:effectExtent l="0" t="0" r="8890" b="381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pic:cNvPicPr/>
                  </pic:nvPicPr>
                  <pic:blipFill>
                    <a:blip r:embed="rId27">
                      <a:extLst>
                        <a:ext uri="{28A0092B-C50C-407E-A947-70E740481C1C}">
                          <a14:useLocalDpi xmlns:a14="http://schemas.microsoft.com/office/drawing/2010/main" val="0"/>
                        </a:ext>
                      </a:extLst>
                    </a:blip>
                    <a:stretch>
                      <a:fillRect/>
                    </a:stretch>
                  </pic:blipFill>
                  <pic:spPr>
                    <a:xfrm>
                      <a:off x="0" y="0"/>
                      <a:ext cx="5631917" cy="2921764"/>
                    </a:xfrm>
                    <a:prstGeom prst="rect">
                      <a:avLst/>
                    </a:prstGeom>
                  </pic:spPr>
                </pic:pic>
              </a:graphicData>
            </a:graphic>
          </wp:inline>
        </w:drawing>
      </w:r>
    </w:p>
    <w:p w14:paraId="7328C3F8" w14:textId="4F5EAFEE" w:rsidR="00012EBC" w:rsidRPr="00501DE4" w:rsidRDefault="00EE2D73" w:rsidP="00F969BE">
      <w:pPr>
        <w:pStyle w:val="Figura1"/>
        <w:spacing w:after="240" w:line="360" w:lineRule="auto"/>
        <w:jc w:val="both"/>
        <w:rPr>
          <w:rFonts w:ascii="PT Sans" w:hAnsi="PT Sans"/>
          <w:color w:val="222222"/>
        </w:rPr>
      </w:pPr>
      <w:bookmarkStart w:id="96" w:name="_Toc147698493"/>
      <w:bookmarkStart w:id="97" w:name="_Toc167188364"/>
      <w:bookmarkStart w:id="98" w:name="_Toc167188797"/>
      <w:bookmarkStart w:id="99" w:name="_Toc167189719"/>
      <w:bookmarkStart w:id="100" w:name="_Toc167189985"/>
      <w:bookmarkStart w:id="101" w:name="_Toc167378091"/>
      <w:r w:rsidRPr="00A22074">
        <w:t>Comparativa entre los servidores web.</w:t>
      </w:r>
      <w:bookmarkEnd w:id="96"/>
      <w:bookmarkEnd w:id="97"/>
      <w:bookmarkEnd w:id="98"/>
      <w:bookmarkEnd w:id="99"/>
      <w:bookmarkEnd w:id="100"/>
      <w:bookmarkEnd w:id="101"/>
    </w:p>
    <w:p w14:paraId="6FFC9737" w14:textId="5AB78587" w:rsidR="00CE1877" w:rsidRDefault="00E03C87" w:rsidP="00E03C87">
      <w:pPr>
        <w:pStyle w:val="Ttulo3"/>
        <w:rPr>
          <w:rFonts w:ascii="Arial" w:hAnsi="Arial" w:cs="Arial"/>
          <w:lang w:val="es-ES"/>
        </w:rPr>
      </w:pPr>
      <w:bookmarkStart w:id="102" w:name="_Toc167378092"/>
      <w:bookmarkStart w:id="103" w:name="_Toc167378347"/>
      <w:r>
        <w:rPr>
          <w:rFonts w:ascii="Arial" w:hAnsi="Arial" w:cs="Arial"/>
        </w:rPr>
        <w:t>1.6.9</w:t>
      </w:r>
      <w:r w:rsidR="00132664">
        <w:rPr>
          <w:rFonts w:ascii="Arial" w:hAnsi="Arial" w:cs="Arial"/>
        </w:rPr>
        <w:t xml:space="preserve"> </w:t>
      </w:r>
      <w:r w:rsidR="00CE1877" w:rsidRPr="00CE1877">
        <w:rPr>
          <w:rFonts w:ascii="Arial" w:hAnsi="Arial" w:cs="Arial"/>
        </w:rPr>
        <w:t>Tecnolog</w:t>
      </w:r>
      <w:r w:rsidR="00CE1877" w:rsidRPr="00CE1877">
        <w:rPr>
          <w:rFonts w:ascii="Arial" w:hAnsi="Arial" w:cs="Arial"/>
          <w:lang w:val="es-ES"/>
        </w:rPr>
        <w:t>ías seleccionadas</w:t>
      </w:r>
      <w:bookmarkEnd w:id="102"/>
      <w:bookmarkEnd w:id="103"/>
    </w:p>
    <w:p w14:paraId="3CD1CE16" w14:textId="2B05943E" w:rsidR="00CE1877" w:rsidRDefault="00CE1877" w:rsidP="00CE1877">
      <w:r w:rsidRPr="00CE1877">
        <w:t xml:space="preserve">Todas las herramientas y tecnologías expuestas con anterioridad son de probada calidad, utilizadas mundialmente por empresas de primer nivel. Se hace difícil en la actualidad, con el elevado nivel de competitividad imperante, determinar las </w:t>
      </w:r>
      <w:r w:rsidRPr="00CE1877">
        <w:lastRenderedPageBreak/>
        <w:t xml:space="preserve">ventajas de unas sobre otras, quedando a elección del desarrollador, la utilización de una u otra. En cualquier caso, </w:t>
      </w:r>
      <w:r w:rsidR="00F969BE">
        <w:t>habrá un gran número de posibilidades correctas para la elección</w:t>
      </w:r>
      <w:r w:rsidRPr="00CE1877">
        <w:t>. Luego de describir cada una de ellas, de exponer sus características y teniendo en cuenta la política de desarrollo de aplicaciones de</w:t>
      </w:r>
      <w:r>
        <w:t xml:space="preserve"> la Agencia Cubana del Libro</w:t>
      </w:r>
      <w:r w:rsidRPr="00CE1877">
        <w:t>, basada en el empleo de herramientas de software libre, se decidió utilizar para la construcción del proyecto las siguientes herramientas:</w:t>
      </w:r>
    </w:p>
    <w:p w14:paraId="0F6AFE46" w14:textId="109C4B35" w:rsidR="00CE1877" w:rsidRDefault="00CE1877" w:rsidP="008F1C20">
      <w:pPr>
        <w:pStyle w:val="Prrafodelista"/>
        <w:numPr>
          <w:ilvl w:val="0"/>
          <w:numId w:val="23"/>
        </w:numPr>
      </w:pPr>
      <w:r>
        <w:t>Proceso Unificado de Rational (RUP) como metodología de desarrollo de software.</w:t>
      </w:r>
    </w:p>
    <w:p w14:paraId="56FDE3CE" w14:textId="17F1FDD1" w:rsidR="00CE1877" w:rsidRDefault="00CE1877" w:rsidP="008F1C20">
      <w:pPr>
        <w:pStyle w:val="Prrafodelista"/>
        <w:numPr>
          <w:ilvl w:val="0"/>
          <w:numId w:val="23"/>
        </w:numPr>
      </w:pPr>
      <w:r>
        <w:t>Visual Paradigm v17.0 como herramienta CASE</w:t>
      </w:r>
      <w:r w:rsidR="00615E35">
        <w:t>.</w:t>
      </w:r>
    </w:p>
    <w:p w14:paraId="31B4D4B6" w14:textId="01759C18" w:rsidR="00CE1877" w:rsidRDefault="00CE1877" w:rsidP="008F1C20">
      <w:pPr>
        <w:pStyle w:val="Prrafodelista"/>
        <w:numPr>
          <w:ilvl w:val="0"/>
          <w:numId w:val="23"/>
        </w:numPr>
      </w:pPr>
      <w:r>
        <w:t>Python v3.</w:t>
      </w:r>
      <w:r w:rsidR="00390B47">
        <w:t>1</w:t>
      </w:r>
      <w:r w:rsidR="0064607A">
        <w:t>2</w:t>
      </w:r>
      <w:r>
        <w:t xml:space="preserve"> como lenguaje de programación</w:t>
      </w:r>
      <w:r w:rsidR="00615E35">
        <w:t>.</w:t>
      </w:r>
    </w:p>
    <w:p w14:paraId="35771DC2" w14:textId="4F2DFD39" w:rsidR="00CE1877" w:rsidRDefault="00CE1877" w:rsidP="008F1C20">
      <w:pPr>
        <w:pStyle w:val="Prrafodelista"/>
        <w:numPr>
          <w:ilvl w:val="0"/>
          <w:numId w:val="23"/>
        </w:numPr>
      </w:pPr>
      <w:r>
        <w:t>Apache2 como servidor Web</w:t>
      </w:r>
      <w:r w:rsidR="00615E35">
        <w:t>.</w:t>
      </w:r>
    </w:p>
    <w:p w14:paraId="7ABCE696" w14:textId="1565DEC4" w:rsidR="00CE1877" w:rsidRDefault="0064607A" w:rsidP="008F1C20">
      <w:pPr>
        <w:pStyle w:val="Prrafodelista"/>
        <w:numPr>
          <w:ilvl w:val="0"/>
          <w:numId w:val="23"/>
        </w:numPr>
      </w:pPr>
      <w:r>
        <w:t>SQLite 3.45.3</w:t>
      </w:r>
      <w:r w:rsidR="00CE1877">
        <w:t xml:space="preserve"> como sistema de gestión de bases de datos</w:t>
      </w:r>
      <w:r w:rsidR="00F969BE">
        <w:t xml:space="preserve"> durante el desarrollo de la aplicación y PostgreSQL</w:t>
      </w:r>
      <w:r w:rsidR="00D72901">
        <w:t xml:space="preserve"> v17.0 para la etapa de producción</w:t>
      </w:r>
      <w:r w:rsidR="00CE1877">
        <w:t>.</w:t>
      </w:r>
    </w:p>
    <w:p w14:paraId="2F2D68FA" w14:textId="0BF89684" w:rsidR="00CE1877" w:rsidRDefault="00CE1877" w:rsidP="008F1C20">
      <w:pPr>
        <w:pStyle w:val="Prrafodelista"/>
        <w:numPr>
          <w:ilvl w:val="0"/>
          <w:numId w:val="23"/>
        </w:numPr>
      </w:pPr>
      <w:r w:rsidRPr="00CE1877">
        <w:t>JetBrains PyCharm202</w:t>
      </w:r>
      <w:r w:rsidR="00390B47">
        <w:t>1</w:t>
      </w:r>
      <w:r w:rsidRPr="00CE1877">
        <w:t xml:space="preserve"> como IDE de d</w:t>
      </w:r>
      <w:r>
        <w:t>esarrollo.</w:t>
      </w:r>
    </w:p>
    <w:p w14:paraId="123A5C77" w14:textId="32585304" w:rsidR="00CE1877" w:rsidRDefault="00CE1877" w:rsidP="008F1C20">
      <w:pPr>
        <w:pStyle w:val="Prrafodelista"/>
        <w:numPr>
          <w:ilvl w:val="0"/>
          <w:numId w:val="23"/>
        </w:numPr>
      </w:pPr>
      <w:r w:rsidRPr="00CE1877">
        <w:t>Django v</w:t>
      </w:r>
      <w:r w:rsidR="0064607A">
        <w:t>5</w:t>
      </w:r>
      <w:r w:rsidRPr="00CE1877">
        <w:t>.0 como framework backend de de</w:t>
      </w:r>
      <w:r>
        <w:t>sarrollo</w:t>
      </w:r>
      <w:r w:rsidR="00615E35">
        <w:t>.</w:t>
      </w:r>
    </w:p>
    <w:p w14:paraId="1B1B8EC6" w14:textId="264309C1" w:rsidR="00F409AC" w:rsidRDefault="00F409AC" w:rsidP="008F1C20">
      <w:pPr>
        <w:pStyle w:val="Ttulo2"/>
        <w:numPr>
          <w:ilvl w:val="1"/>
          <w:numId w:val="25"/>
        </w:numPr>
        <w:rPr>
          <w:rFonts w:ascii="Arial" w:hAnsi="Arial" w:cs="Arial"/>
          <w:sz w:val="24"/>
          <w:szCs w:val="24"/>
        </w:rPr>
      </w:pPr>
      <w:bookmarkStart w:id="104" w:name="_Toc167378093"/>
      <w:bookmarkStart w:id="105" w:name="_Toc167378348"/>
      <w:r w:rsidRPr="00F409AC">
        <w:rPr>
          <w:rFonts w:ascii="Arial" w:hAnsi="Arial" w:cs="Arial"/>
          <w:sz w:val="24"/>
          <w:szCs w:val="24"/>
        </w:rPr>
        <w:t>Análisis crítico de las fuentes y bibliografías utilizadas (Estado del arte).</w:t>
      </w:r>
      <w:bookmarkEnd w:id="104"/>
      <w:bookmarkEnd w:id="105"/>
    </w:p>
    <w:p w14:paraId="7A7988A5" w14:textId="4E139EFD" w:rsidR="00936DE3" w:rsidRDefault="00F409AC" w:rsidP="00936DE3">
      <w:r>
        <w:t>Para la confección del presente documento, fueron consultadas diversas fuentes bibliográficas, que sustentan los aspectos tratados, y enriquecen el nivel técnico y científico de la investigación. Gran parte de estas referencias corresponden a libros y artículos virtuales de sitios confiables en Internet. La bibliografía es actualizada, pues la mayoría de los títulos y referencias consultadas han sido publicados en los últimos cinco años. La selección y revisión bibliográfica ha sido muy rigurosa para garantizar su veracidad. Las fuentes consultadas son de un alto nivel científico-técnico en el campo de la informática.</w:t>
      </w:r>
    </w:p>
    <w:p w14:paraId="61C72D45" w14:textId="5CD21B77" w:rsidR="00E03C87" w:rsidRDefault="00E03C87" w:rsidP="008F1C20">
      <w:pPr>
        <w:pStyle w:val="Ttulo2"/>
        <w:numPr>
          <w:ilvl w:val="1"/>
          <w:numId w:val="25"/>
        </w:numPr>
        <w:rPr>
          <w:rFonts w:ascii="Arial" w:hAnsi="Arial" w:cs="Arial"/>
        </w:rPr>
      </w:pPr>
      <w:bookmarkStart w:id="106" w:name="_Toc167378094"/>
      <w:bookmarkStart w:id="107" w:name="_Toc167378349"/>
      <w:r w:rsidRPr="00E03C87">
        <w:rPr>
          <w:rFonts w:ascii="Arial" w:hAnsi="Arial" w:cs="Arial"/>
        </w:rPr>
        <w:t>Conclusiones</w:t>
      </w:r>
      <w:bookmarkEnd w:id="106"/>
      <w:bookmarkEnd w:id="107"/>
    </w:p>
    <w:p w14:paraId="255490A8" w14:textId="17965590" w:rsidR="002E56AC" w:rsidRDefault="00132664" w:rsidP="002E56AC">
      <w:r>
        <w:t xml:space="preserve">El análisis crítico de la forma de trabajo en el Grupo de Gestión de la Agencia Cubana del Libro en relación a los procesos de asignación de ISMN y gestión de solicitudes, permitió identificar los principales procesos objetos de automatización y las ventajas que supondría para el centro contar con una herramienta informática que facilitara la labor de los especialistas. Fue de gran importancia el estudio </w:t>
      </w:r>
      <w:r>
        <w:lastRenderedPageBreak/>
        <w:t xml:space="preserve">realizado sobre las tendencias y tecnologías actuales para poder determinar cuáles eran las más idóneas para el desarrollo del proyecto, tomando siempre en consideración las características de la </w:t>
      </w:r>
      <w:r w:rsidR="00E71542">
        <w:t>agencia</w:t>
      </w:r>
      <w:r>
        <w:t xml:space="preserve"> para la selección de dichas tecnologías. El análisis crítico de las fuentes bibliográficas permitió apoyar la veracidad de la información empleada en la investigación realizada para este trabajo.</w:t>
      </w:r>
      <w:bookmarkStart w:id="108" w:name="_Toc138347976"/>
    </w:p>
    <w:p w14:paraId="4F8B83F7" w14:textId="1F8C7CC4" w:rsidR="002E56AC" w:rsidRPr="006E34BD" w:rsidRDefault="002E56AC" w:rsidP="002E56AC">
      <w:pPr>
        <w:pStyle w:val="Ttulo1"/>
        <w:rPr>
          <w:rFonts w:ascii="Arial" w:hAnsi="Arial" w:cs="Arial"/>
          <w:b/>
          <w:bCs/>
        </w:rPr>
      </w:pPr>
      <w:bookmarkStart w:id="109" w:name="_Toc167378095"/>
      <w:bookmarkStart w:id="110" w:name="_Toc167378350"/>
      <w:r w:rsidRPr="006E34BD">
        <w:rPr>
          <w:rFonts w:ascii="Arial" w:hAnsi="Arial" w:cs="Arial"/>
          <w:b/>
          <w:bCs/>
        </w:rPr>
        <w:t>Capítulo 2. Modelo de negocio.</w:t>
      </w:r>
      <w:bookmarkEnd w:id="109"/>
      <w:bookmarkEnd w:id="110"/>
    </w:p>
    <w:p w14:paraId="3610EB54" w14:textId="1DD6ABDA" w:rsidR="0016375A" w:rsidRPr="002E56AC" w:rsidRDefault="0016375A" w:rsidP="002E56AC">
      <w:pPr>
        <w:pStyle w:val="Ttulo2"/>
        <w:rPr>
          <w:rFonts w:ascii="Arial" w:hAnsi="Arial" w:cs="Arial"/>
        </w:rPr>
      </w:pPr>
      <w:bookmarkStart w:id="111" w:name="_Toc167378096"/>
      <w:bookmarkStart w:id="112" w:name="_Toc167378351"/>
      <w:r w:rsidRPr="002E56AC">
        <w:rPr>
          <w:rFonts w:ascii="Arial" w:hAnsi="Arial" w:cs="Arial"/>
        </w:rPr>
        <w:t>2.1 Introducción</w:t>
      </w:r>
      <w:bookmarkEnd w:id="108"/>
      <w:bookmarkEnd w:id="111"/>
      <w:bookmarkEnd w:id="112"/>
    </w:p>
    <w:p w14:paraId="4220C4B7" w14:textId="77777777" w:rsidR="0016375A" w:rsidRDefault="0016375A" w:rsidP="0016375A">
      <w:r w:rsidRPr="002736E0">
        <w:t>En este capítulo se hace referencia al estudio de una de las fases más importantes en la confección de un sistema informático, la modelación del negocio, para comprender los procesos de la organización, los cuales se describen mediante los artefactos más importantes: actores y trabajadores del negocio y sus casos de uso, así como los diagramas de actividades</w:t>
      </w:r>
      <w:r>
        <w:t xml:space="preserve"> de cada uno</w:t>
      </w:r>
      <w:r w:rsidRPr="002736E0">
        <w:t xml:space="preserve">. Se plasman las reglas del negocio que debe cumplir la aplicación y se genera el modelo de objetos. </w:t>
      </w:r>
    </w:p>
    <w:p w14:paraId="7E277A17" w14:textId="77777777" w:rsidR="0016375A" w:rsidRDefault="0016375A" w:rsidP="0016375A">
      <w:pPr>
        <w:pStyle w:val="Ttulo2"/>
        <w:rPr>
          <w:rFonts w:ascii="Arial" w:hAnsi="Arial" w:cs="Arial"/>
          <w:sz w:val="24"/>
          <w:szCs w:val="24"/>
        </w:rPr>
      </w:pPr>
      <w:bookmarkStart w:id="113" w:name="_Toc138347977"/>
      <w:bookmarkStart w:id="114" w:name="_Toc167378097"/>
      <w:bookmarkStart w:id="115" w:name="_Toc167378352"/>
      <w:r>
        <w:rPr>
          <w:rFonts w:ascii="Arial" w:hAnsi="Arial" w:cs="Arial"/>
          <w:sz w:val="24"/>
          <w:szCs w:val="24"/>
        </w:rPr>
        <w:t>2.2</w:t>
      </w:r>
      <w:r w:rsidRPr="0070711F">
        <w:rPr>
          <w:rFonts w:ascii="Arial" w:hAnsi="Arial" w:cs="Arial"/>
          <w:sz w:val="24"/>
          <w:szCs w:val="24"/>
        </w:rPr>
        <w:t xml:space="preserve"> Modelo de Negocio Actual</w:t>
      </w:r>
      <w:bookmarkEnd w:id="113"/>
      <w:bookmarkEnd w:id="114"/>
      <w:bookmarkEnd w:id="115"/>
    </w:p>
    <w:p w14:paraId="4B83CDD9" w14:textId="564DEE31" w:rsidR="0016375A" w:rsidRDefault="0016375A" w:rsidP="0016375A">
      <w:pPr>
        <w:rPr>
          <w:lang w:val="es-ES"/>
        </w:rPr>
      </w:pPr>
      <w:r>
        <w:t xml:space="preserve">El negocio comienza cuando las editoriales, </w:t>
      </w:r>
      <w:r w:rsidR="00BC4062">
        <w:t>editores</w:t>
      </w:r>
      <w:r>
        <w:t xml:space="preserve"> independientes u oficinas de autor</w:t>
      </w:r>
      <w:r>
        <w:rPr>
          <w:lang w:val="es-ES"/>
        </w:rPr>
        <w:t xml:space="preserve">ía solicitan a la Agencia Cubana la identificación única de sus producciones y músicas notadas o el registro de nuevos editores. Esta solicitud se debe realizar por un agente del cliente que presencialmente deberá llenar una solicitud impresa por un especialista de la Agencia, dicha solicitud contiene datos importantes acerca de la música notada o el nuevo editor que se desea registrar. Una vez realizada la solicitud se le entrega al especialista de la Agencia, que será el encargado de revisar la solicitud, generar, asignar y notificar al cliente en un plazo de 3 días. Para la asignación ISMN el especialista deberá revisar el rango de prefijos asignados a Cuba por la Agencia Internacional del ISMN, corroborar la validez y evitar la duplicidad del ISMN generado. Si la respuesta del especialista es positiva entonces procede a almacenar en una tabla de Excel todos los datos de la solicitud junto al ISMN asignado, esta tabla corresponde solo a la editorial o </w:t>
      </w:r>
      <w:r w:rsidR="00FA4333">
        <w:rPr>
          <w:lang w:val="es-ES"/>
        </w:rPr>
        <w:t xml:space="preserve">editor </w:t>
      </w:r>
      <w:r>
        <w:rPr>
          <w:lang w:val="es-ES"/>
        </w:rPr>
        <w:t xml:space="preserve">de la música notada que se está registrando. Si la respuesta es negativa se le envía por correo </w:t>
      </w:r>
      <w:r>
        <w:rPr>
          <w:lang w:val="es-ES"/>
        </w:rPr>
        <w:lastRenderedPageBreak/>
        <w:t>la solicitud al cliente con los errores señalados y un documento de requisitos, se repite el proceso hasta que sea correcta para un nuevo registro.</w:t>
      </w:r>
    </w:p>
    <w:p w14:paraId="1A7CE3AA" w14:textId="77777777" w:rsidR="0016375A" w:rsidRPr="004A49AA" w:rsidRDefault="0016375A" w:rsidP="0016375A">
      <w:pPr>
        <w:pStyle w:val="Ttulo2"/>
        <w:rPr>
          <w:rFonts w:ascii="Arial" w:hAnsi="Arial" w:cs="Arial"/>
          <w:sz w:val="24"/>
          <w:szCs w:val="24"/>
          <w:lang w:val="es-ES"/>
        </w:rPr>
      </w:pPr>
      <w:bookmarkStart w:id="116" w:name="_Toc138347978"/>
      <w:bookmarkStart w:id="117" w:name="_Toc167378098"/>
      <w:bookmarkStart w:id="118" w:name="_Toc167378353"/>
      <w:r>
        <w:rPr>
          <w:rFonts w:ascii="Arial" w:hAnsi="Arial" w:cs="Arial"/>
          <w:sz w:val="24"/>
          <w:szCs w:val="24"/>
          <w:lang w:val="es-ES"/>
        </w:rPr>
        <w:t>2.3</w:t>
      </w:r>
      <w:r w:rsidRPr="004A49AA">
        <w:rPr>
          <w:rFonts w:ascii="Arial" w:hAnsi="Arial" w:cs="Arial"/>
          <w:sz w:val="24"/>
          <w:szCs w:val="24"/>
          <w:lang w:val="es-ES"/>
        </w:rPr>
        <w:t xml:space="preserve"> Reglas del negocio</w:t>
      </w:r>
      <w:bookmarkEnd w:id="116"/>
      <w:bookmarkEnd w:id="117"/>
      <w:bookmarkEnd w:id="118"/>
    </w:p>
    <w:p w14:paraId="44369E77" w14:textId="00088373" w:rsidR="0016375A" w:rsidRDefault="0016375A" w:rsidP="0016375A">
      <w:r w:rsidRPr="002736E0">
        <w:t>Las reglas de negocio son restricciones acerca de cómo deben operar los procesos de una entidad. Estas pueden ser leyes y regulaciones impuestas, pero también expresan la arquitectura y estilo del negocio seleccionado.</w:t>
      </w:r>
      <w:r w:rsidR="008500DC">
        <w:fldChar w:fldCharType="begin"/>
      </w:r>
      <w:r w:rsidR="0006242D">
        <w:instrText xml:space="preserve"> ADDIN ZOTERO_ITEM CSL_CITATION {"citationID":"Gffsifro","properties":{"formattedCitation":"[7]","plainCitation":"[7]","noteIndex":0},"citationItems":[{"id":13,"uris":["http://zotero.org/users/local/dfJLkpsp/items/RYB336KE"],"itemData":{"id":13,"type":"book","abstract":"Este libro, que es un punto de referencia obligada, proporciona una amplia revisión sobre el proceso unificado de desarrollo de software, poniendo especial énfasis en le modelado práctico con UML.","title":"EL PROCESO UNIFICADO DE DESARROLLO DE SOFTWARE","author":[{"family":"Jacobson","given":"Ivar"}],"editor":[{"family":"Booch","given":"Grady"},{"family":"Rumbaugh","given":"James"}],"issued":{"date-parts":[["1999"]]}}}],"schema":"https://github.com/citation-style-language/schema/raw/master/csl-citation.json"} </w:instrText>
      </w:r>
      <w:r w:rsidR="008500DC">
        <w:fldChar w:fldCharType="separate"/>
      </w:r>
      <w:r w:rsidR="0006242D" w:rsidRPr="0006242D">
        <w:rPr>
          <w:rFonts w:ascii="Calibri" w:hAnsi="Calibri" w:cs="Calibri"/>
        </w:rPr>
        <w:t>[7]</w:t>
      </w:r>
      <w:r w:rsidR="008500DC">
        <w:fldChar w:fldCharType="end"/>
      </w:r>
    </w:p>
    <w:p w14:paraId="7E6A0D6C" w14:textId="77777777" w:rsidR="0016375A" w:rsidRDefault="0016375A" w:rsidP="0016375A">
      <w:r>
        <w:t>A continuación, se presentan las reglas establecidas durante las solicitudes de registro y asignación</w:t>
      </w:r>
      <w:r w:rsidRPr="007E432C">
        <w:t>:</w:t>
      </w:r>
    </w:p>
    <w:p w14:paraId="4591F267" w14:textId="52D4839A" w:rsidR="0016375A" w:rsidRDefault="0016375A" w:rsidP="0016375A">
      <w:pPr>
        <w:pStyle w:val="Prrafodelista"/>
        <w:numPr>
          <w:ilvl w:val="0"/>
          <w:numId w:val="26"/>
        </w:numPr>
      </w:pPr>
      <w:r>
        <w:t xml:space="preserve">Las solicitudes de ISMN deben realizarse por editoriales o </w:t>
      </w:r>
      <w:r w:rsidR="00134600">
        <w:t>editores</w:t>
      </w:r>
      <w:r>
        <w:t xml:space="preserve"> asociados que estén registrados previamente en la </w:t>
      </w:r>
      <w:r w:rsidR="00BC4062">
        <w:t>Agencia</w:t>
      </w:r>
      <w:r w:rsidR="00BC4062">
        <w:rPr>
          <w:lang w:val="es-ES"/>
        </w:rPr>
        <w:t xml:space="preserve"> Cubana del Libro</w:t>
      </w:r>
      <w:r>
        <w:t>. Debe contener firma y cita previa con el agente.</w:t>
      </w:r>
    </w:p>
    <w:p w14:paraId="0B0D312A" w14:textId="77777777" w:rsidR="0016375A" w:rsidRDefault="0016375A" w:rsidP="0016375A">
      <w:pPr>
        <w:pStyle w:val="Prrafodelista"/>
        <w:numPr>
          <w:ilvl w:val="0"/>
          <w:numId w:val="26"/>
        </w:numPr>
      </w:pPr>
      <w:r>
        <w:t>En la confección del ISMN y la revisión de la solicitud debe estar presente un especialista de la Agencia que esté capacitado en la información de la música notada.</w:t>
      </w:r>
    </w:p>
    <w:p w14:paraId="1423C046" w14:textId="7E19E211" w:rsidR="0016375A" w:rsidRDefault="0016375A" w:rsidP="0016375A">
      <w:pPr>
        <w:pStyle w:val="Prrafodelista"/>
        <w:numPr>
          <w:ilvl w:val="0"/>
          <w:numId w:val="26"/>
        </w:numPr>
      </w:pPr>
      <w:r>
        <w:t xml:space="preserve">El especialista de la Agencia Cubana debe enviar </w:t>
      </w:r>
      <w:r w:rsidR="00D72901">
        <w:t>anualmente</w:t>
      </w:r>
      <w:r>
        <w:t xml:space="preserve"> a la Agencia Internacional del ISMN las actualizaciones respecto al número de las músicas notadas publicadas en el país. </w:t>
      </w:r>
    </w:p>
    <w:p w14:paraId="3A93F0C2" w14:textId="26C1CD69" w:rsidR="0016375A" w:rsidRDefault="0016375A" w:rsidP="0016375A">
      <w:pPr>
        <w:pStyle w:val="Prrafodelista"/>
        <w:numPr>
          <w:ilvl w:val="0"/>
          <w:numId w:val="26"/>
        </w:numPr>
      </w:pPr>
      <w:r>
        <w:t>Se debe pedir a l</w:t>
      </w:r>
      <w:r w:rsidR="00BC4062">
        <w:t>a</w:t>
      </w:r>
      <w:r>
        <w:t>s editor</w:t>
      </w:r>
      <w:r w:rsidR="00BC4062">
        <w:t>iales</w:t>
      </w:r>
      <w:r>
        <w:t xml:space="preserve"> y </w:t>
      </w:r>
      <w:r w:rsidR="00134600">
        <w:t>editores</w:t>
      </w:r>
      <w:r>
        <w:t xml:space="preserve"> independientes sus direcciones y metadatos relacionados con sus publicaciones para que el especialista sepa siempre como comunicarse con el editor.</w:t>
      </w:r>
    </w:p>
    <w:p w14:paraId="6EA0B5FA" w14:textId="05B9D7B1" w:rsidR="00147777" w:rsidRDefault="0016375A" w:rsidP="00147777">
      <w:pPr>
        <w:pStyle w:val="Prrafodelista"/>
        <w:numPr>
          <w:ilvl w:val="0"/>
          <w:numId w:val="26"/>
        </w:numPr>
      </w:pPr>
      <w:r>
        <w:t>Cada publicación quedará archivada en la Agencia Cubana del Libro para posteriores consultas.</w:t>
      </w:r>
    </w:p>
    <w:p w14:paraId="72C05078" w14:textId="4D5DBC60" w:rsidR="00FA4333" w:rsidRDefault="00FA4333" w:rsidP="00147777">
      <w:pPr>
        <w:pStyle w:val="Prrafodelista"/>
        <w:numPr>
          <w:ilvl w:val="0"/>
          <w:numId w:val="26"/>
        </w:numPr>
      </w:pPr>
      <w:r>
        <w:t>Las Solicitudes enviadas a la Agencia Cubana del Libro no debe exceder un plazo de respuesta de tres días.</w:t>
      </w:r>
    </w:p>
    <w:p w14:paraId="78292644" w14:textId="5FD75359" w:rsidR="00D72901" w:rsidRDefault="00D72901" w:rsidP="00147777">
      <w:pPr>
        <w:pStyle w:val="Prrafodelista"/>
        <w:numPr>
          <w:ilvl w:val="0"/>
          <w:numId w:val="26"/>
        </w:numPr>
      </w:pPr>
      <w:r>
        <w:t xml:space="preserve">Las Solicitudes rechazadas no </w:t>
      </w:r>
      <w:r w:rsidR="002F0D26">
        <w:t>deben volver a ser recibidas hasta que no se cumpla un plazo de 3 días.</w:t>
      </w:r>
    </w:p>
    <w:p w14:paraId="65A4B984" w14:textId="4534FE84" w:rsidR="002F0D26" w:rsidRDefault="002F0D26" w:rsidP="00147777">
      <w:pPr>
        <w:pStyle w:val="Prrafodelista"/>
        <w:numPr>
          <w:ilvl w:val="0"/>
          <w:numId w:val="26"/>
        </w:numPr>
      </w:pPr>
      <w:r>
        <w:t>Las Solicitudes rechazadas en más de tres ocasiones no deben volver a ser consideradas por la Agencia.</w:t>
      </w:r>
    </w:p>
    <w:p w14:paraId="7563273F" w14:textId="68674D6C" w:rsidR="0016375A" w:rsidRDefault="0016375A" w:rsidP="0016375A">
      <w:pPr>
        <w:pStyle w:val="Prrafodelista"/>
        <w:numPr>
          <w:ilvl w:val="0"/>
          <w:numId w:val="26"/>
        </w:numPr>
      </w:pPr>
      <w:r>
        <w:t>Los especialistas podrán asociar a nuevos editores siempre y cuando presenten la aprobación de</w:t>
      </w:r>
      <w:r w:rsidR="00BC4062">
        <w:t xml:space="preserve"> sus editoriales o el </w:t>
      </w:r>
      <w:r w:rsidR="00FA4333">
        <w:t>Instituto</w:t>
      </w:r>
      <w:r w:rsidR="00BC4062">
        <w:t xml:space="preserve"> de la Música</w:t>
      </w:r>
      <w:r>
        <w:t>.</w:t>
      </w:r>
    </w:p>
    <w:p w14:paraId="77E58FB9" w14:textId="77777777" w:rsidR="0016375A" w:rsidRDefault="0016375A" w:rsidP="0016375A">
      <w:pPr>
        <w:pStyle w:val="Prrafodelista"/>
        <w:numPr>
          <w:ilvl w:val="0"/>
          <w:numId w:val="26"/>
        </w:numPr>
      </w:pPr>
      <w:r>
        <w:lastRenderedPageBreak/>
        <w:t>Los ISMN no son reutilizables, ni se pueden repetir entre diferentes publicaciones, debe ser único.</w:t>
      </w:r>
    </w:p>
    <w:p w14:paraId="152D2916" w14:textId="60010319" w:rsidR="00BC4062" w:rsidRDefault="00BC4062" w:rsidP="00BC4062">
      <w:pPr>
        <w:pStyle w:val="Prrafodelista"/>
        <w:numPr>
          <w:ilvl w:val="0"/>
          <w:numId w:val="26"/>
        </w:numPr>
      </w:pPr>
      <w:r>
        <w:t>Las Solicitudes ISMN o de Inscripción no deben repetirse, ni tener fallos ortográficos, archivos que no contengan la información requerida, esto es motivo de rechazo por parte de la agencia.</w:t>
      </w:r>
    </w:p>
    <w:p w14:paraId="4716DC62" w14:textId="77777777" w:rsidR="00FA4333" w:rsidRDefault="00FA4333" w:rsidP="00FA4333"/>
    <w:p w14:paraId="3CC7A584" w14:textId="77777777" w:rsidR="0016375A" w:rsidRDefault="0016375A" w:rsidP="0016375A">
      <w:pPr>
        <w:pStyle w:val="Ttulo2"/>
        <w:rPr>
          <w:rFonts w:ascii="Arial" w:hAnsi="Arial" w:cs="Arial"/>
          <w:sz w:val="24"/>
          <w:szCs w:val="24"/>
        </w:rPr>
      </w:pPr>
      <w:bookmarkStart w:id="119" w:name="_Toc138347979"/>
      <w:bookmarkStart w:id="120" w:name="_Toc167378099"/>
      <w:bookmarkStart w:id="121" w:name="_Toc167378354"/>
      <w:r>
        <w:rPr>
          <w:rFonts w:ascii="Arial" w:hAnsi="Arial" w:cs="Arial"/>
          <w:sz w:val="24"/>
          <w:szCs w:val="24"/>
        </w:rPr>
        <w:t>2.4</w:t>
      </w:r>
      <w:r w:rsidRPr="00A66136">
        <w:rPr>
          <w:rFonts w:ascii="Arial" w:hAnsi="Arial" w:cs="Arial"/>
          <w:sz w:val="24"/>
          <w:szCs w:val="24"/>
        </w:rPr>
        <w:t xml:space="preserve"> Actores del negocio</w:t>
      </w:r>
      <w:bookmarkEnd w:id="119"/>
      <w:bookmarkEnd w:id="120"/>
      <w:bookmarkEnd w:id="121"/>
    </w:p>
    <w:p w14:paraId="7C976527" w14:textId="2BC74B09" w:rsidR="0001383B" w:rsidRPr="00377948" w:rsidRDefault="0016375A" w:rsidP="0016375A">
      <w:r w:rsidRPr="002736E0">
        <w:t>Un candidato a actor del negocio es cualquier individuo, grupo, organización o máquina que interactúa con el negocio y se beneficia de él</w:t>
      </w:r>
      <w:r>
        <w:t>.</w:t>
      </w:r>
      <w:r w:rsidR="008500DC">
        <w:fldChar w:fldCharType="begin"/>
      </w:r>
      <w:r w:rsidR="0006242D">
        <w:instrText xml:space="preserve"> ADDIN ZOTERO_ITEM CSL_CITATION {"citationID":"gXluom2M","properties":{"formattedCitation":"[29]","plainCitation":"[29]","noteIndex":0},"citationItems":[{"id":14,"uris":["http://zotero.org/users/local/dfJLkpsp/items/FWHM33UW"],"itemData":{"id":14,"type":"document","title":"Leccion 16-ANP-Modelo de objetos del negocio de Ingeniería de Software 1","author":[{"family":"","given":"CUJAE"}],"issued":{"date-parts":[["2022",1,7]]}}}],"schema":"https://github.com/citation-style-language/schema/raw/master/csl-citation.json"} </w:instrText>
      </w:r>
      <w:r w:rsidR="008500DC">
        <w:fldChar w:fldCharType="separate"/>
      </w:r>
      <w:r w:rsidR="0006242D" w:rsidRPr="0006242D">
        <w:rPr>
          <w:rFonts w:ascii="Calibri" w:hAnsi="Calibri" w:cs="Calibri"/>
        </w:rPr>
        <w:t>[29]</w:t>
      </w:r>
      <w:r w:rsidR="008500DC">
        <w:fldChar w:fldCharType="end"/>
      </w:r>
    </w:p>
    <w:p w14:paraId="06F04240" w14:textId="77777777" w:rsidR="0016375A" w:rsidRDefault="0016375A" w:rsidP="0016375A">
      <w:pPr>
        <w:rPr>
          <w:b/>
          <w:bCs/>
        </w:rPr>
      </w:pPr>
      <w:r w:rsidRPr="002736E0">
        <w:t>A continuación, quedan definidos los actores del negocio</w:t>
      </w:r>
      <w:r w:rsidRPr="002736E0">
        <w:rPr>
          <w:b/>
          <w:bC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6375A" w:rsidRPr="00026F88" w14:paraId="1F127A31" w14:textId="77777777" w:rsidTr="00026F88">
        <w:tc>
          <w:tcPr>
            <w:tcW w:w="4414" w:type="dxa"/>
            <w:shd w:val="clear" w:color="auto" w:fill="8EAADB" w:themeFill="accent1" w:themeFillTint="99"/>
          </w:tcPr>
          <w:p w14:paraId="4A2A38E3" w14:textId="77777777" w:rsidR="0016375A" w:rsidRPr="00026F88" w:rsidRDefault="0016375A" w:rsidP="0016375A">
            <w:r w:rsidRPr="00026F88">
              <w:t>Nombre de Actor</w:t>
            </w:r>
          </w:p>
        </w:tc>
        <w:tc>
          <w:tcPr>
            <w:tcW w:w="4414" w:type="dxa"/>
            <w:shd w:val="clear" w:color="auto" w:fill="8EAADB" w:themeFill="accent1" w:themeFillTint="99"/>
          </w:tcPr>
          <w:p w14:paraId="50D539AD" w14:textId="77777777" w:rsidR="0016375A" w:rsidRPr="00026F88" w:rsidRDefault="0016375A" w:rsidP="0016375A">
            <w:r w:rsidRPr="00026F88">
              <w:t>Descripción</w:t>
            </w:r>
          </w:p>
        </w:tc>
      </w:tr>
      <w:tr w:rsidR="0016375A" w:rsidRPr="00026F88" w14:paraId="1DF11959" w14:textId="77777777" w:rsidTr="00026F88">
        <w:tc>
          <w:tcPr>
            <w:tcW w:w="4414" w:type="dxa"/>
          </w:tcPr>
          <w:p w14:paraId="22E66333" w14:textId="77777777" w:rsidR="0016375A" w:rsidRPr="00026F88" w:rsidRDefault="0016375A" w:rsidP="00E67D95"/>
          <w:p w14:paraId="7B78543F" w14:textId="77777777" w:rsidR="0016375A" w:rsidRPr="00026F88" w:rsidRDefault="0016375A" w:rsidP="00E67D95"/>
          <w:p w14:paraId="379E4602" w14:textId="3C8C0BD8" w:rsidR="0016375A" w:rsidRPr="00026F88" w:rsidRDefault="0016375A" w:rsidP="00E67D95">
            <w:r w:rsidRPr="00026F88">
              <w:t>Editor</w:t>
            </w:r>
          </w:p>
        </w:tc>
        <w:tc>
          <w:tcPr>
            <w:tcW w:w="4414" w:type="dxa"/>
          </w:tcPr>
          <w:p w14:paraId="4DF07CD0" w14:textId="53727152" w:rsidR="0016375A" w:rsidRPr="00026F88" w:rsidRDefault="0016375A" w:rsidP="00E67D95">
            <w:pPr>
              <w:keepNext/>
              <w:ind w:left="708" w:hanging="708"/>
            </w:pPr>
            <w:r w:rsidRPr="00026F88">
              <w:t>Son quienes reciben los ISMN para identificar de manera única, comercializar, distribuir o ejercer el derecho de autor en sus producciones musicales. Son quienes solicitan la asociación de nuevos editores a la Agencia Cubana</w:t>
            </w:r>
            <w:r w:rsidR="00B127D7" w:rsidRPr="00026F88">
              <w:t xml:space="preserve"> del Libro</w:t>
            </w:r>
            <w:r w:rsidRPr="00026F88">
              <w:t>.</w:t>
            </w:r>
            <w:r w:rsidR="00B127D7" w:rsidRPr="00026F88">
              <w:t xml:space="preserve"> Pueden ser Editoriales, artistas, editores y organizaciones musicales independientes.</w:t>
            </w:r>
          </w:p>
        </w:tc>
      </w:tr>
    </w:tbl>
    <w:p w14:paraId="459C1A98" w14:textId="7DF81375" w:rsidR="00B127D7" w:rsidRPr="00B127D7" w:rsidRDefault="00B627A0" w:rsidP="00433308">
      <w:pPr>
        <w:pStyle w:val="tabla1"/>
      </w:pPr>
      <w:bookmarkStart w:id="122" w:name="_Toc147697746"/>
      <w:bookmarkStart w:id="123" w:name="_Toc146295894"/>
      <w:bookmarkStart w:id="124" w:name="_Toc147663290"/>
      <w:bookmarkStart w:id="125" w:name="_Toc167217959"/>
      <w:bookmarkStart w:id="126" w:name="_Toc167362371"/>
      <w:bookmarkStart w:id="127" w:name="_Toc167378100"/>
      <w:bookmarkStart w:id="128" w:name="_Toc138347980"/>
      <w:r w:rsidRPr="009A3F7F">
        <w:t>Descripción de los actores del negocio.</w:t>
      </w:r>
      <w:bookmarkEnd w:id="122"/>
      <w:bookmarkEnd w:id="123"/>
      <w:bookmarkEnd w:id="124"/>
      <w:bookmarkEnd w:id="125"/>
      <w:bookmarkEnd w:id="126"/>
      <w:bookmarkEnd w:id="127"/>
    </w:p>
    <w:p w14:paraId="79F51A27" w14:textId="77777777" w:rsidR="0016375A" w:rsidRPr="00AD40E1" w:rsidRDefault="0016375A" w:rsidP="0016375A">
      <w:pPr>
        <w:pStyle w:val="Ttulo2"/>
        <w:rPr>
          <w:rFonts w:ascii="Arial" w:hAnsi="Arial" w:cs="Arial"/>
          <w:sz w:val="24"/>
          <w:szCs w:val="24"/>
        </w:rPr>
      </w:pPr>
      <w:bookmarkStart w:id="129" w:name="_Toc167378101"/>
      <w:bookmarkStart w:id="130" w:name="_Toc167378355"/>
      <w:r>
        <w:rPr>
          <w:rFonts w:ascii="Arial" w:hAnsi="Arial" w:cs="Arial"/>
          <w:sz w:val="24"/>
          <w:szCs w:val="24"/>
        </w:rPr>
        <w:t>2.5</w:t>
      </w:r>
      <w:r w:rsidRPr="00DC3829">
        <w:rPr>
          <w:rFonts w:ascii="Arial" w:hAnsi="Arial" w:cs="Arial"/>
          <w:sz w:val="24"/>
          <w:szCs w:val="24"/>
        </w:rPr>
        <w:t xml:space="preserve"> Diagrama de casos de uso del negocio</w:t>
      </w:r>
      <w:bookmarkEnd w:id="128"/>
      <w:bookmarkEnd w:id="129"/>
      <w:bookmarkEnd w:id="130"/>
    </w:p>
    <w:p w14:paraId="4AF9401B" w14:textId="120F4932" w:rsidR="0016375A" w:rsidRPr="002736E0" w:rsidRDefault="0016375A" w:rsidP="00E67D95">
      <w:pPr>
        <w:rPr>
          <w:noProof/>
        </w:rPr>
      </w:pPr>
      <w:r w:rsidRPr="002736E0">
        <w:t xml:space="preserve">Un caso de uso del negocio define qué debe ocurrir en el negocio cuando aquel se realiza, describe el comportamiento de una sucesión de acciones que produce un resultado de valor para un actor particular del negocio. Es decir, un caso de uso del </w:t>
      </w:r>
      <w:r w:rsidRPr="002736E0">
        <w:lastRenderedPageBreak/>
        <w:t>negocio describe una secuencia de acciones realizadas en el negocio que produce un resultado de valor observable para un actor del negocio.</w:t>
      </w:r>
      <w:r w:rsidR="008500DC">
        <w:fldChar w:fldCharType="begin"/>
      </w:r>
      <w:r w:rsidR="0006242D">
        <w:instrText xml:space="preserve"> ADDIN ZOTERO_ITEM CSL_CITATION {"citationID":"S2WPyfdV","properties":{"formattedCitation":"[29]","plainCitation":"[29]","noteIndex":0},"citationItems":[{"id":14,"uris":["http://zotero.org/users/local/dfJLkpsp/items/FWHM33UW"],"itemData":{"id":14,"type":"document","title":"Leccion 16-ANP-Modelo de objetos del negocio de Ingeniería de Software 1","author":[{"family":"","given":"CUJAE"}],"issued":{"date-parts":[["2022",1,7]]}}}],"schema":"https://github.com/citation-style-language/schema/raw/master/csl-citation.json"} </w:instrText>
      </w:r>
      <w:r w:rsidR="008500DC">
        <w:fldChar w:fldCharType="separate"/>
      </w:r>
      <w:r w:rsidR="0006242D" w:rsidRPr="0006242D">
        <w:rPr>
          <w:rFonts w:ascii="Calibri" w:hAnsi="Calibri" w:cs="Calibri"/>
        </w:rPr>
        <w:t>[29]</w:t>
      </w:r>
      <w:r w:rsidR="008500DC">
        <w:fldChar w:fldCharType="end"/>
      </w:r>
    </w:p>
    <w:p w14:paraId="155B111C" w14:textId="500FCFE3" w:rsidR="00B127D7" w:rsidRPr="00D36D44" w:rsidRDefault="00EF7688" w:rsidP="00B127D7">
      <w:pPr>
        <w:jc w:val="center"/>
        <w:rPr>
          <w:lang w:val="en-US"/>
        </w:rPr>
      </w:pPr>
      <w:r>
        <w:rPr>
          <w:noProof/>
          <w:lang w:val="en-US"/>
        </w:rPr>
        <w:drawing>
          <wp:inline distT="0" distB="0" distL="0" distR="0" wp14:anchorId="09A72670" wp14:editId="0452C014">
            <wp:extent cx="4387850" cy="2842260"/>
            <wp:effectExtent l="0" t="0" r="0" b="0"/>
            <wp:docPr id="97311411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114111" name="Imagen 973114111"/>
                    <pic:cNvPicPr/>
                  </pic:nvPicPr>
                  <pic:blipFill>
                    <a:blip r:embed="rId28">
                      <a:extLst>
                        <a:ext uri="{28A0092B-C50C-407E-A947-70E740481C1C}">
                          <a14:useLocalDpi xmlns:a14="http://schemas.microsoft.com/office/drawing/2010/main" val="0"/>
                        </a:ext>
                      </a:extLst>
                    </a:blip>
                    <a:stretch>
                      <a:fillRect/>
                    </a:stretch>
                  </pic:blipFill>
                  <pic:spPr>
                    <a:xfrm>
                      <a:off x="0" y="0"/>
                      <a:ext cx="4410297" cy="2856800"/>
                    </a:xfrm>
                    <a:prstGeom prst="rect">
                      <a:avLst/>
                    </a:prstGeom>
                  </pic:spPr>
                </pic:pic>
              </a:graphicData>
            </a:graphic>
          </wp:inline>
        </w:drawing>
      </w:r>
    </w:p>
    <w:p w14:paraId="2CF45E0E" w14:textId="3800A4A8" w:rsidR="001A247A" w:rsidRPr="001C73F4" w:rsidRDefault="001A247A" w:rsidP="001C73F4">
      <w:pPr>
        <w:pStyle w:val="Figura1"/>
        <w:spacing w:after="240"/>
      </w:pPr>
      <w:bookmarkStart w:id="131" w:name="_Toc167188365"/>
      <w:bookmarkStart w:id="132" w:name="_Toc167188798"/>
      <w:bookmarkStart w:id="133" w:name="_Toc167189720"/>
      <w:bookmarkStart w:id="134" w:name="_Toc167189986"/>
      <w:bookmarkStart w:id="135" w:name="_Toc167378102"/>
      <w:r>
        <w:t>Diagrama de casos de uso.</w:t>
      </w:r>
      <w:bookmarkEnd w:id="131"/>
      <w:bookmarkEnd w:id="132"/>
      <w:bookmarkEnd w:id="133"/>
      <w:bookmarkEnd w:id="134"/>
      <w:bookmarkEnd w:id="135"/>
    </w:p>
    <w:p w14:paraId="6828CF75" w14:textId="77777777" w:rsidR="0016375A" w:rsidRDefault="0016375A" w:rsidP="0016375A">
      <w:pPr>
        <w:pStyle w:val="Ttulo2"/>
        <w:rPr>
          <w:rFonts w:ascii="Arial" w:hAnsi="Arial" w:cs="Arial"/>
          <w:sz w:val="24"/>
          <w:szCs w:val="24"/>
        </w:rPr>
      </w:pPr>
      <w:bookmarkStart w:id="136" w:name="_Toc138347981"/>
      <w:bookmarkStart w:id="137" w:name="_Toc167378103"/>
      <w:bookmarkStart w:id="138" w:name="_Toc167378356"/>
      <w:r>
        <w:rPr>
          <w:rFonts w:ascii="Arial" w:hAnsi="Arial" w:cs="Arial"/>
          <w:sz w:val="24"/>
          <w:szCs w:val="24"/>
        </w:rPr>
        <w:t>2.6</w:t>
      </w:r>
      <w:r w:rsidRPr="001A51C1">
        <w:rPr>
          <w:rFonts w:ascii="Arial" w:hAnsi="Arial" w:cs="Arial"/>
          <w:sz w:val="24"/>
          <w:szCs w:val="24"/>
        </w:rPr>
        <w:t xml:space="preserve"> Trabajadores del negocio</w:t>
      </w:r>
      <w:bookmarkEnd w:id="136"/>
      <w:bookmarkEnd w:id="137"/>
      <w:bookmarkEnd w:id="138"/>
    </w:p>
    <w:p w14:paraId="00AB9E1D" w14:textId="77777777" w:rsidR="0016375A" w:rsidRDefault="0016375A" w:rsidP="0016375A">
      <w:r w:rsidRPr="002736E0">
        <w:t>Un trabajador del negocio es una abstracción de un humano o de un sistema de software que representa un rol dentro del desarrollo de una realización de un caso de uso del negocio.</w:t>
      </w:r>
      <w:r>
        <w:rPr>
          <w:rStyle w:val="Refdenotaalpie"/>
        </w:rPr>
        <w:footnoteReference w:id="1"/>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6375A" w14:paraId="1F9C9982" w14:textId="77777777" w:rsidTr="00026F88">
        <w:tc>
          <w:tcPr>
            <w:tcW w:w="4414" w:type="dxa"/>
            <w:shd w:val="clear" w:color="auto" w:fill="8EAADB" w:themeFill="accent1" w:themeFillTint="99"/>
          </w:tcPr>
          <w:p w14:paraId="52DD7382" w14:textId="77777777" w:rsidR="0016375A" w:rsidRPr="00AD40E1" w:rsidRDefault="0016375A" w:rsidP="0016375A">
            <w:pPr>
              <w:rPr>
                <w:b/>
                <w:bCs/>
                <w:color w:val="FFFFFF" w:themeColor="background1"/>
              </w:rPr>
            </w:pPr>
            <w:r>
              <w:rPr>
                <w:b/>
                <w:bCs/>
                <w:color w:val="FFFFFF" w:themeColor="background1"/>
              </w:rPr>
              <w:t>Nombre del trabajador</w:t>
            </w:r>
          </w:p>
        </w:tc>
        <w:tc>
          <w:tcPr>
            <w:tcW w:w="4414" w:type="dxa"/>
            <w:shd w:val="clear" w:color="auto" w:fill="8EAADB" w:themeFill="accent1" w:themeFillTint="99"/>
          </w:tcPr>
          <w:p w14:paraId="14A52C2E" w14:textId="77777777" w:rsidR="0016375A" w:rsidRPr="00AD40E1" w:rsidRDefault="0016375A" w:rsidP="0016375A">
            <w:pPr>
              <w:rPr>
                <w:b/>
                <w:bCs/>
              </w:rPr>
            </w:pPr>
            <w:r w:rsidRPr="00AD40E1">
              <w:rPr>
                <w:b/>
                <w:bCs/>
                <w:color w:val="FFFFFF" w:themeColor="background1"/>
              </w:rPr>
              <w:t>Descripción</w:t>
            </w:r>
          </w:p>
        </w:tc>
      </w:tr>
      <w:tr w:rsidR="001A247A" w14:paraId="34E3E0E1" w14:textId="77777777" w:rsidTr="00026F88">
        <w:tc>
          <w:tcPr>
            <w:tcW w:w="4414" w:type="dxa"/>
          </w:tcPr>
          <w:p w14:paraId="17087DD2" w14:textId="77777777" w:rsidR="00542BE0" w:rsidRDefault="00542BE0" w:rsidP="001A247A"/>
          <w:p w14:paraId="294B09AF" w14:textId="77777777" w:rsidR="00542BE0" w:rsidRDefault="00542BE0" w:rsidP="001A247A"/>
          <w:p w14:paraId="5481CCC8" w14:textId="3BCFADCB" w:rsidR="001A247A" w:rsidRDefault="001A247A" w:rsidP="001A247A">
            <w:r>
              <w:t>Especialista de la Agencia</w:t>
            </w:r>
          </w:p>
        </w:tc>
        <w:tc>
          <w:tcPr>
            <w:tcW w:w="4414" w:type="dxa"/>
          </w:tcPr>
          <w:p w14:paraId="1299E49C" w14:textId="16F7D8CE" w:rsidR="001A247A" w:rsidRDefault="001A247A" w:rsidP="00B627A0">
            <w:pPr>
              <w:keepNext/>
            </w:pPr>
            <w:r>
              <w:t xml:space="preserve">Es quien recibe la solicitud de ISMN o </w:t>
            </w:r>
            <w:r w:rsidR="00026F88">
              <w:t>de inscripción</w:t>
            </w:r>
            <w:r>
              <w:t>. Se encarga de</w:t>
            </w:r>
            <w:r w:rsidR="00026F88">
              <w:t xml:space="preserve"> revisar las solicitudes de los editores,</w:t>
            </w:r>
            <w:r>
              <w:t xml:space="preserve"> elaborar</w:t>
            </w:r>
            <w:r w:rsidR="00026F88">
              <w:t xml:space="preserve"> y</w:t>
            </w:r>
            <w:r>
              <w:t xml:space="preserve"> asignar los ISMN</w:t>
            </w:r>
            <w:r w:rsidR="00026F88">
              <w:t>,</w:t>
            </w:r>
            <w:r>
              <w:t xml:space="preserve"> almacenar solicitudes y</w:t>
            </w:r>
            <w:r w:rsidR="00026F88">
              <w:t xml:space="preserve"> nuevas</w:t>
            </w:r>
            <w:r>
              <w:t xml:space="preserve"> publicaciones </w:t>
            </w:r>
            <w:r w:rsidR="00026F88">
              <w:t xml:space="preserve">que se van generando </w:t>
            </w:r>
            <w:r>
              <w:t>en sus tablas correspondientes.</w:t>
            </w:r>
          </w:p>
        </w:tc>
      </w:tr>
    </w:tbl>
    <w:p w14:paraId="5A35CBE6" w14:textId="358B18BC" w:rsidR="0016375A" w:rsidRDefault="00B627A0" w:rsidP="00433308">
      <w:pPr>
        <w:pStyle w:val="tabla1"/>
      </w:pPr>
      <w:bookmarkStart w:id="139" w:name="_Toc147697747"/>
      <w:bookmarkStart w:id="140" w:name="_Toc147663291"/>
      <w:bookmarkStart w:id="141" w:name="_Toc167362372"/>
      <w:bookmarkStart w:id="142" w:name="_Toc167378104"/>
      <w:r w:rsidRPr="009A3F7F">
        <w:lastRenderedPageBreak/>
        <w:t>Descripción de los trabajadores del negocio</w:t>
      </w:r>
      <w:bookmarkEnd w:id="139"/>
      <w:bookmarkEnd w:id="140"/>
      <w:bookmarkEnd w:id="141"/>
      <w:bookmarkEnd w:id="142"/>
    </w:p>
    <w:p w14:paraId="5CDC1AE2" w14:textId="77777777" w:rsidR="0016375A" w:rsidRPr="00AD40E1" w:rsidRDefault="0016375A" w:rsidP="0016375A">
      <w:pPr>
        <w:pStyle w:val="Ttulo2"/>
        <w:rPr>
          <w:rFonts w:ascii="Arial" w:hAnsi="Arial" w:cs="Arial"/>
          <w:sz w:val="24"/>
          <w:szCs w:val="24"/>
        </w:rPr>
      </w:pPr>
      <w:bookmarkStart w:id="143" w:name="_Toc138347982"/>
      <w:bookmarkStart w:id="144" w:name="_Toc167378105"/>
      <w:bookmarkStart w:id="145" w:name="_Toc167378357"/>
      <w:r>
        <w:rPr>
          <w:rFonts w:ascii="Arial" w:hAnsi="Arial" w:cs="Arial"/>
          <w:sz w:val="24"/>
          <w:szCs w:val="24"/>
        </w:rPr>
        <w:t>2.7</w:t>
      </w:r>
      <w:r w:rsidRPr="00AD40E1">
        <w:rPr>
          <w:rFonts w:ascii="Arial" w:hAnsi="Arial" w:cs="Arial"/>
          <w:sz w:val="24"/>
          <w:szCs w:val="24"/>
        </w:rPr>
        <w:t xml:space="preserve"> Casos de uso del negocio</w:t>
      </w:r>
      <w:bookmarkEnd w:id="143"/>
      <w:bookmarkEnd w:id="144"/>
      <w:bookmarkEnd w:id="145"/>
    </w:p>
    <w:p w14:paraId="03003243" w14:textId="77777777" w:rsidR="0016375A" w:rsidRDefault="0016375A" w:rsidP="0016375A">
      <w:r w:rsidRPr="002736E0">
        <w:t>Los casos de uso del negocio definen la ejecución de una secuencia de acciones que producen un resultado de valor para un actor del negocio en particular</w:t>
      </w:r>
      <w:r>
        <w:t>.</w:t>
      </w:r>
      <w:r>
        <w:rPr>
          <w:rStyle w:val="Refdenotaalpie"/>
        </w:rPr>
        <w:footnoteReference w:id="2"/>
      </w:r>
    </w:p>
    <w:p w14:paraId="3994E5DE" w14:textId="3D69DE06" w:rsidR="0016375A" w:rsidRPr="0045580A" w:rsidRDefault="0016375A" w:rsidP="0016375A">
      <w:pPr>
        <w:pStyle w:val="Ttulo3"/>
        <w:rPr>
          <w:rFonts w:ascii="Arial" w:hAnsi="Arial" w:cs="Arial"/>
        </w:rPr>
      </w:pPr>
      <w:bookmarkStart w:id="146" w:name="_Toc138347983"/>
      <w:bookmarkStart w:id="147" w:name="_Toc167378106"/>
      <w:bookmarkStart w:id="148" w:name="_Toc167378358"/>
      <w:r>
        <w:rPr>
          <w:rFonts w:ascii="Arial" w:hAnsi="Arial" w:cs="Arial"/>
        </w:rPr>
        <w:t>2.7</w:t>
      </w:r>
      <w:r w:rsidRPr="0045580A">
        <w:rPr>
          <w:rFonts w:ascii="Arial" w:hAnsi="Arial" w:cs="Arial"/>
        </w:rPr>
        <w:t>.1 Caso de Uso del Negocio “</w:t>
      </w:r>
      <w:r>
        <w:rPr>
          <w:rFonts w:ascii="Arial" w:hAnsi="Arial" w:cs="Arial"/>
        </w:rPr>
        <w:t>Solicitar</w:t>
      </w:r>
      <w:r w:rsidRPr="0045580A">
        <w:rPr>
          <w:rFonts w:ascii="Arial" w:hAnsi="Arial" w:cs="Arial"/>
        </w:rPr>
        <w:t xml:space="preserve"> ISMN”</w:t>
      </w:r>
      <w:bookmarkEnd w:id="146"/>
      <w:bookmarkEnd w:id="147"/>
      <w:bookmarkEnd w:id="14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6375A" w:rsidRPr="0045580A" w14:paraId="56265DB5" w14:textId="77777777" w:rsidTr="001B765B">
        <w:tc>
          <w:tcPr>
            <w:tcW w:w="4414" w:type="dxa"/>
            <w:shd w:val="clear" w:color="auto" w:fill="8EAADB" w:themeFill="accent1" w:themeFillTint="99"/>
          </w:tcPr>
          <w:p w14:paraId="204351F7" w14:textId="77777777" w:rsidR="0016375A" w:rsidRPr="0045580A" w:rsidRDefault="0016375A" w:rsidP="0016375A">
            <w:pPr>
              <w:rPr>
                <w:b/>
                <w:bCs/>
                <w:color w:val="FFFFFF" w:themeColor="background1"/>
              </w:rPr>
            </w:pPr>
            <w:r w:rsidRPr="0045580A">
              <w:rPr>
                <w:b/>
                <w:bCs/>
                <w:color w:val="FFFFFF" w:themeColor="background1"/>
              </w:rPr>
              <w:t>Nombre del Caso de Uso del Negocio:</w:t>
            </w:r>
          </w:p>
        </w:tc>
        <w:tc>
          <w:tcPr>
            <w:tcW w:w="4414" w:type="dxa"/>
            <w:shd w:val="clear" w:color="auto" w:fill="8EAADB" w:themeFill="accent1" w:themeFillTint="99"/>
          </w:tcPr>
          <w:p w14:paraId="51AC32D1" w14:textId="32F777F1" w:rsidR="0016375A" w:rsidRPr="0045580A" w:rsidRDefault="001B765B" w:rsidP="0016375A">
            <w:pPr>
              <w:rPr>
                <w:b/>
                <w:bCs/>
              </w:rPr>
            </w:pPr>
            <w:r>
              <w:rPr>
                <w:b/>
                <w:bCs/>
                <w:color w:val="FFFFFF" w:themeColor="background1"/>
              </w:rPr>
              <w:t xml:space="preserve"> </w:t>
            </w:r>
            <w:r w:rsidR="0016375A">
              <w:rPr>
                <w:b/>
                <w:bCs/>
                <w:color w:val="FFFFFF" w:themeColor="background1"/>
              </w:rPr>
              <w:t>Solicitar</w:t>
            </w:r>
            <w:r w:rsidR="0016375A" w:rsidRPr="0045580A">
              <w:rPr>
                <w:b/>
                <w:bCs/>
                <w:color w:val="FFFFFF" w:themeColor="background1"/>
              </w:rPr>
              <w:t xml:space="preserve"> ISMN</w:t>
            </w:r>
          </w:p>
        </w:tc>
      </w:tr>
      <w:tr w:rsidR="0016375A" w:rsidRPr="0045580A" w14:paraId="36133DEC" w14:textId="77777777" w:rsidTr="001B765B">
        <w:tc>
          <w:tcPr>
            <w:tcW w:w="8828" w:type="dxa"/>
            <w:gridSpan w:val="2"/>
          </w:tcPr>
          <w:p w14:paraId="706EF28E" w14:textId="77777777" w:rsidR="00EF7688" w:rsidRDefault="0016375A" w:rsidP="00E67D95">
            <w:r w:rsidRPr="00E67D95">
              <w:rPr>
                <w:b/>
                <w:bCs/>
              </w:rPr>
              <w:t>Pro</w:t>
            </w:r>
            <w:r w:rsidRPr="00E67D95">
              <w:rPr>
                <w:b/>
                <w:bCs/>
                <w:lang w:val="es-ES"/>
              </w:rPr>
              <w:t>pósito</w:t>
            </w:r>
            <w:r w:rsidRPr="0045580A">
              <w:t>:</w:t>
            </w:r>
            <w:r w:rsidR="00E67D95">
              <w:t xml:space="preserve"> </w:t>
            </w:r>
          </w:p>
          <w:p w14:paraId="41A3702D" w14:textId="7273ABC5" w:rsidR="0016375A" w:rsidRPr="0045580A" w:rsidRDefault="0016375A" w:rsidP="00E67D95">
            <w:r w:rsidRPr="0045580A">
              <w:t xml:space="preserve">Confeccionar, validar, gestionar y asignar los ISMN a las </w:t>
            </w:r>
            <w:r w:rsidR="001B765B">
              <w:t xml:space="preserve">nuevas </w:t>
            </w:r>
            <w:r w:rsidRPr="0045580A">
              <w:t>publicaciones musicales</w:t>
            </w:r>
            <w:r>
              <w:t xml:space="preserve"> que presentan</w:t>
            </w:r>
            <w:r w:rsidRPr="0045580A">
              <w:t xml:space="preserve"> l</w:t>
            </w:r>
            <w:r w:rsidR="00134600">
              <w:t>a</w:t>
            </w:r>
            <w:r w:rsidRPr="0045580A">
              <w:t>s editor</w:t>
            </w:r>
            <w:r w:rsidR="00134600">
              <w:t>iales</w:t>
            </w:r>
            <w:r w:rsidRPr="0045580A">
              <w:t xml:space="preserve"> y </w:t>
            </w:r>
            <w:r w:rsidR="00134600">
              <w:t>editores</w:t>
            </w:r>
            <w:r w:rsidRPr="0045580A">
              <w:t xml:space="preserve"> independientes asociados.</w:t>
            </w:r>
          </w:p>
        </w:tc>
      </w:tr>
      <w:tr w:rsidR="0016375A" w:rsidRPr="0045580A" w14:paraId="70AC38C2" w14:textId="77777777" w:rsidTr="001B765B">
        <w:tc>
          <w:tcPr>
            <w:tcW w:w="8828" w:type="dxa"/>
            <w:gridSpan w:val="2"/>
          </w:tcPr>
          <w:p w14:paraId="1B3B5CD4" w14:textId="77777777" w:rsidR="0016375A" w:rsidRPr="00E67D95" w:rsidRDefault="0016375A" w:rsidP="00E67D95">
            <w:pPr>
              <w:rPr>
                <w:b/>
                <w:bCs/>
              </w:rPr>
            </w:pPr>
            <w:r w:rsidRPr="00E67D95">
              <w:rPr>
                <w:b/>
                <w:bCs/>
              </w:rPr>
              <w:t>Resumen:</w:t>
            </w:r>
          </w:p>
          <w:p w14:paraId="4F64FF8A" w14:textId="6E82F87D" w:rsidR="0016375A" w:rsidRPr="0045580A" w:rsidRDefault="0016375A" w:rsidP="00E67D95">
            <w:pPr>
              <w:keepNext/>
              <w:rPr>
                <w:lang w:val="es-ES"/>
              </w:rPr>
            </w:pPr>
            <w:r w:rsidRPr="0045580A">
              <w:t xml:space="preserve">El caso de uso inicia cuando el especialista de la Agencia recibe la solicitud de ISMN por parte de </w:t>
            </w:r>
            <w:r w:rsidR="005051CC">
              <w:t>un</w:t>
            </w:r>
            <w:r w:rsidRPr="0045580A">
              <w:t xml:space="preserve"> </w:t>
            </w:r>
            <w:r w:rsidR="005051CC">
              <w:t>E</w:t>
            </w:r>
            <w:r w:rsidRPr="0045580A">
              <w:t>ditor</w:t>
            </w:r>
            <w:r w:rsidR="005051CC">
              <w:t xml:space="preserve"> asociado</w:t>
            </w:r>
            <w:r w:rsidRPr="0045580A">
              <w:t>. Se procede a la revi</w:t>
            </w:r>
            <w:r w:rsidR="00F3375A">
              <w:t>s</w:t>
            </w:r>
            <w:r w:rsidRPr="0045580A">
              <w:t>i</w:t>
            </w:r>
            <w:r w:rsidRPr="0045580A">
              <w:rPr>
                <w:lang w:val="es-ES"/>
              </w:rPr>
              <w:t>ón de la solicitud</w:t>
            </w:r>
            <w:r w:rsidR="005051CC">
              <w:rPr>
                <w:lang w:val="es-ES"/>
              </w:rPr>
              <w:t xml:space="preserve"> </w:t>
            </w:r>
            <w:r w:rsidR="005051CC">
              <w:t>verificando los criterios en el documento de requisitos de la Agencia para su aceptación</w:t>
            </w:r>
            <w:r w:rsidRPr="0045580A">
              <w:rPr>
                <w:lang w:val="es-ES"/>
              </w:rPr>
              <w:t>,</w:t>
            </w:r>
            <w:r w:rsidR="005051CC">
              <w:rPr>
                <w:lang w:val="es-ES"/>
              </w:rPr>
              <w:t xml:space="preserve"> en caso de ser correcta se procede a</w:t>
            </w:r>
            <w:r w:rsidRPr="0045580A">
              <w:rPr>
                <w:lang w:val="es-ES"/>
              </w:rPr>
              <w:t xml:space="preserve"> la confección</w:t>
            </w:r>
            <w:r w:rsidR="00420D55">
              <w:rPr>
                <w:lang w:val="es-ES"/>
              </w:rPr>
              <w:t xml:space="preserve">, se selecciona el número prefijo que identifica al Editor solicitante y el número prefijo que identifica a la publicación para la cual se generará el ISMN, se verifica la disponibilidad de espacio en el prefijo del Editor y de existir se procede a la confección y </w:t>
            </w:r>
            <w:r w:rsidRPr="0045580A">
              <w:rPr>
                <w:lang w:val="es-ES"/>
              </w:rPr>
              <w:t xml:space="preserve"> asignación del ISMN y almacenamiento de la publicación musical en las tablas correspondientes</w:t>
            </w:r>
            <w:r w:rsidR="00420D55">
              <w:rPr>
                <w:lang w:val="es-ES"/>
              </w:rPr>
              <w:t>, de no existir disponibilidad de espacio en el prefijo del Editor se procede a generar un nuevo Prefijo para el Editor solicitante y luego se sigue el curso anteriormente descrito. En caso de no existir disponibilidad en los prefijos de las publicaciones ni en los prefijos de los Editores se notificaría al solicitante a la espera de los nuevos prefijos para Cuba.</w:t>
            </w:r>
            <w:r w:rsidRPr="0045580A">
              <w:rPr>
                <w:lang w:val="es-ES"/>
              </w:rPr>
              <w:t xml:space="preserve"> Cuando el especialista determina la finalización de los procesos notifica al editor para la entrega de</w:t>
            </w:r>
            <w:r>
              <w:rPr>
                <w:lang w:val="es-ES"/>
              </w:rPr>
              <w:t xml:space="preserve"> su </w:t>
            </w:r>
            <w:r w:rsidR="00420D55">
              <w:rPr>
                <w:lang w:val="es-ES"/>
              </w:rPr>
              <w:t>nueva publicación</w:t>
            </w:r>
            <w:r>
              <w:rPr>
                <w:lang w:val="es-ES"/>
              </w:rPr>
              <w:t xml:space="preserve"> adjunto a su</w:t>
            </w:r>
            <w:r w:rsidR="001B765B">
              <w:rPr>
                <w:lang w:val="es-ES"/>
              </w:rPr>
              <w:t xml:space="preserve"> </w:t>
            </w:r>
            <w:r w:rsidR="00420D55">
              <w:rPr>
                <w:lang w:val="es-ES"/>
              </w:rPr>
              <w:t>ISMN correspondiente</w:t>
            </w:r>
            <w:r w:rsidRPr="0045580A">
              <w:rPr>
                <w:lang w:val="es-ES"/>
              </w:rPr>
              <w:t>.</w:t>
            </w:r>
            <w:r w:rsidR="00E67D95">
              <w:t xml:space="preserve"> En caso que la solicitud presente </w:t>
            </w:r>
            <w:r w:rsidR="00E67D95">
              <w:lastRenderedPageBreak/>
              <w:t>errores se le envía por correo el documento de requisitos de la Agencia junto a los fallos concretos en su solicitud.</w:t>
            </w:r>
          </w:p>
        </w:tc>
      </w:tr>
    </w:tbl>
    <w:p w14:paraId="3C8A34DD" w14:textId="759F664D" w:rsidR="00D52BF9" w:rsidRPr="00D52BF9" w:rsidRDefault="009A3F7F" w:rsidP="00433308">
      <w:pPr>
        <w:pStyle w:val="tabla1"/>
      </w:pPr>
      <w:bookmarkStart w:id="149" w:name="_Toc147697748"/>
      <w:bookmarkStart w:id="150" w:name="_Toc147663292"/>
      <w:bookmarkStart w:id="151" w:name="_Toc167362373"/>
      <w:bookmarkStart w:id="152" w:name="_Toc167378107"/>
      <w:r>
        <w:lastRenderedPageBreak/>
        <w:t>Caso de Uso del Negocio "Solicitar ISMN"</w:t>
      </w:r>
      <w:bookmarkStart w:id="153" w:name="_Toc138347984"/>
      <w:bookmarkEnd w:id="149"/>
      <w:bookmarkEnd w:id="150"/>
      <w:bookmarkEnd w:id="151"/>
      <w:bookmarkEnd w:id="152"/>
    </w:p>
    <w:p w14:paraId="181F3B6A" w14:textId="64FBE3A1" w:rsidR="0016375A" w:rsidRPr="00484E04" w:rsidRDefault="0016375A" w:rsidP="0016375A">
      <w:pPr>
        <w:pStyle w:val="Ttulo3"/>
        <w:rPr>
          <w:rFonts w:ascii="Arial" w:hAnsi="Arial" w:cs="Arial"/>
        </w:rPr>
      </w:pPr>
      <w:bookmarkStart w:id="154" w:name="_Toc167378108"/>
      <w:bookmarkStart w:id="155" w:name="_Toc167378359"/>
      <w:r>
        <w:rPr>
          <w:rFonts w:ascii="Arial" w:hAnsi="Arial" w:cs="Arial"/>
        </w:rPr>
        <w:t>2.7</w:t>
      </w:r>
      <w:r w:rsidRPr="00484E04">
        <w:rPr>
          <w:rFonts w:ascii="Arial" w:hAnsi="Arial" w:cs="Arial"/>
        </w:rPr>
        <w:t>.</w:t>
      </w:r>
      <w:r>
        <w:rPr>
          <w:rFonts w:ascii="Arial" w:hAnsi="Arial" w:cs="Arial"/>
        </w:rPr>
        <w:t>2</w:t>
      </w:r>
      <w:r w:rsidRPr="00484E04">
        <w:rPr>
          <w:rFonts w:ascii="Arial" w:hAnsi="Arial" w:cs="Arial"/>
        </w:rPr>
        <w:t xml:space="preserve"> Caso de Uso del Negocio “</w:t>
      </w:r>
      <w:r>
        <w:rPr>
          <w:rFonts w:ascii="Arial" w:hAnsi="Arial" w:cs="Arial"/>
        </w:rPr>
        <w:t xml:space="preserve">Solicitar registro de </w:t>
      </w:r>
      <w:r w:rsidR="001B765B">
        <w:rPr>
          <w:rFonts w:ascii="Arial" w:hAnsi="Arial" w:cs="Arial"/>
        </w:rPr>
        <w:t>Inscripción</w:t>
      </w:r>
      <w:r w:rsidRPr="00484E04">
        <w:rPr>
          <w:rFonts w:ascii="Arial" w:hAnsi="Arial" w:cs="Arial"/>
        </w:rPr>
        <w:t>”</w:t>
      </w:r>
      <w:bookmarkEnd w:id="153"/>
      <w:bookmarkEnd w:id="154"/>
      <w:bookmarkEnd w:id="15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6375A" w:rsidRPr="00484E04" w14:paraId="1AA550B8" w14:textId="77777777" w:rsidTr="001B765B">
        <w:tc>
          <w:tcPr>
            <w:tcW w:w="4414" w:type="dxa"/>
            <w:shd w:val="clear" w:color="auto" w:fill="8EAADB" w:themeFill="accent1" w:themeFillTint="99"/>
          </w:tcPr>
          <w:p w14:paraId="0136FF85" w14:textId="77777777" w:rsidR="0016375A" w:rsidRPr="00484E04" w:rsidRDefault="0016375A" w:rsidP="0016375A">
            <w:pPr>
              <w:rPr>
                <w:b/>
                <w:bCs/>
                <w:color w:val="FFFFFF" w:themeColor="background1"/>
              </w:rPr>
            </w:pPr>
            <w:r w:rsidRPr="00484E04">
              <w:rPr>
                <w:b/>
                <w:bCs/>
                <w:color w:val="FFFFFF" w:themeColor="background1"/>
              </w:rPr>
              <w:t>Nombre del Caso de Uso del Negocio:</w:t>
            </w:r>
          </w:p>
        </w:tc>
        <w:tc>
          <w:tcPr>
            <w:tcW w:w="4414" w:type="dxa"/>
            <w:shd w:val="clear" w:color="auto" w:fill="8EAADB" w:themeFill="accent1" w:themeFillTint="99"/>
          </w:tcPr>
          <w:p w14:paraId="35F532A9" w14:textId="05F0E2AB" w:rsidR="0016375A" w:rsidRPr="00484E04" w:rsidRDefault="0016375A" w:rsidP="0016375A">
            <w:pPr>
              <w:rPr>
                <w:b/>
                <w:bCs/>
              </w:rPr>
            </w:pPr>
            <w:r w:rsidRPr="00FB4845">
              <w:rPr>
                <w:b/>
                <w:bCs/>
                <w:color w:val="FFFFFF" w:themeColor="background1"/>
              </w:rPr>
              <w:t xml:space="preserve">Solicitar </w:t>
            </w:r>
            <w:r>
              <w:rPr>
                <w:b/>
                <w:bCs/>
                <w:color w:val="FFFFFF" w:themeColor="background1"/>
              </w:rPr>
              <w:t>r</w:t>
            </w:r>
            <w:r w:rsidRPr="00FB4845">
              <w:rPr>
                <w:b/>
                <w:bCs/>
                <w:color w:val="FFFFFF" w:themeColor="background1"/>
              </w:rPr>
              <w:t>egistro</w:t>
            </w:r>
            <w:r>
              <w:rPr>
                <w:b/>
                <w:bCs/>
                <w:color w:val="FFFFFF" w:themeColor="background1"/>
              </w:rPr>
              <w:t xml:space="preserve"> de </w:t>
            </w:r>
            <w:r w:rsidR="001B765B">
              <w:rPr>
                <w:b/>
                <w:bCs/>
                <w:color w:val="FFFFFF" w:themeColor="background1"/>
              </w:rPr>
              <w:t>Inscripción</w:t>
            </w:r>
          </w:p>
        </w:tc>
      </w:tr>
      <w:tr w:rsidR="0016375A" w:rsidRPr="00484E04" w14:paraId="0728D768" w14:textId="77777777" w:rsidTr="001B765B">
        <w:tc>
          <w:tcPr>
            <w:tcW w:w="8828" w:type="dxa"/>
            <w:gridSpan w:val="2"/>
          </w:tcPr>
          <w:p w14:paraId="46A1F596" w14:textId="77777777" w:rsidR="00EF7688" w:rsidRDefault="0016375A" w:rsidP="0016375A">
            <w:r w:rsidRPr="00E67D95">
              <w:rPr>
                <w:b/>
                <w:bCs/>
              </w:rPr>
              <w:t>Pro</w:t>
            </w:r>
            <w:r w:rsidRPr="00E67D95">
              <w:rPr>
                <w:b/>
                <w:bCs/>
                <w:lang w:val="es-ES"/>
              </w:rPr>
              <w:t>pósito</w:t>
            </w:r>
            <w:r w:rsidRPr="00E67D95">
              <w:rPr>
                <w:b/>
                <w:bCs/>
              </w:rPr>
              <w:t>:</w:t>
            </w:r>
            <w:r w:rsidR="00E67D95">
              <w:t xml:space="preserve"> </w:t>
            </w:r>
          </w:p>
          <w:p w14:paraId="1C9B26B6" w14:textId="1A9312D0" w:rsidR="0016375A" w:rsidRPr="00484E04" w:rsidRDefault="0016375A" w:rsidP="0016375A">
            <w:r>
              <w:t>Insertar y registrar un</w:t>
            </w:r>
            <w:r w:rsidR="00134600">
              <w:t>a</w:t>
            </w:r>
            <w:r>
              <w:t xml:space="preserve"> nuev</w:t>
            </w:r>
            <w:r w:rsidR="00134600">
              <w:t>a</w:t>
            </w:r>
            <w:r w:rsidR="001B765B">
              <w:t xml:space="preserve"> Editorial o Editor independiente</w:t>
            </w:r>
            <w:r>
              <w:t xml:space="preserve"> como</w:t>
            </w:r>
            <w:r w:rsidR="001B765B">
              <w:t xml:space="preserve"> nuevo</w:t>
            </w:r>
            <w:r w:rsidR="00134600">
              <w:t xml:space="preserve"> </w:t>
            </w:r>
            <w:r>
              <w:t>asociado de la Agencia Cubana de</w:t>
            </w:r>
            <w:r w:rsidR="001B765B">
              <w:t xml:space="preserve">l </w:t>
            </w:r>
            <w:r w:rsidR="00134600">
              <w:t>ISMN</w:t>
            </w:r>
            <w:r>
              <w:t>.</w:t>
            </w:r>
          </w:p>
        </w:tc>
      </w:tr>
      <w:tr w:rsidR="0016375A" w:rsidRPr="00484E04" w14:paraId="3015FC5B" w14:textId="77777777" w:rsidTr="001B765B">
        <w:tc>
          <w:tcPr>
            <w:tcW w:w="8828" w:type="dxa"/>
            <w:gridSpan w:val="2"/>
          </w:tcPr>
          <w:p w14:paraId="44DC689A" w14:textId="77777777" w:rsidR="0016375A" w:rsidRPr="00E67D95" w:rsidRDefault="0016375A" w:rsidP="0016375A">
            <w:pPr>
              <w:rPr>
                <w:b/>
                <w:bCs/>
              </w:rPr>
            </w:pPr>
            <w:r w:rsidRPr="00E67D95">
              <w:rPr>
                <w:b/>
                <w:bCs/>
              </w:rPr>
              <w:t>Resumen:</w:t>
            </w:r>
          </w:p>
          <w:p w14:paraId="56A5C225" w14:textId="3C3FE6B3" w:rsidR="0016375A" w:rsidRPr="00484E04" w:rsidRDefault="0016375A" w:rsidP="009A3F7F">
            <w:pPr>
              <w:keepNext/>
              <w:rPr>
                <w:lang w:val="es-ES"/>
              </w:rPr>
            </w:pPr>
            <w:r w:rsidRPr="00484E04">
              <w:t xml:space="preserve">El caso de uso inicia </w:t>
            </w:r>
            <w:r>
              <w:t xml:space="preserve">cuando el especialista de la Agencia recibe la solicitud de </w:t>
            </w:r>
            <w:r w:rsidR="001B765B">
              <w:t>inscripción</w:t>
            </w:r>
            <w:r>
              <w:t xml:space="preserve"> por parte de un</w:t>
            </w:r>
            <w:r w:rsidR="00134600">
              <w:t xml:space="preserve"> nuevo</w:t>
            </w:r>
            <w:r>
              <w:t xml:space="preserve"> </w:t>
            </w:r>
            <w:r w:rsidR="00134600">
              <w:t>editor</w:t>
            </w:r>
            <w:r>
              <w:t xml:space="preserve"> independiente</w:t>
            </w:r>
            <w:r w:rsidR="009D0E25">
              <w:t xml:space="preserve"> o</w:t>
            </w:r>
            <w:r>
              <w:t xml:space="preserve"> un</w:t>
            </w:r>
            <w:r w:rsidR="001B765B">
              <w:t>a</w:t>
            </w:r>
            <w:r w:rsidR="00134600">
              <w:t xml:space="preserve"> nueva</w:t>
            </w:r>
            <w:r>
              <w:t xml:space="preserve"> </w:t>
            </w:r>
            <w:r w:rsidR="00134600">
              <w:t>e</w:t>
            </w:r>
            <w:r>
              <w:t>ditor</w:t>
            </w:r>
            <w:r w:rsidR="001B765B">
              <w:t>ial</w:t>
            </w:r>
            <w:r>
              <w:t>. Se procede a la revisión de la solicitud,</w:t>
            </w:r>
            <w:r w:rsidR="001B765B">
              <w:t xml:space="preserve"> verificando los criterios en el documento de requisitos de la Agencia para su aceptación,</w:t>
            </w:r>
            <w:r>
              <w:t xml:space="preserve"> en caso de ser correcta se</w:t>
            </w:r>
            <w:r w:rsidR="009D0E25">
              <w:t xml:space="preserve"> selecciona un nuevo prefijo para el Editor solicitante de acuerdo con la información recogida en la solicitud</w:t>
            </w:r>
            <w:r>
              <w:t xml:space="preserve"> re</w:t>
            </w:r>
            <w:r w:rsidR="009D0E25">
              <w:t>cibida, se revisa la disponibilidad de prefijos para el rango seleccionado</w:t>
            </w:r>
            <w:r>
              <w:t xml:space="preserve"> </w:t>
            </w:r>
            <w:r w:rsidR="009D0E25">
              <w:t xml:space="preserve">y en caso de existir disponibilidad se procede a generar </w:t>
            </w:r>
            <w:r>
              <w:t>una nueva tabla en Excel con los datos del nuevo Editor y</w:t>
            </w:r>
            <w:r w:rsidR="009D0E25">
              <w:t xml:space="preserve"> su Prefijo correspondiente</w:t>
            </w:r>
            <w:r>
              <w:t>.</w:t>
            </w:r>
            <w:r w:rsidR="009D0E25">
              <w:t xml:space="preserve"> En caso de no existir disponibilidad para asignar un prefijo se le notifica al Editor solicitante en espera de las nuevas asignaciones de prefijos para Cuba. </w:t>
            </w:r>
            <w:r>
              <w:t xml:space="preserve">En caso que la solicitud presente errores se le envía por correo </w:t>
            </w:r>
            <w:r w:rsidR="001B765B">
              <w:t>el</w:t>
            </w:r>
            <w:r>
              <w:t xml:space="preserve"> documento de requisitos</w:t>
            </w:r>
            <w:r w:rsidR="001B765B">
              <w:t xml:space="preserve"> de la Agencia junto</w:t>
            </w:r>
            <w:r>
              <w:t xml:space="preserve"> </w:t>
            </w:r>
            <w:r w:rsidR="001B765B">
              <w:t>a</w:t>
            </w:r>
            <w:r>
              <w:t xml:space="preserve"> los</w:t>
            </w:r>
            <w:r w:rsidR="001B765B">
              <w:t xml:space="preserve"> fallos concretos en su solicitud</w:t>
            </w:r>
            <w:r>
              <w:t>.</w:t>
            </w:r>
          </w:p>
        </w:tc>
      </w:tr>
    </w:tbl>
    <w:p w14:paraId="567EECA6" w14:textId="0C732560" w:rsidR="0016375A" w:rsidRDefault="009A3F7F" w:rsidP="00433308">
      <w:pPr>
        <w:pStyle w:val="tabla1"/>
      </w:pPr>
      <w:bookmarkStart w:id="156" w:name="_Toc147697749"/>
      <w:bookmarkStart w:id="157" w:name="_Toc147663293"/>
      <w:bookmarkStart w:id="158" w:name="_Toc167362374"/>
      <w:bookmarkStart w:id="159" w:name="_Toc167378109"/>
      <w:r>
        <w:t>Caso de Uso del Negocio "Solicitar registro de nuevo Editor"</w:t>
      </w:r>
      <w:bookmarkEnd w:id="156"/>
      <w:bookmarkEnd w:id="157"/>
      <w:bookmarkEnd w:id="158"/>
      <w:bookmarkEnd w:id="159"/>
      <w:r w:rsidR="0016375A">
        <w:br w:type="page"/>
      </w:r>
    </w:p>
    <w:p w14:paraId="5E4981FB" w14:textId="77777777" w:rsidR="0016375A" w:rsidRDefault="0016375A" w:rsidP="0016375A">
      <w:pPr>
        <w:pStyle w:val="Ttulo3"/>
        <w:sectPr w:rsidR="0016375A" w:rsidSect="0037242F">
          <w:footerReference w:type="default" r:id="rId29"/>
          <w:pgSz w:w="12240" w:h="15840"/>
          <w:pgMar w:top="1417" w:right="1701" w:bottom="1417" w:left="1701" w:header="708" w:footer="708" w:gutter="0"/>
          <w:pgNumType w:start="1"/>
          <w:cols w:space="708"/>
          <w:docGrid w:linePitch="360"/>
        </w:sectPr>
      </w:pPr>
    </w:p>
    <w:p w14:paraId="450C66AE" w14:textId="77777777" w:rsidR="0016375A" w:rsidRDefault="0016375A" w:rsidP="0016375A">
      <w:pPr>
        <w:pStyle w:val="Ttulo3"/>
        <w:jc w:val="left"/>
        <w:rPr>
          <w:rFonts w:ascii="Arial" w:hAnsi="Arial" w:cs="Arial"/>
        </w:rPr>
      </w:pPr>
      <w:bookmarkStart w:id="160" w:name="_Toc138347985"/>
      <w:bookmarkStart w:id="161" w:name="_Toc167378110"/>
      <w:bookmarkStart w:id="162" w:name="_Toc167378360"/>
      <w:r>
        <w:rPr>
          <w:rFonts w:ascii="Arial" w:hAnsi="Arial" w:cs="Arial"/>
        </w:rPr>
        <w:lastRenderedPageBreak/>
        <w:t>2.7</w:t>
      </w:r>
      <w:r w:rsidRPr="00120F06">
        <w:rPr>
          <w:rFonts w:ascii="Arial" w:hAnsi="Arial" w:cs="Arial"/>
        </w:rPr>
        <w:t>.</w:t>
      </w:r>
      <w:r>
        <w:rPr>
          <w:rFonts w:ascii="Arial" w:hAnsi="Arial" w:cs="Arial"/>
        </w:rPr>
        <w:t>3</w:t>
      </w:r>
      <w:r w:rsidRPr="00120F06">
        <w:rPr>
          <w:rFonts w:ascii="Arial" w:hAnsi="Arial" w:cs="Arial"/>
        </w:rPr>
        <w:t xml:space="preserve"> Diagrama de actividades del caso de uso “</w:t>
      </w:r>
      <w:r>
        <w:rPr>
          <w:rFonts w:ascii="Arial" w:hAnsi="Arial" w:cs="Arial"/>
        </w:rPr>
        <w:t xml:space="preserve">Solicitar </w:t>
      </w:r>
      <w:r w:rsidRPr="00120F06">
        <w:rPr>
          <w:rFonts w:ascii="Arial" w:hAnsi="Arial" w:cs="Arial"/>
        </w:rPr>
        <w:t>ISMN”</w:t>
      </w:r>
      <w:bookmarkEnd w:id="160"/>
      <w:bookmarkEnd w:id="161"/>
      <w:bookmarkEnd w:id="162"/>
    </w:p>
    <w:p w14:paraId="6F6370D0" w14:textId="181F56CF" w:rsidR="009A3F7F" w:rsidRDefault="00D64304" w:rsidP="009A3F7F">
      <w:pPr>
        <w:keepNext/>
      </w:pPr>
      <w:r>
        <w:rPr>
          <w:noProof/>
        </w:rPr>
        <w:drawing>
          <wp:inline distT="0" distB="0" distL="0" distR="0" wp14:anchorId="05521254" wp14:editId="2714CFCD">
            <wp:extent cx="8257540" cy="4839970"/>
            <wp:effectExtent l="0" t="0" r="0" b="0"/>
            <wp:docPr id="1514592621"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592621" name="Imagen 1514592621"/>
                    <pic:cNvPicPr/>
                  </pic:nvPicPr>
                  <pic:blipFill>
                    <a:blip r:embed="rId30">
                      <a:extLst>
                        <a:ext uri="{28A0092B-C50C-407E-A947-70E740481C1C}">
                          <a14:useLocalDpi xmlns:a14="http://schemas.microsoft.com/office/drawing/2010/main" val="0"/>
                        </a:ext>
                      </a:extLst>
                    </a:blip>
                    <a:stretch>
                      <a:fillRect/>
                    </a:stretch>
                  </pic:blipFill>
                  <pic:spPr>
                    <a:xfrm>
                      <a:off x="0" y="0"/>
                      <a:ext cx="8257540" cy="4839970"/>
                    </a:xfrm>
                    <a:prstGeom prst="rect">
                      <a:avLst/>
                    </a:prstGeom>
                  </pic:spPr>
                </pic:pic>
              </a:graphicData>
            </a:graphic>
          </wp:inline>
        </w:drawing>
      </w:r>
    </w:p>
    <w:p w14:paraId="07CBFBA7" w14:textId="23C0032F" w:rsidR="0016375A" w:rsidRPr="00D56961" w:rsidRDefault="009A3F7F" w:rsidP="004F0385">
      <w:pPr>
        <w:pStyle w:val="Figura1"/>
      </w:pPr>
      <w:bookmarkStart w:id="163" w:name="_Toc147698494"/>
      <w:bookmarkStart w:id="164" w:name="_Toc146299351"/>
      <w:bookmarkStart w:id="165" w:name="_Toc146312279"/>
      <w:bookmarkStart w:id="166" w:name="_Toc167188366"/>
      <w:bookmarkStart w:id="167" w:name="_Toc167188799"/>
      <w:bookmarkStart w:id="168" w:name="_Toc167189721"/>
      <w:bookmarkStart w:id="169" w:name="_Toc167189987"/>
      <w:bookmarkStart w:id="170" w:name="_Toc167378111"/>
      <w:r w:rsidRPr="009A2EA6">
        <w:t>Diagrama de actividades del caso de uso "Solicitar ISMN"</w:t>
      </w:r>
      <w:bookmarkEnd w:id="163"/>
      <w:bookmarkEnd w:id="164"/>
      <w:bookmarkEnd w:id="165"/>
      <w:r w:rsidR="004F0385">
        <w:t>.</w:t>
      </w:r>
      <w:bookmarkEnd w:id="166"/>
      <w:bookmarkEnd w:id="167"/>
      <w:bookmarkEnd w:id="168"/>
      <w:bookmarkEnd w:id="169"/>
      <w:bookmarkEnd w:id="170"/>
    </w:p>
    <w:p w14:paraId="0609E96A" w14:textId="45013DEB" w:rsidR="009A3F7F" w:rsidRDefault="0016375A" w:rsidP="009A3F7F">
      <w:pPr>
        <w:keepNext/>
        <w:jc w:val="left"/>
        <w:rPr>
          <w:noProof/>
        </w:rPr>
      </w:pPr>
      <w:bookmarkStart w:id="171" w:name="_Toc138347986"/>
      <w:bookmarkStart w:id="172" w:name="_Toc167378112"/>
      <w:bookmarkStart w:id="173" w:name="_Toc167378361"/>
      <w:r>
        <w:rPr>
          <w:rStyle w:val="Ttulo3Car"/>
          <w:rFonts w:ascii="Arial" w:hAnsi="Arial" w:cs="Arial"/>
          <w:lang w:val="es-MX"/>
        </w:rPr>
        <w:lastRenderedPageBreak/>
        <w:t>2.7</w:t>
      </w:r>
      <w:r w:rsidRPr="007E692E">
        <w:rPr>
          <w:rStyle w:val="Ttulo3Car"/>
          <w:rFonts w:ascii="Arial" w:hAnsi="Arial" w:cs="Arial"/>
        </w:rPr>
        <w:t>.4 Diagrama de actividades del caso de uso “Solicitar registro</w:t>
      </w:r>
      <w:r w:rsidR="00284340">
        <w:rPr>
          <w:rStyle w:val="Ttulo3Car"/>
          <w:rFonts w:ascii="Arial" w:hAnsi="Arial" w:cs="Arial"/>
        </w:rPr>
        <w:t xml:space="preserve"> de Inscripción</w:t>
      </w:r>
      <w:r w:rsidRPr="007E692E">
        <w:rPr>
          <w:rStyle w:val="Ttulo3Car"/>
          <w:rFonts w:ascii="Arial" w:hAnsi="Arial" w:cs="Arial"/>
        </w:rPr>
        <w:t>”</w:t>
      </w:r>
      <w:bookmarkEnd w:id="171"/>
      <w:r>
        <w:rPr>
          <w:rStyle w:val="Ttulo3Car"/>
          <w:rFonts w:ascii="Arial" w:hAnsi="Arial" w:cs="Arial"/>
        </w:rPr>
        <w:t>.</w:t>
      </w:r>
      <w:bookmarkEnd w:id="172"/>
      <w:bookmarkEnd w:id="173"/>
    </w:p>
    <w:p w14:paraId="39B9CACB" w14:textId="1D36B1FB" w:rsidR="00480339" w:rsidRDefault="009D0E25" w:rsidP="009A3F7F">
      <w:pPr>
        <w:keepNext/>
        <w:jc w:val="left"/>
      </w:pPr>
      <w:r>
        <w:rPr>
          <w:noProof/>
        </w:rPr>
        <w:drawing>
          <wp:inline distT="0" distB="0" distL="0" distR="0" wp14:anchorId="5656A35A" wp14:editId="2D6D8CB3">
            <wp:extent cx="8602896" cy="4322618"/>
            <wp:effectExtent l="0" t="0" r="8255" b="1905"/>
            <wp:docPr id="33036437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364379" name="Imagen 330364379"/>
                    <pic:cNvPicPr/>
                  </pic:nvPicPr>
                  <pic:blipFill>
                    <a:blip r:embed="rId31">
                      <a:extLst>
                        <a:ext uri="{28A0092B-C50C-407E-A947-70E740481C1C}">
                          <a14:useLocalDpi xmlns:a14="http://schemas.microsoft.com/office/drawing/2010/main" val="0"/>
                        </a:ext>
                      </a:extLst>
                    </a:blip>
                    <a:stretch>
                      <a:fillRect/>
                    </a:stretch>
                  </pic:blipFill>
                  <pic:spPr>
                    <a:xfrm>
                      <a:off x="0" y="0"/>
                      <a:ext cx="8622733" cy="4332585"/>
                    </a:xfrm>
                    <a:prstGeom prst="rect">
                      <a:avLst/>
                    </a:prstGeom>
                  </pic:spPr>
                </pic:pic>
              </a:graphicData>
            </a:graphic>
          </wp:inline>
        </w:drawing>
      </w:r>
    </w:p>
    <w:p w14:paraId="3781F25C" w14:textId="51A78C59" w:rsidR="0016375A" w:rsidRPr="00120F06" w:rsidRDefault="009A3F7F" w:rsidP="004F0385">
      <w:pPr>
        <w:pStyle w:val="Figura1"/>
        <w:sectPr w:rsidR="0016375A" w:rsidRPr="00120F06" w:rsidSect="0037242F">
          <w:pgSz w:w="15840" w:h="12240" w:orient="landscape" w:code="1"/>
          <w:pgMar w:top="1701" w:right="1418" w:bottom="1701" w:left="1418" w:header="709" w:footer="709" w:gutter="0"/>
          <w:cols w:space="708"/>
          <w:docGrid w:linePitch="360"/>
        </w:sectPr>
      </w:pPr>
      <w:bookmarkStart w:id="174" w:name="_Toc147698495"/>
      <w:bookmarkStart w:id="175" w:name="_Toc146299352"/>
      <w:bookmarkStart w:id="176" w:name="_Toc146312280"/>
      <w:bookmarkStart w:id="177" w:name="_Toc167188367"/>
      <w:bookmarkStart w:id="178" w:name="_Toc167188800"/>
      <w:bookmarkStart w:id="179" w:name="_Toc167189722"/>
      <w:bookmarkStart w:id="180" w:name="_Toc167189988"/>
      <w:bookmarkStart w:id="181" w:name="_Toc167378113"/>
      <w:r w:rsidRPr="001907CA">
        <w:t>Diagrama de actividades del caso de uso "Solicitar registro de nuevo Editor</w:t>
      </w:r>
      <w:bookmarkEnd w:id="174"/>
      <w:bookmarkEnd w:id="175"/>
      <w:bookmarkEnd w:id="176"/>
      <w:r w:rsidR="004F0385">
        <w:t>.</w:t>
      </w:r>
      <w:bookmarkEnd w:id="177"/>
      <w:bookmarkEnd w:id="178"/>
      <w:bookmarkEnd w:id="179"/>
      <w:bookmarkEnd w:id="180"/>
      <w:bookmarkEnd w:id="181"/>
    </w:p>
    <w:p w14:paraId="7B64CC79" w14:textId="77777777" w:rsidR="0016375A" w:rsidRPr="00E02EA4" w:rsidRDefault="0016375A" w:rsidP="0016375A">
      <w:pPr>
        <w:pStyle w:val="Ttulo2"/>
        <w:rPr>
          <w:rFonts w:ascii="Arial" w:hAnsi="Arial" w:cs="Arial"/>
          <w:sz w:val="24"/>
          <w:szCs w:val="24"/>
        </w:rPr>
      </w:pPr>
      <w:bookmarkStart w:id="182" w:name="_Toc138347987"/>
      <w:bookmarkStart w:id="183" w:name="_Toc167378114"/>
      <w:bookmarkStart w:id="184" w:name="_Toc167378362"/>
      <w:r>
        <w:rPr>
          <w:rFonts w:ascii="Arial" w:hAnsi="Arial" w:cs="Arial"/>
          <w:sz w:val="24"/>
          <w:szCs w:val="24"/>
        </w:rPr>
        <w:lastRenderedPageBreak/>
        <w:t>2.8</w:t>
      </w:r>
      <w:r w:rsidRPr="00E02EA4">
        <w:rPr>
          <w:rFonts w:ascii="Arial" w:hAnsi="Arial" w:cs="Arial"/>
          <w:sz w:val="24"/>
          <w:szCs w:val="24"/>
        </w:rPr>
        <w:t xml:space="preserve"> Modelo de objetos</w:t>
      </w:r>
      <w:bookmarkEnd w:id="182"/>
      <w:bookmarkEnd w:id="183"/>
      <w:bookmarkEnd w:id="184"/>
    </w:p>
    <w:p w14:paraId="65053A43" w14:textId="1ED096A7" w:rsidR="0016375A" w:rsidRDefault="0016375A" w:rsidP="0016375A">
      <w:r w:rsidRPr="00E02EA4">
        <w:t>El modelo de objetos del negocio identifica todos los “roles” y “cosas” en el negocio. ¿Qué cosas se manejan en el negocio?, ¿Quiénes lo hacen?, ¿Cuáles son sus responsabilidades?, ¿Qué es lo que persiste en el tiempo?, son preguntas que se responden con este modelo. Describe las relaciones entre las entidades y los trabajadores del negocio. Además, combina diagramas y descripciones literales que propician un mejor análisis de la información que se maneja y transforma dentro de los procesos.</w:t>
      </w:r>
      <w:r w:rsidR="008500DC">
        <w:fldChar w:fldCharType="begin"/>
      </w:r>
      <w:r w:rsidR="0006242D">
        <w:instrText xml:space="preserve"> ADDIN ZOTERO_ITEM CSL_CITATION {"citationID":"p070OSGt","properties":{"formattedCitation":"[7]","plainCitation":"[7]","noteIndex":0},"citationItems":[{"id":13,"uris":["http://zotero.org/users/local/dfJLkpsp/items/RYB336KE"],"itemData":{"id":13,"type":"book","abstract":"Este libro, que es un punto de referencia obligada, proporciona una amplia revisión sobre el proceso unificado de desarrollo de software, poniendo especial énfasis en le modelado práctico con UML.","title":"EL PROCESO UNIFICADO DE DESARROLLO DE SOFTWARE","author":[{"family":"Jacobson","given":"Ivar"}],"editor":[{"family":"Booch","given":"Grady"},{"family":"Rumbaugh","given":"James"}],"issued":{"date-parts":[["1999"]]}}}],"schema":"https://github.com/citation-style-language/schema/raw/master/csl-citation.json"} </w:instrText>
      </w:r>
      <w:r w:rsidR="008500DC">
        <w:fldChar w:fldCharType="separate"/>
      </w:r>
      <w:r w:rsidR="0006242D" w:rsidRPr="0006242D">
        <w:rPr>
          <w:rFonts w:ascii="Calibri" w:hAnsi="Calibri" w:cs="Calibri"/>
        </w:rPr>
        <w:t>[7]</w:t>
      </w:r>
      <w:r w:rsidR="008500DC">
        <w:fldChar w:fldCharType="end"/>
      </w:r>
    </w:p>
    <w:p w14:paraId="4E564B5A" w14:textId="0C06A3C7" w:rsidR="002C0032" w:rsidRDefault="006175DE" w:rsidP="006175DE">
      <w:pPr>
        <w:keepNext/>
        <w:jc w:val="center"/>
      </w:pPr>
      <w:r>
        <w:rPr>
          <w:noProof/>
        </w:rPr>
        <w:drawing>
          <wp:inline distT="0" distB="0" distL="0" distR="0" wp14:anchorId="75C5BD84" wp14:editId="0B1F1839">
            <wp:extent cx="5612130" cy="4699635"/>
            <wp:effectExtent l="0" t="0" r="7620" b="5715"/>
            <wp:docPr id="13200443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044345" name="Imagen 1320044345"/>
                    <pic:cNvPicPr/>
                  </pic:nvPicPr>
                  <pic:blipFill>
                    <a:blip r:embed="rId32">
                      <a:extLst>
                        <a:ext uri="{28A0092B-C50C-407E-A947-70E740481C1C}">
                          <a14:useLocalDpi xmlns:a14="http://schemas.microsoft.com/office/drawing/2010/main" val="0"/>
                        </a:ext>
                      </a:extLst>
                    </a:blip>
                    <a:stretch>
                      <a:fillRect/>
                    </a:stretch>
                  </pic:blipFill>
                  <pic:spPr>
                    <a:xfrm>
                      <a:off x="0" y="0"/>
                      <a:ext cx="5612130" cy="4699635"/>
                    </a:xfrm>
                    <a:prstGeom prst="rect">
                      <a:avLst/>
                    </a:prstGeom>
                  </pic:spPr>
                </pic:pic>
              </a:graphicData>
            </a:graphic>
          </wp:inline>
        </w:drawing>
      </w:r>
    </w:p>
    <w:p w14:paraId="1499035F" w14:textId="559BB625" w:rsidR="0016375A" w:rsidRDefault="002C0032" w:rsidP="001C73F4">
      <w:pPr>
        <w:pStyle w:val="Figura1"/>
        <w:jc w:val="center"/>
      </w:pPr>
      <w:bookmarkStart w:id="185" w:name="_Toc147698496"/>
      <w:bookmarkStart w:id="186" w:name="_Toc146299353"/>
      <w:bookmarkStart w:id="187" w:name="_Toc146312281"/>
      <w:bookmarkStart w:id="188" w:name="_Toc167188368"/>
      <w:bookmarkStart w:id="189" w:name="_Toc167188801"/>
      <w:bookmarkStart w:id="190" w:name="_Toc167189723"/>
      <w:bookmarkStart w:id="191" w:name="_Toc167189989"/>
      <w:bookmarkStart w:id="192" w:name="_Toc167378115"/>
      <w:r>
        <w:t>Modelo de objetos</w:t>
      </w:r>
      <w:bookmarkEnd w:id="185"/>
      <w:bookmarkEnd w:id="186"/>
      <w:bookmarkEnd w:id="187"/>
      <w:r w:rsidR="004F0385">
        <w:t>.</w:t>
      </w:r>
      <w:bookmarkEnd w:id="188"/>
      <w:bookmarkEnd w:id="189"/>
      <w:bookmarkEnd w:id="190"/>
      <w:bookmarkEnd w:id="191"/>
      <w:bookmarkEnd w:id="192"/>
    </w:p>
    <w:p w14:paraId="48A7F94C" w14:textId="77777777" w:rsidR="002C0032" w:rsidRPr="002C0032" w:rsidRDefault="002C0032" w:rsidP="002C0032"/>
    <w:p w14:paraId="4D22FD9F" w14:textId="77777777" w:rsidR="0016375A" w:rsidRPr="00CD1AA0" w:rsidRDefault="0016375A" w:rsidP="0016375A">
      <w:pPr>
        <w:pStyle w:val="Ttulo3"/>
        <w:rPr>
          <w:rFonts w:ascii="Arial" w:hAnsi="Arial" w:cs="Arial"/>
        </w:rPr>
      </w:pPr>
      <w:bookmarkStart w:id="193" w:name="_Toc138347988"/>
      <w:bookmarkStart w:id="194" w:name="_Toc167378116"/>
      <w:bookmarkStart w:id="195" w:name="_Toc167378363"/>
      <w:r>
        <w:rPr>
          <w:rFonts w:ascii="Arial" w:hAnsi="Arial" w:cs="Arial"/>
        </w:rPr>
        <w:lastRenderedPageBreak/>
        <w:t>2.8</w:t>
      </w:r>
      <w:r w:rsidRPr="00CD1AA0">
        <w:rPr>
          <w:rFonts w:ascii="Arial" w:hAnsi="Arial" w:cs="Arial"/>
        </w:rPr>
        <w:t>.1 Descripción de las Entidades del Negocio</w:t>
      </w:r>
      <w:bookmarkEnd w:id="193"/>
      <w:bookmarkEnd w:id="194"/>
      <w:bookmarkEnd w:id="19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6375A" w:rsidRPr="00CD1AA0" w14:paraId="3795DD32" w14:textId="77777777" w:rsidTr="00C429D8">
        <w:tc>
          <w:tcPr>
            <w:tcW w:w="4414" w:type="dxa"/>
            <w:shd w:val="clear" w:color="auto" w:fill="8EAADB" w:themeFill="accent1" w:themeFillTint="99"/>
          </w:tcPr>
          <w:p w14:paraId="526899BF" w14:textId="77777777" w:rsidR="0016375A" w:rsidRPr="00CD1AA0" w:rsidRDefault="0016375A" w:rsidP="0016375A">
            <w:pPr>
              <w:rPr>
                <w:b/>
                <w:bCs/>
              </w:rPr>
            </w:pPr>
            <w:r w:rsidRPr="00CD1AA0">
              <w:rPr>
                <w:b/>
                <w:bCs/>
                <w:color w:val="FFFFFF" w:themeColor="background1"/>
              </w:rPr>
              <w:t>Nombre de la Entidad</w:t>
            </w:r>
          </w:p>
        </w:tc>
        <w:tc>
          <w:tcPr>
            <w:tcW w:w="4414" w:type="dxa"/>
            <w:shd w:val="clear" w:color="auto" w:fill="8EAADB" w:themeFill="accent1" w:themeFillTint="99"/>
          </w:tcPr>
          <w:p w14:paraId="11DF1E30" w14:textId="77777777" w:rsidR="0016375A" w:rsidRPr="00CD1AA0" w:rsidRDefault="0016375A" w:rsidP="0016375A">
            <w:pPr>
              <w:rPr>
                <w:b/>
                <w:bCs/>
              </w:rPr>
            </w:pPr>
            <w:r w:rsidRPr="00CD1AA0">
              <w:rPr>
                <w:b/>
                <w:bCs/>
                <w:color w:val="FFFFFF" w:themeColor="background1"/>
              </w:rPr>
              <w:t>Descripción</w:t>
            </w:r>
          </w:p>
        </w:tc>
      </w:tr>
      <w:tr w:rsidR="0016375A" w:rsidRPr="00CD1AA0" w14:paraId="4E3B73A5" w14:textId="77777777" w:rsidTr="00C429D8">
        <w:tc>
          <w:tcPr>
            <w:tcW w:w="4414" w:type="dxa"/>
            <w:shd w:val="clear" w:color="auto" w:fill="FFFFFF" w:themeFill="background1"/>
          </w:tcPr>
          <w:p w14:paraId="0B53A521" w14:textId="6017E576" w:rsidR="0016375A" w:rsidRPr="00C553EA" w:rsidRDefault="0016375A" w:rsidP="0016375A">
            <w:r w:rsidRPr="00C553EA">
              <w:t>Solicitud de ISMN</w:t>
            </w:r>
          </w:p>
        </w:tc>
        <w:tc>
          <w:tcPr>
            <w:tcW w:w="4414" w:type="dxa"/>
            <w:shd w:val="clear" w:color="auto" w:fill="FFFFFF" w:themeFill="background1"/>
          </w:tcPr>
          <w:p w14:paraId="22F28DED" w14:textId="5918383B" w:rsidR="0016375A" w:rsidRPr="00C553EA" w:rsidRDefault="0016375A" w:rsidP="0016375A">
            <w:r w:rsidRPr="00C553EA">
              <w:t>Documento mediante el cual, l</w:t>
            </w:r>
            <w:r w:rsidR="00C429D8">
              <w:t>as Editoriales</w:t>
            </w:r>
            <w:r w:rsidRPr="00C553EA">
              <w:t xml:space="preserve"> o </w:t>
            </w:r>
            <w:r w:rsidR="00134600">
              <w:t>editores</w:t>
            </w:r>
            <w:r w:rsidRPr="00C553EA">
              <w:t xml:space="preserve"> independientes reflejan la necesidad de obtener un ISMN. Este documento recoge los datos de</w:t>
            </w:r>
            <w:r w:rsidR="00FC3264">
              <w:t xml:space="preserve"> la publicación que será representada por el ISMN solicitado</w:t>
            </w:r>
            <w:r w:rsidRPr="00C553EA">
              <w:t>,</w:t>
            </w:r>
            <w:r w:rsidR="00FC3264">
              <w:t xml:space="preserve"> contiene la </w:t>
            </w:r>
            <w:r w:rsidRPr="00C553EA">
              <w:t>firma</w:t>
            </w:r>
            <w:r w:rsidR="00FC3264">
              <w:t xml:space="preserve"> del Editor</w:t>
            </w:r>
            <w:r w:rsidRPr="00C553EA">
              <w:t>.</w:t>
            </w:r>
          </w:p>
        </w:tc>
      </w:tr>
      <w:tr w:rsidR="0016375A" w:rsidRPr="00CD1AA0" w14:paraId="01AB1ECA" w14:textId="77777777" w:rsidTr="00C429D8">
        <w:tc>
          <w:tcPr>
            <w:tcW w:w="4414" w:type="dxa"/>
            <w:shd w:val="clear" w:color="auto" w:fill="FFFFFF" w:themeFill="background1"/>
          </w:tcPr>
          <w:p w14:paraId="06D6720D" w14:textId="77777777" w:rsidR="0016375A" w:rsidRDefault="0016375A" w:rsidP="0016375A">
            <w:r>
              <w:t xml:space="preserve">Solicitud de </w:t>
            </w:r>
            <w:r w:rsidR="003D5CEF">
              <w:t>inscripción</w:t>
            </w:r>
          </w:p>
          <w:p w14:paraId="59D063C5" w14:textId="05FDDEE1" w:rsidR="003A2304" w:rsidRPr="00C553EA" w:rsidRDefault="003A2304" w:rsidP="0016375A"/>
        </w:tc>
        <w:tc>
          <w:tcPr>
            <w:tcW w:w="4414" w:type="dxa"/>
            <w:shd w:val="clear" w:color="auto" w:fill="FFFFFF" w:themeFill="background1"/>
          </w:tcPr>
          <w:p w14:paraId="2A906CD0" w14:textId="7DAF1569" w:rsidR="0016375A" w:rsidRPr="00C553EA" w:rsidRDefault="0016375A" w:rsidP="0016375A">
            <w:r>
              <w:t xml:space="preserve">Documento mediante el cual los editores o </w:t>
            </w:r>
            <w:r w:rsidR="00134600">
              <w:t>editores</w:t>
            </w:r>
            <w:r>
              <w:t xml:space="preserve"> independientes reflejan la necesidad de</w:t>
            </w:r>
            <w:r w:rsidR="00134600">
              <w:t xml:space="preserve"> </w:t>
            </w:r>
            <w:r>
              <w:t>asociarse como nuevos editores de la Agencia Cuban</w:t>
            </w:r>
            <w:r w:rsidR="00FC3264">
              <w:t>a</w:t>
            </w:r>
            <w:r>
              <w:t xml:space="preserve">. Este documento recoge los datos del </w:t>
            </w:r>
            <w:r w:rsidR="00134600">
              <w:t>nuevo editor</w:t>
            </w:r>
            <w:r w:rsidR="00FC3264">
              <w:t xml:space="preserve"> independiente o </w:t>
            </w:r>
            <w:r w:rsidR="00134600">
              <w:t>e</w:t>
            </w:r>
            <w:r w:rsidR="00FC3264">
              <w:t>ditorial como su nombre, promedio de publicaciones por año y otros datos.</w:t>
            </w:r>
          </w:p>
        </w:tc>
      </w:tr>
      <w:tr w:rsidR="0016375A" w14:paraId="71CA53EF" w14:textId="77777777" w:rsidTr="00C429D8">
        <w:tc>
          <w:tcPr>
            <w:tcW w:w="4414" w:type="dxa"/>
          </w:tcPr>
          <w:p w14:paraId="1CC8D9D7" w14:textId="77777777" w:rsidR="0016375A" w:rsidRPr="00C553EA" w:rsidRDefault="0016375A" w:rsidP="0016375A">
            <w:r w:rsidRPr="00C553EA">
              <w:t>ISMN</w:t>
            </w:r>
          </w:p>
        </w:tc>
        <w:tc>
          <w:tcPr>
            <w:tcW w:w="4414" w:type="dxa"/>
          </w:tcPr>
          <w:p w14:paraId="6059D842" w14:textId="369C9492" w:rsidR="0016375A" w:rsidRPr="00C553EA" w:rsidRDefault="0016375A" w:rsidP="0016375A">
            <w:r w:rsidRPr="00C553EA">
              <w:t xml:space="preserve">Es el documento que recoge todo lo relacionado al ISMN que genera el especialista y que fue solicitado por el editor asociado. Contiene el ISMN en cuestión </w:t>
            </w:r>
            <w:r w:rsidR="00FC3264">
              <w:t>con información de la publicación musical que representa, el Editor que publica, un código de verificación y otro que difiere de otros estándares de codificación.</w:t>
            </w:r>
          </w:p>
        </w:tc>
      </w:tr>
      <w:tr w:rsidR="0016375A" w14:paraId="5E448245" w14:textId="77777777" w:rsidTr="00C429D8">
        <w:tc>
          <w:tcPr>
            <w:tcW w:w="4414" w:type="dxa"/>
          </w:tcPr>
          <w:p w14:paraId="7A02F09B" w14:textId="77777777" w:rsidR="0016375A" w:rsidRPr="00C553EA" w:rsidRDefault="0016375A" w:rsidP="0016375A">
            <w:r w:rsidRPr="00C553EA">
              <w:t>Documento de requisitos</w:t>
            </w:r>
          </w:p>
        </w:tc>
        <w:tc>
          <w:tcPr>
            <w:tcW w:w="4414" w:type="dxa"/>
          </w:tcPr>
          <w:p w14:paraId="5DD56304" w14:textId="787483CE" w:rsidR="0016375A" w:rsidRPr="00C553EA" w:rsidRDefault="0016375A" w:rsidP="0016375A">
            <w:r w:rsidRPr="00C553EA">
              <w:t>Es elaborado por el especialista de la Agencia Cubana cuando las solicitudes presentadas por l</w:t>
            </w:r>
            <w:r w:rsidR="00FC3264">
              <w:t xml:space="preserve">as </w:t>
            </w:r>
            <w:r w:rsidR="00134600">
              <w:t>e</w:t>
            </w:r>
            <w:r w:rsidR="00FC3264">
              <w:t>ditoriales</w:t>
            </w:r>
            <w:r w:rsidRPr="00C553EA">
              <w:t xml:space="preserve"> o </w:t>
            </w:r>
            <w:r w:rsidR="00134600">
              <w:lastRenderedPageBreak/>
              <w:t>editores</w:t>
            </w:r>
            <w:r w:rsidRPr="00C553EA">
              <w:t xml:space="preserve"> independientes presentan algún problema. Este documento es enviado a los editores, contiene una explicación por parte del especialista para la rectificación de la solicitud o motivos del rechazo.</w:t>
            </w:r>
          </w:p>
        </w:tc>
      </w:tr>
      <w:tr w:rsidR="0016375A" w:rsidRPr="00C553EA" w14:paraId="4DC58AFF" w14:textId="77777777" w:rsidTr="00C429D8">
        <w:tc>
          <w:tcPr>
            <w:tcW w:w="4414" w:type="dxa"/>
          </w:tcPr>
          <w:p w14:paraId="5CE07901" w14:textId="77777777" w:rsidR="0016375A" w:rsidRPr="00C553EA" w:rsidRDefault="0016375A" w:rsidP="0016375A">
            <w:r>
              <w:lastRenderedPageBreak/>
              <w:t>Publicaci</w:t>
            </w:r>
            <w:r>
              <w:rPr>
                <w:lang w:val="es-ES"/>
              </w:rPr>
              <w:t>ó</w:t>
            </w:r>
            <w:r>
              <w:t>n Musical</w:t>
            </w:r>
          </w:p>
        </w:tc>
        <w:tc>
          <w:tcPr>
            <w:tcW w:w="4414" w:type="dxa"/>
          </w:tcPr>
          <w:p w14:paraId="2A8F1280" w14:textId="6B61E005" w:rsidR="0016375A" w:rsidRPr="00C553EA" w:rsidRDefault="0016375A" w:rsidP="002C0032">
            <w:pPr>
              <w:keepNext/>
            </w:pPr>
            <w:r>
              <w:t xml:space="preserve">Se trata de </w:t>
            </w:r>
            <w:r w:rsidR="00F5554C">
              <w:t xml:space="preserve">las publicaciones de música notada que se almacenan en la Cámara Cubana del Libro, puede ser </w:t>
            </w:r>
            <w:r>
              <w:t>una partitura</w:t>
            </w:r>
            <w:r>
              <w:rPr>
                <w:lang w:val="es-ES"/>
              </w:rPr>
              <w:t>, antología, libros de canciones o cualquier otra obra musical que presente el editor para ser registrada mediante el ISMN.</w:t>
            </w:r>
          </w:p>
        </w:tc>
      </w:tr>
      <w:tr w:rsidR="00F5554C" w:rsidRPr="00C553EA" w14:paraId="69AB6803" w14:textId="77777777" w:rsidTr="00C429D8">
        <w:tc>
          <w:tcPr>
            <w:tcW w:w="4414" w:type="dxa"/>
          </w:tcPr>
          <w:p w14:paraId="47497BE2" w14:textId="6A9BBCFC" w:rsidR="00F5554C" w:rsidRDefault="00F5554C" w:rsidP="0016375A">
            <w:r>
              <w:t>Prefijo del Editor</w:t>
            </w:r>
          </w:p>
        </w:tc>
        <w:tc>
          <w:tcPr>
            <w:tcW w:w="4414" w:type="dxa"/>
          </w:tcPr>
          <w:p w14:paraId="6922733A" w14:textId="5FF72853" w:rsidR="00F5554C" w:rsidRDefault="00F5554C" w:rsidP="002C0032">
            <w:pPr>
              <w:keepNext/>
            </w:pPr>
            <w:r w:rsidRPr="00C553EA">
              <w:t xml:space="preserve">Es el documento que recoge todo lo relacionado al </w:t>
            </w:r>
            <w:r>
              <w:t>número prefijo que representa a los Editores.</w:t>
            </w:r>
            <w:r w:rsidRPr="00C553EA">
              <w:t xml:space="preserve"> </w:t>
            </w:r>
            <w:r>
              <w:t>Contiene el número de prefijo, el rango y los datos del Editor al que pertenece y el número de lote.</w:t>
            </w:r>
          </w:p>
        </w:tc>
      </w:tr>
      <w:tr w:rsidR="00F5554C" w:rsidRPr="00C553EA" w14:paraId="7A7F48F7" w14:textId="77777777" w:rsidTr="00C429D8">
        <w:tc>
          <w:tcPr>
            <w:tcW w:w="4414" w:type="dxa"/>
          </w:tcPr>
          <w:p w14:paraId="6FC2232A" w14:textId="50717AAE" w:rsidR="00F5554C" w:rsidRDefault="00F5554C" w:rsidP="0016375A">
            <w:r>
              <w:t>Prefijo Publicación</w:t>
            </w:r>
          </w:p>
        </w:tc>
        <w:tc>
          <w:tcPr>
            <w:tcW w:w="4414" w:type="dxa"/>
          </w:tcPr>
          <w:p w14:paraId="05CBE791" w14:textId="107DED93" w:rsidR="00F5554C" w:rsidRDefault="00F5554C" w:rsidP="002C0032">
            <w:pPr>
              <w:keepNext/>
            </w:pPr>
            <w:r w:rsidRPr="00C553EA">
              <w:t xml:space="preserve">Es el documento que recoge todo lo relacionado al </w:t>
            </w:r>
            <w:r>
              <w:t>número prefijo que representa a las diferentes Publicaciones Musicales almacenadas en la Cámara Cubana del Libro.</w:t>
            </w:r>
            <w:r w:rsidRPr="00C553EA">
              <w:t xml:space="preserve"> </w:t>
            </w:r>
            <w:r>
              <w:t>Contiene el número de prefijo, el rango y los datos de la Publicación a la que pertenece y el número de lote.</w:t>
            </w:r>
          </w:p>
        </w:tc>
      </w:tr>
      <w:tr w:rsidR="00F5554C" w:rsidRPr="00C553EA" w14:paraId="3F17854F" w14:textId="77777777" w:rsidTr="00C429D8">
        <w:tc>
          <w:tcPr>
            <w:tcW w:w="4414" w:type="dxa"/>
          </w:tcPr>
          <w:p w14:paraId="001F1AC7" w14:textId="6B121F7B" w:rsidR="00F5554C" w:rsidRDefault="00F5554C" w:rsidP="0016375A">
            <w:r>
              <w:t>Tabla de Editores</w:t>
            </w:r>
          </w:p>
        </w:tc>
        <w:tc>
          <w:tcPr>
            <w:tcW w:w="4414" w:type="dxa"/>
          </w:tcPr>
          <w:p w14:paraId="4452FF43" w14:textId="6DA9AD0C" w:rsidR="00F5554C" w:rsidRDefault="00F5554C" w:rsidP="002C0032">
            <w:pPr>
              <w:keepNext/>
            </w:pPr>
            <w:r>
              <w:t xml:space="preserve">Es la tabla Excel que contiene la lista de todos los Editores inscriptos en la </w:t>
            </w:r>
            <w:r>
              <w:lastRenderedPageBreak/>
              <w:t>Cámara Cubana del Libro. Contiene datos extraídos de las solicitudes de inscripción de los diferentes editores, sus prefijos asociados, fecha de inscripción o de baja, entre otros datos.</w:t>
            </w:r>
          </w:p>
        </w:tc>
      </w:tr>
      <w:tr w:rsidR="00F5554C" w:rsidRPr="00C553EA" w14:paraId="6884656F" w14:textId="77777777" w:rsidTr="00C429D8">
        <w:tc>
          <w:tcPr>
            <w:tcW w:w="4414" w:type="dxa"/>
          </w:tcPr>
          <w:p w14:paraId="0461F302" w14:textId="1B75C643" w:rsidR="00F5554C" w:rsidRDefault="00760232" w:rsidP="0016375A">
            <w:r>
              <w:lastRenderedPageBreak/>
              <w:t>Tabla de Publicaciones Musicales</w:t>
            </w:r>
          </w:p>
        </w:tc>
        <w:tc>
          <w:tcPr>
            <w:tcW w:w="4414" w:type="dxa"/>
          </w:tcPr>
          <w:p w14:paraId="3CB435E5" w14:textId="2D773962" w:rsidR="00F5554C" w:rsidRDefault="00760232" w:rsidP="002C0032">
            <w:pPr>
              <w:keepNext/>
            </w:pPr>
            <w:r>
              <w:t>Es la tabla Excel que contiene la lista de todas las Publicaciones Musicales almacenadas en la Cámara Cubana del Libro. Contiene datos extraídos de las solicitudes ISMN enviadas por los diferentes Editores, sus ISMN asignados, fecha de realización, rango de prefijo, entre otros datos.</w:t>
            </w:r>
          </w:p>
        </w:tc>
      </w:tr>
    </w:tbl>
    <w:p w14:paraId="2E7231F4" w14:textId="5BABDAEF" w:rsidR="0016375A" w:rsidRDefault="002C0032" w:rsidP="00433308">
      <w:pPr>
        <w:pStyle w:val="tabla1"/>
      </w:pPr>
      <w:bookmarkStart w:id="196" w:name="_Toc147697750"/>
      <w:bookmarkStart w:id="197" w:name="_Toc147663294"/>
      <w:bookmarkStart w:id="198" w:name="_Toc167362375"/>
      <w:bookmarkStart w:id="199" w:name="_Toc167378117"/>
      <w:r>
        <w:t>Descripción de las Entidades del Negocio</w:t>
      </w:r>
      <w:bookmarkEnd w:id="196"/>
      <w:bookmarkEnd w:id="197"/>
      <w:bookmarkEnd w:id="198"/>
      <w:bookmarkEnd w:id="199"/>
    </w:p>
    <w:p w14:paraId="6DF324E5" w14:textId="77777777" w:rsidR="0016375A" w:rsidRPr="00905115" w:rsidRDefault="0016375A" w:rsidP="0016375A">
      <w:pPr>
        <w:pStyle w:val="Ttulo2"/>
        <w:rPr>
          <w:rFonts w:ascii="Arial" w:hAnsi="Arial" w:cs="Arial"/>
          <w:sz w:val="24"/>
          <w:szCs w:val="24"/>
        </w:rPr>
      </w:pPr>
      <w:bookmarkStart w:id="200" w:name="_Toc121889308"/>
      <w:bookmarkStart w:id="201" w:name="_Toc138347989"/>
      <w:bookmarkStart w:id="202" w:name="_Toc167378118"/>
      <w:bookmarkStart w:id="203" w:name="_Toc167378364"/>
      <w:r>
        <w:rPr>
          <w:rFonts w:ascii="Arial" w:hAnsi="Arial" w:cs="Arial"/>
          <w:sz w:val="24"/>
          <w:szCs w:val="24"/>
        </w:rPr>
        <w:t>2.9</w:t>
      </w:r>
      <w:r w:rsidRPr="00905115">
        <w:rPr>
          <w:rFonts w:ascii="Arial" w:hAnsi="Arial" w:cs="Arial"/>
          <w:sz w:val="24"/>
          <w:szCs w:val="24"/>
        </w:rPr>
        <w:t xml:space="preserve"> Conclusiones</w:t>
      </w:r>
      <w:bookmarkEnd w:id="200"/>
      <w:bookmarkEnd w:id="201"/>
      <w:bookmarkEnd w:id="202"/>
      <w:bookmarkEnd w:id="203"/>
    </w:p>
    <w:p w14:paraId="23DB5B6E" w14:textId="77777777" w:rsidR="0016375A" w:rsidRDefault="0016375A" w:rsidP="0016375A">
      <w:r w:rsidRPr="002736E0">
        <w:t>Después de realizado el capítulo se logró una mayor comprensión de la estructura y funcionamiento de la entidad, específicamente de la actividad de análisis de información. Como resultado de este estudio se determinaron y describieron los actores, trabajadores y casos de uso del negocio. Se ilustró la interacción entre actores y casos de uso a través del diagrama de casos de uso del negocio y los diagramas de actividades correspondientes. La relación entre trabajadores y entidades del negocio se reflejó mediante la representación gráfica del modelo de objetos del negocio.</w:t>
      </w:r>
    </w:p>
    <w:p w14:paraId="56E2C817" w14:textId="77777777" w:rsidR="00CD0BBD" w:rsidRDefault="00CD0BBD" w:rsidP="008500DC">
      <w:pPr>
        <w:pStyle w:val="Ttulo1"/>
        <w:rPr>
          <w:rFonts w:ascii="Arial" w:hAnsi="Arial" w:cs="Arial"/>
          <w:b/>
          <w:bCs/>
        </w:rPr>
        <w:sectPr w:rsidR="00CD0BBD" w:rsidSect="0037242F">
          <w:pgSz w:w="12240" w:h="15840"/>
          <w:pgMar w:top="1417" w:right="1701" w:bottom="1417" w:left="1701" w:header="708" w:footer="708" w:gutter="0"/>
          <w:cols w:space="708"/>
          <w:docGrid w:linePitch="360"/>
        </w:sectPr>
      </w:pPr>
      <w:bookmarkStart w:id="204" w:name="_Toc138347990"/>
    </w:p>
    <w:p w14:paraId="76A86406" w14:textId="3469B8C9" w:rsidR="008500DC" w:rsidRPr="00D56961" w:rsidRDefault="008500DC" w:rsidP="008500DC">
      <w:pPr>
        <w:pStyle w:val="Ttulo1"/>
        <w:rPr>
          <w:rFonts w:ascii="Arial" w:hAnsi="Arial" w:cs="Arial"/>
          <w:b/>
          <w:bCs/>
        </w:rPr>
      </w:pPr>
      <w:bookmarkStart w:id="205" w:name="_Toc167378119"/>
      <w:bookmarkStart w:id="206" w:name="_Toc167378365"/>
      <w:r w:rsidRPr="00D56961">
        <w:rPr>
          <w:rFonts w:ascii="Arial" w:hAnsi="Arial" w:cs="Arial"/>
          <w:b/>
          <w:bCs/>
        </w:rPr>
        <w:lastRenderedPageBreak/>
        <w:t>Capítulo 3 Requisitos</w:t>
      </w:r>
      <w:bookmarkEnd w:id="204"/>
      <w:bookmarkEnd w:id="205"/>
      <w:bookmarkEnd w:id="206"/>
    </w:p>
    <w:p w14:paraId="35122926" w14:textId="77777777" w:rsidR="008500DC" w:rsidRPr="00A651C7" w:rsidRDefault="008500DC" w:rsidP="008500DC">
      <w:pPr>
        <w:pStyle w:val="Ttulo2"/>
        <w:rPr>
          <w:rFonts w:ascii="Arial" w:hAnsi="Arial" w:cs="Arial"/>
          <w:sz w:val="24"/>
          <w:szCs w:val="24"/>
        </w:rPr>
      </w:pPr>
      <w:bookmarkStart w:id="207" w:name="_Toc138347991"/>
      <w:bookmarkStart w:id="208" w:name="_Toc167378120"/>
      <w:bookmarkStart w:id="209" w:name="_Toc167378366"/>
      <w:r>
        <w:rPr>
          <w:rFonts w:ascii="Arial" w:hAnsi="Arial" w:cs="Arial"/>
          <w:sz w:val="24"/>
          <w:szCs w:val="24"/>
        </w:rPr>
        <w:t>3.1</w:t>
      </w:r>
      <w:r w:rsidRPr="00A651C7">
        <w:rPr>
          <w:rFonts w:ascii="Arial" w:hAnsi="Arial" w:cs="Arial"/>
          <w:sz w:val="24"/>
          <w:szCs w:val="24"/>
        </w:rPr>
        <w:t xml:space="preserve"> Introducción</w:t>
      </w:r>
      <w:bookmarkEnd w:id="207"/>
      <w:bookmarkEnd w:id="208"/>
      <w:bookmarkEnd w:id="209"/>
    </w:p>
    <w:p w14:paraId="14C17119" w14:textId="77777777" w:rsidR="008500DC" w:rsidRDefault="008500DC" w:rsidP="008500DC">
      <w:r w:rsidRPr="00030907">
        <w:t>En este capítulo se describen los actores, casos de uso del sistema y los requisitos funcionales y no funcionales, cuyo propósito es guiar el desarrollo hacia el sistema correcto. Se muestran los principales paquetes de la estructura del producto de software a obtener y sus relaciones, con la intención de alcanzar una visión general de la arquitectura definida.</w:t>
      </w:r>
    </w:p>
    <w:p w14:paraId="5C1C7AD6" w14:textId="77777777" w:rsidR="008500DC" w:rsidRDefault="008500DC" w:rsidP="008500DC">
      <w:pPr>
        <w:pStyle w:val="Ttulo2"/>
        <w:rPr>
          <w:rFonts w:ascii="Arial" w:hAnsi="Arial" w:cs="Arial"/>
          <w:sz w:val="24"/>
          <w:szCs w:val="24"/>
        </w:rPr>
      </w:pPr>
      <w:bookmarkStart w:id="210" w:name="_Toc138347992"/>
      <w:bookmarkStart w:id="211" w:name="_Toc167378121"/>
      <w:bookmarkStart w:id="212" w:name="_Toc167378367"/>
      <w:r>
        <w:rPr>
          <w:rFonts w:ascii="Arial" w:hAnsi="Arial" w:cs="Arial"/>
          <w:sz w:val="24"/>
          <w:szCs w:val="24"/>
        </w:rPr>
        <w:t>3.2</w:t>
      </w:r>
      <w:r w:rsidRPr="006F49A7">
        <w:rPr>
          <w:rFonts w:ascii="Arial" w:hAnsi="Arial" w:cs="Arial"/>
          <w:sz w:val="24"/>
          <w:szCs w:val="24"/>
        </w:rPr>
        <w:t xml:space="preserve"> Definición de los requisitos funcionales</w:t>
      </w:r>
      <w:bookmarkEnd w:id="210"/>
      <w:bookmarkEnd w:id="211"/>
      <w:bookmarkEnd w:id="212"/>
    </w:p>
    <w:p w14:paraId="00ACED08" w14:textId="5C11E4A5" w:rsidR="00360839" w:rsidRPr="00360839" w:rsidRDefault="00574D38" w:rsidP="00360839">
      <w:pPr>
        <w:rPr>
          <w:b/>
          <w:bCs/>
        </w:rPr>
      </w:pPr>
      <w:bookmarkStart w:id="213" w:name="_Toc121889311"/>
      <w:bookmarkStart w:id="214" w:name="_Toc138347993"/>
      <w:bookmarkStart w:id="215" w:name="_Hlk167469089"/>
      <w:r>
        <w:rPr>
          <w:b/>
          <w:bCs/>
        </w:rPr>
        <w:t>Seguridad</w:t>
      </w:r>
    </w:p>
    <w:p w14:paraId="12E4A6F3" w14:textId="77777777" w:rsidR="00574D38" w:rsidRDefault="00574D38" w:rsidP="00574D38">
      <w:pPr>
        <w:pStyle w:val="Prrafodelista"/>
        <w:numPr>
          <w:ilvl w:val="0"/>
          <w:numId w:val="27"/>
        </w:numPr>
      </w:pPr>
      <w:r>
        <w:t>Gestionar información de los usuarios.</w:t>
      </w:r>
    </w:p>
    <w:p w14:paraId="68E5738B" w14:textId="6E897DAE" w:rsidR="00574D38" w:rsidRDefault="00574D38" w:rsidP="00574D38">
      <w:pPr>
        <w:pStyle w:val="Prrafodelista"/>
        <w:numPr>
          <w:ilvl w:val="0"/>
          <w:numId w:val="27"/>
        </w:numPr>
      </w:pPr>
      <w:r>
        <w:t>Autenticar usuarios.</w:t>
      </w:r>
    </w:p>
    <w:p w14:paraId="50A51F8D" w14:textId="6F345D89" w:rsidR="00920FB5" w:rsidRDefault="00920FB5" w:rsidP="00574D38">
      <w:pPr>
        <w:pStyle w:val="Prrafodelista"/>
        <w:numPr>
          <w:ilvl w:val="0"/>
          <w:numId w:val="27"/>
        </w:numPr>
      </w:pPr>
      <w:r>
        <w:t>Gestionar autenticación de correo.</w:t>
      </w:r>
    </w:p>
    <w:p w14:paraId="458E8F56" w14:textId="77777777" w:rsidR="00574D38" w:rsidRDefault="00574D38" w:rsidP="00574D38">
      <w:pPr>
        <w:pStyle w:val="Prrafodelista"/>
        <w:numPr>
          <w:ilvl w:val="0"/>
          <w:numId w:val="27"/>
        </w:numPr>
      </w:pPr>
      <w:r>
        <w:t>Mostrar información de usuario conectado.</w:t>
      </w:r>
    </w:p>
    <w:p w14:paraId="091DA90B" w14:textId="77777777" w:rsidR="00574D38" w:rsidRDefault="00574D38" w:rsidP="00574D38">
      <w:pPr>
        <w:pStyle w:val="Prrafodelista"/>
        <w:numPr>
          <w:ilvl w:val="0"/>
          <w:numId w:val="27"/>
        </w:numPr>
      </w:pPr>
      <w:r>
        <w:t>Modificar contraseña de usuario.</w:t>
      </w:r>
    </w:p>
    <w:p w14:paraId="6318A53E" w14:textId="516A737C" w:rsidR="00066351" w:rsidRDefault="00066351" w:rsidP="00066351">
      <w:pPr>
        <w:pStyle w:val="Prrafodelista"/>
        <w:numPr>
          <w:ilvl w:val="0"/>
          <w:numId w:val="27"/>
        </w:numPr>
      </w:pPr>
      <w:r>
        <w:t>Restablecer contraseña de usuario.</w:t>
      </w:r>
    </w:p>
    <w:p w14:paraId="1C9BA0F4" w14:textId="58E6E44B" w:rsidR="00574D38" w:rsidRDefault="00574D38" w:rsidP="00066351">
      <w:pPr>
        <w:pStyle w:val="Prrafodelista"/>
        <w:numPr>
          <w:ilvl w:val="0"/>
          <w:numId w:val="27"/>
        </w:numPr>
      </w:pPr>
      <w:r>
        <w:t>Realizar salvas y restauración de la base de datos.</w:t>
      </w:r>
    </w:p>
    <w:p w14:paraId="197A6E29" w14:textId="77777777" w:rsidR="00574D38" w:rsidRDefault="00574D38" w:rsidP="00574D38">
      <w:pPr>
        <w:pStyle w:val="Prrafodelista"/>
        <w:numPr>
          <w:ilvl w:val="0"/>
          <w:numId w:val="27"/>
        </w:numPr>
      </w:pPr>
      <w:r>
        <w:t>Visualizar las trazas de las operaciones de los usuarios en el sistema.</w:t>
      </w:r>
    </w:p>
    <w:p w14:paraId="717A2AD9" w14:textId="45D31D59" w:rsidR="00066351" w:rsidRPr="00066351" w:rsidRDefault="00066351" w:rsidP="00574D38">
      <w:pPr>
        <w:pStyle w:val="Prrafodelista"/>
        <w:numPr>
          <w:ilvl w:val="0"/>
          <w:numId w:val="27"/>
        </w:numPr>
      </w:pPr>
      <w:r>
        <w:t>Gestionar Grupos de Autenticaci</w:t>
      </w:r>
      <w:r>
        <w:rPr>
          <w:lang w:val="es-ES"/>
        </w:rPr>
        <w:t>ón y Autorización.</w:t>
      </w:r>
    </w:p>
    <w:p w14:paraId="4C4B055C" w14:textId="30F1AD0F" w:rsidR="00066351" w:rsidRDefault="00066351" w:rsidP="00574D38">
      <w:pPr>
        <w:pStyle w:val="Prrafodelista"/>
        <w:numPr>
          <w:ilvl w:val="0"/>
          <w:numId w:val="27"/>
        </w:numPr>
      </w:pPr>
      <w:r>
        <w:t>Gestionar Asignación de usuarios a Grupos de Autorización.</w:t>
      </w:r>
    </w:p>
    <w:p w14:paraId="08E0D33F" w14:textId="77777777" w:rsidR="00574D38" w:rsidRDefault="00574D38" w:rsidP="00360839">
      <w:pPr>
        <w:rPr>
          <w:b/>
          <w:bCs/>
        </w:rPr>
      </w:pPr>
      <w:r>
        <w:rPr>
          <w:b/>
          <w:bCs/>
        </w:rPr>
        <w:t>Procesos de la Agencia</w:t>
      </w:r>
    </w:p>
    <w:p w14:paraId="3414BBC7" w14:textId="48791E2C" w:rsidR="00574D38" w:rsidRPr="000F470F" w:rsidRDefault="00574D38" w:rsidP="00360839">
      <w:pPr>
        <w:pStyle w:val="Prrafodelista"/>
        <w:numPr>
          <w:ilvl w:val="0"/>
          <w:numId w:val="28"/>
        </w:numPr>
        <w:ind w:left="720"/>
        <w:rPr>
          <w:b/>
          <w:bCs/>
        </w:rPr>
      </w:pPr>
      <w:r>
        <w:t xml:space="preserve">Gestionar rangos </w:t>
      </w:r>
      <w:r w:rsidR="000F470F">
        <w:t>y</w:t>
      </w:r>
      <w:r>
        <w:t xml:space="preserve"> prefijos</w:t>
      </w:r>
      <w:r w:rsidR="000F470F">
        <w:t xml:space="preserve"> de los Editores</w:t>
      </w:r>
      <w:r w:rsidR="00920FB5">
        <w:t>.</w:t>
      </w:r>
    </w:p>
    <w:p w14:paraId="06302320" w14:textId="52586E13" w:rsidR="000F470F" w:rsidRPr="009A44E1" w:rsidRDefault="000F470F" w:rsidP="00360839">
      <w:pPr>
        <w:pStyle w:val="Prrafodelista"/>
        <w:numPr>
          <w:ilvl w:val="0"/>
          <w:numId w:val="28"/>
        </w:numPr>
        <w:ind w:left="720"/>
        <w:rPr>
          <w:b/>
          <w:bCs/>
        </w:rPr>
      </w:pPr>
      <w:r>
        <w:t>Gestionar rangos y prefijos de las Publicaciones Musicales.</w:t>
      </w:r>
    </w:p>
    <w:p w14:paraId="1F5E0E30" w14:textId="73392DE9" w:rsidR="009A44E1" w:rsidRPr="001B6A1D" w:rsidRDefault="009A44E1" w:rsidP="00360839">
      <w:pPr>
        <w:pStyle w:val="Prrafodelista"/>
        <w:numPr>
          <w:ilvl w:val="0"/>
          <w:numId w:val="28"/>
        </w:numPr>
        <w:ind w:left="720"/>
        <w:rPr>
          <w:b/>
          <w:bCs/>
        </w:rPr>
      </w:pPr>
      <w:r>
        <w:t>Registrar Editoriales y Editores independientes.</w:t>
      </w:r>
    </w:p>
    <w:p w14:paraId="69ACA5B5" w14:textId="73A330D0" w:rsidR="009A44E1" w:rsidRPr="009A44E1" w:rsidRDefault="009A44E1" w:rsidP="00360839">
      <w:pPr>
        <w:pStyle w:val="Prrafodelista"/>
        <w:numPr>
          <w:ilvl w:val="0"/>
          <w:numId w:val="29"/>
        </w:numPr>
        <w:ind w:left="1440"/>
        <w:rPr>
          <w:b/>
          <w:bCs/>
        </w:rPr>
      </w:pPr>
      <w:r>
        <w:t>Asignar prefijos.</w:t>
      </w:r>
    </w:p>
    <w:p w14:paraId="1A749B5C" w14:textId="7D946C67" w:rsidR="00574D38" w:rsidRPr="009706F1" w:rsidRDefault="00574D38" w:rsidP="00360839">
      <w:pPr>
        <w:pStyle w:val="Prrafodelista"/>
        <w:numPr>
          <w:ilvl w:val="0"/>
          <w:numId w:val="28"/>
        </w:numPr>
        <w:ind w:left="720"/>
        <w:rPr>
          <w:b/>
          <w:bCs/>
        </w:rPr>
      </w:pPr>
      <w:r>
        <w:t>Gestionar Editoriales</w:t>
      </w:r>
      <w:r w:rsidR="009A44E1">
        <w:t xml:space="preserve"> y Editores independientes.</w:t>
      </w:r>
    </w:p>
    <w:p w14:paraId="2531D4CA" w14:textId="3FD6E146" w:rsidR="009706F1" w:rsidRPr="001B6A1D" w:rsidRDefault="009706F1" w:rsidP="00360839">
      <w:pPr>
        <w:pStyle w:val="Prrafodelista"/>
        <w:numPr>
          <w:ilvl w:val="0"/>
          <w:numId w:val="28"/>
        </w:numPr>
        <w:ind w:left="720"/>
        <w:rPr>
          <w:b/>
          <w:bCs/>
        </w:rPr>
      </w:pPr>
      <w:r>
        <w:t>Registrar Publicaciones Musicales.</w:t>
      </w:r>
    </w:p>
    <w:p w14:paraId="2B9528A6" w14:textId="156FDFE9" w:rsidR="00920FB5" w:rsidRPr="007B680B" w:rsidRDefault="000F470F" w:rsidP="00360839">
      <w:pPr>
        <w:pStyle w:val="Prrafodelista"/>
        <w:numPr>
          <w:ilvl w:val="0"/>
          <w:numId w:val="47"/>
        </w:numPr>
        <w:ind w:left="708"/>
        <w:rPr>
          <w:b/>
          <w:bCs/>
        </w:rPr>
      </w:pPr>
      <w:r>
        <w:t>Gestionar Publicaciones Musicales.</w:t>
      </w:r>
    </w:p>
    <w:p w14:paraId="2AA4F1C3" w14:textId="49B875AC" w:rsidR="007B680B" w:rsidRPr="00920FB5" w:rsidRDefault="007B680B" w:rsidP="00360839">
      <w:pPr>
        <w:pStyle w:val="Prrafodelista"/>
        <w:numPr>
          <w:ilvl w:val="1"/>
          <w:numId w:val="47"/>
        </w:numPr>
        <w:ind w:left="1440"/>
        <w:rPr>
          <w:b/>
          <w:bCs/>
        </w:rPr>
      </w:pPr>
      <w:r>
        <w:t xml:space="preserve"> Asignar prefijos.</w:t>
      </w:r>
    </w:p>
    <w:p w14:paraId="698B5459" w14:textId="56948E6D" w:rsidR="00574D38" w:rsidRPr="001B6A1D" w:rsidRDefault="00574D38" w:rsidP="00360839">
      <w:pPr>
        <w:pStyle w:val="Prrafodelista"/>
        <w:numPr>
          <w:ilvl w:val="0"/>
          <w:numId w:val="30"/>
        </w:numPr>
        <w:ind w:left="708"/>
        <w:rPr>
          <w:b/>
          <w:bCs/>
        </w:rPr>
      </w:pPr>
      <w:r>
        <w:t>Solicitar ISMN</w:t>
      </w:r>
      <w:r w:rsidR="009A44E1">
        <w:t>.</w:t>
      </w:r>
    </w:p>
    <w:p w14:paraId="212FCEC6" w14:textId="1C28D6F9" w:rsidR="00574D38" w:rsidRPr="001B6A1D" w:rsidRDefault="00574D38" w:rsidP="00360839">
      <w:pPr>
        <w:pStyle w:val="Prrafodelista"/>
        <w:numPr>
          <w:ilvl w:val="0"/>
          <w:numId w:val="29"/>
        </w:numPr>
        <w:ind w:left="1440"/>
        <w:rPr>
          <w:b/>
          <w:bCs/>
        </w:rPr>
      </w:pPr>
      <w:r>
        <w:lastRenderedPageBreak/>
        <w:t>Gestionar Solicitudes de ISMN</w:t>
      </w:r>
      <w:r w:rsidR="009A44E1">
        <w:t>.</w:t>
      </w:r>
    </w:p>
    <w:p w14:paraId="421C3FBF" w14:textId="65CBCD18" w:rsidR="00574D38" w:rsidRPr="001B6A1D" w:rsidRDefault="00574D38" w:rsidP="00360839">
      <w:pPr>
        <w:pStyle w:val="Prrafodelista"/>
        <w:numPr>
          <w:ilvl w:val="1"/>
          <w:numId w:val="29"/>
        </w:numPr>
        <w:ind w:left="2160"/>
        <w:rPr>
          <w:b/>
          <w:bCs/>
        </w:rPr>
      </w:pPr>
      <w:r>
        <w:t>Solicitudes en Proceso</w:t>
      </w:r>
      <w:r w:rsidR="009A44E1">
        <w:t>.</w:t>
      </w:r>
    </w:p>
    <w:p w14:paraId="50C6569B" w14:textId="56880C3A" w:rsidR="00574D38" w:rsidRPr="001B6A1D" w:rsidRDefault="00574D38" w:rsidP="00360839">
      <w:pPr>
        <w:pStyle w:val="Prrafodelista"/>
        <w:numPr>
          <w:ilvl w:val="1"/>
          <w:numId w:val="29"/>
        </w:numPr>
        <w:ind w:left="2160"/>
        <w:rPr>
          <w:b/>
          <w:bCs/>
        </w:rPr>
      </w:pPr>
      <w:r>
        <w:t>Solicitudes Aprobadas</w:t>
      </w:r>
      <w:r w:rsidR="009A44E1">
        <w:t>.</w:t>
      </w:r>
    </w:p>
    <w:p w14:paraId="63F55871" w14:textId="3C49E63C" w:rsidR="00574D38" w:rsidRPr="001B6A1D" w:rsidRDefault="00574D38" w:rsidP="00360839">
      <w:pPr>
        <w:pStyle w:val="Prrafodelista"/>
        <w:numPr>
          <w:ilvl w:val="1"/>
          <w:numId w:val="29"/>
        </w:numPr>
        <w:ind w:left="2160"/>
        <w:rPr>
          <w:b/>
          <w:bCs/>
        </w:rPr>
      </w:pPr>
      <w:r>
        <w:t>Solicitudes Pendientes</w:t>
      </w:r>
      <w:r w:rsidR="009A44E1">
        <w:t>.</w:t>
      </w:r>
    </w:p>
    <w:p w14:paraId="564EC29D" w14:textId="7A126B7A" w:rsidR="00574D38" w:rsidRPr="00894D51" w:rsidRDefault="00574D38" w:rsidP="00360839">
      <w:pPr>
        <w:pStyle w:val="Prrafodelista"/>
        <w:numPr>
          <w:ilvl w:val="1"/>
          <w:numId w:val="29"/>
        </w:numPr>
        <w:ind w:left="2160"/>
        <w:rPr>
          <w:b/>
          <w:bCs/>
        </w:rPr>
      </w:pPr>
      <w:r>
        <w:t>Solicitudes Rechazadas</w:t>
      </w:r>
      <w:r w:rsidR="009A44E1">
        <w:t>.</w:t>
      </w:r>
    </w:p>
    <w:p w14:paraId="268CD987" w14:textId="2FB225CD" w:rsidR="00574D38" w:rsidRPr="00894D51" w:rsidRDefault="00574D38" w:rsidP="00360839">
      <w:pPr>
        <w:pStyle w:val="Prrafodelista"/>
        <w:numPr>
          <w:ilvl w:val="0"/>
          <w:numId w:val="29"/>
        </w:numPr>
        <w:ind w:left="1440"/>
        <w:rPr>
          <w:b/>
          <w:bCs/>
        </w:rPr>
      </w:pPr>
      <w:r>
        <w:t>Gestionar Tipo de publicación</w:t>
      </w:r>
      <w:r w:rsidR="009A44E1">
        <w:t>.</w:t>
      </w:r>
    </w:p>
    <w:p w14:paraId="1A13FAEF" w14:textId="79A3C523" w:rsidR="00574D38" w:rsidRPr="008B6D9B" w:rsidRDefault="00574D38" w:rsidP="00360839">
      <w:pPr>
        <w:pStyle w:val="Prrafodelista"/>
        <w:numPr>
          <w:ilvl w:val="0"/>
          <w:numId w:val="29"/>
        </w:numPr>
        <w:ind w:left="1440"/>
        <w:rPr>
          <w:b/>
          <w:bCs/>
        </w:rPr>
      </w:pPr>
      <w:r>
        <w:t>Gestionar Tipo de obra</w:t>
      </w:r>
      <w:r w:rsidR="009A44E1">
        <w:t>.</w:t>
      </w:r>
    </w:p>
    <w:p w14:paraId="0B8E6211" w14:textId="5988CB12" w:rsidR="00574D38" w:rsidRPr="00C27C9A" w:rsidRDefault="00574D38" w:rsidP="00360839">
      <w:pPr>
        <w:pStyle w:val="Prrafodelista"/>
        <w:numPr>
          <w:ilvl w:val="0"/>
          <w:numId w:val="29"/>
        </w:numPr>
        <w:ind w:left="1440"/>
        <w:rPr>
          <w:b/>
          <w:bCs/>
        </w:rPr>
      </w:pPr>
      <w:r>
        <w:t>Crear nuevo autor/colaborador</w:t>
      </w:r>
      <w:r w:rsidR="009A44E1">
        <w:t>.</w:t>
      </w:r>
    </w:p>
    <w:p w14:paraId="7054E556" w14:textId="6FE34801" w:rsidR="00574D38" w:rsidRPr="00C27C9A" w:rsidRDefault="00574D38" w:rsidP="00360839">
      <w:pPr>
        <w:pStyle w:val="Prrafodelista"/>
        <w:numPr>
          <w:ilvl w:val="0"/>
          <w:numId w:val="29"/>
        </w:numPr>
        <w:ind w:left="1440"/>
        <w:rPr>
          <w:b/>
          <w:bCs/>
        </w:rPr>
      </w:pPr>
      <w:r>
        <w:t>Seleccionar portada de catálogo</w:t>
      </w:r>
      <w:r w:rsidR="009A44E1">
        <w:t>.</w:t>
      </w:r>
    </w:p>
    <w:p w14:paraId="06A54318" w14:textId="6C0BE6E5" w:rsidR="00574D38" w:rsidRPr="00BE7CC8" w:rsidRDefault="00574D38" w:rsidP="00360839">
      <w:pPr>
        <w:pStyle w:val="Prrafodelista"/>
        <w:numPr>
          <w:ilvl w:val="0"/>
          <w:numId w:val="29"/>
        </w:numPr>
        <w:ind w:left="1440"/>
        <w:rPr>
          <w:b/>
          <w:bCs/>
        </w:rPr>
      </w:pPr>
      <w:r>
        <w:t>Gestionar Reseña</w:t>
      </w:r>
      <w:r w:rsidR="009A44E1">
        <w:t>.</w:t>
      </w:r>
    </w:p>
    <w:p w14:paraId="0D0B933D" w14:textId="379035D7" w:rsidR="00574D38" w:rsidRPr="00C27C9A" w:rsidRDefault="00574D38" w:rsidP="00360839">
      <w:pPr>
        <w:pStyle w:val="Prrafodelista"/>
        <w:numPr>
          <w:ilvl w:val="0"/>
          <w:numId w:val="31"/>
        </w:numPr>
        <w:ind w:left="1428"/>
        <w:rPr>
          <w:b/>
          <w:bCs/>
        </w:rPr>
      </w:pPr>
      <w:r>
        <w:t>Gestionar tamaño</w:t>
      </w:r>
      <w:r w:rsidR="00BE7CC8">
        <w:t xml:space="preserve"> de código de barra</w:t>
      </w:r>
      <w:r w:rsidR="009A44E1">
        <w:t>.</w:t>
      </w:r>
    </w:p>
    <w:p w14:paraId="101C4263" w14:textId="68D097D6" w:rsidR="00574D38" w:rsidRPr="001B6A1D" w:rsidRDefault="00574D38" w:rsidP="00360839">
      <w:pPr>
        <w:pStyle w:val="Prrafodelista"/>
        <w:numPr>
          <w:ilvl w:val="0"/>
          <w:numId w:val="31"/>
        </w:numPr>
        <w:ind w:left="1428"/>
        <w:rPr>
          <w:b/>
          <w:bCs/>
        </w:rPr>
      </w:pPr>
      <w:r>
        <w:t>Gestionar formato de salida</w:t>
      </w:r>
      <w:r w:rsidR="00BE7CC8">
        <w:t xml:space="preserve"> de código de barra</w:t>
      </w:r>
      <w:r w:rsidR="009A44E1">
        <w:t>.</w:t>
      </w:r>
    </w:p>
    <w:p w14:paraId="20EA76ED" w14:textId="41E1A771" w:rsidR="00574D38" w:rsidRPr="00BE7CC8" w:rsidRDefault="00574D38" w:rsidP="00360839">
      <w:pPr>
        <w:pStyle w:val="Prrafodelista"/>
        <w:numPr>
          <w:ilvl w:val="0"/>
          <w:numId w:val="30"/>
        </w:numPr>
        <w:ind w:left="708"/>
        <w:rPr>
          <w:b/>
          <w:bCs/>
        </w:rPr>
      </w:pPr>
      <w:r>
        <w:t>Asignar ISMN</w:t>
      </w:r>
      <w:r w:rsidR="009A44E1">
        <w:t>.</w:t>
      </w:r>
    </w:p>
    <w:p w14:paraId="4CA91DAE" w14:textId="2053EF42" w:rsidR="00BE7CC8" w:rsidRPr="00BE7CC8" w:rsidRDefault="00BE7CC8" w:rsidP="00360839">
      <w:pPr>
        <w:pStyle w:val="Prrafodelista"/>
        <w:numPr>
          <w:ilvl w:val="0"/>
          <w:numId w:val="30"/>
        </w:numPr>
        <w:ind w:left="708"/>
        <w:rPr>
          <w:b/>
          <w:bCs/>
        </w:rPr>
      </w:pPr>
      <w:r>
        <w:t>Reasignar rangos de prefijo.</w:t>
      </w:r>
    </w:p>
    <w:p w14:paraId="7BD0DF5D" w14:textId="08B7AA79" w:rsidR="00BE7CC8" w:rsidRPr="007B680B" w:rsidRDefault="00BE7CC8" w:rsidP="00360839">
      <w:pPr>
        <w:pStyle w:val="Prrafodelista"/>
        <w:numPr>
          <w:ilvl w:val="0"/>
          <w:numId w:val="30"/>
        </w:numPr>
        <w:ind w:left="708"/>
        <w:rPr>
          <w:b/>
          <w:bCs/>
        </w:rPr>
      </w:pPr>
      <w:r>
        <w:t>Agregar rango de prefijo.</w:t>
      </w:r>
    </w:p>
    <w:p w14:paraId="6E778263" w14:textId="598A7042" w:rsidR="007B680B" w:rsidRPr="007B680B" w:rsidRDefault="007B680B" w:rsidP="00360839">
      <w:pPr>
        <w:pStyle w:val="Prrafodelista"/>
        <w:numPr>
          <w:ilvl w:val="0"/>
          <w:numId w:val="30"/>
        </w:numPr>
        <w:ind w:left="708"/>
        <w:rPr>
          <w:b/>
          <w:bCs/>
        </w:rPr>
      </w:pPr>
      <w:r>
        <w:t>Listar Editores.</w:t>
      </w:r>
    </w:p>
    <w:p w14:paraId="30594305" w14:textId="753A52E1" w:rsidR="007B680B" w:rsidRPr="007B680B" w:rsidRDefault="007B680B" w:rsidP="00360839">
      <w:pPr>
        <w:pStyle w:val="Prrafodelista"/>
        <w:numPr>
          <w:ilvl w:val="0"/>
          <w:numId w:val="30"/>
        </w:numPr>
        <w:ind w:left="708"/>
        <w:rPr>
          <w:b/>
          <w:bCs/>
        </w:rPr>
      </w:pPr>
      <w:r>
        <w:t>Listar Publicaciones Musicales.</w:t>
      </w:r>
    </w:p>
    <w:p w14:paraId="5FFECEF6" w14:textId="6DB5DF09" w:rsidR="007B680B" w:rsidRPr="00894D51" w:rsidRDefault="007B680B" w:rsidP="00360839">
      <w:pPr>
        <w:pStyle w:val="Prrafodelista"/>
        <w:numPr>
          <w:ilvl w:val="0"/>
          <w:numId w:val="30"/>
        </w:numPr>
        <w:ind w:left="708"/>
        <w:rPr>
          <w:b/>
          <w:bCs/>
        </w:rPr>
      </w:pPr>
      <w:r>
        <w:t>Listar Solicitudes.</w:t>
      </w:r>
    </w:p>
    <w:p w14:paraId="2A361DE3" w14:textId="2000ED79" w:rsidR="00574D38" w:rsidRPr="001B6A1D" w:rsidRDefault="00574D38" w:rsidP="00360839">
      <w:pPr>
        <w:pStyle w:val="Prrafodelista"/>
        <w:numPr>
          <w:ilvl w:val="0"/>
          <w:numId w:val="30"/>
        </w:numPr>
        <w:ind w:left="708"/>
        <w:rPr>
          <w:b/>
          <w:bCs/>
        </w:rPr>
      </w:pPr>
      <w:r>
        <w:t>Gestionar Catálogo</w:t>
      </w:r>
      <w:r w:rsidR="009A44E1">
        <w:t>.</w:t>
      </w:r>
    </w:p>
    <w:p w14:paraId="792563EE" w14:textId="77777777" w:rsidR="00574D38" w:rsidRPr="001F00AE" w:rsidRDefault="00574D38" w:rsidP="00574D38">
      <w:r>
        <w:rPr>
          <w:b/>
          <w:bCs/>
        </w:rPr>
        <w:t>Gestionar Nomencladores</w:t>
      </w:r>
    </w:p>
    <w:p w14:paraId="392E95AA" w14:textId="203109B1" w:rsidR="00574D38" w:rsidRDefault="00574D38" w:rsidP="00574D38">
      <w:pPr>
        <w:pStyle w:val="Prrafodelista"/>
        <w:numPr>
          <w:ilvl w:val="0"/>
          <w:numId w:val="32"/>
        </w:numPr>
      </w:pPr>
      <w:r w:rsidRPr="001F00AE">
        <w:t>Gestionar</w:t>
      </w:r>
      <w:r w:rsidR="00360839">
        <w:t xml:space="preserve"> nomencladores del</w:t>
      </w:r>
      <w:r w:rsidRPr="001F00AE">
        <w:t xml:space="preserve"> </w:t>
      </w:r>
      <w:r w:rsidR="00A811E3">
        <w:t>Editor</w:t>
      </w:r>
      <w:r w:rsidR="009A44E1">
        <w:t>.</w:t>
      </w:r>
    </w:p>
    <w:p w14:paraId="4C1C9FF6" w14:textId="130A1AEE" w:rsidR="008D49B1" w:rsidRDefault="008D49B1" w:rsidP="008D49B1">
      <w:pPr>
        <w:pStyle w:val="Prrafodelista"/>
        <w:numPr>
          <w:ilvl w:val="1"/>
          <w:numId w:val="32"/>
        </w:numPr>
      </w:pPr>
      <w:r>
        <w:t>Gestionar tipo de Editor</w:t>
      </w:r>
    </w:p>
    <w:p w14:paraId="220E6DB3" w14:textId="4E038EE5" w:rsidR="008D49B1" w:rsidRDefault="008D49B1" w:rsidP="008D49B1">
      <w:pPr>
        <w:pStyle w:val="Prrafodelista"/>
        <w:numPr>
          <w:ilvl w:val="1"/>
          <w:numId w:val="32"/>
        </w:numPr>
      </w:pPr>
      <w:r>
        <w:t>Gestionar rango de prefijo (rango superior, rango medio, rango medio</w:t>
      </w:r>
      <w:r>
        <w:rPr>
          <w:lang w:val="en-US"/>
        </w:rPr>
        <w:t>-inferior</w:t>
      </w:r>
      <w:r>
        <w:t>)</w:t>
      </w:r>
    </w:p>
    <w:p w14:paraId="607ED0B7" w14:textId="6ABBDC9F" w:rsidR="008D49B1" w:rsidRDefault="008D49B1" w:rsidP="008D49B1">
      <w:pPr>
        <w:pStyle w:val="Prrafodelista"/>
        <w:numPr>
          <w:ilvl w:val="0"/>
          <w:numId w:val="32"/>
        </w:numPr>
      </w:pPr>
      <w:r>
        <w:t>Gestionar</w:t>
      </w:r>
      <w:r w:rsidR="00360839">
        <w:t xml:space="preserve"> nomencladores de</w:t>
      </w:r>
      <w:r>
        <w:t xml:space="preserve"> Publicación Musical</w:t>
      </w:r>
      <w:r w:rsidR="00360839">
        <w:t>.</w:t>
      </w:r>
    </w:p>
    <w:p w14:paraId="04A5E21C" w14:textId="0B38A035" w:rsidR="008D49B1" w:rsidRDefault="008D49B1" w:rsidP="008D49B1">
      <w:pPr>
        <w:pStyle w:val="Prrafodelista"/>
        <w:numPr>
          <w:ilvl w:val="1"/>
          <w:numId w:val="32"/>
        </w:numPr>
      </w:pPr>
      <w:r w:rsidRPr="001F00AE">
        <w:t xml:space="preserve">Gestionar </w:t>
      </w:r>
      <w:r>
        <w:t>género musical.</w:t>
      </w:r>
    </w:p>
    <w:p w14:paraId="5FC86A60" w14:textId="6030CD97" w:rsidR="00172BC4" w:rsidRDefault="008D49B1" w:rsidP="008D49B1">
      <w:pPr>
        <w:pStyle w:val="Prrafodelista"/>
        <w:numPr>
          <w:ilvl w:val="1"/>
          <w:numId w:val="32"/>
        </w:numPr>
      </w:pPr>
      <w:r>
        <w:t>Gestionar idioma.</w:t>
      </w:r>
    </w:p>
    <w:p w14:paraId="1BEA8F49" w14:textId="39BF74CF" w:rsidR="00574D38" w:rsidRDefault="008D49B1" w:rsidP="008D49B1">
      <w:pPr>
        <w:pStyle w:val="Prrafodelista"/>
        <w:numPr>
          <w:ilvl w:val="1"/>
          <w:numId w:val="32"/>
        </w:numPr>
      </w:pPr>
      <w:r w:rsidRPr="001F00AE">
        <w:t>Gestionar tipo (independiente, volumen,</w:t>
      </w:r>
      <w:r>
        <w:t xml:space="preserve"> partitura,</w:t>
      </w:r>
      <w:r w:rsidRPr="001F00AE">
        <w:t xml:space="preserve"> obra completa)</w:t>
      </w:r>
      <w:r>
        <w:t>.</w:t>
      </w:r>
    </w:p>
    <w:p w14:paraId="74E516FD" w14:textId="23FDCF79" w:rsidR="008D49B1" w:rsidRDefault="008D49B1" w:rsidP="008D49B1">
      <w:pPr>
        <w:pStyle w:val="Prrafodelista"/>
        <w:numPr>
          <w:ilvl w:val="1"/>
          <w:numId w:val="32"/>
        </w:numPr>
      </w:pPr>
      <w:r>
        <w:t>Gestionar descripción física.</w:t>
      </w:r>
    </w:p>
    <w:p w14:paraId="1D52F40A" w14:textId="6707E663" w:rsidR="008D49B1" w:rsidRDefault="008D49B1" w:rsidP="008D49B1">
      <w:pPr>
        <w:pStyle w:val="Prrafodelista"/>
        <w:numPr>
          <w:ilvl w:val="1"/>
          <w:numId w:val="32"/>
        </w:numPr>
      </w:pPr>
      <w:r>
        <w:lastRenderedPageBreak/>
        <w:t>Gestionar rango de prefijo (rango superior, rango medio, rango medio</w:t>
      </w:r>
      <w:r>
        <w:rPr>
          <w:lang w:val="en-US"/>
        </w:rPr>
        <w:t>-inferior</w:t>
      </w:r>
      <w:r>
        <w:t>)</w:t>
      </w:r>
    </w:p>
    <w:p w14:paraId="5C6F5546" w14:textId="77777777" w:rsidR="00601889" w:rsidRDefault="00601889" w:rsidP="00601889">
      <w:pPr>
        <w:pStyle w:val="Prrafodelista"/>
      </w:pPr>
    </w:p>
    <w:p w14:paraId="1087962D" w14:textId="23CBCF9D" w:rsidR="00574D38" w:rsidRDefault="00574D38" w:rsidP="00574D38">
      <w:pPr>
        <w:pStyle w:val="Prrafodelista"/>
        <w:numPr>
          <w:ilvl w:val="0"/>
          <w:numId w:val="32"/>
        </w:numPr>
      </w:pPr>
      <w:r>
        <w:t xml:space="preserve">Reportes en formato PDF </w:t>
      </w:r>
      <w:r w:rsidRPr="00AA6314">
        <w:t>(Todos los reportes en PDF y Gráficos, brindarán a los usuarios la información que se desc</w:t>
      </w:r>
      <w:r>
        <w:t>ribe a continuación por rangos de</w:t>
      </w:r>
      <w:r w:rsidRPr="00AA6314">
        <w:t xml:space="preserve"> fechas </w:t>
      </w:r>
      <w:r>
        <w:t>según la</w:t>
      </w:r>
      <w:r w:rsidRPr="00AA6314">
        <w:t xml:space="preserve"> n</w:t>
      </w:r>
      <w:r>
        <w:t>ecesidad que cada caso requiera, y se podrá imprimir o guardar</w:t>
      </w:r>
      <w:r w:rsidRPr="00AA6314">
        <w:t>)</w:t>
      </w:r>
      <w:r w:rsidR="009A44E1">
        <w:t>.</w:t>
      </w:r>
    </w:p>
    <w:p w14:paraId="5AAFF459" w14:textId="0B8B377E" w:rsidR="00574D38" w:rsidRDefault="006E02D1" w:rsidP="00574D38">
      <w:pPr>
        <w:pStyle w:val="Prrafodelista"/>
        <w:numPr>
          <w:ilvl w:val="0"/>
          <w:numId w:val="33"/>
        </w:numPr>
      </w:pPr>
      <w:r>
        <w:t>Listado</w:t>
      </w:r>
      <w:r w:rsidR="00574D38">
        <w:t xml:space="preserve"> de</w:t>
      </w:r>
      <w:r w:rsidR="007B680B">
        <w:t xml:space="preserve"> Editores independientes y</w:t>
      </w:r>
      <w:r w:rsidR="00574D38">
        <w:t xml:space="preserve"> </w:t>
      </w:r>
      <w:r w:rsidR="007B680B">
        <w:t>E</w:t>
      </w:r>
      <w:r w:rsidR="00574D38">
        <w:t>ditoriales registradas</w:t>
      </w:r>
      <w:r>
        <w:t xml:space="preserve"> en la Agencia</w:t>
      </w:r>
      <w:r w:rsidR="009A44E1">
        <w:t>.</w:t>
      </w:r>
    </w:p>
    <w:p w14:paraId="0474917F" w14:textId="1E0F86D9" w:rsidR="006E02D1" w:rsidRDefault="006E02D1" w:rsidP="00574D38">
      <w:pPr>
        <w:pStyle w:val="Prrafodelista"/>
        <w:numPr>
          <w:ilvl w:val="0"/>
          <w:numId w:val="33"/>
        </w:numPr>
      </w:pPr>
      <w:r>
        <w:t>Publicaci</w:t>
      </w:r>
      <w:r>
        <w:rPr>
          <w:lang w:val="es-ES"/>
        </w:rPr>
        <w:t>ón Musical independiente.</w:t>
      </w:r>
    </w:p>
    <w:p w14:paraId="3D91F83D" w14:textId="6CADC5E4" w:rsidR="006E02D1" w:rsidRDefault="00574D38" w:rsidP="006E02D1">
      <w:pPr>
        <w:pStyle w:val="Prrafodelista"/>
        <w:numPr>
          <w:ilvl w:val="0"/>
          <w:numId w:val="33"/>
        </w:numPr>
      </w:pPr>
      <w:r>
        <w:t xml:space="preserve">Reporte anual </w:t>
      </w:r>
      <w:r w:rsidR="00601889">
        <w:t xml:space="preserve">de listado de Publicaciones Musicales e ISMN asignados, </w:t>
      </w:r>
      <w:r>
        <w:t>solicitado por la Agencia Internacional</w:t>
      </w:r>
      <w:r w:rsidR="009A44E1">
        <w:t>.</w:t>
      </w:r>
    </w:p>
    <w:p w14:paraId="5056B573" w14:textId="1F66E385" w:rsidR="00574D38" w:rsidRDefault="00574D38" w:rsidP="00574D38">
      <w:pPr>
        <w:rPr>
          <w:b/>
          <w:bCs/>
        </w:rPr>
      </w:pPr>
      <w:r>
        <w:rPr>
          <w:b/>
          <w:bCs/>
        </w:rPr>
        <w:t>Realizar B</w:t>
      </w:r>
      <w:r>
        <w:rPr>
          <w:b/>
          <w:bCs/>
          <w:lang w:val="es-ES"/>
        </w:rPr>
        <w:t>ú</w:t>
      </w:r>
      <w:r>
        <w:rPr>
          <w:b/>
          <w:bCs/>
        </w:rPr>
        <w:t>squeda general</w:t>
      </w:r>
      <w:r w:rsidR="009A44E1">
        <w:rPr>
          <w:b/>
          <w:bCs/>
        </w:rPr>
        <w:t>.</w:t>
      </w:r>
    </w:p>
    <w:p w14:paraId="297BD32C" w14:textId="77777777" w:rsidR="00574D38" w:rsidRPr="001C5917" w:rsidRDefault="00574D38" w:rsidP="00574D38">
      <w:pPr>
        <w:rPr>
          <w:b/>
          <w:bCs/>
        </w:rPr>
      </w:pPr>
      <w:r>
        <w:rPr>
          <w:b/>
          <w:bCs/>
        </w:rPr>
        <w:t>Organizar tabla de Editores, Publicaciones y Solicitudes.</w:t>
      </w:r>
    </w:p>
    <w:p w14:paraId="0E611A07" w14:textId="6C54F203" w:rsidR="00574D38" w:rsidRDefault="00574D38" w:rsidP="00574D38">
      <w:pPr>
        <w:rPr>
          <w:b/>
          <w:bCs/>
        </w:rPr>
      </w:pPr>
      <w:r>
        <w:rPr>
          <w:b/>
          <w:bCs/>
        </w:rPr>
        <w:t>Sistema de Alertas o Notificaciones</w:t>
      </w:r>
      <w:r w:rsidR="009A44E1">
        <w:rPr>
          <w:b/>
          <w:bCs/>
        </w:rPr>
        <w:t>.</w:t>
      </w:r>
    </w:p>
    <w:p w14:paraId="58386FCB" w14:textId="18DF7FFB" w:rsidR="00574D38" w:rsidRDefault="00574D38" w:rsidP="00601889">
      <w:pPr>
        <w:pStyle w:val="Prrafodelista"/>
        <w:numPr>
          <w:ilvl w:val="0"/>
          <w:numId w:val="34"/>
        </w:numPr>
      </w:pPr>
      <w:r w:rsidRPr="00466BA8">
        <w:t xml:space="preserve">El sistema deberá emitir alertas automáticas, por ejemplo, cuando </w:t>
      </w:r>
      <w:r>
        <w:t xml:space="preserve">el rango de prefijos de una editorial esté cerca de agotarse, </w:t>
      </w:r>
      <w:r w:rsidR="00601889">
        <w:t>cuando existan solicitudes pendientes</w:t>
      </w:r>
      <w:r>
        <w:t>, la entrada de datos sea incorrecta en los formularios, entre otras situaciones que requieran la notificación del sistema al especialista de la Agencia</w:t>
      </w:r>
      <w:r w:rsidRPr="00466BA8">
        <w:t>.</w:t>
      </w:r>
    </w:p>
    <w:p w14:paraId="082592F8" w14:textId="7AB86735" w:rsidR="00574D38" w:rsidRDefault="00574D38" w:rsidP="00360839">
      <w:pPr>
        <w:rPr>
          <w:b/>
          <w:bCs/>
        </w:rPr>
      </w:pPr>
      <w:r>
        <w:rPr>
          <w:b/>
          <w:bCs/>
        </w:rPr>
        <w:t>Generar Reportes</w:t>
      </w:r>
      <w:r w:rsidR="009A44E1">
        <w:rPr>
          <w:b/>
          <w:bCs/>
        </w:rPr>
        <w:t>.</w:t>
      </w:r>
    </w:p>
    <w:p w14:paraId="2483EDDE" w14:textId="77777777" w:rsidR="00574D38" w:rsidRDefault="00574D38" w:rsidP="00574D38">
      <w:pPr>
        <w:ind w:left="360"/>
        <w:rPr>
          <w:lang w:val="en-US"/>
        </w:rPr>
      </w:pPr>
      <w:r>
        <w:t>Condiciones</w:t>
      </w:r>
      <w:r>
        <w:rPr>
          <w:lang w:val="en-US"/>
        </w:rPr>
        <w:t>:</w:t>
      </w:r>
    </w:p>
    <w:p w14:paraId="744912D8" w14:textId="2158E166" w:rsidR="00574D38" w:rsidRDefault="00574D38" w:rsidP="00574D38">
      <w:pPr>
        <w:pStyle w:val="Prrafodelista"/>
        <w:numPr>
          <w:ilvl w:val="0"/>
          <w:numId w:val="35"/>
        </w:numPr>
      </w:pPr>
      <w:r w:rsidRPr="009D3408">
        <w:t>Se debe poder filtrar l</w:t>
      </w:r>
      <w:r>
        <w:t xml:space="preserve">os reportes de las publicaciones </w:t>
      </w:r>
      <w:r w:rsidRPr="009D3408">
        <w:t>por</w:t>
      </w:r>
      <w:r>
        <w:t xml:space="preserve"> su</w:t>
      </w:r>
      <w:r w:rsidRPr="009D3408">
        <w:t xml:space="preserve"> fecha</w:t>
      </w:r>
      <w:r>
        <w:t xml:space="preserve"> de inserción</w:t>
      </w:r>
      <w:r w:rsidRPr="009D3408">
        <w:t>,</w:t>
      </w:r>
      <w:r>
        <w:t xml:space="preserve"> t</w:t>
      </w:r>
      <w:r>
        <w:rPr>
          <w:lang w:val="es-ES"/>
        </w:rPr>
        <w:t xml:space="preserve">ítulo, </w:t>
      </w:r>
      <w:r>
        <w:t>autor</w:t>
      </w:r>
      <w:r w:rsidRPr="009D3408">
        <w:t>,</w:t>
      </w:r>
      <w:r>
        <w:t xml:space="preserve"> editor</w:t>
      </w:r>
      <w:r w:rsidR="00601889">
        <w:t>,</w:t>
      </w:r>
      <w:r>
        <w:t xml:space="preserve"> género</w:t>
      </w:r>
      <w:r w:rsidR="00601889">
        <w:t xml:space="preserve"> y otras opciones disponibles de exportación</w:t>
      </w:r>
      <w:r>
        <w:t>.</w:t>
      </w:r>
    </w:p>
    <w:p w14:paraId="3264E753" w14:textId="294672E3" w:rsidR="00574D38" w:rsidRDefault="00574D38" w:rsidP="00574D38">
      <w:pPr>
        <w:pStyle w:val="Prrafodelista"/>
        <w:numPr>
          <w:ilvl w:val="0"/>
          <w:numId w:val="35"/>
        </w:numPr>
      </w:pPr>
      <w:r w:rsidRPr="009D3408">
        <w:t xml:space="preserve">Se debe poder filtrar </w:t>
      </w:r>
      <w:r>
        <w:t xml:space="preserve">los reportes de las solicitudes </w:t>
      </w:r>
      <w:r w:rsidRPr="009D3408">
        <w:t>por</w:t>
      </w:r>
      <w:r>
        <w:t xml:space="preserve"> su</w:t>
      </w:r>
      <w:r w:rsidRPr="009D3408">
        <w:t xml:space="preserve"> fecha</w:t>
      </w:r>
      <w:r>
        <w:t xml:space="preserve"> de inserción</w:t>
      </w:r>
      <w:r w:rsidRPr="009D3408">
        <w:t>,</w:t>
      </w:r>
      <w:r>
        <w:t xml:space="preserve"> nombre del </w:t>
      </w:r>
      <w:r w:rsidR="00601889">
        <w:t xml:space="preserve">editor </w:t>
      </w:r>
      <w:r>
        <w:t>solicitante</w:t>
      </w:r>
      <w:r>
        <w:rPr>
          <w:lang w:val="es-ES"/>
        </w:rPr>
        <w:t xml:space="preserve">, </w:t>
      </w:r>
      <w:r>
        <w:t>tipo (ISMN, Inscripción)</w:t>
      </w:r>
      <w:r w:rsidR="00601889">
        <w:t>,</w:t>
      </w:r>
      <w:r>
        <w:t xml:space="preserve"> estado</w:t>
      </w:r>
      <w:r w:rsidR="00601889">
        <w:t xml:space="preserve"> y otras opciones de exportación</w:t>
      </w:r>
      <w:r>
        <w:t>.</w:t>
      </w:r>
    </w:p>
    <w:p w14:paraId="640B228F" w14:textId="7019DF82" w:rsidR="00574D38" w:rsidRPr="00D137FF" w:rsidRDefault="00574D38" w:rsidP="00574D38">
      <w:pPr>
        <w:pStyle w:val="Prrafodelista"/>
        <w:numPr>
          <w:ilvl w:val="0"/>
          <w:numId w:val="35"/>
        </w:numPr>
      </w:pPr>
      <w:r w:rsidRPr="009D3408">
        <w:lastRenderedPageBreak/>
        <w:t xml:space="preserve">Se debe poder filtrar </w:t>
      </w:r>
      <w:r>
        <w:t xml:space="preserve">los reportes de los Editores </w:t>
      </w:r>
      <w:r w:rsidRPr="009D3408">
        <w:t>por</w:t>
      </w:r>
      <w:r>
        <w:t xml:space="preserve"> su</w:t>
      </w:r>
      <w:r w:rsidRPr="009D3408">
        <w:t xml:space="preserve"> </w:t>
      </w:r>
      <w:r>
        <w:t>tipo (</w:t>
      </w:r>
      <w:r w:rsidR="00601889">
        <w:t>Editorial</w:t>
      </w:r>
      <w:r>
        <w:t>, Independiente, Ambos)</w:t>
      </w:r>
      <w:r w:rsidRPr="009D3408">
        <w:t>,</w:t>
      </w:r>
      <w:r>
        <w:t xml:space="preserve"> fecha de inserción, nombre, prefijo</w:t>
      </w:r>
      <w:r w:rsidR="00601889">
        <w:t>,</w:t>
      </w:r>
      <w:r>
        <w:t xml:space="preserve"> estado</w:t>
      </w:r>
      <w:r w:rsidR="00601889">
        <w:t xml:space="preserve"> y otras opciones de exportación</w:t>
      </w:r>
      <w:r>
        <w:t>.</w:t>
      </w:r>
    </w:p>
    <w:p w14:paraId="1A39A5C3" w14:textId="666B8897" w:rsidR="00574D38" w:rsidRDefault="00574D38" w:rsidP="00574D38">
      <w:pPr>
        <w:pStyle w:val="Prrafodelista"/>
        <w:numPr>
          <w:ilvl w:val="0"/>
          <w:numId w:val="35"/>
        </w:numPr>
      </w:pPr>
      <w:r w:rsidRPr="009D3408">
        <w:t>Se deben poder ordenar los valores de las tablas, ascendente o descendentemente, al hacer</w:t>
      </w:r>
      <w:r w:rsidRPr="002975C4">
        <w:rPr>
          <w:i/>
          <w:iCs/>
        </w:rPr>
        <w:t xml:space="preserve"> click</w:t>
      </w:r>
      <w:r w:rsidRPr="009D3408">
        <w:t xml:space="preserve"> en alguna de sus columnas</w:t>
      </w:r>
      <w:r w:rsidR="009706F1">
        <w:t>.</w:t>
      </w:r>
    </w:p>
    <w:p w14:paraId="3098ED34" w14:textId="77777777" w:rsidR="00574D38" w:rsidRDefault="00574D38" w:rsidP="00574D38">
      <w:pPr>
        <w:pStyle w:val="Prrafodelista"/>
        <w:numPr>
          <w:ilvl w:val="0"/>
          <w:numId w:val="35"/>
        </w:numPr>
      </w:pPr>
      <w:r w:rsidRPr="009D3408">
        <w:t xml:space="preserve">Se debe poder exportar la información de las tablas y gráficos a diversos formatos </w:t>
      </w:r>
      <w:r>
        <w:t>PDF y también a formato JSON para conectar con otros sistemas</w:t>
      </w:r>
      <w:r w:rsidRPr="009D3408">
        <w:t>.</w:t>
      </w:r>
    </w:p>
    <w:p w14:paraId="75D0A2AD" w14:textId="77777777" w:rsidR="00574D38" w:rsidRDefault="00574D38" w:rsidP="00574D38">
      <w:pPr>
        <w:pStyle w:val="Prrafodelista"/>
        <w:numPr>
          <w:ilvl w:val="0"/>
          <w:numId w:val="34"/>
        </w:numPr>
      </w:pPr>
      <w:r>
        <w:t>Generar reportes gráficos</w:t>
      </w:r>
    </w:p>
    <w:p w14:paraId="0BB085FC" w14:textId="4CC332AC" w:rsidR="00D232E8" w:rsidRDefault="00574D38" w:rsidP="00D232E8">
      <w:pPr>
        <w:pStyle w:val="Prrafodelista"/>
        <w:numPr>
          <w:ilvl w:val="0"/>
          <w:numId w:val="36"/>
        </w:numPr>
      </w:pPr>
      <w:r>
        <w:t>Editores</w:t>
      </w:r>
      <w:r w:rsidR="009706F1">
        <w:t xml:space="preserve"> independientes o Editoriales</w:t>
      </w:r>
      <w:r>
        <w:t xml:space="preserve"> con mayor</w:t>
      </w:r>
      <w:r w:rsidR="009706F1">
        <w:t xml:space="preserve"> cantidad de</w:t>
      </w:r>
      <w:r>
        <w:t xml:space="preserve"> publicaciones.</w:t>
      </w:r>
    </w:p>
    <w:p w14:paraId="0B36B3B2" w14:textId="2CEB6FAE" w:rsidR="009706F1" w:rsidRDefault="009706F1" w:rsidP="00574D38">
      <w:pPr>
        <w:pStyle w:val="Prrafodelista"/>
        <w:numPr>
          <w:ilvl w:val="0"/>
          <w:numId w:val="36"/>
        </w:numPr>
      </w:pPr>
      <w:r>
        <w:t>Editores independientes o Editoriales con mayor actividad en el último año.</w:t>
      </w:r>
    </w:p>
    <w:p w14:paraId="1622E61B" w14:textId="77777777" w:rsidR="00574D38" w:rsidRDefault="00574D38" w:rsidP="00574D38">
      <w:pPr>
        <w:pStyle w:val="Prrafodelista"/>
        <w:numPr>
          <w:ilvl w:val="0"/>
          <w:numId w:val="36"/>
        </w:numPr>
      </w:pPr>
      <w:r>
        <w:t>Porciento de solicitudes rechazadas.</w:t>
      </w:r>
    </w:p>
    <w:p w14:paraId="0C548EF9" w14:textId="6B708DDD" w:rsidR="009706F1" w:rsidRDefault="009706F1" w:rsidP="00574D38">
      <w:pPr>
        <w:pStyle w:val="Prrafodelista"/>
        <w:numPr>
          <w:ilvl w:val="0"/>
          <w:numId w:val="36"/>
        </w:numPr>
      </w:pPr>
      <w:r>
        <w:t>Solicitudes recibidas en el último mes.</w:t>
      </w:r>
    </w:p>
    <w:p w14:paraId="767F0E2D" w14:textId="7D4A5D06" w:rsidR="009706F1" w:rsidRDefault="009706F1" w:rsidP="00574D38">
      <w:pPr>
        <w:pStyle w:val="Prrafodelista"/>
        <w:numPr>
          <w:ilvl w:val="0"/>
          <w:numId w:val="36"/>
        </w:numPr>
      </w:pPr>
      <w:r>
        <w:t>Solicitudes aceptadas en el último mes.</w:t>
      </w:r>
    </w:p>
    <w:p w14:paraId="7CAFF6B0" w14:textId="68A5F553" w:rsidR="00574D38" w:rsidRDefault="00574D38" w:rsidP="00574D38">
      <w:pPr>
        <w:pStyle w:val="Prrafodelista"/>
        <w:numPr>
          <w:ilvl w:val="0"/>
          <w:numId w:val="34"/>
        </w:numPr>
      </w:pPr>
      <w:r>
        <w:t>Notificar estado de las solicitudes</w:t>
      </w:r>
      <w:r w:rsidR="000F470F">
        <w:t>.</w:t>
      </w:r>
    </w:p>
    <w:p w14:paraId="646BC1C5" w14:textId="3A23E2A9" w:rsidR="007B680B" w:rsidRDefault="007B680B" w:rsidP="00574D38">
      <w:pPr>
        <w:pStyle w:val="Prrafodelista"/>
        <w:numPr>
          <w:ilvl w:val="0"/>
          <w:numId w:val="34"/>
        </w:numPr>
      </w:pPr>
      <w:r>
        <w:t>Notificar indisponibilidad de prefijo.</w:t>
      </w:r>
    </w:p>
    <w:p w14:paraId="0AFC52F2" w14:textId="77777777" w:rsidR="008500DC" w:rsidRPr="00030907" w:rsidRDefault="008500DC" w:rsidP="008500DC">
      <w:pPr>
        <w:pStyle w:val="Ttulo2"/>
        <w:rPr>
          <w:rFonts w:ascii="Arial" w:hAnsi="Arial" w:cs="Arial"/>
          <w:sz w:val="24"/>
          <w:szCs w:val="24"/>
        </w:rPr>
      </w:pPr>
      <w:bookmarkStart w:id="216" w:name="_Toc167378122"/>
      <w:bookmarkStart w:id="217" w:name="_Toc167378368"/>
      <w:bookmarkEnd w:id="215"/>
      <w:r>
        <w:rPr>
          <w:rFonts w:ascii="Arial" w:hAnsi="Arial" w:cs="Arial"/>
          <w:sz w:val="24"/>
          <w:szCs w:val="24"/>
        </w:rPr>
        <w:t>3.3</w:t>
      </w:r>
      <w:r w:rsidRPr="00030907">
        <w:rPr>
          <w:rFonts w:ascii="Arial" w:hAnsi="Arial" w:cs="Arial"/>
          <w:sz w:val="24"/>
          <w:szCs w:val="24"/>
        </w:rPr>
        <w:t xml:space="preserve"> Actores del sistema a automatizar</w:t>
      </w:r>
      <w:bookmarkEnd w:id="213"/>
      <w:bookmarkEnd w:id="214"/>
      <w:bookmarkEnd w:id="216"/>
      <w:bookmarkEnd w:id="217"/>
    </w:p>
    <w:p w14:paraId="0D06CE48" w14:textId="77777777" w:rsidR="008500DC" w:rsidRDefault="008500DC" w:rsidP="008500DC">
      <w:r w:rsidRPr="00030907">
        <w:t>Los actores representan los elementos externos al sistema que colaboran con él y por lo general suelen corresponderse con trabajadores del negocio.</w:t>
      </w:r>
      <w:r>
        <w:rPr>
          <w:rStyle w:val="Refdenotaalpie"/>
        </w:rPr>
        <w:footnoteReference w:id="3"/>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500DC" w14:paraId="2B17056E" w14:textId="77777777" w:rsidTr="0053429D">
        <w:tc>
          <w:tcPr>
            <w:tcW w:w="4414" w:type="dxa"/>
            <w:shd w:val="clear" w:color="auto" w:fill="B4C6E7" w:themeFill="accent1" w:themeFillTint="66"/>
          </w:tcPr>
          <w:p w14:paraId="592454C1" w14:textId="77777777" w:rsidR="008500DC" w:rsidRPr="0081281C" w:rsidRDefault="008500DC" w:rsidP="008500DC">
            <w:pPr>
              <w:rPr>
                <w:b/>
                <w:bCs/>
                <w:color w:val="FFFFFF" w:themeColor="background1"/>
              </w:rPr>
            </w:pPr>
            <w:r>
              <w:rPr>
                <w:b/>
                <w:bCs/>
                <w:color w:val="FFFFFF" w:themeColor="background1"/>
              </w:rPr>
              <w:t>Nombre del Actor del sistema</w:t>
            </w:r>
          </w:p>
        </w:tc>
        <w:tc>
          <w:tcPr>
            <w:tcW w:w="4414" w:type="dxa"/>
            <w:shd w:val="clear" w:color="auto" w:fill="B4C6E7" w:themeFill="accent1" w:themeFillTint="66"/>
          </w:tcPr>
          <w:p w14:paraId="61D45D95" w14:textId="77777777" w:rsidR="008500DC" w:rsidRPr="0081281C" w:rsidRDefault="008500DC" w:rsidP="008500DC">
            <w:pPr>
              <w:rPr>
                <w:b/>
                <w:bCs/>
                <w:lang w:val="es-ES"/>
              </w:rPr>
            </w:pPr>
            <w:r w:rsidRPr="0081281C">
              <w:rPr>
                <w:b/>
                <w:bCs/>
                <w:color w:val="FFFFFF" w:themeColor="background1"/>
              </w:rPr>
              <w:t>Descripción</w:t>
            </w:r>
          </w:p>
        </w:tc>
      </w:tr>
      <w:tr w:rsidR="008500DC" w14:paraId="49824594" w14:textId="77777777" w:rsidTr="0053429D">
        <w:tc>
          <w:tcPr>
            <w:tcW w:w="4414" w:type="dxa"/>
          </w:tcPr>
          <w:p w14:paraId="2D3820CF" w14:textId="77777777" w:rsidR="008500DC" w:rsidRDefault="008500DC" w:rsidP="008500DC">
            <w:r>
              <w:t>Usuario</w:t>
            </w:r>
          </w:p>
        </w:tc>
        <w:tc>
          <w:tcPr>
            <w:tcW w:w="4414" w:type="dxa"/>
          </w:tcPr>
          <w:p w14:paraId="5D4F627D" w14:textId="566943E3" w:rsidR="008500DC" w:rsidRDefault="008500DC" w:rsidP="008500DC">
            <w:r>
              <w:t xml:space="preserve">Es el actor genérico que representa al </w:t>
            </w:r>
            <w:r w:rsidR="006B1B48">
              <w:t>Editor (Cliente)</w:t>
            </w:r>
            <w:r>
              <w:t xml:space="preserve">, al Especialista y al Administrador. Se autentica en la aplicación y accede a las funcionalidades de </w:t>
            </w:r>
            <w:r w:rsidR="00AD56D9">
              <w:t>cambiar</w:t>
            </w:r>
            <w:r>
              <w:t xml:space="preserve"> contraseña, </w:t>
            </w:r>
            <w:r>
              <w:lastRenderedPageBreak/>
              <w:t>ver su información de</w:t>
            </w:r>
            <w:r w:rsidR="006B1B48">
              <w:t xml:space="preserve"> perfil de usuario</w:t>
            </w:r>
            <w:r w:rsidR="00AD56D9">
              <w:t>, restablecer contraseña, autenticarse y cerrar sesión</w:t>
            </w:r>
            <w:r>
              <w:t>. Puede realizar búsqueda general</w:t>
            </w:r>
            <w:r w:rsidR="00AD56D9">
              <w:t>es en la colección musical que ofrece la Agencia Cubana del Libro</w:t>
            </w:r>
            <w:r>
              <w:t>, visualiza</w:t>
            </w:r>
            <w:r w:rsidR="00AD56D9">
              <w:t>r publicaciones musicales y sus ISMN correspondientes.</w:t>
            </w:r>
          </w:p>
        </w:tc>
      </w:tr>
      <w:tr w:rsidR="008500DC" w14:paraId="43378446" w14:textId="77777777" w:rsidTr="0053429D">
        <w:tc>
          <w:tcPr>
            <w:tcW w:w="4414" w:type="dxa"/>
          </w:tcPr>
          <w:p w14:paraId="25B41562" w14:textId="77777777" w:rsidR="008500DC" w:rsidRDefault="008500DC" w:rsidP="008500DC">
            <w:r>
              <w:lastRenderedPageBreak/>
              <w:t xml:space="preserve">Administrador </w:t>
            </w:r>
          </w:p>
        </w:tc>
        <w:tc>
          <w:tcPr>
            <w:tcW w:w="4414" w:type="dxa"/>
          </w:tcPr>
          <w:p w14:paraId="08A5298C" w14:textId="300B87AC" w:rsidR="008500DC" w:rsidRDefault="008500DC" w:rsidP="008500DC">
            <w:r>
              <w:t>Tiene todos los permisos en el sistema. Gestiona la información de los usuarios y las funcionalidades de la aplicación. Accede al registro de las actividades de los usuarios (trazas).</w:t>
            </w:r>
            <w:r w:rsidR="00AD56D9">
              <w:t xml:space="preserve"> Realiza las salvas y restaura de la Base de Datos, gestiona los grupos de autorización y los rangos de prefijos asignados al país.</w:t>
            </w:r>
          </w:p>
        </w:tc>
      </w:tr>
      <w:tr w:rsidR="008500DC" w14:paraId="72555385" w14:textId="77777777" w:rsidTr="0053429D">
        <w:tc>
          <w:tcPr>
            <w:tcW w:w="4414" w:type="dxa"/>
          </w:tcPr>
          <w:p w14:paraId="43DA55E9" w14:textId="77777777" w:rsidR="008500DC" w:rsidRDefault="008500DC" w:rsidP="008500DC">
            <w:r>
              <w:t>Especialista</w:t>
            </w:r>
          </w:p>
        </w:tc>
        <w:tc>
          <w:tcPr>
            <w:tcW w:w="4414" w:type="dxa"/>
          </w:tcPr>
          <w:p w14:paraId="2A1E9560" w14:textId="2AA59495" w:rsidR="008500DC" w:rsidRDefault="008500DC" w:rsidP="008500DC">
            <w:r>
              <w:t>Es el encargado de la introducción de datos al sistema. Tiene el permiso de crear, listar y mostrar ISMN, editores y estad</w:t>
            </w:r>
            <w:r>
              <w:rPr>
                <w:lang w:val="es-ES"/>
              </w:rPr>
              <w:t xml:space="preserve">ísticas de las </w:t>
            </w:r>
            <w:r w:rsidR="00093641">
              <w:rPr>
                <w:lang w:val="es-ES"/>
              </w:rPr>
              <w:t>solicitudes</w:t>
            </w:r>
            <w:r>
              <w:rPr>
                <w:lang w:val="es-ES"/>
              </w:rPr>
              <w:t>. Solo podrá eliminar aquellos objetos que él mismo haya creado. También puede generar alertas</w:t>
            </w:r>
            <w:r w:rsidR="00093641">
              <w:rPr>
                <w:lang w:val="es-ES"/>
              </w:rPr>
              <w:t xml:space="preserve"> y notificaciones a los editores (clientes)</w:t>
            </w:r>
            <w:r>
              <w:rPr>
                <w:lang w:val="es-ES"/>
              </w:rPr>
              <w:t>. Este actor hereda las funcionalidades y los requerimientos del actor Usuario.</w:t>
            </w:r>
          </w:p>
        </w:tc>
      </w:tr>
      <w:tr w:rsidR="008500DC" w14:paraId="545F2C57" w14:textId="77777777" w:rsidTr="001C73F4">
        <w:tc>
          <w:tcPr>
            <w:tcW w:w="4414" w:type="dxa"/>
            <w:tcBorders>
              <w:bottom w:val="single" w:sz="4" w:space="0" w:color="auto"/>
            </w:tcBorders>
          </w:tcPr>
          <w:p w14:paraId="4E7218BD" w14:textId="77777777" w:rsidR="008500DC" w:rsidRDefault="008500DC" w:rsidP="008500DC">
            <w:r>
              <w:t>Editor</w:t>
            </w:r>
          </w:p>
        </w:tc>
        <w:tc>
          <w:tcPr>
            <w:tcW w:w="4414" w:type="dxa"/>
            <w:tcBorders>
              <w:bottom w:val="single" w:sz="4" w:space="0" w:color="auto"/>
            </w:tcBorders>
          </w:tcPr>
          <w:p w14:paraId="0A2BFB95" w14:textId="44819213" w:rsidR="008500DC" w:rsidRDefault="008500DC" w:rsidP="002C0032">
            <w:pPr>
              <w:keepNext/>
            </w:pPr>
            <w:r>
              <w:t>Este actor representa a l</w:t>
            </w:r>
            <w:r w:rsidR="00093641">
              <w:t xml:space="preserve">as Editoriales </w:t>
            </w:r>
            <w:r>
              <w:t xml:space="preserve">o </w:t>
            </w:r>
            <w:r w:rsidR="00093641">
              <w:t>editores</w:t>
            </w:r>
            <w:r>
              <w:t xml:space="preserve"> independientes que acceden al sistema principalmente para realizar las solicitudes de ISMN o </w:t>
            </w:r>
            <w:r w:rsidR="00093641">
              <w:t>solicitudes de inscripción</w:t>
            </w:r>
            <w:r>
              <w:t xml:space="preserve">. Heredan las </w:t>
            </w:r>
            <w:r>
              <w:lastRenderedPageBreak/>
              <w:t>funcionalidades y los requerimientos del actor Usuario y una vez autenticados en el sistema pueden acceder a su lista personal de producciones musicales e ISMN registrados en la Agencia. También pueden comunicarse con el especialista a través de envió de preguntas, acceder a catálogos de la biblioteca musical, colecciones digitales y recibir notificaciones del sistema.</w:t>
            </w:r>
          </w:p>
        </w:tc>
      </w:tr>
      <w:tr w:rsidR="001C73F4" w14:paraId="438D8426" w14:textId="77777777" w:rsidTr="001C73F4">
        <w:tc>
          <w:tcPr>
            <w:tcW w:w="8828" w:type="dxa"/>
            <w:gridSpan w:val="2"/>
            <w:tcBorders>
              <w:top w:val="single" w:sz="4" w:space="0" w:color="auto"/>
              <w:left w:val="nil"/>
              <w:bottom w:val="nil"/>
              <w:right w:val="nil"/>
            </w:tcBorders>
          </w:tcPr>
          <w:p w14:paraId="5BFE3D96" w14:textId="03E4D66A" w:rsidR="001C73F4" w:rsidRDefault="001C73F4" w:rsidP="00433308">
            <w:pPr>
              <w:pStyle w:val="tabla1"/>
            </w:pPr>
            <w:bookmarkStart w:id="218" w:name="_Toc147697751"/>
            <w:bookmarkStart w:id="219" w:name="_Toc147663295"/>
            <w:bookmarkStart w:id="220" w:name="_Toc167362376"/>
            <w:bookmarkStart w:id="221" w:name="_Toc167378123"/>
            <w:r>
              <w:lastRenderedPageBreak/>
              <w:t>Actores del sistema a automatizar</w:t>
            </w:r>
            <w:bookmarkEnd w:id="218"/>
            <w:bookmarkEnd w:id="219"/>
            <w:bookmarkEnd w:id="220"/>
            <w:bookmarkEnd w:id="221"/>
          </w:p>
        </w:tc>
      </w:tr>
    </w:tbl>
    <w:p w14:paraId="20DD308E" w14:textId="62046A76" w:rsidR="008500DC" w:rsidRPr="00204A36" w:rsidRDefault="008500DC" w:rsidP="008500DC">
      <w:pPr>
        <w:pStyle w:val="Ttulo3"/>
        <w:rPr>
          <w:rFonts w:ascii="Arial" w:hAnsi="Arial" w:cs="Arial"/>
        </w:rPr>
      </w:pPr>
      <w:bookmarkStart w:id="222" w:name="_Toc138347994"/>
      <w:bookmarkStart w:id="223" w:name="_Toc167378124"/>
      <w:bookmarkStart w:id="224" w:name="_Toc167378369"/>
      <w:r w:rsidRPr="00204A36">
        <w:rPr>
          <w:rFonts w:ascii="Arial" w:hAnsi="Arial" w:cs="Arial"/>
        </w:rPr>
        <w:t>3</w:t>
      </w:r>
      <w:r>
        <w:rPr>
          <w:rFonts w:ascii="Arial" w:hAnsi="Arial" w:cs="Arial"/>
        </w:rPr>
        <w:t>.4</w:t>
      </w:r>
      <w:r w:rsidRPr="00204A36">
        <w:rPr>
          <w:rFonts w:ascii="Arial" w:hAnsi="Arial" w:cs="Arial"/>
        </w:rPr>
        <w:t xml:space="preserve"> Jerarquía de actores del sistema</w:t>
      </w:r>
      <w:bookmarkEnd w:id="222"/>
      <w:bookmarkEnd w:id="223"/>
      <w:bookmarkEnd w:id="224"/>
    </w:p>
    <w:p w14:paraId="1E248DEF" w14:textId="77777777" w:rsidR="003E39BC" w:rsidRDefault="008500DC" w:rsidP="003E39BC">
      <w:pPr>
        <w:keepNext/>
        <w:jc w:val="center"/>
      </w:pPr>
      <w:r>
        <w:rPr>
          <w:noProof/>
        </w:rPr>
        <w:drawing>
          <wp:inline distT="0" distB="0" distL="0" distR="0" wp14:anchorId="28C53381" wp14:editId="3055B747">
            <wp:extent cx="3668486" cy="2738120"/>
            <wp:effectExtent l="0" t="0" r="8255" b="508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33">
                      <a:extLst>
                        <a:ext uri="{28A0092B-C50C-407E-A947-70E740481C1C}">
                          <a14:useLocalDpi xmlns:a14="http://schemas.microsoft.com/office/drawing/2010/main" val="0"/>
                        </a:ext>
                      </a:extLst>
                    </a:blip>
                    <a:stretch>
                      <a:fillRect/>
                    </a:stretch>
                  </pic:blipFill>
                  <pic:spPr>
                    <a:xfrm>
                      <a:off x="0" y="0"/>
                      <a:ext cx="3703405" cy="2764183"/>
                    </a:xfrm>
                    <a:prstGeom prst="rect">
                      <a:avLst/>
                    </a:prstGeom>
                  </pic:spPr>
                </pic:pic>
              </a:graphicData>
            </a:graphic>
          </wp:inline>
        </w:drawing>
      </w:r>
    </w:p>
    <w:p w14:paraId="609C78D9" w14:textId="5364ED21" w:rsidR="008500DC" w:rsidRDefault="003E39BC" w:rsidP="001C73F4">
      <w:pPr>
        <w:pStyle w:val="Figura1"/>
        <w:spacing w:after="240"/>
        <w:jc w:val="center"/>
      </w:pPr>
      <w:bookmarkStart w:id="225" w:name="_Toc147698497"/>
      <w:bookmarkStart w:id="226" w:name="_Toc146299354"/>
      <w:bookmarkStart w:id="227" w:name="_Toc146312282"/>
      <w:bookmarkStart w:id="228" w:name="_Toc167188369"/>
      <w:bookmarkStart w:id="229" w:name="_Toc167188802"/>
      <w:bookmarkStart w:id="230" w:name="_Toc167189724"/>
      <w:bookmarkStart w:id="231" w:name="_Toc167189990"/>
      <w:bookmarkStart w:id="232" w:name="_Toc167378125"/>
      <w:r>
        <w:t>Jerarquía de actores del sistema.</w:t>
      </w:r>
      <w:bookmarkEnd w:id="225"/>
      <w:bookmarkEnd w:id="226"/>
      <w:bookmarkEnd w:id="227"/>
      <w:bookmarkEnd w:id="228"/>
      <w:bookmarkEnd w:id="229"/>
      <w:bookmarkEnd w:id="230"/>
      <w:bookmarkEnd w:id="231"/>
      <w:bookmarkEnd w:id="232"/>
    </w:p>
    <w:p w14:paraId="55FA11FB" w14:textId="77777777" w:rsidR="001C73F4" w:rsidRDefault="001C73F4" w:rsidP="001C73F4"/>
    <w:p w14:paraId="67719992" w14:textId="77777777" w:rsidR="001C73F4" w:rsidRDefault="001C73F4" w:rsidP="001C73F4"/>
    <w:p w14:paraId="6DD4FEB0" w14:textId="77777777" w:rsidR="008500DC" w:rsidRDefault="008500DC" w:rsidP="008500DC">
      <w:pPr>
        <w:pStyle w:val="Ttulo2"/>
        <w:rPr>
          <w:rFonts w:ascii="Arial" w:hAnsi="Arial" w:cs="Arial"/>
          <w:sz w:val="24"/>
          <w:szCs w:val="24"/>
        </w:rPr>
      </w:pPr>
      <w:bookmarkStart w:id="233" w:name="_Toc138347995"/>
      <w:bookmarkStart w:id="234" w:name="_Toc167378126"/>
      <w:bookmarkStart w:id="235" w:name="_Toc167378370"/>
      <w:r w:rsidRPr="009F2558">
        <w:rPr>
          <w:rFonts w:ascii="Arial" w:hAnsi="Arial" w:cs="Arial"/>
          <w:sz w:val="24"/>
          <w:szCs w:val="24"/>
        </w:rPr>
        <w:lastRenderedPageBreak/>
        <w:t>3.</w:t>
      </w:r>
      <w:r>
        <w:rPr>
          <w:rFonts w:ascii="Arial" w:hAnsi="Arial" w:cs="Arial"/>
          <w:sz w:val="24"/>
          <w:szCs w:val="24"/>
        </w:rPr>
        <w:t>5</w:t>
      </w:r>
      <w:r w:rsidRPr="009F2558">
        <w:rPr>
          <w:rFonts w:ascii="Arial" w:hAnsi="Arial" w:cs="Arial"/>
          <w:sz w:val="24"/>
          <w:szCs w:val="24"/>
        </w:rPr>
        <w:t xml:space="preserve"> </w:t>
      </w:r>
      <w:r>
        <w:rPr>
          <w:rFonts w:ascii="Arial" w:hAnsi="Arial" w:cs="Arial"/>
          <w:sz w:val="24"/>
          <w:szCs w:val="24"/>
        </w:rPr>
        <w:t>Paquetes</w:t>
      </w:r>
      <w:r w:rsidRPr="009F2558">
        <w:rPr>
          <w:rFonts w:ascii="Arial" w:hAnsi="Arial" w:cs="Arial"/>
          <w:sz w:val="24"/>
          <w:szCs w:val="24"/>
        </w:rPr>
        <w:t xml:space="preserve"> y sus relaciones</w:t>
      </w:r>
      <w:bookmarkEnd w:id="233"/>
      <w:bookmarkEnd w:id="234"/>
      <w:bookmarkEnd w:id="235"/>
    </w:p>
    <w:p w14:paraId="1F3B8852" w14:textId="77777777" w:rsidR="008500DC" w:rsidRDefault="008500DC" w:rsidP="008500DC">
      <w:r>
        <w:t xml:space="preserve">Dividiremos el sistema en cuatro grandes grupos como </w:t>
      </w:r>
      <w:r w:rsidRPr="00030907">
        <w:t>un mecanismo de organización de elementos que subdividen el modelo en otros más pequeños que colaboran entre sí.</w:t>
      </w:r>
      <w:r>
        <w:rPr>
          <w:rStyle w:val="Refdenotaalpie"/>
        </w:rPr>
        <w:footnoteReference w:id="4"/>
      </w:r>
    </w:p>
    <w:p w14:paraId="49E9784C" w14:textId="77777777" w:rsidR="008500DC" w:rsidRDefault="008500DC" w:rsidP="008500DC">
      <w:pPr>
        <w:pStyle w:val="Ttulo3"/>
        <w:rPr>
          <w:rFonts w:ascii="Arial" w:hAnsi="Arial" w:cs="Arial"/>
        </w:rPr>
      </w:pPr>
      <w:bookmarkStart w:id="236" w:name="_Toc138347996"/>
      <w:bookmarkStart w:id="237" w:name="_Toc167378127"/>
      <w:bookmarkStart w:id="238" w:name="_Toc167378371"/>
      <w:r w:rsidRPr="009F2558">
        <w:rPr>
          <w:rFonts w:ascii="Arial" w:hAnsi="Arial" w:cs="Arial"/>
        </w:rPr>
        <w:t>3.</w:t>
      </w:r>
      <w:r>
        <w:rPr>
          <w:rFonts w:ascii="Arial" w:hAnsi="Arial" w:cs="Arial"/>
        </w:rPr>
        <w:t>5.1</w:t>
      </w:r>
      <w:r w:rsidRPr="009F2558">
        <w:rPr>
          <w:rFonts w:ascii="Arial" w:hAnsi="Arial" w:cs="Arial"/>
        </w:rPr>
        <w:t xml:space="preserve"> Diagrama de Paquetes del Sistema</w:t>
      </w:r>
      <w:bookmarkEnd w:id="236"/>
      <w:bookmarkEnd w:id="237"/>
      <w:bookmarkEnd w:id="238"/>
    </w:p>
    <w:p w14:paraId="3B7E7FBF" w14:textId="77777777" w:rsidR="003E39BC" w:rsidRDefault="008500DC" w:rsidP="003E39BC">
      <w:pPr>
        <w:keepNext/>
        <w:jc w:val="center"/>
      </w:pPr>
      <w:r>
        <w:rPr>
          <w:noProof/>
        </w:rPr>
        <w:drawing>
          <wp:inline distT="0" distB="0" distL="0" distR="0" wp14:anchorId="6364E958" wp14:editId="02EC5C98">
            <wp:extent cx="3262746" cy="2633172"/>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408603" cy="2750885"/>
                    </a:xfrm>
                    <a:prstGeom prst="rect">
                      <a:avLst/>
                    </a:prstGeom>
                  </pic:spPr>
                </pic:pic>
              </a:graphicData>
            </a:graphic>
          </wp:inline>
        </w:drawing>
      </w:r>
    </w:p>
    <w:p w14:paraId="1CB8D287" w14:textId="62DB5DF3" w:rsidR="008500DC" w:rsidRDefault="003E39BC" w:rsidP="001C73F4">
      <w:pPr>
        <w:pStyle w:val="Figura1"/>
        <w:spacing w:after="240"/>
        <w:jc w:val="center"/>
      </w:pPr>
      <w:bookmarkStart w:id="239" w:name="_Toc147698498"/>
      <w:bookmarkStart w:id="240" w:name="_Toc146299355"/>
      <w:bookmarkStart w:id="241" w:name="_Toc146312283"/>
      <w:bookmarkStart w:id="242" w:name="_Toc167188370"/>
      <w:bookmarkStart w:id="243" w:name="_Toc167188803"/>
      <w:bookmarkStart w:id="244" w:name="_Toc167189725"/>
      <w:bookmarkStart w:id="245" w:name="_Toc167189991"/>
      <w:bookmarkStart w:id="246" w:name="_Toc167378128"/>
      <w:r>
        <w:t>Diagrama de Paquetes del Sistema.</w:t>
      </w:r>
      <w:bookmarkEnd w:id="239"/>
      <w:bookmarkEnd w:id="240"/>
      <w:bookmarkEnd w:id="241"/>
      <w:bookmarkEnd w:id="242"/>
      <w:bookmarkEnd w:id="243"/>
      <w:bookmarkEnd w:id="244"/>
      <w:bookmarkEnd w:id="245"/>
      <w:bookmarkEnd w:id="246"/>
    </w:p>
    <w:p w14:paraId="7971537D" w14:textId="5B5687FE" w:rsidR="008500DC" w:rsidRDefault="008500DC" w:rsidP="008500DC">
      <w:r>
        <w:rPr>
          <w:b/>
          <w:bCs/>
        </w:rPr>
        <w:t>Seguridad</w:t>
      </w:r>
      <w:r w:rsidRPr="002C52BF">
        <w:rPr>
          <w:b/>
          <w:bCs/>
        </w:rPr>
        <w:t xml:space="preserve">: </w:t>
      </w:r>
      <w:r w:rsidRPr="00030907">
        <w:t xml:space="preserve">Se encuentran las funcionalidades necesarias para el acceso de los usuarios al sistema. Este paquete hace uso del componente de seguridad de </w:t>
      </w:r>
      <w:r>
        <w:t>Django</w:t>
      </w:r>
      <w:r w:rsidRPr="00030907">
        <w:t xml:space="preserve"> cuyo funcionamiento se basa en identificar primero al usuario (autenticación) y en comprobar después si ese usuario tiene acceso al recurso solicitado (autorización)</w:t>
      </w:r>
      <w:r>
        <w:t>, se usarán los tokens de seguridad para limitar los intentos de autorización</w:t>
      </w:r>
      <w:r w:rsidRPr="00030907">
        <w:t>. La autenticación, que siempre se aplica en primer lugar, se basa en el uso de un cortafuego (firewall, en inglés) cuyo trabajo consiste en determinar si el usuario necesita estar autenticado, y si lo necesita, enviar una respuesta al usuario para iniciar el proceso de autenticación. Una vez que un usuario se autentica, la etapa de autorización determina si el usuario tiene acceso al recurso que solicita. Además, contiene las funcionalidades para el cambio de contraseña</w:t>
      </w:r>
      <w:r w:rsidR="00E86910">
        <w:t>, restablecer contraseña</w:t>
      </w:r>
      <w:r w:rsidRPr="00030907">
        <w:t>, salva y restaura de la base de datos y visualización de trazas.</w:t>
      </w:r>
    </w:p>
    <w:p w14:paraId="0B9CE96F" w14:textId="46ADB44A" w:rsidR="008500DC" w:rsidRDefault="008500DC" w:rsidP="008500DC">
      <w:pPr>
        <w:rPr>
          <w:lang w:val="es-ES"/>
        </w:rPr>
      </w:pPr>
      <w:r w:rsidRPr="00030907">
        <w:rPr>
          <w:b/>
          <w:bCs/>
        </w:rPr>
        <w:lastRenderedPageBreak/>
        <w:t>Reportes y Alertas:</w:t>
      </w:r>
      <w:r w:rsidRPr="00030907">
        <w:t xml:space="preserve"> Contiene todas las informaciones de reportes </w:t>
      </w:r>
      <w:r>
        <w:t>estad</w:t>
      </w:r>
      <w:r>
        <w:rPr>
          <w:lang w:val="es-ES"/>
        </w:rPr>
        <w:t>ísticos relacionados con las producciones que se insertan al sistema, así como los reportes de estado de los ISMN en proceso de entrega, notificaciones al usuario</w:t>
      </w:r>
      <w:r w:rsidR="00204136">
        <w:rPr>
          <w:lang w:val="es-ES"/>
        </w:rPr>
        <w:t>, muestra de información y</w:t>
      </w:r>
      <w:r>
        <w:rPr>
          <w:lang w:val="es-ES"/>
        </w:rPr>
        <w:t xml:space="preserve"> alertas que muestra el sistema.</w:t>
      </w:r>
    </w:p>
    <w:p w14:paraId="1DB40717" w14:textId="115D0A7D" w:rsidR="008500DC" w:rsidRPr="00030907" w:rsidRDefault="008500DC" w:rsidP="008500DC">
      <w:r w:rsidRPr="00030907">
        <w:rPr>
          <w:b/>
          <w:bCs/>
        </w:rPr>
        <w:t>Nomencladores:</w:t>
      </w:r>
      <w:r w:rsidRPr="00030907">
        <w:t xml:space="preserve"> Contiene todas las funcionalidades que permiten la gestión de todos los nomencladores del sistema, ya que éstos son características importantes para describir a l</w:t>
      </w:r>
      <w:r>
        <w:t xml:space="preserve">as producciones musicales, </w:t>
      </w:r>
      <w:r w:rsidR="00E86910">
        <w:t xml:space="preserve">solicitudes </w:t>
      </w:r>
      <w:r>
        <w:t>y editores asociados.</w:t>
      </w:r>
    </w:p>
    <w:p w14:paraId="1E80C6F0" w14:textId="14E19FCC" w:rsidR="008500DC" w:rsidRDefault="008500DC" w:rsidP="008500DC">
      <w:r>
        <w:rPr>
          <w:lang w:val="es-ES"/>
        </w:rPr>
        <w:t xml:space="preserve"> </w:t>
      </w:r>
      <w:r w:rsidRPr="00030907">
        <w:rPr>
          <w:b/>
          <w:bCs/>
        </w:rPr>
        <w:t>Gestión:</w:t>
      </w:r>
      <w:r w:rsidRPr="00030907">
        <w:t xml:space="preserve"> Este paquete agrupa las funcionalidades que permiten realizar toda la gestión de </w:t>
      </w:r>
      <w:r>
        <w:t>los ISMN</w:t>
      </w:r>
      <w:r w:rsidR="00E86910">
        <w:t>, las solicitudes, las publicaciones musicales y</w:t>
      </w:r>
      <w:r>
        <w:t xml:space="preserve"> los editores en la Agencia Cubana</w:t>
      </w:r>
      <w:r w:rsidRPr="00030907">
        <w:t>. Cuenta con posibilidades de filtros</w:t>
      </w:r>
      <w:r>
        <w:t>, generación de código de barras,</w:t>
      </w:r>
      <w:r w:rsidRPr="00030907">
        <w:t xml:space="preserve"> opciones de exportar</w:t>
      </w:r>
      <w:r w:rsidR="00E86910">
        <w:t>ción</w:t>
      </w:r>
      <w:r>
        <w:t>, entre otras opciones</w:t>
      </w:r>
      <w:r w:rsidRPr="00030907">
        <w:t>.</w:t>
      </w:r>
    </w:p>
    <w:p w14:paraId="4D5CA6E6" w14:textId="77777777" w:rsidR="008500DC" w:rsidRPr="00030907" w:rsidRDefault="008500DC" w:rsidP="008500DC">
      <w:pPr>
        <w:pStyle w:val="Ttulo2"/>
        <w:rPr>
          <w:rFonts w:ascii="Arial" w:hAnsi="Arial" w:cs="Arial"/>
          <w:sz w:val="24"/>
          <w:szCs w:val="24"/>
        </w:rPr>
      </w:pPr>
      <w:bookmarkStart w:id="247" w:name="_Toc121889316"/>
      <w:bookmarkStart w:id="248" w:name="_Toc138347997"/>
      <w:bookmarkStart w:id="249" w:name="_Toc167378129"/>
      <w:bookmarkStart w:id="250" w:name="_Toc167378372"/>
      <w:r w:rsidRPr="00030907">
        <w:rPr>
          <w:rFonts w:ascii="Arial" w:hAnsi="Arial" w:cs="Arial"/>
          <w:sz w:val="24"/>
          <w:szCs w:val="24"/>
        </w:rPr>
        <w:t>3.</w:t>
      </w:r>
      <w:r>
        <w:rPr>
          <w:rFonts w:ascii="Arial" w:hAnsi="Arial" w:cs="Arial"/>
          <w:sz w:val="24"/>
          <w:szCs w:val="24"/>
        </w:rPr>
        <w:t>6</w:t>
      </w:r>
      <w:r w:rsidRPr="00030907">
        <w:rPr>
          <w:rFonts w:ascii="Arial" w:hAnsi="Arial" w:cs="Arial"/>
          <w:sz w:val="24"/>
          <w:szCs w:val="24"/>
        </w:rPr>
        <w:t xml:space="preserve"> Diagrama de casos de uso del sistema a automatizar</w:t>
      </w:r>
      <w:bookmarkEnd w:id="247"/>
      <w:bookmarkEnd w:id="248"/>
      <w:bookmarkEnd w:id="249"/>
      <w:bookmarkEnd w:id="250"/>
    </w:p>
    <w:p w14:paraId="28353456" w14:textId="595F52F1" w:rsidR="007E502C" w:rsidRDefault="008500DC" w:rsidP="007E502C">
      <w:r w:rsidRPr="00030907">
        <w:t>El diagrama de casos de uso del sistema es un artefacto gráfico que documenta el comportamiento de un sistema desde el punto de vista del usuario. En él se representan los actores, los casos de uso del sistema y las relaciones que existen entre actores y casos de uso.</w:t>
      </w:r>
      <w:r>
        <w:rPr>
          <w:rStyle w:val="Refdenotaalpie"/>
        </w:rPr>
        <w:footnoteReference w:id="5"/>
      </w:r>
      <w:bookmarkStart w:id="251" w:name="_Toc138347998"/>
    </w:p>
    <w:p w14:paraId="39B08B32" w14:textId="77777777" w:rsidR="00EF4049" w:rsidRDefault="00EF4049" w:rsidP="007E502C"/>
    <w:p w14:paraId="391FF391" w14:textId="77777777" w:rsidR="00EF4049" w:rsidRDefault="00EF4049" w:rsidP="007E502C"/>
    <w:p w14:paraId="0D4B4B7A" w14:textId="77777777" w:rsidR="00EF4049" w:rsidRDefault="00EF4049" w:rsidP="007E502C"/>
    <w:p w14:paraId="2060B443" w14:textId="77777777" w:rsidR="00EF4049" w:rsidRDefault="00EF4049" w:rsidP="007E502C"/>
    <w:p w14:paraId="41CB1F41" w14:textId="77777777" w:rsidR="00EF4049" w:rsidRDefault="00EF4049" w:rsidP="007E502C"/>
    <w:p w14:paraId="6461EDF2" w14:textId="77777777" w:rsidR="00EF4049" w:rsidRDefault="00EF4049" w:rsidP="007E502C"/>
    <w:p w14:paraId="34FD077B" w14:textId="77777777" w:rsidR="00EF4049" w:rsidRDefault="00EF4049" w:rsidP="007E502C"/>
    <w:p w14:paraId="10A5D0AC" w14:textId="77777777" w:rsidR="00EF4049" w:rsidRDefault="00EF4049" w:rsidP="007E502C"/>
    <w:p w14:paraId="3AD59767" w14:textId="77777777" w:rsidR="00EF4049" w:rsidRDefault="00EF4049" w:rsidP="007E502C"/>
    <w:p w14:paraId="37ADD540" w14:textId="7927D638" w:rsidR="007E502C" w:rsidRDefault="008500DC" w:rsidP="0063216C">
      <w:pPr>
        <w:jc w:val="center"/>
        <w:rPr>
          <w:rFonts w:eastAsiaTheme="majorEastAsia"/>
          <w:noProof/>
          <w:color w:val="1F3763" w:themeColor="accent1" w:themeShade="7F"/>
          <w:lang w:val="es-US"/>
        </w:rPr>
      </w:pPr>
      <w:bookmarkStart w:id="252" w:name="_Toc167378130"/>
      <w:bookmarkStart w:id="253" w:name="_Toc167378373"/>
      <w:r w:rsidRPr="0063216C">
        <w:rPr>
          <w:rStyle w:val="Ttulo3Car"/>
          <w:rFonts w:ascii="Arial" w:hAnsi="Arial" w:cs="Arial"/>
        </w:rPr>
        <w:lastRenderedPageBreak/>
        <w:t>3.6.1 Diagrama de Casos de Uso del Sistema del paquete “Seguridad”</w:t>
      </w:r>
      <w:bookmarkStart w:id="254" w:name="_Toc147698499"/>
      <w:bookmarkStart w:id="255" w:name="_Toc146299356"/>
      <w:bookmarkStart w:id="256" w:name="_Toc146312284"/>
      <w:bookmarkEnd w:id="251"/>
      <w:bookmarkEnd w:id="252"/>
      <w:bookmarkEnd w:id="253"/>
    </w:p>
    <w:p w14:paraId="50F03305" w14:textId="65D19EC2" w:rsidR="00EF4049" w:rsidRDefault="00EF4049" w:rsidP="0063216C">
      <w:pPr>
        <w:jc w:val="center"/>
        <w:rPr>
          <w:rStyle w:val="Ttulo3Car"/>
          <w:rFonts w:ascii="Arial" w:hAnsi="Arial" w:cs="Arial"/>
        </w:rPr>
      </w:pPr>
      <w:r>
        <w:rPr>
          <w:rFonts w:eastAsiaTheme="majorEastAsia"/>
          <w:noProof/>
          <w:color w:val="1F3763" w:themeColor="accent1" w:themeShade="7F"/>
          <w:lang w:val="es-US"/>
        </w:rPr>
        <w:drawing>
          <wp:inline distT="0" distB="0" distL="0" distR="0" wp14:anchorId="35C463C6" wp14:editId="688A1E6D">
            <wp:extent cx="4152900" cy="4752975"/>
            <wp:effectExtent l="0" t="0" r="0" b="9525"/>
            <wp:docPr id="212816029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160293" name="Imagen 2128160293"/>
                    <pic:cNvPicPr/>
                  </pic:nvPicPr>
                  <pic:blipFill>
                    <a:blip r:embed="rId35">
                      <a:extLst>
                        <a:ext uri="{28A0092B-C50C-407E-A947-70E740481C1C}">
                          <a14:useLocalDpi xmlns:a14="http://schemas.microsoft.com/office/drawing/2010/main" val="0"/>
                        </a:ext>
                      </a:extLst>
                    </a:blip>
                    <a:stretch>
                      <a:fillRect/>
                    </a:stretch>
                  </pic:blipFill>
                  <pic:spPr>
                    <a:xfrm>
                      <a:off x="0" y="0"/>
                      <a:ext cx="4152900" cy="4752975"/>
                    </a:xfrm>
                    <a:prstGeom prst="rect">
                      <a:avLst/>
                    </a:prstGeom>
                  </pic:spPr>
                </pic:pic>
              </a:graphicData>
            </a:graphic>
          </wp:inline>
        </w:drawing>
      </w:r>
    </w:p>
    <w:p w14:paraId="3B05F2BC" w14:textId="77777777" w:rsidR="0063216C" w:rsidRDefault="0063216C" w:rsidP="0063216C">
      <w:pPr>
        <w:pStyle w:val="Figura1"/>
        <w:spacing w:after="240"/>
      </w:pPr>
      <w:bookmarkStart w:id="257" w:name="_Toc167188371"/>
      <w:bookmarkStart w:id="258" w:name="_Toc167188804"/>
      <w:bookmarkStart w:id="259" w:name="_Toc167189726"/>
      <w:bookmarkStart w:id="260" w:name="_Toc167189992"/>
      <w:bookmarkStart w:id="261" w:name="_Toc167378131"/>
      <w:r>
        <w:t>Diagrama de Casos de Uso del Sistema del paquete "Seguridad".</w:t>
      </w:r>
      <w:bookmarkEnd w:id="257"/>
      <w:bookmarkEnd w:id="258"/>
      <w:bookmarkEnd w:id="259"/>
      <w:bookmarkEnd w:id="260"/>
      <w:bookmarkEnd w:id="261"/>
    </w:p>
    <w:p w14:paraId="417184F1" w14:textId="77777777" w:rsidR="0063216C" w:rsidRPr="0063216C" w:rsidRDefault="0063216C" w:rsidP="0063216C">
      <w:pPr>
        <w:jc w:val="center"/>
      </w:pPr>
    </w:p>
    <w:p w14:paraId="4FFC0F78" w14:textId="77777777" w:rsidR="008500DC" w:rsidRDefault="008500DC" w:rsidP="008500DC">
      <w:pPr>
        <w:pStyle w:val="Ttulo3"/>
        <w:rPr>
          <w:rFonts w:ascii="Arial" w:hAnsi="Arial" w:cs="Arial"/>
        </w:rPr>
      </w:pPr>
      <w:bookmarkStart w:id="262" w:name="_Toc138347999"/>
      <w:bookmarkStart w:id="263" w:name="_Toc167378132"/>
      <w:bookmarkStart w:id="264" w:name="_Toc167378374"/>
      <w:bookmarkEnd w:id="254"/>
      <w:bookmarkEnd w:id="255"/>
      <w:bookmarkEnd w:id="256"/>
      <w:r w:rsidRPr="00F74456">
        <w:rPr>
          <w:rFonts w:ascii="Arial" w:hAnsi="Arial" w:cs="Arial"/>
        </w:rPr>
        <w:lastRenderedPageBreak/>
        <w:t>3.</w:t>
      </w:r>
      <w:r>
        <w:rPr>
          <w:rFonts w:ascii="Arial" w:hAnsi="Arial" w:cs="Arial"/>
        </w:rPr>
        <w:t>6</w:t>
      </w:r>
      <w:r w:rsidRPr="00F74456">
        <w:rPr>
          <w:rFonts w:ascii="Arial" w:hAnsi="Arial" w:cs="Arial"/>
        </w:rPr>
        <w:t xml:space="preserve">.2 Diagrama de Casos de Uso del Sistema </w:t>
      </w:r>
      <w:r>
        <w:rPr>
          <w:rFonts w:ascii="Arial" w:hAnsi="Arial" w:cs="Arial"/>
        </w:rPr>
        <w:t xml:space="preserve">del paquete </w:t>
      </w:r>
      <w:r w:rsidRPr="00F74456">
        <w:rPr>
          <w:rFonts w:ascii="Arial" w:hAnsi="Arial" w:cs="Arial"/>
        </w:rPr>
        <w:t>“Reportes y Alertas”</w:t>
      </w:r>
      <w:bookmarkEnd w:id="262"/>
      <w:bookmarkEnd w:id="263"/>
      <w:bookmarkEnd w:id="264"/>
    </w:p>
    <w:p w14:paraId="61F9D2E6" w14:textId="7D098769" w:rsidR="003E39BC" w:rsidRDefault="00EF2C0C" w:rsidP="00AC008C">
      <w:pPr>
        <w:keepNext/>
        <w:jc w:val="center"/>
      </w:pPr>
      <w:r>
        <w:rPr>
          <w:noProof/>
        </w:rPr>
        <w:drawing>
          <wp:inline distT="0" distB="0" distL="0" distR="0" wp14:anchorId="719CB3CA" wp14:editId="12A28AA7">
            <wp:extent cx="5612130" cy="5748655"/>
            <wp:effectExtent l="0" t="0" r="7620" b="4445"/>
            <wp:docPr id="63795470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954700" name="Imagen 637954700"/>
                    <pic:cNvPicPr/>
                  </pic:nvPicPr>
                  <pic:blipFill>
                    <a:blip r:embed="rId36">
                      <a:extLst>
                        <a:ext uri="{28A0092B-C50C-407E-A947-70E740481C1C}">
                          <a14:useLocalDpi xmlns:a14="http://schemas.microsoft.com/office/drawing/2010/main" val="0"/>
                        </a:ext>
                      </a:extLst>
                    </a:blip>
                    <a:stretch>
                      <a:fillRect/>
                    </a:stretch>
                  </pic:blipFill>
                  <pic:spPr>
                    <a:xfrm>
                      <a:off x="0" y="0"/>
                      <a:ext cx="5612130" cy="5748655"/>
                    </a:xfrm>
                    <a:prstGeom prst="rect">
                      <a:avLst/>
                    </a:prstGeom>
                  </pic:spPr>
                </pic:pic>
              </a:graphicData>
            </a:graphic>
          </wp:inline>
        </w:drawing>
      </w:r>
    </w:p>
    <w:p w14:paraId="13EA400B" w14:textId="5EE054B6" w:rsidR="008500DC" w:rsidRDefault="003E39BC" w:rsidP="007E502C">
      <w:pPr>
        <w:pStyle w:val="Figura1"/>
        <w:spacing w:after="240"/>
      </w:pPr>
      <w:bookmarkStart w:id="265" w:name="_Toc147698500"/>
      <w:bookmarkStart w:id="266" w:name="_Toc146299357"/>
      <w:bookmarkStart w:id="267" w:name="_Toc146312285"/>
      <w:bookmarkStart w:id="268" w:name="_Toc167188372"/>
      <w:bookmarkStart w:id="269" w:name="_Toc167188805"/>
      <w:bookmarkStart w:id="270" w:name="_Toc167189727"/>
      <w:bookmarkStart w:id="271" w:name="_Toc167189993"/>
      <w:bookmarkStart w:id="272" w:name="_Toc167378133"/>
      <w:r>
        <w:t>Diagrama de Casos de Uso del Sistema del paquete "Reportes y Alertas"</w:t>
      </w:r>
      <w:bookmarkEnd w:id="265"/>
      <w:bookmarkEnd w:id="266"/>
      <w:bookmarkEnd w:id="267"/>
      <w:r w:rsidR="007E502C">
        <w:t>.</w:t>
      </w:r>
      <w:bookmarkEnd w:id="268"/>
      <w:bookmarkEnd w:id="269"/>
      <w:bookmarkEnd w:id="270"/>
      <w:bookmarkEnd w:id="271"/>
      <w:bookmarkEnd w:id="272"/>
    </w:p>
    <w:p w14:paraId="0514E51D" w14:textId="77777777" w:rsidR="007E502C" w:rsidRDefault="007E502C" w:rsidP="00433308"/>
    <w:p w14:paraId="48FFDD7D" w14:textId="77777777" w:rsidR="007E502C" w:rsidRDefault="007E502C" w:rsidP="00433308"/>
    <w:p w14:paraId="22C39FBD" w14:textId="77777777" w:rsidR="007E502C" w:rsidRDefault="007E502C" w:rsidP="00433308"/>
    <w:p w14:paraId="5177C5E4" w14:textId="77777777" w:rsidR="007E502C" w:rsidRDefault="007E502C" w:rsidP="0063216C"/>
    <w:p w14:paraId="1CA7AA7C" w14:textId="77777777" w:rsidR="008500DC" w:rsidRDefault="008500DC" w:rsidP="008500DC">
      <w:pPr>
        <w:pStyle w:val="Ttulo3"/>
        <w:rPr>
          <w:rFonts w:ascii="Arial" w:hAnsi="Arial" w:cs="Arial"/>
        </w:rPr>
      </w:pPr>
      <w:bookmarkStart w:id="273" w:name="_Toc138348000"/>
      <w:bookmarkStart w:id="274" w:name="_Toc167378134"/>
      <w:bookmarkStart w:id="275" w:name="_Toc167378375"/>
      <w:r w:rsidRPr="00A35304">
        <w:rPr>
          <w:rFonts w:ascii="Arial" w:hAnsi="Arial" w:cs="Arial"/>
        </w:rPr>
        <w:lastRenderedPageBreak/>
        <w:t>3.</w:t>
      </w:r>
      <w:r>
        <w:rPr>
          <w:rFonts w:ascii="Arial" w:hAnsi="Arial" w:cs="Arial"/>
        </w:rPr>
        <w:t>6</w:t>
      </w:r>
      <w:r w:rsidRPr="00A35304">
        <w:rPr>
          <w:rFonts w:ascii="Arial" w:hAnsi="Arial" w:cs="Arial"/>
        </w:rPr>
        <w:t>.3 Diagrama de Casos de Uso del Sistema del paquete “</w:t>
      </w:r>
      <w:r w:rsidRPr="00A35304">
        <w:rPr>
          <w:rFonts w:ascii="Arial" w:hAnsi="Arial" w:cs="Arial"/>
          <w:lang w:val="es-ES"/>
        </w:rPr>
        <w:t>Nomencladores</w:t>
      </w:r>
      <w:r w:rsidRPr="00A35304">
        <w:rPr>
          <w:rFonts w:ascii="Arial" w:hAnsi="Arial" w:cs="Arial"/>
        </w:rPr>
        <w:t>”</w:t>
      </w:r>
      <w:bookmarkEnd w:id="273"/>
      <w:bookmarkEnd w:id="274"/>
      <w:bookmarkEnd w:id="275"/>
    </w:p>
    <w:p w14:paraId="4925FDCE" w14:textId="326574FE" w:rsidR="003E39BC" w:rsidRPr="008B6D9B" w:rsidRDefault="00EF2C0C" w:rsidP="008B6D9B">
      <w:pPr>
        <w:keepNext/>
        <w:ind w:left="1416" w:hanging="1416"/>
        <w:jc w:val="center"/>
        <w:rPr>
          <w:lang w:val="es-ES"/>
        </w:rPr>
      </w:pPr>
      <w:r>
        <w:rPr>
          <w:noProof/>
          <w:lang w:val="es-ES"/>
        </w:rPr>
        <w:drawing>
          <wp:inline distT="0" distB="0" distL="0" distR="0" wp14:anchorId="79460C29" wp14:editId="0AB8F61E">
            <wp:extent cx="3520440" cy="3648923"/>
            <wp:effectExtent l="0" t="0" r="3810" b="8890"/>
            <wp:docPr id="112198127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981278" name="Imagen 1121981278"/>
                    <pic:cNvPicPr/>
                  </pic:nvPicPr>
                  <pic:blipFill>
                    <a:blip r:embed="rId37">
                      <a:extLst>
                        <a:ext uri="{28A0092B-C50C-407E-A947-70E740481C1C}">
                          <a14:useLocalDpi xmlns:a14="http://schemas.microsoft.com/office/drawing/2010/main" val="0"/>
                        </a:ext>
                      </a:extLst>
                    </a:blip>
                    <a:stretch>
                      <a:fillRect/>
                    </a:stretch>
                  </pic:blipFill>
                  <pic:spPr>
                    <a:xfrm>
                      <a:off x="0" y="0"/>
                      <a:ext cx="3537994" cy="3667118"/>
                    </a:xfrm>
                    <a:prstGeom prst="rect">
                      <a:avLst/>
                    </a:prstGeom>
                  </pic:spPr>
                </pic:pic>
              </a:graphicData>
            </a:graphic>
          </wp:inline>
        </w:drawing>
      </w:r>
    </w:p>
    <w:p w14:paraId="67440B45" w14:textId="355C865A" w:rsidR="008500DC" w:rsidRDefault="003E39BC" w:rsidP="007E502C">
      <w:pPr>
        <w:pStyle w:val="Figura1"/>
        <w:spacing w:after="240"/>
      </w:pPr>
      <w:bookmarkStart w:id="276" w:name="_Toc147698501"/>
      <w:bookmarkStart w:id="277" w:name="_Toc146299358"/>
      <w:bookmarkStart w:id="278" w:name="_Toc146312286"/>
      <w:bookmarkStart w:id="279" w:name="_Toc167188373"/>
      <w:bookmarkStart w:id="280" w:name="_Toc167188806"/>
      <w:bookmarkStart w:id="281" w:name="_Toc167189728"/>
      <w:bookmarkStart w:id="282" w:name="_Toc167189994"/>
      <w:bookmarkStart w:id="283" w:name="_Toc167378135"/>
      <w:r>
        <w:t>Diagrama de Casos de Uso del Sistema del paquete "Nomencladores"</w:t>
      </w:r>
      <w:bookmarkEnd w:id="276"/>
      <w:bookmarkEnd w:id="277"/>
      <w:bookmarkEnd w:id="278"/>
      <w:r w:rsidR="007E502C">
        <w:t>.</w:t>
      </w:r>
      <w:bookmarkEnd w:id="279"/>
      <w:bookmarkEnd w:id="280"/>
      <w:bookmarkEnd w:id="281"/>
      <w:bookmarkEnd w:id="282"/>
      <w:bookmarkEnd w:id="283"/>
    </w:p>
    <w:p w14:paraId="3871470F" w14:textId="77777777" w:rsidR="008500DC" w:rsidRDefault="008500DC" w:rsidP="008500DC">
      <w:pPr>
        <w:pStyle w:val="Ttulo3"/>
        <w:rPr>
          <w:rFonts w:ascii="Arial" w:hAnsi="Arial" w:cs="Arial"/>
        </w:rPr>
      </w:pPr>
      <w:bookmarkStart w:id="284" w:name="_Toc138348001"/>
      <w:bookmarkStart w:id="285" w:name="_Toc167378136"/>
      <w:bookmarkStart w:id="286" w:name="_Toc167378376"/>
      <w:r w:rsidRPr="00FC0FE1">
        <w:rPr>
          <w:rFonts w:ascii="Arial" w:hAnsi="Arial" w:cs="Arial"/>
        </w:rPr>
        <w:t>3.</w:t>
      </w:r>
      <w:r>
        <w:rPr>
          <w:rFonts w:ascii="Arial" w:hAnsi="Arial" w:cs="Arial"/>
        </w:rPr>
        <w:t>6</w:t>
      </w:r>
      <w:r w:rsidRPr="00FC0FE1">
        <w:rPr>
          <w:rFonts w:ascii="Arial" w:hAnsi="Arial" w:cs="Arial"/>
        </w:rPr>
        <w:t>.4 Diagrama de Casos de Uso del Sistema del paquete “</w:t>
      </w:r>
      <w:r w:rsidRPr="00FC0FE1">
        <w:rPr>
          <w:rFonts w:ascii="Arial" w:hAnsi="Arial" w:cs="Arial"/>
          <w:lang w:val="es-ES"/>
        </w:rPr>
        <w:t>Gestión</w:t>
      </w:r>
      <w:r w:rsidRPr="00FC0FE1">
        <w:rPr>
          <w:rFonts w:ascii="Arial" w:hAnsi="Arial" w:cs="Arial"/>
        </w:rPr>
        <w:t>”</w:t>
      </w:r>
      <w:bookmarkEnd w:id="284"/>
      <w:bookmarkEnd w:id="285"/>
      <w:bookmarkEnd w:id="286"/>
    </w:p>
    <w:p w14:paraId="2D4C8459" w14:textId="692F05FF" w:rsidR="003E39BC" w:rsidRDefault="00EF2C0C" w:rsidP="00EF2C0C">
      <w:pPr>
        <w:keepNext/>
        <w:jc w:val="center"/>
      </w:pPr>
      <w:r>
        <w:rPr>
          <w:noProof/>
        </w:rPr>
        <w:drawing>
          <wp:inline distT="0" distB="0" distL="0" distR="0" wp14:anchorId="4C05EA0E" wp14:editId="4248A9C2">
            <wp:extent cx="4671060" cy="2973454"/>
            <wp:effectExtent l="0" t="0" r="0" b="0"/>
            <wp:docPr id="96828446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284462" name="Imagen 968284462"/>
                    <pic:cNvPicPr/>
                  </pic:nvPicPr>
                  <pic:blipFill>
                    <a:blip r:embed="rId38">
                      <a:extLst>
                        <a:ext uri="{28A0092B-C50C-407E-A947-70E740481C1C}">
                          <a14:useLocalDpi xmlns:a14="http://schemas.microsoft.com/office/drawing/2010/main" val="0"/>
                        </a:ext>
                      </a:extLst>
                    </a:blip>
                    <a:stretch>
                      <a:fillRect/>
                    </a:stretch>
                  </pic:blipFill>
                  <pic:spPr>
                    <a:xfrm>
                      <a:off x="0" y="0"/>
                      <a:ext cx="4702420" cy="2993417"/>
                    </a:xfrm>
                    <a:prstGeom prst="rect">
                      <a:avLst/>
                    </a:prstGeom>
                  </pic:spPr>
                </pic:pic>
              </a:graphicData>
            </a:graphic>
          </wp:inline>
        </w:drawing>
      </w:r>
    </w:p>
    <w:p w14:paraId="352539F0" w14:textId="5BA0AB07" w:rsidR="008500DC" w:rsidRPr="00073787" w:rsidRDefault="003E39BC" w:rsidP="007E502C">
      <w:pPr>
        <w:pStyle w:val="Figura1"/>
        <w:spacing w:after="240"/>
        <w:rPr>
          <w:lang w:val="es-ES"/>
        </w:rPr>
      </w:pPr>
      <w:bookmarkStart w:id="287" w:name="_Toc147698502"/>
      <w:bookmarkStart w:id="288" w:name="_Toc146299359"/>
      <w:bookmarkStart w:id="289" w:name="_Toc146312287"/>
      <w:bookmarkStart w:id="290" w:name="_Toc167188374"/>
      <w:bookmarkStart w:id="291" w:name="_Toc167188807"/>
      <w:bookmarkStart w:id="292" w:name="_Toc167189729"/>
      <w:bookmarkStart w:id="293" w:name="_Toc167189995"/>
      <w:bookmarkStart w:id="294" w:name="_Toc167378137"/>
      <w:r>
        <w:t>Diagrama de Casos de Uso del Sistema del paquete "Gestión"</w:t>
      </w:r>
      <w:bookmarkEnd w:id="287"/>
      <w:bookmarkEnd w:id="288"/>
      <w:bookmarkEnd w:id="289"/>
      <w:bookmarkEnd w:id="290"/>
      <w:bookmarkEnd w:id="291"/>
      <w:bookmarkEnd w:id="292"/>
      <w:bookmarkEnd w:id="293"/>
      <w:bookmarkEnd w:id="294"/>
    </w:p>
    <w:p w14:paraId="702C77DD" w14:textId="77777777" w:rsidR="008500DC" w:rsidRDefault="008500DC" w:rsidP="008500DC">
      <w:pPr>
        <w:pStyle w:val="Ttulo2"/>
        <w:rPr>
          <w:rFonts w:ascii="Arial" w:hAnsi="Arial" w:cs="Arial"/>
          <w:sz w:val="24"/>
          <w:szCs w:val="24"/>
        </w:rPr>
      </w:pPr>
      <w:bookmarkStart w:id="295" w:name="_Toc138348002"/>
      <w:bookmarkStart w:id="296" w:name="_Toc167378138"/>
      <w:bookmarkStart w:id="297" w:name="_Toc167378377"/>
      <w:r>
        <w:rPr>
          <w:rFonts w:ascii="Arial" w:hAnsi="Arial" w:cs="Arial"/>
          <w:sz w:val="24"/>
          <w:szCs w:val="24"/>
        </w:rPr>
        <w:lastRenderedPageBreak/>
        <w:t>3.7 Descripción de los casos de uso</w:t>
      </w:r>
      <w:bookmarkEnd w:id="295"/>
      <w:bookmarkEnd w:id="296"/>
      <w:bookmarkEnd w:id="297"/>
      <w:r>
        <w:rPr>
          <w:rFonts w:ascii="Arial" w:hAnsi="Arial" w:cs="Arial"/>
          <w:sz w:val="24"/>
          <w:szCs w:val="24"/>
        </w:rPr>
        <w:t xml:space="preserve"> </w:t>
      </w:r>
    </w:p>
    <w:p w14:paraId="118E1B61" w14:textId="237C8ED2" w:rsidR="00360839" w:rsidRPr="00360839" w:rsidRDefault="00360839" w:rsidP="00360839">
      <w:r>
        <w:t xml:space="preserve">A continuación se presentan algunos de los casos de usos más utilizados en </w:t>
      </w:r>
      <w:r w:rsidR="00FB2A36">
        <w:t>el sistem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500DC" w14:paraId="2C31FB5C" w14:textId="77777777" w:rsidTr="0053429D">
        <w:tc>
          <w:tcPr>
            <w:tcW w:w="4414" w:type="dxa"/>
            <w:shd w:val="clear" w:color="auto" w:fill="B4C6E7" w:themeFill="accent1" w:themeFillTint="66"/>
          </w:tcPr>
          <w:p w14:paraId="74FF44A8" w14:textId="77777777" w:rsidR="008500DC" w:rsidRPr="00241915" w:rsidRDefault="008500DC" w:rsidP="008500DC">
            <w:pPr>
              <w:rPr>
                <w:b/>
                <w:bCs/>
                <w:color w:val="FFFFFF" w:themeColor="background1"/>
              </w:rPr>
            </w:pPr>
            <w:r w:rsidRPr="00241915">
              <w:rPr>
                <w:b/>
                <w:bCs/>
                <w:color w:val="FFFFFF" w:themeColor="background1"/>
              </w:rPr>
              <w:t>Nombre del Caso de Uso</w:t>
            </w:r>
          </w:p>
        </w:tc>
        <w:tc>
          <w:tcPr>
            <w:tcW w:w="4414" w:type="dxa"/>
            <w:shd w:val="clear" w:color="auto" w:fill="B4C6E7" w:themeFill="accent1" w:themeFillTint="66"/>
          </w:tcPr>
          <w:p w14:paraId="7FF9C61B" w14:textId="77777777" w:rsidR="008500DC" w:rsidRPr="00241915" w:rsidRDefault="008500DC" w:rsidP="008500DC">
            <w:pPr>
              <w:rPr>
                <w:b/>
                <w:bCs/>
                <w:color w:val="FFFFFF" w:themeColor="background1"/>
              </w:rPr>
            </w:pPr>
            <w:r w:rsidRPr="00241915">
              <w:rPr>
                <w:b/>
                <w:bCs/>
                <w:color w:val="FFFFFF" w:themeColor="background1"/>
              </w:rPr>
              <w:t>Gestionar ISMN</w:t>
            </w:r>
          </w:p>
        </w:tc>
      </w:tr>
      <w:tr w:rsidR="008500DC" w14:paraId="1C968334" w14:textId="77777777" w:rsidTr="0053429D">
        <w:tc>
          <w:tcPr>
            <w:tcW w:w="4414" w:type="dxa"/>
          </w:tcPr>
          <w:p w14:paraId="1484D483" w14:textId="77777777" w:rsidR="008500DC" w:rsidRDefault="008500DC" w:rsidP="008500DC">
            <w:r>
              <w:t>Actor</w:t>
            </w:r>
          </w:p>
        </w:tc>
        <w:tc>
          <w:tcPr>
            <w:tcW w:w="4414" w:type="dxa"/>
          </w:tcPr>
          <w:p w14:paraId="46D96222" w14:textId="77777777" w:rsidR="008500DC" w:rsidRDefault="008500DC" w:rsidP="008500DC">
            <w:r>
              <w:t>Especialista</w:t>
            </w:r>
          </w:p>
        </w:tc>
      </w:tr>
      <w:tr w:rsidR="008500DC" w14:paraId="4F41A839" w14:textId="77777777" w:rsidTr="0053429D">
        <w:tc>
          <w:tcPr>
            <w:tcW w:w="4414" w:type="dxa"/>
          </w:tcPr>
          <w:p w14:paraId="553414FE" w14:textId="77777777" w:rsidR="008500DC" w:rsidRDefault="008500DC" w:rsidP="008500DC">
            <w:r>
              <w:t>Propósito</w:t>
            </w:r>
          </w:p>
        </w:tc>
        <w:tc>
          <w:tcPr>
            <w:tcW w:w="4414" w:type="dxa"/>
          </w:tcPr>
          <w:p w14:paraId="4A162977" w14:textId="071CB12D" w:rsidR="008500DC" w:rsidRDefault="008500DC" w:rsidP="008500DC">
            <w:r>
              <w:t>Permite la creación, asignación</w:t>
            </w:r>
            <w:r w:rsidR="00871FC4">
              <w:t>, generación de códigos de barra</w:t>
            </w:r>
            <w:r>
              <w:t xml:space="preserve"> y visualización de los ISMN procesados.</w:t>
            </w:r>
          </w:p>
        </w:tc>
      </w:tr>
      <w:tr w:rsidR="008500DC" w14:paraId="7829767E" w14:textId="77777777" w:rsidTr="0053429D">
        <w:tc>
          <w:tcPr>
            <w:tcW w:w="4414" w:type="dxa"/>
          </w:tcPr>
          <w:p w14:paraId="24DF856D" w14:textId="77777777" w:rsidR="008500DC" w:rsidRDefault="008500DC" w:rsidP="008500DC">
            <w:r>
              <w:t>Resumen</w:t>
            </w:r>
          </w:p>
        </w:tc>
        <w:tc>
          <w:tcPr>
            <w:tcW w:w="4414" w:type="dxa"/>
          </w:tcPr>
          <w:p w14:paraId="2E0E5D99" w14:textId="2E316934" w:rsidR="008500DC" w:rsidRDefault="008500DC" w:rsidP="008500DC">
            <w:r>
              <w:t>El caso de uso inicia cuando el actor</w:t>
            </w:r>
            <w:r w:rsidR="00871FC4">
              <w:t xml:space="preserve"> termina la revisión de una Solicitud ISMN, cumple con los requisitos de la Agencia y decide aceptar la solicitud</w:t>
            </w:r>
            <w:r>
              <w:t>.</w:t>
            </w:r>
            <w:r w:rsidR="00871FC4">
              <w:t xml:space="preserve"> Se procede a revisar la disponibilidad del prefijo del Editor, determinar el valor de prefijo que debe tener la nueva publicación musical teniendo en cuenta el rango de prefijo del Editor y el número de publicaciones asociadas hasta el momento, luego se gestiona el dígito de control y finalmente se gestiona la asignación y almacenamiento del ISMN</w:t>
            </w:r>
            <w:r>
              <w:t>.</w:t>
            </w:r>
            <w:r w:rsidR="00871FC4">
              <w:t xml:space="preserve"> En caso de no existir disponibilidad en el prefijo del Editor se notifica al Especialista de la Agencia.</w:t>
            </w:r>
          </w:p>
        </w:tc>
      </w:tr>
      <w:tr w:rsidR="008500DC" w14:paraId="4BB1078D" w14:textId="77777777" w:rsidTr="0053429D">
        <w:tc>
          <w:tcPr>
            <w:tcW w:w="4414" w:type="dxa"/>
          </w:tcPr>
          <w:p w14:paraId="69B3BDA7" w14:textId="77777777" w:rsidR="008500DC" w:rsidRDefault="008500DC" w:rsidP="008500DC">
            <w:r>
              <w:t>Precondiciones</w:t>
            </w:r>
          </w:p>
        </w:tc>
        <w:tc>
          <w:tcPr>
            <w:tcW w:w="4414" w:type="dxa"/>
          </w:tcPr>
          <w:p w14:paraId="2F7F8F81" w14:textId="77777777" w:rsidR="008500DC" w:rsidRDefault="008500DC" w:rsidP="008500DC">
            <w:r>
              <w:t>El usuario autenticado debe pertenecer al grupo de Especialistas.</w:t>
            </w:r>
          </w:p>
        </w:tc>
      </w:tr>
      <w:tr w:rsidR="008500DC" w14:paraId="6B4A2D59" w14:textId="77777777" w:rsidTr="0053429D">
        <w:tc>
          <w:tcPr>
            <w:tcW w:w="4414" w:type="dxa"/>
          </w:tcPr>
          <w:p w14:paraId="617B9532" w14:textId="77777777" w:rsidR="008500DC" w:rsidRDefault="008500DC" w:rsidP="008500DC">
            <w:r>
              <w:t>Postcondiciones</w:t>
            </w:r>
          </w:p>
        </w:tc>
        <w:tc>
          <w:tcPr>
            <w:tcW w:w="4414" w:type="dxa"/>
          </w:tcPr>
          <w:p w14:paraId="5D178B5C" w14:textId="7FB7DB26" w:rsidR="008500DC" w:rsidRDefault="00871FC4" w:rsidP="003E39BC">
            <w:pPr>
              <w:keepNext/>
            </w:pPr>
            <w:r>
              <w:t xml:space="preserve">Se notifica al correo del Editor que se ha terminado la gestión del ISMN de su </w:t>
            </w:r>
            <w:r>
              <w:lastRenderedPageBreak/>
              <w:t>publicación musical, se actualizan las tablas y</w:t>
            </w:r>
            <w:r w:rsidR="008500DC">
              <w:t xml:space="preserve"> las trazas luego de las acciones del usuario.</w:t>
            </w:r>
          </w:p>
        </w:tc>
      </w:tr>
    </w:tbl>
    <w:p w14:paraId="17BAA2E0" w14:textId="7D0618BD" w:rsidR="008500DC" w:rsidRDefault="003E39BC" w:rsidP="00433308">
      <w:pPr>
        <w:pStyle w:val="tabla1"/>
      </w:pPr>
      <w:bookmarkStart w:id="298" w:name="_Toc147697752"/>
      <w:bookmarkStart w:id="299" w:name="_Toc147663296"/>
      <w:bookmarkStart w:id="300" w:name="_Toc167362377"/>
      <w:bookmarkStart w:id="301" w:name="_Toc167378139"/>
      <w:r>
        <w:lastRenderedPageBreak/>
        <w:t xml:space="preserve">Descripción del caso de uso </w:t>
      </w:r>
      <w:r w:rsidRPr="003E39BC">
        <w:t>“</w:t>
      </w:r>
      <w:r>
        <w:t>Gestionar ISMN”.</w:t>
      </w:r>
      <w:bookmarkEnd w:id="298"/>
      <w:bookmarkEnd w:id="299"/>
      <w:bookmarkEnd w:id="300"/>
      <w:bookmarkEnd w:id="30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500DC" w14:paraId="6F0C92F0" w14:textId="77777777" w:rsidTr="0053429D">
        <w:tc>
          <w:tcPr>
            <w:tcW w:w="4414" w:type="dxa"/>
            <w:shd w:val="clear" w:color="auto" w:fill="B4C6E7" w:themeFill="accent1" w:themeFillTint="66"/>
          </w:tcPr>
          <w:p w14:paraId="6E072272" w14:textId="77777777" w:rsidR="008500DC" w:rsidRPr="00316CB9" w:rsidRDefault="008500DC" w:rsidP="008500DC">
            <w:pPr>
              <w:rPr>
                <w:b/>
                <w:bCs/>
                <w:color w:val="FFFFFF" w:themeColor="background1"/>
              </w:rPr>
            </w:pPr>
            <w:r w:rsidRPr="00316CB9">
              <w:rPr>
                <w:b/>
                <w:bCs/>
                <w:color w:val="FFFFFF" w:themeColor="background1"/>
              </w:rPr>
              <w:t>Nombre del Caso de Uso</w:t>
            </w:r>
          </w:p>
        </w:tc>
        <w:tc>
          <w:tcPr>
            <w:tcW w:w="4414" w:type="dxa"/>
            <w:shd w:val="clear" w:color="auto" w:fill="B4C6E7" w:themeFill="accent1" w:themeFillTint="66"/>
          </w:tcPr>
          <w:p w14:paraId="22C15CA9" w14:textId="282BCB87" w:rsidR="008500DC" w:rsidRPr="00316CB9" w:rsidRDefault="008500DC" w:rsidP="008500DC">
            <w:pPr>
              <w:rPr>
                <w:b/>
                <w:bCs/>
                <w:color w:val="FFFFFF" w:themeColor="background1"/>
              </w:rPr>
            </w:pPr>
            <w:r>
              <w:rPr>
                <w:b/>
                <w:bCs/>
                <w:color w:val="FFFFFF" w:themeColor="background1"/>
              </w:rPr>
              <w:t>V</w:t>
            </w:r>
            <w:r w:rsidR="00DB54F2">
              <w:rPr>
                <w:b/>
                <w:bCs/>
                <w:color w:val="FFFFFF" w:themeColor="background1"/>
              </w:rPr>
              <w:t xml:space="preserve">er </w:t>
            </w:r>
            <w:r w:rsidR="00871FC4">
              <w:rPr>
                <w:b/>
                <w:bCs/>
                <w:color w:val="FFFFFF" w:themeColor="background1"/>
              </w:rPr>
              <w:t>Colección de</w:t>
            </w:r>
            <w:r>
              <w:rPr>
                <w:b/>
                <w:bCs/>
                <w:color w:val="FFFFFF" w:themeColor="background1"/>
              </w:rPr>
              <w:t xml:space="preserve"> </w:t>
            </w:r>
            <w:r w:rsidR="00871FC4">
              <w:rPr>
                <w:b/>
                <w:bCs/>
                <w:color w:val="FFFFFF" w:themeColor="background1"/>
              </w:rPr>
              <w:t>Publicaciones Musicales</w:t>
            </w:r>
            <w:r w:rsidR="00DB54F2">
              <w:rPr>
                <w:b/>
                <w:bCs/>
                <w:color w:val="FFFFFF" w:themeColor="background1"/>
              </w:rPr>
              <w:t>.</w:t>
            </w:r>
          </w:p>
        </w:tc>
      </w:tr>
      <w:tr w:rsidR="008500DC" w14:paraId="6092887B" w14:textId="77777777" w:rsidTr="0053429D">
        <w:tc>
          <w:tcPr>
            <w:tcW w:w="4414" w:type="dxa"/>
          </w:tcPr>
          <w:p w14:paraId="506DEF55" w14:textId="77777777" w:rsidR="008500DC" w:rsidRDefault="008500DC" w:rsidP="008500DC">
            <w:r>
              <w:t>Actor</w:t>
            </w:r>
          </w:p>
        </w:tc>
        <w:tc>
          <w:tcPr>
            <w:tcW w:w="4414" w:type="dxa"/>
          </w:tcPr>
          <w:p w14:paraId="24836A52" w14:textId="77777777" w:rsidR="008500DC" w:rsidRDefault="008500DC" w:rsidP="008500DC">
            <w:r>
              <w:t>Usuario</w:t>
            </w:r>
          </w:p>
        </w:tc>
      </w:tr>
      <w:tr w:rsidR="008500DC" w14:paraId="572D60DE" w14:textId="77777777" w:rsidTr="0053429D">
        <w:tc>
          <w:tcPr>
            <w:tcW w:w="4414" w:type="dxa"/>
          </w:tcPr>
          <w:p w14:paraId="708AB577" w14:textId="77777777" w:rsidR="008500DC" w:rsidRDefault="008500DC" w:rsidP="008500DC">
            <w:r>
              <w:t>Propósito</w:t>
            </w:r>
          </w:p>
        </w:tc>
        <w:tc>
          <w:tcPr>
            <w:tcW w:w="4414" w:type="dxa"/>
          </w:tcPr>
          <w:p w14:paraId="14608DD2" w14:textId="290902F7" w:rsidR="008500DC" w:rsidRDefault="008500DC" w:rsidP="008500DC">
            <w:r>
              <w:t>Permite visualizar</w:t>
            </w:r>
            <w:r w:rsidR="00DB54F2">
              <w:t xml:space="preserve"> todas las publicaciones insertadas en el sistema y </w:t>
            </w:r>
            <w:r>
              <w:t>que están registrad</w:t>
            </w:r>
            <w:r w:rsidR="00DB54F2">
              <w:t>a</w:t>
            </w:r>
            <w:r>
              <w:t>s en la Agencia.</w:t>
            </w:r>
          </w:p>
        </w:tc>
      </w:tr>
      <w:tr w:rsidR="008500DC" w14:paraId="12D508E4" w14:textId="77777777" w:rsidTr="0053429D">
        <w:tc>
          <w:tcPr>
            <w:tcW w:w="4414" w:type="dxa"/>
          </w:tcPr>
          <w:p w14:paraId="02EA0B9B" w14:textId="77777777" w:rsidR="008500DC" w:rsidRDefault="008500DC" w:rsidP="008500DC">
            <w:r>
              <w:t>Resumen</w:t>
            </w:r>
          </w:p>
        </w:tc>
        <w:tc>
          <w:tcPr>
            <w:tcW w:w="4414" w:type="dxa"/>
          </w:tcPr>
          <w:p w14:paraId="67CBDC73" w14:textId="3FBECC66" w:rsidR="008500DC" w:rsidRPr="00881731" w:rsidRDefault="008500DC" w:rsidP="008500DC">
            <w:r>
              <w:t xml:space="preserve">El caso de uso inicia cuando el actor accede a la sección </w:t>
            </w:r>
            <w:r w:rsidRPr="008B4ECD">
              <w:t>“</w:t>
            </w:r>
            <w:r w:rsidR="00DB54F2">
              <w:t>Colecciones Musicales</w:t>
            </w:r>
            <w:r>
              <w:t>”. Aquí</w:t>
            </w:r>
            <w:r>
              <w:rPr>
                <w:lang w:val="es-ES"/>
              </w:rPr>
              <w:t xml:space="preserve">, el actor podrá consultar las </w:t>
            </w:r>
            <w:r w:rsidR="00DB54F2">
              <w:rPr>
                <w:lang w:val="es-ES"/>
              </w:rPr>
              <w:t>publicaciones</w:t>
            </w:r>
            <w:r>
              <w:rPr>
                <w:lang w:val="es-ES"/>
              </w:rPr>
              <w:t xml:space="preserve"> musicales,</w:t>
            </w:r>
            <w:r w:rsidR="00DB54F2">
              <w:rPr>
                <w:lang w:val="es-ES"/>
              </w:rPr>
              <w:t xml:space="preserve"> títulos,</w:t>
            </w:r>
            <w:r>
              <w:rPr>
                <w:lang w:val="es-ES"/>
              </w:rPr>
              <w:t xml:space="preserve"> ISMN</w:t>
            </w:r>
            <w:r w:rsidR="00DB54F2">
              <w:rPr>
                <w:lang w:val="es-ES"/>
              </w:rPr>
              <w:t>,</w:t>
            </w:r>
            <w:r>
              <w:rPr>
                <w:lang w:val="es-ES"/>
              </w:rPr>
              <w:t xml:space="preserve"> </w:t>
            </w:r>
            <w:r w:rsidR="00DB54F2">
              <w:rPr>
                <w:lang w:val="es-ES"/>
              </w:rPr>
              <w:t xml:space="preserve">autores y </w:t>
            </w:r>
            <w:r>
              <w:rPr>
                <w:lang w:val="es-ES"/>
              </w:rPr>
              <w:t>editores asociados a</w:t>
            </w:r>
            <w:r w:rsidR="00DB54F2">
              <w:rPr>
                <w:lang w:val="es-ES"/>
              </w:rPr>
              <w:t xml:space="preserve"> cada publicación musical y sus códigos de barra</w:t>
            </w:r>
            <w:r>
              <w:rPr>
                <w:lang w:val="es-ES"/>
              </w:rPr>
              <w:t xml:space="preserve">. Podrá </w:t>
            </w:r>
            <w:r w:rsidR="00DB54F2">
              <w:rPr>
                <w:lang w:val="es-ES"/>
              </w:rPr>
              <w:t>insertar términos de búsqueda para filtrar el catálogo</w:t>
            </w:r>
            <w:r>
              <w:rPr>
                <w:lang w:val="es-ES"/>
              </w:rPr>
              <w:t xml:space="preserve">. El caso de uso termina cuando el usuario abandona la </w:t>
            </w:r>
            <w:r w:rsidR="00DB54F2">
              <w:rPr>
                <w:lang w:val="es-ES"/>
              </w:rPr>
              <w:t>sección</w:t>
            </w:r>
            <w:r>
              <w:rPr>
                <w:lang w:val="es-ES"/>
              </w:rPr>
              <w:t>.</w:t>
            </w:r>
          </w:p>
        </w:tc>
      </w:tr>
      <w:tr w:rsidR="008500DC" w14:paraId="592F13C9" w14:textId="77777777" w:rsidTr="0053429D">
        <w:tc>
          <w:tcPr>
            <w:tcW w:w="4414" w:type="dxa"/>
          </w:tcPr>
          <w:p w14:paraId="11C2C688" w14:textId="77777777" w:rsidR="008500DC" w:rsidRDefault="008500DC" w:rsidP="008500DC">
            <w:r>
              <w:t>Precondiciones</w:t>
            </w:r>
          </w:p>
        </w:tc>
        <w:tc>
          <w:tcPr>
            <w:tcW w:w="4414" w:type="dxa"/>
          </w:tcPr>
          <w:p w14:paraId="78470F9E" w14:textId="77777777" w:rsidR="008500DC" w:rsidRDefault="008500DC" w:rsidP="008500DC">
            <w:r>
              <w:t>No requiere estar autenticado en la aplicación.</w:t>
            </w:r>
          </w:p>
        </w:tc>
      </w:tr>
      <w:tr w:rsidR="008500DC" w14:paraId="48859C16" w14:textId="77777777" w:rsidTr="0053429D">
        <w:tc>
          <w:tcPr>
            <w:tcW w:w="4414" w:type="dxa"/>
          </w:tcPr>
          <w:p w14:paraId="7E16FBBA" w14:textId="77777777" w:rsidR="008500DC" w:rsidRDefault="008500DC" w:rsidP="008500DC">
            <w:r>
              <w:t>Postcondiciones</w:t>
            </w:r>
          </w:p>
        </w:tc>
        <w:tc>
          <w:tcPr>
            <w:tcW w:w="4414" w:type="dxa"/>
          </w:tcPr>
          <w:p w14:paraId="52C41C7C" w14:textId="6B19E501" w:rsidR="008500DC" w:rsidRPr="00DB54F2" w:rsidRDefault="00DB54F2" w:rsidP="003E39BC">
            <w:pPr>
              <w:keepNext/>
              <w:rPr>
                <w:lang w:val="en-US"/>
              </w:rPr>
            </w:pPr>
            <w:r>
              <w:t>Ninguna</w:t>
            </w:r>
            <w:r w:rsidR="008500DC">
              <w:t>.</w:t>
            </w:r>
          </w:p>
        </w:tc>
      </w:tr>
    </w:tbl>
    <w:p w14:paraId="48C1C611" w14:textId="3DFB4FCB" w:rsidR="008500DC" w:rsidRDefault="003E39BC" w:rsidP="00433308">
      <w:pPr>
        <w:pStyle w:val="tabla1"/>
      </w:pPr>
      <w:bookmarkStart w:id="302" w:name="_Toc147697753"/>
      <w:bookmarkStart w:id="303" w:name="_Toc147663297"/>
      <w:bookmarkStart w:id="304" w:name="_Toc167362378"/>
      <w:bookmarkStart w:id="305" w:name="_Toc167378140"/>
      <w:r>
        <w:t>Descripción del caso de uso "Visualizar registro de Editores"</w:t>
      </w:r>
      <w:bookmarkEnd w:id="302"/>
      <w:bookmarkEnd w:id="303"/>
      <w:bookmarkEnd w:id="304"/>
      <w:bookmarkEnd w:id="30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500DC" w14:paraId="16A68CEE" w14:textId="77777777" w:rsidTr="0053429D">
        <w:tc>
          <w:tcPr>
            <w:tcW w:w="4414" w:type="dxa"/>
            <w:shd w:val="clear" w:color="auto" w:fill="B4C6E7" w:themeFill="accent1" w:themeFillTint="66"/>
          </w:tcPr>
          <w:p w14:paraId="4CD85E5B" w14:textId="77777777" w:rsidR="008500DC" w:rsidRPr="00316CB9" w:rsidRDefault="008500DC" w:rsidP="008500DC">
            <w:pPr>
              <w:rPr>
                <w:b/>
                <w:bCs/>
                <w:color w:val="FFFFFF" w:themeColor="background1"/>
              </w:rPr>
            </w:pPr>
            <w:r w:rsidRPr="00316CB9">
              <w:rPr>
                <w:b/>
                <w:bCs/>
                <w:color w:val="FFFFFF" w:themeColor="background1"/>
              </w:rPr>
              <w:t>Nombre del Caso de Uso</w:t>
            </w:r>
          </w:p>
        </w:tc>
        <w:tc>
          <w:tcPr>
            <w:tcW w:w="4414" w:type="dxa"/>
            <w:shd w:val="clear" w:color="auto" w:fill="B4C6E7" w:themeFill="accent1" w:themeFillTint="66"/>
          </w:tcPr>
          <w:p w14:paraId="23A89D48" w14:textId="77777777" w:rsidR="008500DC" w:rsidRPr="00316CB9" w:rsidRDefault="008500DC" w:rsidP="008500DC">
            <w:pPr>
              <w:rPr>
                <w:b/>
                <w:bCs/>
                <w:color w:val="FFFFFF" w:themeColor="background1"/>
              </w:rPr>
            </w:pPr>
            <w:r>
              <w:rPr>
                <w:b/>
                <w:bCs/>
                <w:color w:val="FFFFFF" w:themeColor="background1"/>
              </w:rPr>
              <w:t>Gestionar Editores</w:t>
            </w:r>
          </w:p>
        </w:tc>
      </w:tr>
      <w:tr w:rsidR="008500DC" w14:paraId="052CBDCD" w14:textId="77777777" w:rsidTr="0053429D">
        <w:tc>
          <w:tcPr>
            <w:tcW w:w="4414" w:type="dxa"/>
          </w:tcPr>
          <w:p w14:paraId="0E793BAA" w14:textId="77777777" w:rsidR="008500DC" w:rsidRDefault="008500DC" w:rsidP="008500DC">
            <w:r>
              <w:lastRenderedPageBreak/>
              <w:t>Actor</w:t>
            </w:r>
          </w:p>
        </w:tc>
        <w:tc>
          <w:tcPr>
            <w:tcW w:w="4414" w:type="dxa"/>
          </w:tcPr>
          <w:p w14:paraId="5BF29AE2" w14:textId="77777777" w:rsidR="008500DC" w:rsidRDefault="008500DC" w:rsidP="008500DC">
            <w:r>
              <w:t>Especialista</w:t>
            </w:r>
          </w:p>
        </w:tc>
      </w:tr>
      <w:tr w:rsidR="008500DC" w14:paraId="1C72DB0B" w14:textId="77777777" w:rsidTr="0053429D">
        <w:tc>
          <w:tcPr>
            <w:tcW w:w="4414" w:type="dxa"/>
          </w:tcPr>
          <w:p w14:paraId="207A11F4" w14:textId="77777777" w:rsidR="008500DC" w:rsidRDefault="008500DC" w:rsidP="008500DC">
            <w:r>
              <w:t>Propósito</w:t>
            </w:r>
          </w:p>
        </w:tc>
        <w:tc>
          <w:tcPr>
            <w:tcW w:w="4414" w:type="dxa"/>
          </w:tcPr>
          <w:p w14:paraId="060F8520" w14:textId="77777777" w:rsidR="008500DC" w:rsidRDefault="008500DC" w:rsidP="008500DC">
            <w:r>
              <w:t>Permite la inserción, modificación, eliminación y visualización de los editores en la aplicación.</w:t>
            </w:r>
          </w:p>
        </w:tc>
      </w:tr>
      <w:tr w:rsidR="008500DC" w14:paraId="35F359CA" w14:textId="77777777" w:rsidTr="0053429D">
        <w:tc>
          <w:tcPr>
            <w:tcW w:w="4414" w:type="dxa"/>
          </w:tcPr>
          <w:p w14:paraId="7D49F43B" w14:textId="77777777" w:rsidR="008500DC" w:rsidRDefault="008500DC" w:rsidP="008500DC">
            <w:r>
              <w:t>Resumen</w:t>
            </w:r>
          </w:p>
        </w:tc>
        <w:tc>
          <w:tcPr>
            <w:tcW w:w="4414" w:type="dxa"/>
          </w:tcPr>
          <w:p w14:paraId="192B8754" w14:textId="77777777" w:rsidR="008500DC" w:rsidRPr="00881731" w:rsidRDefault="008500DC" w:rsidP="008500DC">
            <w:r>
              <w:t xml:space="preserve">El caso de uso inicia cuando el actor realiza alguna de las acciones, antes mencionadas en el propósito, sobre la lista de editores de la aplicación. </w:t>
            </w:r>
            <w:r w:rsidRPr="00CD7DB7">
              <w:t>Cuando efectúa la operación deseada y esta se registra en la base de datos, se da por terminado el caso de uso.</w:t>
            </w:r>
          </w:p>
        </w:tc>
      </w:tr>
      <w:tr w:rsidR="008500DC" w14:paraId="46C2618A" w14:textId="77777777" w:rsidTr="0053429D">
        <w:tc>
          <w:tcPr>
            <w:tcW w:w="4414" w:type="dxa"/>
          </w:tcPr>
          <w:p w14:paraId="53C85DAB" w14:textId="77777777" w:rsidR="008500DC" w:rsidRDefault="008500DC" w:rsidP="008500DC">
            <w:r>
              <w:t>Precondiciones</w:t>
            </w:r>
          </w:p>
        </w:tc>
        <w:tc>
          <w:tcPr>
            <w:tcW w:w="4414" w:type="dxa"/>
          </w:tcPr>
          <w:p w14:paraId="48BE474E" w14:textId="77777777" w:rsidR="008500DC" w:rsidRDefault="008500DC" w:rsidP="008500DC">
            <w:r>
              <w:t>El usuario autenticado debe pertenecer al grupo de Especialistas.</w:t>
            </w:r>
          </w:p>
        </w:tc>
      </w:tr>
      <w:tr w:rsidR="008500DC" w14:paraId="7ACABEEF" w14:textId="77777777" w:rsidTr="0053429D">
        <w:tc>
          <w:tcPr>
            <w:tcW w:w="4414" w:type="dxa"/>
          </w:tcPr>
          <w:p w14:paraId="2A24BBAF" w14:textId="77777777" w:rsidR="008500DC" w:rsidRDefault="008500DC" w:rsidP="008500DC">
            <w:r>
              <w:t>Postcondiciones</w:t>
            </w:r>
          </w:p>
        </w:tc>
        <w:tc>
          <w:tcPr>
            <w:tcW w:w="4414" w:type="dxa"/>
          </w:tcPr>
          <w:p w14:paraId="5E40E62A" w14:textId="77777777" w:rsidR="008500DC" w:rsidRDefault="008500DC" w:rsidP="003E39BC">
            <w:pPr>
              <w:keepNext/>
            </w:pPr>
            <w:r>
              <w:t>Se actualizan las trazas luego de las acciones del usuario.</w:t>
            </w:r>
          </w:p>
        </w:tc>
      </w:tr>
    </w:tbl>
    <w:p w14:paraId="4F0BC352" w14:textId="7927A7D1" w:rsidR="008500DC" w:rsidRDefault="003E39BC" w:rsidP="00433308">
      <w:pPr>
        <w:pStyle w:val="tabla1"/>
      </w:pPr>
      <w:bookmarkStart w:id="306" w:name="_Toc147697754"/>
      <w:bookmarkStart w:id="307" w:name="_Toc147663298"/>
      <w:bookmarkStart w:id="308" w:name="_Toc167362379"/>
      <w:bookmarkStart w:id="309" w:name="_Toc167378141"/>
      <w:r>
        <w:t>Descripción del caso de uso "Gestionar Editores"</w:t>
      </w:r>
      <w:bookmarkEnd w:id="306"/>
      <w:bookmarkEnd w:id="307"/>
      <w:bookmarkEnd w:id="308"/>
      <w:bookmarkEnd w:id="309"/>
    </w:p>
    <w:p w14:paraId="71A5B66C" w14:textId="77777777" w:rsidR="00DB54F2" w:rsidRPr="00DB54F2" w:rsidRDefault="00DB54F2" w:rsidP="00DB54F2"/>
    <w:tbl>
      <w:tblPr>
        <w:tblW w:w="8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74"/>
        <w:gridCol w:w="4474"/>
      </w:tblGrid>
      <w:tr w:rsidR="008500DC" w14:paraId="4CC48169" w14:textId="77777777" w:rsidTr="0053429D">
        <w:trPr>
          <w:trHeight w:val="413"/>
        </w:trPr>
        <w:tc>
          <w:tcPr>
            <w:tcW w:w="4474" w:type="dxa"/>
            <w:shd w:val="clear" w:color="auto" w:fill="B4C6E7" w:themeFill="accent1" w:themeFillTint="66"/>
          </w:tcPr>
          <w:p w14:paraId="1150FB3B" w14:textId="77777777" w:rsidR="008500DC" w:rsidRPr="00316CB9" w:rsidRDefault="008500DC" w:rsidP="008500DC">
            <w:pPr>
              <w:rPr>
                <w:b/>
                <w:bCs/>
                <w:color w:val="FFFFFF" w:themeColor="background1"/>
              </w:rPr>
            </w:pPr>
            <w:r w:rsidRPr="00316CB9">
              <w:rPr>
                <w:b/>
                <w:bCs/>
                <w:color w:val="FFFFFF" w:themeColor="background1"/>
              </w:rPr>
              <w:t>Nombre del Caso de Uso</w:t>
            </w:r>
          </w:p>
        </w:tc>
        <w:tc>
          <w:tcPr>
            <w:tcW w:w="4474" w:type="dxa"/>
            <w:shd w:val="clear" w:color="auto" w:fill="B4C6E7" w:themeFill="accent1" w:themeFillTint="66"/>
          </w:tcPr>
          <w:p w14:paraId="6AC2C320" w14:textId="77777777" w:rsidR="008500DC" w:rsidRPr="00316CB9" w:rsidRDefault="008500DC" w:rsidP="008500DC">
            <w:pPr>
              <w:rPr>
                <w:b/>
                <w:bCs/>
                <w:color w:val="FFFFFF" w:themeColor="background1"/>
              </w:rPr>
            </w:pPr>
            <w:r>
              <w:rPr>
                <w:b/>
                <w:bCs/>
                <w:color w:val="FFFFFF" w:themeColor="background1"/>
              </w:rPr>
              <w:t>Enviar Solicitud de ISMN</w:t>
            </w:r>
          </w:p>
        </w:tc>
      </w:tr>
      <w:tr w:rsidR="008500DC" w14:paraId="5B024F4E" w14:textId="77777777" w:rsidTr="0053429D">
        <w:trPr>
          <w:trHeight w:val="424"/>
        </w:trPr>
        <w:tc>
          <w:tcPr>
            <w:tcW w:w="4474" w:type="dxa"/>
          </w:tcPr>
          <w:p w14:paraId="29A56A5E" w14:textId="77777777" w:rsidR="008500DC" w:rsidRDefault="008500DC" w:rsidP="008500DC">
            <w:r>
              <w:t>Actor</w:t>
            </w:r>
          </w:p>
        </w:tc>
        <w:tc>
          <w:tcPr>
            <w:tcW w:w="4474" w:type="dxa"/>
          </w:tcPr>
          <w:p w14:paraId="49EE6E17" w14:textId="77777777" w:rsidR="008500DC" w:rsidRDefault="008500DC" w:rsidP="008500DC">
            <w:r>
              <w:t>Editor</w:t>
            </w:r>
          </w:p>
        </w:tc>
      </w:tr>
      <w:tr w:rsidR="008500DC" w14:paraId="09506A11" w14:textId="77777777" w:rsidTr="0053429D">
        <w:trPr>
          <w:trHeight w:val="838"/>
        </w:trPr>
        <w:tc>
          <w:tcPr>
            <w:tcW w:w="4474" w:type="dxa"/>
          </w:tcPr>
          <w:p w14:paraId="02A95335" w14:textId="77777777" w:rsidR="008500DC" w:rsidRDefault="008500DC" w:rsidP="008500DC">
            <w:r>
              <w:t>Propósito</w:t>
            </w:r>
          </w:p>
        </w:tc>
        <w:tc>
          <w:tcPr>
            <w:tcW w:w="4474" w:type="dxa"/>
          </w:tcPr>
          <w:p w14:paraId="34E9D300" w14:textId="77777777" w:rsidR="008500DC" w:rsidRDefault="008500DC" w:rsidP="008500DC">
            <w:r>
              <w:t>Permite al Editor enviar la solicitud de ISMN al Especialista de la Agencia.</w:t>
            </w:r>
          </w:p>
        </w:tc>
      </w:tr>
      <w:tr w:rsidR="008500DC" w14:paraId="026E7699" w14:textId="77777777" w:rsidTr="0053429D">
        <w:trPr>
          <w:trHeight w:val="2504"/>
        </w:trPr>
        <w:tc>
          <w:tcPr>
            <w:tcW w:w="4474" w:type="dxa"/>
          </w:tcPr>
          <w:p w14:paraId="6D01C818" w14:textId="77777777" w:rsidR="008500DC" w:rsidRDefault="008500DC" w:rsidP="008500DC">
            <w:r>
              <w:lastRenderedPageBreak/>
              <w:t>Resumen</w:t>
            </w:r>
          </w:p>
        </w:tc>
        <w:tc>
          <w:tcPr>
            <w:tcW w:w="4474" w:type="dxa"/>
          </w:tcPr>
          <w:p w14:paraId="78662A37" w14:textId="446C5E91" w:rsidR="008500DC" w:rsidRPr="001264A6" w:rsidRDefault="008500DC" w:rsidP="008500DC">
            <w:pPr>
              <w:rPr>
                <w:lang w:val="es-ES"/>
              </w:rPr>
            </w:pPr>
            <w:r>
              <w:t xml:space="preserve">El caso de uso inicia cuando el actor accede a la sección </w:t>
            </w:r>
            <w:r w:rsidRPr="00C51618">
              <w:t>“</w:t>
            </w:r>
            <w:r>
              <w:t>Solicitud ISMN”. Aquí, el actor podr</w:t>
            </w:r>
            <w:r>
              <w:rPr>
                <w:lang w:val="es-ES"/>
              </w:rPr>
              <w:t xml:space="preserve">á llenar un formulario con los datos de la </w:t>
            </w:r>
            <w:r w:rsidR="0085665D">
              <w:rPr>
                <w:lang w:val="es-ES"/>
              </w:rPr>
              <w:t>publicación musical</w:t>
            </w:r>
            <w:r>
              <w:rPr>
                <w:lang w:val="es-ES"/>
              </w:rPr>
              <w:t xml:space="preserve"> para la cual desea el ISMN y hacer la solicitud a la Agencia</w:t>
            </w:r>
            <w:r w:rsidR="0085665D">
              <w:rPr>
                <w:lang w:val="es-ES"/>
              </w:rPr>
              <w:t>.</w:t>
            </w:r>
            <w:r>
              <w:rPr>
                <w:lang w:val="es-ES"/>
              </w:rPr>
              <w:t xml:space="preserve"> El caso de uso termina cuando el usuario envía la solicitud o abandona la página.</w:t>
            </w:r>
          </w:p>
        </w:tc>
      </w:tr>
      <w:tr w:rsidR="008500DC" w14:paraId="5955DB75" w14:textId="77777777" w:rsidTr="0053429D">
        <w:trPr>
          <w:trHeight w:val="1252"/>
        </w:trPr>
        <w:tc>
          <w:tcPr>
            <w:tcW w:w="4474" w:type="dxa"/>
          </w:tcPr>
          <w:p w14:paraId="62C86D5F" w14:textId="77777777" w:rsidR="008500DC" w:rsidRDefault="008500DC" w:rsidP="008500DC">
            <w:r>
              <w:t>Precondiciones</w:t>
            </w:r>
          </w:p>
        </w:tc>
        <w:tc>
          <w:tcPr>
            <w:tcW w:w="4474" w:type="dxa"/>
          </w:tcPr>
          <w:p w14:paraId="3E18D2A5" w14:textId="5072C9B7" w:rsidR="008500DC" w:rsidRDefault="008500DC" w:rsidP="008500DC">
            <w:r>
              <w:t xml:space="preserve">El usuario autenticado debe </w:t>
            </w:r>
            <w:r w:rsidR="00D232E8">
              <w:t>pertenecer al grupo de Editores</w:t>
            </w:r>
            <w:r>
              <w:t>.</w:t>
            </w:r>
          </w:p>
        </w:tc>
      </w:tr>
      <w:tr w:rsidR="008500DC" w14:paraId="6FB91A38" w14:textId="77777777" w:rsidTr="0053429D">
        <w:trPr>
          <w:trHeight w:val="838"/>
        </w:trPr>
        <w:tc>
          <w:tcPr>
            <w:tcW w:w="4474" w:type="dxa"/>
          </w:tcPr>
          <w:p w14:paraId="4DD0F756" w14:textId="77777777" w:rsidR="008500DC" w:rsidRDefault="008500DC" w:rsidP="008500DC">
            <w:r>
              <w:t>Postcondiciones</w:t>
            </w:r>
          </w:p>
        </w:tc>
        <w:tc>
          <w:tcPr>
            <w:tcW w:w="4474" w:type="dxa"/>
          </w:tcPr>
          <w:p w14:paraId="64AD844B" w14:textId="77ADB677" w:rsidR="008500DC" w:rsidRDefault="00D232E8" w:rsidP="003E39BC">
            <w:pPr>
              <w:keepNext/>
            </w:pPr>
            <w:r>
              <w:t xml:space="preserve">Se notifica al Especialista la existencia de una nueva solicitud. </w:t>
            </w:r>
            <w:r w:rsidR="008500DC">
              <w:t>Se actualizan las trazas luego de las acciones del usuario.</w:t>
            </w:r>
          </w:p>
        </w:tc>
      </w:tr>
    </w:tbl>
    <w:p w14:paraId="2B2FC28B" w14:textId="77A977B9" w:rsidR="008500DC" w:rsidRDefault="00073787" w:rsidP="00433308">
      <w:pPr>
        <w:pStyle w:val="tabla1"/>
      </w:pPr>
      <w:bookmarkStart w:id="310" w:name="_Toc147697755"/>
      <w:bookmarkStart w:id="311" w:name="_Toc147663299"/>
      <w:bookmarkStart w:id="312" w:name="_Toc167362380"/>
      <w:bookmarkStart w:id="313" w:name="_Toc167378142"/>
      <w:r>
        <w:t>Descripción</w:t>
      </w:r>
      <w:r w:rsidR="003E39BC">
        <w:t xml:space="preserve"> del caso de uso "Enviar Solicitud de ISMN"</w:t>
      </w:r>
      <w:bookmarkEnd w:id="310"/>
      <w:bookmarkEnd w:id="311"/>
      <w:bookmarkEnd w:id="312"/>
      <w:bookmarkEnd w:id="313"/>
    </w:p>
    <w:tbl>
      <w:tblPr>
        <w:tblW w:w="92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0"/>
        <w:gridCol w:w="4620"/>
      </w:tblGrid>
      <w:tr w:rsidR="008500DC" w14:paraId="02862633" w14:textId="77777777" w:rsidTr="0053429D">
        <w:trPr>
          <w:trHeight w:val="285"/>
        </w:trPr>
        <w:tc>
          <w:tcPr>
            <w:tcW w:w="4620" w:type="dxa"/>
            <w:shd w:val="clear" w:color="auto" w:fill="B4C6E7" w:themeFill="accent1" w:themeFillTint="66"/>
          </w:tcPr>
          <w:p w14:paraId="62470D0F" w14:textId="77777777" w:rsidR="008500DC" w:rsidRPr="00316CB9" w:rsidRDefault="008500DC" w:rsidP="008500DC">
            <w:pPr>
              <w:rPr>
                <w:b/>
                <w:bCs/>
                <w:color w:val="FFFFFF" w:themeColor="background1"/>
              </w:rPr>
            </w:pPr>
            <w:r w:rsidRPr="00316CB9">
              <w:rPr>
                <w:b/>
                <w:bCs/>
                <w:color w:val="FFFFFF" w:themeColor="background1"/>
              </w:rPr>
              <w:t>Nombre del Caso de Uso</w:t>
            </w:r>
          </w:p>
        </w:tc>
        <w:tc>
          <w:tcPr>
            <w:tcW w:w="4620" w:type="dxa"/>
            <w:shd w:val="clear" w:color="auto" w:fill="B4C6E7" w:themeFill="accent1" w:themeFillTint="66"/>
          </w:tcPr>
          <w:p w14:paraId="5ACCEBFD" w14:textId="3B67BCFD" w:rsidR="008500DC" w:rsidRPr="00316CB9" w:rsidRDefault="00D232E8" w:rsidP="008500DC">
            <w:pPr>
              <w:rPr>
                <w:b/>
                <w:bCs/>
                <w:color w:val="FFFFFF" w:themeColor="background1"/>
              </w:rPr>
            </w:pPr>
            <w:r>
              <w:rPr>
                <w:b/>
                <w:bCs/>
                <w:color w:val="FFFFFF" w:themeColor="background1"/>
              </w:rPr>
              <w:t>Exportar Publicación Musical</w:t>
            </w:r>
          </w:p>
        </w:tc>
      </w:tr>
      <w:tr w:rsidR="008500DC" w14:paraId="69E869AE" w14:textId="77777777" w:rsidTr="0053429D">
        <w:trPr>
          <w:trHeight w:val="293"/>
        </w:trPr>
        <w:tc>
          <w:tcPr>
            <w:tcW w:w="4620" w:type="dxa"/>
          </w:tcPr>
          <w:p w14:paraId="6F742B78" w14:textId="77777777" w:rsidR="008500DC" w:rsidRDefault="008500DC" w:rsidP="008500DC">
            <w:r>
              <w:t>Actor</w:t>
            </w:r>
          </w:p>
        </w:tc>
        <w:tc>
          <w:tcPr>
            <w:tcW w:w="4620" w:type="dxa"/>
          </w:tcPr>
          <w:p w14:paraId="56B49C98" w14:textId="78C6E1E0" w:rsidR="008500DC" w:rsidRDefault="006C1C8C" w:rsidP="008500DC">
            <w:r>
              <w:t>Editor, Especialista</w:t>
            </w:r>
          </w:p>
        </w:tc>
      </w:tr>
      <w:tr w:rsidR="008500DC" w14:paraId="0727225B" w14:textId="77777777" w:rsidTr="0053429D">
        <w:trPr>
          <w:trHeight w:val="580"/>
        </w:trPr>
        <w:tc>
          <w:tcPr>
            <w:tcW w:w="4620" w:type="dxa"/>
          </w:tcPr>
          <w:p w14:paraId="142B18B9" w14:textId="77777777" w:rsidR="008500DC" w:rsidRDefault="008500DC" w:rsidP="008500DC">
            <w:r>
              <w:t>Propósito</w:t>
            </w:r>
          </w:p>
        </w:tc>
        <w:tc>
          <w:tcPr>
            <w:tcW w:w="4620" w:type="dxa"/>
          </w:tcPr>
          <w:p w14:paraId="546022E2" w14:textId="158C828E" w:rsidR="008500DC" w:rsidRDefault="006C1C8C" w:rsidP="008500DC">
            <w:r>
              <w:t>Permite realizar un reporte PDF con los datos de una publicación junto su ISMN y código de barras correspondiente.</w:t>
            </w:r>
          </w:p>
        </w:tc>
      </w:tr>
      <w:tr w:rsidR="008500DC" w14:paraId="67E079B6" w14:textId="77777777" w:rsidTr="0053429D">
        <w:trPr>
          <w:trHeight w:val="1733"/>
        </w:trPr>
        <w:tc>
          <w:tcPr>
            <w:tcW w:w="4620" w:type="dxa"/>
          </w:tcPr>
          <w:p w14:paraId="035D9FE7" w14:textId="77777777" w:rsidR="008500DC" w:rsidRDefault="008500DC" w:rsidP="008500DC">
            <w:r>
              <w:t>Resumen</w:t>
            </w:r>
          </w:p>
        </w:tc>
        <w:tc>
          <w:tcPr>
            <w:tcW w:w="4620" w:type="dxa"/>
          </w:tcPr>
          <w:p w14:paraId="39CC2627" w14:textId="6661F8B9" w:rsidR="008500DC" w:rsidRPr="00B92F62" w:rsidRDefault="008500DC" w:rsidP="008500DC">
            <w:pPr>
              <w:rPr>
                <w:lang w:val="es-ES"/>
              </w:rPr>
            </w:pPr>
            <w:r>
              <w:t xml:space="preserve">El caso de uso inicia cuando el actor </w:t>
            </w:r>
            <w:r w:rsidR="006C1C8C">
              <w:t xml:space="preserve">selecciona la opción de ´Exportar´ dentro de la visualización de una publicación musical almacenada en el sistema. Se descargará a su navegador un documento .pdf con, el título, nombre del Editor, autor, link de portada, código de barras y demás datos de la publicación </w:t>
            </w:r>
            <w:r w:rsidR="006C1C8C">
              <w:lastRenderedPageBreak/>
              <w:t>musical. El caso de uso termina cuando el actor abandona esta sección.</w:t>
            </w:r>
          </w:p>
        </w:tc>
      </w:tr>
      <w:tr w:rsidR="008500DC" w14:paraId="462CFA9B" w14:textId="77777777" w:rsidTr="0053429D">
        <w:trPr>
          <w:trHeight w:val="866"/>
        </w:trPr>
        <w:tc>
          <w:tcPr>
            <w:tcW w:w="4620" w:type="dxa"/>
          </w:tcPr>
          <w:p w14:paraId="29AA2943" w14:textId="77777777" w:rsidR="008500DC" w:rsidRDefault="008500DC" w:rsidP="008500DC">
            <w:r>
              <w:lastRenderedPageBreak/>
              <w:t>Precondiciones</w:t>
            </w:r>
          </w:p>
        </w:tc>
        <w:tc>
          <w:tcPr>
            <w:tcW w:w="4620" w:type="dxa"/>
          </w:tcPr>
          <w:p w14:paraId="7FFDC9A0" w14:textId="5E647C52" w:rsidR="008500DC" w:rsidRDefault="006C1C8C" w:rsidP="008500DC">
            <w:r>
              <w:t>El usuario autenticado debe pertenecer al Grupo de Editores o de Especialistas.</w:t>
            </w:r>
          </w:p>
        </w:tc>
      </w:tr>
      <w:tr w:rsidR="008500DC" w14:paraId="6EFC1B77" w14:textId="77777777" w:rsidTr="0053429D">
        <w:trPr>
          <w:trHeight w:val="580"/>
        </w:trPr>
        <w:tc>
          <w:tcPr>
            <w:tcW w:w="4620" w:type="dxa"/>
          </w:tcPr>
          <w:p w14:paraId="4696F356" w14:textId="77777777" w:rsidR="008500DC" w:rsidRDefault="008500DC" w:rsidP="008500DC">
            <w:r>
              <w:t>Postcondiciones</w:t>
            </w:r>
          </w:p>
        </w:tc>
        <w:tc>
          <w:tcPr>
            <w:tcW w:w="4620" w:type="dxa"/>
          </w:tcPr>
          <w:p w14:paraId="2801FAB8" w14:textId="77777777" w:rsidR="008500DC" w:rsidRDefault="008500DC" w:rsidP="003E39BC">
            <w:pPr>
              <w:keepNext/>
            </w:pPr>
            <w:r>
              <w:t>Se actualizan las trazas luego de las acciones del usuario.</w:t>
            </w:r>
          </w:p>
        </w:tc>
      </w:tr>
    </w:tbl>
    <w:p w14:paraId="58B68E07" w14:textId="7542B1CA" w:rsidR="008500DC" w:rsidRDefault="003E39BC" w:rsidP="00433308">
      <w:pPr>
        <w:pStyle w:val="tabla1"/>
      </w:pPr>
      <w:bookmarkStart w:id="314" w:name="_Toc147697756"/>
      <w:bookmarkStart w:id="315" w:name="_Toc147663300"/>
      <w:bookmarkStart w:id="316" w:name="_Toc167362381"/>
      <w:bookmarkStart w:id="317" w:name="_Toc167378143"/>
      <w:r>
        <w:t>Descripción del caso de uso "Realizar búsqueda general"</w:t>
      </w:r>
      <w:bookmarkEnd w:id="314"/>
      <w:bookmarkEnd w:id="315"/>
      <w:bookmarkEnd w:id="316"/>
      <w:bookmarkEnd w:id="317"/>
    </w:p>
    <w:p w14:paraId="47DBA3D3" w14:textId="452C837E" w:rsidR="00073787" w:rsidRDefault="00073787" w:rsidP="00073787">
      <w:pPr>
        <w:pStyle w:val="Ttulo2"/>
        <w:rPr>
          <w:rFonts w:ascii="Arial" w:hAnsi="Arial" w:cs="Arial"/>
          <w:sz w:val="24"/>
          <w:szCs w:val="24"/>
        </w:rPr>
      </w:pPr>
      <w:bookmarkStart w:id="318" w:name="_Toc167378144"/>
      <w:bookmarkStart w:id="319" w:name="_Toc167378378"/>
      <w:r w:rsidRPr="00073787">
        <w:rPr>
          <w:rFonts w:ascii="Arial" w:hAnsi="Arial" w:cs="Arial"/>
          <w:sz w:val="24"/>
          <w:szCs w:val="24"/>
        </w:rPr>
        <w:t>3.8 Definición de los requisitos no funcionales.</w:t>
      </w:r>
      <w:bookmarkEnd w:id="318"/>
      <w:bookmarkEnd w:id="319"/>
    </w:p>
    <w:p w14:paraId="67004E83" w14:textId="69C031F5" w:rsidR="00073787" w:rsidRDefault="00073787" w:rsidP="00073787">
      <w:r>
        <w:rPr>
          <w:b/>
          <w:bCs/>
          <w:lang w:val="es-ES"/>
        </w:rPr>
        <w:t>RNF1. Apariencia o interfaz externa</w:t>
      </w:r>
      <w:r w:rsidRPr="002514EB">
        <w:rPr>
          <w:b/>
          <w:bCs/>
        </w:rPr>
        <w:t xml:space="preserve">: </w:t>
      </w:r>
      <w:r w:rsidRPr="002514EB">
        <w:t xml:space="preserve">El entorno de la aplicación debe ser amigable y de fácil navegación. Se utilizarán colores y logos que identifican </w:t>
      </w:r>
      <w:r>
        <w:t xml:space="preserve">a la Agencia Cubana del </w:t>
      </w:r>
      <w:r w:rsidR="00745267">
        <w:t>ISMN</w:t>
      </w:r>
      <w:r>
        <w:t xml:space="preserve"> y </w:t>
      </w:r>
      <w:r w:rsidR="00745267">
        <w:t xml:space="preserve">a la Cámara Cubana del Libro </w:t>
      </w:r>
      <w:r w:rsidRPr="002514EB">
        <w:t>según su</w:t>
      </w:r>
      <w:r>
        <w:t>s</w:t>
      </w:r>
      <w:r w:rsidRPr="002514EB">
        <w:t xml:space="preserve"> identidad</w:t>
      </w:r>
      <w:r>
        <w:t>es</w:t>
      </w:r>
      <w:r w:rsidRPr="002514EB">
        <w:t xml:space="preserve"> corporativa</w:t>
      </w:r>
      <w:r>
        <w:t>s</w:t>
      </w:r>
      <w:r w:rsidRPr="002514EB">
        <w:t>. Contará con menús desplegables y botones de acción directa para acortar los pasos a seguir cuando se quiere alcanzar un resultado determinado.</w:t>
      </w:r>
    </w:p>
    <w:p w14:paraId="11D0EB95" w14:textId="77777777" w:rsidR="00073787" w:rsidRDefault="00073787" w:rsidP="00073787">
      <w:r w:rsidRPr="002514EB">
        <w:rPr>
          <w:b/>
          <w:bCs/>
        </w:rPr>
        <w:t>RNF2. Usabilidad:</w:t>
      </w:r>
      <w:r w:rsidRPr="002514EB">
        <w:t xml:space="preserve"> Cualquier tipo de usuario podrá navegar en la aplicación, ya que los enlaces sugerirán la información que se maneja en cada página y las acciones de los formularios serán claras. El vocabulario empleado será acorde son la actividad que realizan los usuarios.</w:t>
      </w:r>
    </w:p>
    <w:p w14:paraId="16EA6D80" w14:textId="77777777" w:rsidR="00073787" w:rsidRDefault="00073787" w:rsidP="00073787">
      <w:r w:rsidRPr="002514EB">
        <w:rPr>
          <w:b/>
          <w:bCs/>
        </w:rPr>
        <w:t>RNF3. Escalabilidad:</w:t>
      </w:r>
      <w:r w:rsidRPr="002514EB">
        <w:t xml:space="preserve"> El nuevo modelo de datos, los módulos a implementar y las herramientas a utilizar no deben comprometer futuros desarrollos. El sistema debe tener la capacidad de agregar nuevas funcionalidades o interactuar con otros modelos de datos sin que ello requiera un rediseño completo.</w:t>
      </w:r>
    </w:p>
    <w:p w14:paraId="3A778E15" w14:textId="77777777" w:rsidR="00073787" w:rsidRDefault="00073787" w:rsidP="00073787">
      <w:r w:rsidRPr="002514EB">
        <w:rPr>
          <w:b/>
          <w:bCs/>
        </w:rPr>
        <w:t>RNF4. Rendimiento:</w:t>
      </w:r>
      <w:r w:rsidRPr="002514EB">
        <w:t xml:space="preserve"> El tiempo de respuesta no debe ser mayor de diez segundos. Los analistas podrán trabajar concurrentemente sin el peligro de que colapse el servidor.</w:t>
      </w:r>
      <w:r>
        <w:t xml:space="preserve"> </w:t>
      </w:r>
      <w:r w:rsidRPr="002514EB">
        <w:t>Para ello debe disponerse de los requerimientos mínimos de hardware, realizar una gestión adecuada de la caché y optimizar las peticiones al servidor para que consuman la menor cantidad de recursos.</w:t>
      </w:r>
    </w:p>
    <w:p w14:paraId="17929984" w14:textId="74038E31" w:rsidR="00073787" w:rsidRDefault="00073787" w:rsidP="00073787">
      <w:r w:rsidRPr="002514EB">
        <w:rPr>
          <w:b/>
          <w:bCs/>
        </w:rPr>
        <w:lastRenderedPageBreak/>
        <w:t>RNF5. Soporte:</w:t>
      </w:r>
      <w:r w:rsidRPr="002514EB">
        <w:t xml:space="preserve"> La aplicación será compatible con los lenguajes HTML5 y CSS3, soportada en los navegadores más utilizados, como Chrome, Firefox </w:t>
      </w:r>
      <w:r w:rsidR="00745267">
        <w:t>y Microsoft Edge</w:t>
      </w:r>
      <w:r w:rsidRPr="002514EB">
        <w:t xml:space="preserve">. Gracias a los mecanismos de acceso a datos, la aplicación podrá migrar a cualquier Sistema Gestor de Base de Datos. Se realizarán comentarios al código a modo de documentación, con vista a futuras actualizaciones o incorporación de nuevas funcionalidades. Se deberán </w:t>
      </w:r>
      <w:r w:rsidR="00745267">
        <w:t xml:space="preserve"> poder realizar</w:t>
      </w:r>
      <w:r w:rsidRPr="002514EB">
        <w:t xml:space="preserve"> salvas de la base de datos.</w:t>
      </w:r>
    </w:p>
    <w:p w14:paraId="6E182748" w14:textId="77777777" w:rsidR="00073787" w:rsidRDefault="00073787" w:rsidP="00073787">
      <w:r w:rsidRPr="002514EB">
        <w:rPr>
          <w:b/>
          <w:bCs/>
        </w:rPr>
        <w:t xml:space="preserve">RNF6. Portabilidad: </w:t>
      </w:r>
      <w:r w:rsidRPr="002514EB">
        <w:t>La aplicación deberá ser multiplataforma, o sea, podrá configurarse tanto en servidores Windows como en servidores Linux. De igual forma será accesible desde cualquier estación de trabajo conectada a la red local d</w:t>
      </w:r>
      <w:r>
        <w:t>e la Agencia</w:t>
      </w:r>
      <w:r w:rsidRPr="002514EB">
        <w:t>, sin importar el SO que tenga instalado, siempre y cuando tenga configurado un navegador web.</w:t>
      </w:r>
    </w:p>
    <w:p w14:paraId="2FA7D631" w14:textId="77777777" w:rsidR="00073787" w:rsidRDefault="00073787" w:rsidP="00073787">
      <w:r w:rsidRPr="009B342F">
        <w:rPr>
          <w:b/>
          <w:bCs/>
        </w:rPr>
        <w:t>RNF7. Legales:</w:t>
      </w:r>
      <w:r w:rsidRPr="009B342F">
        <w:t xml:space="preserve"> La aplicación será propiedad legal de</w:t>
      </w:r>
      <w:r>
        <w:t xml:space="preserve"> la Agencia Cubana del Libro y contará con los permisos legales de derechos del autor otorgados por la Agencia Cubana de Derechos de Autores Musicales (ACDAM).</w:t>
      </w:r>
    </w:p>
    <w:p w14:paraId="54D0D1F8" w14:textId="77777777" w:rsidR="00073787" w:rsidRDefault="00073787" w:rsidP="00073787">
      <w:r w:rsidRPr="009B342F">
        <w:rPr>
          <w:b/>
          <w:bCs/>
        </w:rPr>
        <w:t>RNF8. Confiabilidad:</w:t>
      </w:r>
      <w:r w:rsidRPr="009B342F">
        <w:t xml:space="preserve"> Con el objetivo de minimizar la ocurrencia de errores, se validarán los formularios de entrada de datos generando alertas a los usuarios cuando sus acciones produzcan algún error o un comportamiento inadecuado de la aplicación. </w:t>
      </w:r>
      <w:r>
        <w:t xml:space="preserve"> </w:t>
      </w:r>
    </w:p>
    <w:p w14:paraId="6A13EB76" w14:textId="77777777" w:rsidR="00073787" w:rsidRDefault="00073787" w:rsidP="00073787">
      <w:r w:rsidRPr="009B342F">
        <w:rPr>
          <w:b/>
          <w:bCs/>
        </w:rPr>
        <w:t>RFN9. Seguridad:</w:t>
      </w:r>
      <w:r w:rsidRPr="009B342F">
        <w:t xml:space="preserve"> Para acceder a la aplicación, el usuario necesitará autenticarse, y según su nivel de acceso, dado por su rol, podrá ejecutar acciones específicas en el sistema. Las contraseñas serán cifradas antes de ser almacenadas. Se registrarán las operaciones realizadas por cada usuario mediante las trazas que proporcionará la aplicación. Se pedirá confirmación cada vez que se quiera eliminar alguna información, evitando así accidentes por equivocaciones del usuario. Si el usuario no tiene el privilegio de ejecutar alguna acción (insert, update, delete, etc) se le notificará en el acto.</w:t>
      </w:r>
    </w:p>
    <w:p w14:paraId="193CFBF1" w14:textId="77777777" w:rsidR="00073787" w:rsidRDefault="00073787" w:rsidP="00073787">
      <w:r w:rsidRPr="009B342F">
        <w:rPr>
          <w:b/>
          <w:bCs/>
        </w:rPr>
        <w:t xml:space="preserve">RNF10. Software: </w:t>
      </w:r>
      <w:r w:rsidRPr="009B342F">
        <w:t>Se recomienda para el despliegue de la aplicación un servidor con sistema operativo Linux e instalados Apache v2.4 o superior,</w:t>
      </w:r>
      <w:r>
        <w:t xml:space="preserve"> PostgreSQL v9</w:t>
      </w:r>
      <w:r w:rsidRPr="009B342F">
        <w:t>.</w:t>
      </w:r>
      <w:r>
        <w:t>3</w:t>
      </w:r>
      <w:r w:rsidRPr="009B342F">
        <w:t xml:space="preserve"> o superior y </w:t>
      </w:r>
      <w:r>
        <w:t xml:space="preserve">Django </w:t>
      </w:r>
      <w:r w:rsidRPr="009B342F">
        <w:t>v</w:t>
      </w:r>
      <w:r>
        <w:t>3</w:t>
      </w:r>
      <w:r w:rsidRPr="009B342F">
        <w:t>.</w:t>
      </w:r>
      <w:r>
        <w:t>0</w:t>
      </w:r>
      <w:r w:rsidRPr="009B342F">
        <w:t xml:space="preserve"> o superior. Para acceder a la aplicación, el usuario deberá </w:t>
      </w:r>
      <w:r w:rsidRPr="009B342F">
        <w:lastRenderedPageBreak/>
        <w:t xml:space="preserve">contar con alguno de estos navegadores web, al menos en estas versiones: Mozilla Firefox v36, Google Chromev37, Opera v23 </w:t>
      </w:r>
      <w:r>
        <w:t>o</w:t>
      </w:r>
      <w:r w:rsidRPr="009B342F">
        <w:t xml:space="preserve"> Internet Explorer v11.</w:t>
      </w:r>
    </w:p>
    <w:p w14:paraId="57BD4AD2" w14:textId="485D2D64" w:rsidR="00073787" w:rsidRPr="00073787" w:rsidRDefault="00073787" w:rsidP="00073787">
      <w:r w:rsidRPr="00183824">
        <w:rPr>
          <w:b/>
          <w:bCs/>
        </w:rPr>
        <w:t>RNF11. Hardware:</w:t>
      </w:r>
      <w:r w:rsidRPr="00183824">
        <w:t xml:space="preserve"> Se recomienda para las estaciones de trabajo, memoria RAM de 1 GB, microprocesador Pentium IV a 2.2 GHz o Celeron a 3.0 GHz e interfaces de red a 100 Mbps. Para el servidor de aplicación, se recomienda memoria RAM de 4 GB, microprocesador de 2 núcleos a 3.0 GHz y espacio</w:t>
      </w:r>
      <w:r w:rsidR="00FB2A36">
        <w:t xml:space="preserve"> disponible</w:t>
      </w:r>
      <w:r w:rsidRPr="00183824">
        <w:t xml:space="preserve"> en disco duro de 10 GB.</w:t>
      </w:r>
    </w:p>
    <w:p w14:paraId="6E738EA9" w14:textId="42C7F44F" w:rsidR="008500DC" w:rsidRPr="005F62D2" w:rsidRDefault="008500DC" w:rsidP="008500DC">
      <w:pPr>
        <w:pStyle w:val="Ttulo2"/>
        <w:rPr>
          <w:rFonts w:ascii="Arial" w:hAnsi="Arial" w:cs="Arial"/>
          <w:sz w:val="24"/>
          <w:szCs w:val="24"/>
        </w:rPr>
      </w:pPr>
      <w:bookmarkStart w:id="320" w:name="_Toc138348003"/>
      <w:bookmarkStart w:id="321" w:name="_Toc167378145"/>
      <w:bookmarkStart w:id="322" w:name="_Toc167378379"/>
      <w:r w:rsidRPr="005F62D2">
        <w:rPr>
          <w:rFonts w:ascii="Arial" w:hAnsi="Arial" w:cs="Arial"/>
          <w:sz w:val="24"/>
          <w:szCs w:val="24"/>
        </w:rPr>
        <w:t>3.</w:t>
      </w:r>
      <w:r w:rsidR="00073787">
        <w:rPr>
          <w:rFonts w:ascii="Arial" w:hAnsi="Arial" w:cs="Arial"/>
          <w:sz w:val="24"/>
          <w:szCs w:val="24"/>
        </w:rPr>
        <w:t>9</w:t>
      </w:r>
      <w:r w:rsidRPr="005F62D2">
        <w:rPr>
          <w:rFonts w:ascii="Arial" w:hAnsi="Arial" w:cs="Arial"/>
          <w:sz w:val="24"/>
          <w:szCs w:val="24"/>
        </w:rPr>
        <w:t xml:space="preserve"> Conclusiones</w:t>
      </w:r>
      <w:bookmarkEnd w:id="320"/>
      <w:bookmarkEnd w:id="321"/>
      <w:bookmarkEnd w:id="322"/>
      <w:r w:rsidRPr="005F62D2">
        <w:rPr>
          <w:rFonts w:ascii="Arial" w:hAnsi="Arial" w:cs="Arial"/>
          <w:sz w:val="24"/>
          <w:szCs w:val="24"/>
        </w:rPr>
        <w:t xml:space="preserve"> </w:t>
      </w:r>
    </w:p>
    <w:p w14:paraId="6234EDB7" w14:textId="77777777" w:rsidR="008500DC" w:rsidRDefault="008500DC" w:rsidP="008500DC">
      <w:r w:rsidRPr="005F62D2">
        <w:t>La captura de requisitos facilita comprender la necesidad del cliente y permite el intercambio mutuo para buscar y proponer soluciones, hasta lograr convertirlos en un sistema operacional. La definición de paquetes permite una mayor organización y comprensión del proyecto. Con los diagramas de casos de uso por paquetes quedan bien distribuidos los requisitos funcionales y permite una mejor comprensión de las acciones a realizar por cada actor del sistema. Es importante la descripción de los casos de uso para que se tengan en cuenta el cumplimiento de precondiciones y pos</w:t>
      </w:r>
      <w:r>
        <w:t>t</w:t>
      </w:r>
      <w:r w:rsidRPr="005F62D2">
        <w:t>condiciones una vez implementado el sistema.</w:t>
      </w:r>
    </w:p>
    <w:p w14:paraId="23907D4B" w14:textId="4274BF67" w:rsidR="008500DC" w:rsidRDefault="008500DC" w:rsidP="008500DC">
      <w:pPr>
        <w:pStyle w:val="Ttulo1"/>
        <w:rPr>
          <w:rFonts w:ascii="Arial" w:hAnsi="Arial" w:cs="Arial"/>
          <w:b/>
          <w:bCs/>
        </w:rPr>
      </w:pPr>
      <w:bookmarkStart w:id="323" w:name="_Toc138348004"/>
      <w:bookmarkStart w:id="324" w:name="_Toc167378146"/>
      <w:bookmarkStart w:id="325" w:name="_Toc167378380"/>
      <w:r w:rsidRPr="00361313">
        <w:rPr>
          <w:rFonts w:ascii="Arial" w:hAnsi="Arial" w:cs="Arial"/>
          <w:b/>
          <w:bCs/>
        </w:rPr>
        <w:t>Capítulo 4 Descripción de la solución propuesta.</w:t>
      </w:r>
      <w:bookmarkEnd w:id="323"/>
      <w:bookmarkEnd w:id="324"/>
      <w:bookmarkEnd w:id="325"/>
    </w:p>
    <w:p w14:paraId="79236ABA" w14:textId="77777777" w:rsidR="008500DC" w:rsidRDefault="008500DC" w:rsidP="008500DC">
      <w:pPr>
        <w:pStyle w:val="Ttulo2"/>
        <w:rPr>
          <w:rFonts w:ascii="Arial" w:hAnsi="Arial" w:cs="Arial"/>
          <w:sz w:val="24"/>
          <w:szCs w:val="24"/>
        </w:rPr>
      </w:pPr>
      <w:bookmarkStart w:id="326" w:name="_Toc138348005"/>
      <w:bookmarkStart w:id="327" w:name="_Toc167378147"/>
      <w:bookmarkStart w:id="328" w:name="_Toc167378381"/>
      <w:r w:rsidRPr="00361313">
        <w:rPr>
          <w:rFonts w:ascii="Arial" w:hAnsi="Arial" w:cs="Arial"/>
          <w:sz w:val="24"/>
          <w:szCs w:val="24"/>
        </w:rPr>
        <w:t>4.1 Introducción.</w:t>
      </w:r>
      <w:bookmarkEnd w:id="326"/>
      <w:bookmarkEnd w:id="327"/>
      <w:bookmarkEnd w:id="328"/>
    </w:p>
    <w:p w14:paraId="5EC26285" w14:textId="77777777" w:rsidR="008500DC" w:rsidRDefault="008500DC" w:rsidP="008500DC">
      <w:r>
        <w:t>En este capítulo se abordarán los principios y tecnologías utilizadas durante el desarrollo del sistema, para ello se mostrarán las clases de diseño por paquetes. También se muestran elementos generales como el tratamiento de errores, los modelos físico y lógico de la aplicación y se expone la distribución de la aplicación mediante el diagrama de despliegue.</w:t>
      </w:r>
    </w:p>
    <w:p w14:paraId="624A7962" w14:textId="77777777" w:rsidR="008500DC" w:rsidRDefault="008500DC" w:rsidP="008500DC">
      <w:pPr>
        <w:pStyle w:val="Ttulo2"/>
        <w:rPr>
          <w:rFonts w:ascii="Arial" w:hAnsi="Arial" w:cs="Arial"/>
          <w:sz w:val="24"/>
          <w:szCs w:val="24"/>
        </w:rPr>
      </w:pPr>
      <w:bookmarkStart w:id="329" w:name="_Toc138348006"/>
      <w:bookmarkStart w:id="330" w:name="_Toc167378148"/>
      <w:bookmarkStart w:id="331" w:name="_Toc167378382"/>
      <w:r w:rsidRPr="00361313">
        <w:rPr>
          <w:rFonts w:ascii="Arial" w:hAnsi="Arial" w:cs="Arial"/>
          <w:sz w:val="24"/>
          <w:szCs w:val="24"/>
        </w:rPr>
        <w:t>4.2 Diagrama de clases del diseño.</w:t>
      </w:r>
      <w:bookmarkEnd w:id="329"/>
      <w:bookmarkEnd w:id="330"/>
      <w:bookmarkEnd w:id="331"/>
    </w:p>
    <w:p w14:paraId="5E1F821C" w14:textId="77777777" w:rsidR="008500DC" w:rsidRPr="000B3920" w:rsidRDefault="008500DC" w:rsidP="008500DC">
      <w:pPr>
        <w:sectPr w:rsidR="008500DC" w:rsidRPr="000B3920" w:rsidSect="0037242F">
          <w:pgSz w:w="12240" w:h="15840"/>
          <w:pgMar w:top="1417" w:right="1701" w:bottom="1417" w:left="1701" w:header="708" w:footer="708" w:gutter="0"/>
          <w:cols w:space="708"/>
          <w:docGrid w:linePitch="360"/>
        </w:sectPr>
      </w:pPr>
      <w:r>
        <w:t>Las clases creadas durante el diseño del sistema ayudan a una mejor comprensión al ser concebidas para satisfacer los requisitos funcionales y no funcionales del sistema desarrollado.</w:t>
      </w:r>
      <w:r>
        <w:br w:type="page"/>
      </w:r>
    </w:p>
    <w:p w14:paraId="79CF6062" w14:textId="4E6B5AC7" w:rsidR="008500DC" w:rsidRDefault="008500DC" w:rsidP="008500DC">
      <w:pPr>
        <w:pStyle w:val="Ttulo3"/>
        <w:rPr>
          <w:rFonts w:ascii="Arial" w:hAnsi="Arial" w:cs="Arial"/>
        </w:rPr>
      </w:pPr>
      <w:bookmarkStart w:id="332" w:name="_Toc138348007"/>
      <w:bookmarkStart w:id="333" w:name="_Toc167378149"/>
      <w:bookmarkStart w:id="334" w:name="_Toc167378383"/>
      <w:r w:rsidRPr="00361313">
        <w:rPr>
          <w:rFonts w:ascii="Arial" w:hAnsi="Arial" w:cs="Arial"/>
        </w:rPr>
        <w:lastRenderedPageBreak/>
        <w:t>4.2.1</w:t>
      </w:r>
      <w:r w:rsidR="00475D1D">
        <w:rPr>
          <w:rFonts w:ascii="Arial" w:hAnsi="Arial" w:cs="Arial"/>
        </w:rPr>
        <w:t xml:space="preserve"> Diagrama de dise</w:t>
      </w:r>
      <w:r w:rsidR="00475D1D">
        <w:rPr>
          <w:rFonts w:ascii="Arial" w:hAnsi="Arial" w:cs="Arial"/>
          <w:lang w:val="es-ES"/>
        </w:rPr>
        <w:t>ño.</w:t>
      </w:r>
      <w:r w:rsidRPr="00361313">
        <w:rPr>
          <w:rFonts w:ascii="Arial" w:hAnsi="Arial" w:cs="Arial"/>
        </w:rPr>
        <w:t xml:space="preserve"> Paquete </w:t>
      </w:r>
      <w:r w:rsidRPr="000B3920">
        <w:rPr>
          <w:rFonts w:ascii="Arial" w:hAnsi="Arial" w:cs="Arial"/>
        </w:rPr>
        <w:t>“Seguridad”</w:t>
      </w:r>
      <w:bookmarkEnd w:id="332"/>
      <w:bookmarkEnd w:id="333"/>
      <w:bookmarkEnd w:id="334"/>
    </w:p>
    <w:p w14:paraId="38CC3EA4" w14:textId="1A7772D6" w:rsidR="001E7490" w:rsidRPr="00CA3C21" w:rsidRDefault="00E56A51" w:rsidP="001E7490">
      <w:pPr>
        <w:keepNext/>
        <w:rPr>
          <w:lang w:val="en-US"/>
        </w:rPr>
      </w:pPr>
      <w:r>
        <w:rPr>
          <w:noProof/>
        </w:rPr>
        <w:drawing>
          <wp:inline distT="0" distB="0" distL="0" distR="0" wp14:anchorId="737D3B6E" wp14:editId="102D3CAC">
            <wp:extent cx="8588375" cy="4899660"/>
            <wp:effectExtent l="0" t="0" r="3175" b="0"/>
            <wp:docPr id="2955154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515436" name="Imagen 295515436"/>
                    <pic:cNvPicPr/>
                  </pic:nvPicPr>
                  <pic:blipFill>
                    <a:blip r:embed="rId39">
                      <a:extLst>
                        <a:ext uri="{28A0092B-C50C-407E-A947-70E740481C1C}">
                          <a14:useLocalDpi xmlns:a14="http://schemas.microsoft.com/office/drawing/2010/main" val="0"/>
                        </a:ext>
                      </a:extLst>
                    </a:blip>
                    <a:stretch>
                      <a:fillRect/>
                    </a:stretch>
                  </pic:blipFill>
                  <pic:spPr>
                    <a:xfrm>
                      <a:off x="0" y="0"/>
                      <a:ext cx="8622762" cy="4919278"/>
                    </a:xfrm>
                    <a:prstGeom prst="rect">
                      <a:avLst/>
                    </a:prstGeom>
                  </pic:spPr>
                </pic:pic>
              </a:graphicData>
            </a:graphic>
          </wp:inline>
        </w:drawing>
      </w:r>
    </w:p>
    <w:p w14:paraId="23B1853E" w14:textId="684B53CF" w:rsidR="008500DC" w:rsidRPr="001D10C9" w:rsidRDefault="008369E9" w:rsidP="008500DC">
      <w:pPr>
        <w:pStyle w:val="Figura1"/>
        <w:sectPr w:rsidR="008500DC" w:rsidRPr="001D10C9" w:rsidSect="0037242F">
          <w:pgSz w:w="15840" w:h="12240" w:orient="landscape"/>
          <w:pgMar w:top="1701" w:right="1418" w:bottom="1701" w:left="1418" w:header="709" w:footer="709" w:gutter="0"/>
          <w:cols w:space="708"/>
          <w:docGrid w:linePitch="360"/>
        </w:sectPr>
      </w:pPr>
      <w:bookmarkStart w:id="335" w:name="_Toc147698503"/>
      <w:bookmarkStart w:id="336" w:name="_Toc167188375"/>
      <w:bookmarkStart w:id="337" w:name="_Toc167188808"/>
      <w:bookmarkStart w:id="338" w:name="_Toc167189730"/>
      <w:bookmarkStart w:id="339" w:name="_Toc167189996"/>
      <w:bookmarkStart w:id="340" w:name="_Toc167378150"/>
      <w:r w:rsidRPr="00AF2030">
        <w:t>Diagrama de diseño. Paquete "Seguridad"</w:t>
      </w:r>
      <w:bookmarkEnd w:id="335"/>
      <w:r w:rsidR="007E502C">
        <w:t>.</w:t>
      </w:r>
      <w:bookmarkEnd w:id="336"/>
      <w:bookmarkEnd w:id="337"/>
      <w:bookmarkEnd w:id="338"/>
      <w:bookmarkEnd w:id="339"/>
      <w:bookmarkEnd w:id="340"/>
    </w:p>
    <w:p w14:paraId="0758F8C7" w14:textId="1B4A74E2" w:rsidR="008500DC" w:rsidRPr="00476AB8" w:rsidRDefault="008500DC" w:rsidP="00476AB8">
      <w:pPr>
        <w:pStyle w:val="Ttulo3"/>
        <w:rPr>
          <w:rFonts w:ascii="Arial" w:hAnsi="Arial" w:cs="Arial"/>
        </w:rPr>
      </w:pPr>
      <w:bookmarkStart w:id="341" w:name="_Toc138348008"/>
      <w:bookmarkStart w:id="342" w:name="_Toc167378151"/>
      <w:bookmarkStart w:id="343" w:name="_Toc167378384"/>
      <w:r w:rsidRPr="001D10C9">
        <w:rPr>
          <w:rFonts w:ascii="Arial" w:hAnsi="Arial" w:cs="Arial"/>
        </w:rPr>
        <w:lastRenderedPageBreak/>
        <w:t xml:space="preserve">4.2.2 </w:t>
      </w:r>
      <w:r w:rsidR="00117807" w:rsidRPr="00117807">
        <w:rPr>
          <w:rFonts w:ascii="Arial" w:hAnsi="Arial" w:cs="Arial"/>
        </w:rPr>
        <w:t>Diagrama de diseño</w:t>
      </w:r>
      <w:r w:rsidR="00117807" w:rsidRPr="00117807">
        <w:rPr>
          <w:rFonts w:ascii="Arial" w:hAnsi="Arial" w:cs="Arial"/>
          <w:lang w:val="es-ES"/>
        </w:rPr>
        <w:t>.</w:t>
      </w:r>
      <w:r w:rsidR="00117807">
        <w:rPr>
          <w:rFonts w:ascii="Arial" w:hAnsi="Arial" w:cs="Arial"/>
          <w:lang w:val="es-ES"/>
        </w:rPr>
        <w:t xml:space="preserve"> </w:t>
      </w:r>
      <w:r w:rsidRPr="001D10C9">
        <w:rPr>
          <w:rFonts w:ascii="Arial" w:hAnsi="Arial" w:cs="Arial"/>
        </w:rPr>
        <w:t>Paquete “Gesti</w:t>
      </w:r>
      <w:r w:rsidRPr="000B3920">
        <w:rPr>
          <w:rFonts w:ascii="Arial" w:hAnsi="Arial" w:cs="Arial"/>
          <w:lang w:val="es-ES"/>
        </w:rPr>
        <w:t>ó</w:t>
      </w:r>
      <w:r w:rsidRPr="001D10C9">
        <w:rPr>
          <w:rFonts w:ascii="Arial" w:hAnsi="Arial" w:cs="Arial"/>
        </w:rPr>
        <w:t>n”</w:t>
      </w:r>
      <w:bookmarkEnd w:id="341"/>
      <w:bookmarkEnd w:id="342"/>
      <w:bookmarkEnd w:id="343"/>
    </w:p>
    <w:p w14:paraId="26AC82D7" w14:textId="697E8446" w:rsidR="00415F8E" w:rsidRDefault="00CA3C21" w:rsidP="00415F8E">
      <w:pPr>
        <w:keepNext/>
      </w:pPr>
      <w:r>
        <w:rPr>
          <w:noProof/>
        </w:rPr>
        <w:drawing>
          <wp:inline distT="0" distB="0" distL="0" distR="0" wp14:anchorId="35A551DD" wp14:editId="1E0C8200">
            <wp:extent cx="8485505" cy="4884420"/>
            <wp:effectExtent l="0" t="0" r="0" b="0"/>
            <wp:docPr id="191993590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935907" name="Imagen 1919935907"/>
                    <pic:cNvPicPr/>
                  </pic:nvPicPr>
                  <pic:blipFill>
                    <a:blip r:embed="rId40">
                      <a:extLst>
                        <a:ext uri="{28A0092B-C50C-407E-A947-70E740481C1C}">
                          <a14:useLocalDpi xmlns:a14="http://schemas.microsoft.com/office/drawing/2010/main" val="0"/>
                        </a:ext>
                      </a:extLst>
                    </a:blip>
                    <a:stretch>
                      <a:fillRect/>
                    </a:stretch>
                  </pic:blipFill>
                  <pic:spPr>
                    <a:xfrm>
                      <a:off x="0" y="0"/>
                      <a:ext cx="8530182" cy="4910137"/>
                    </a:xfrm>
                    <a:prstGeom prst="rect">
                      <a:avLst/>
                    </a:prstGeom>
                  </pic:spPr>
                </pic:pic>
              </a:graphicData>
            </a:graphic>
          </wp:inline>
        </w:drawing>
      </w:r>
    </w:p>
    <w:p w14:paraId="0BC68811" w14:textId="60E40573" w:rsidR="00415F8E" w:rsidRDefault="00415F8E" w:rsidP="007E502C">
      <w:pPr>
        <w:pStyle w:val="Figura1"/>
        <w:sectPr w:rsidR="00415F8E" w:rsidSect="0037242F">
          <w:pgSz w:w="15840" w:h="12240" w:orient="landscape"/>
          <w:pgMar w:top="1701" w:right="1418" w:bottom="1701" w:left="1418" w:header="709" w:footer="709" w:gutter="0"/>
          <w:cols w:space="708"/>
          <w:docGrid w:linePitch="360"/>
        </w:sectPr>
      </w:pPr>
      <w:bookmarkStart w:id="344" w:name="_Toc147698504"/>
      <w:bookmarkStart w:id="345" w:name="_Toc167188376"/>
      <w:bookmarkStart w:id="346" w:name="_Toc167188809"/>
      <w:bookmarkStart w:id="347" w:name="_Toc167189731"/>
      <w:bookmarkStart w:id="348" w:name="_Toc167189997"/>
      <w:bookmarkStart w:id="349" w:name="_Toc167378152"/>
      <w:r w:rsidRPr="00EA0C39">
        <w:t>Diagrama de diseño. Paquete "Gestión</w:t>
      </w:r>
      <w:bookmarkEnd w:id="344"/>
      <w:r w:rsidR="007E502C">
        <w:t>.</w:t>
      </w:r>
      <w:bookmarkEnd w:id="345"/>
      <w:bookmarkEnd w:id="346"/>
      <w:bookmarkEnd w:id="347"/>
      <w:bookmarkEnd w:id="348"/>
      <w:bookmarkEnd w:id="349"/>
    </w:p>
    <w:p w14:paraId="1AFB0C75" w14:textId="424BD4FE" w:rsidR="00117807" w:rsidRDefault="00117807" w:rsidP="00117807">
      <w:pPr>
        <w:pStyle w:val="Ttulo3"/>
        <w:rPr>
          <w:rFonts w:ascii="Arial" w:hAnsi="Arial" w:cs="Arial"/>
        </w:rPr>
      </w:pPr>
      <w:bookmarkStart w:id="350" w:name="_Toc167378153"/>
      <w:bookmarkStart w:id="351" w:name="_Toc167378385"/>
      <w:r w:rsidRPr="00117807">
        <w:rPr>
          <w:rFonts w:ascii="Arial" w:hAnsi="Arial" w:cs="Arial"/>
        </w:rPr>
        <w:lastRenderedPageBreak/>
        <w:t>4.2.3 Diagrama de diseño. Paquete “Nomencladores”</w:t>
      </w:r>
      <w:bookmarkEnd w:id="350"/>
      <w:bookmarkEnd w:id="351"/>
    </w:p>
    <w:p w14:paraId="1AEFCBC8" w14:textId="60149FA2" w:rsidR="00415F8E" w:rsidRDefault="009A4527" w:rsidP="00415F8E">
      <w:pPr>
        <w:keepNext/>
      </w:pPr>
      <w:r>
        <w:rPr>
          <w:noProof/>
        </w:rPr>
        <w:drawing>
          <wp:inline distT="0" distB="0" distL="0" distR="0" wp14:anchorId="123CE45E" wp14:editId="2D4B9A1A">
            <wp:extent cx="6096000" cy="7078980"/>
            <wp:effectExtent l="0" t="0" r="0" b="7620"/>
            <wp:docPr id="18963768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376870" name="Imagen 1896376870"/>
                    <pic:cNvPicPr/>
                  </pic:nvPicPr>
                  <pic:blipFill>
                    <a:blip r:embed="rId41">
                      <a:extLst>
                        <a:ext uri="{28A0092B-C50C-407E-A947-70E740481C1C}">
                          <a14:useLocalDpi xmlns:a14="http://schemas.microsoft.com/office/drawing/2010/main" val="0"/>
                        </a:ext>
                      </a:extLst>
                    </a:blip>
                    <a:stretch>
                      <a:fillRect/>
                    </a:stretch>
                  </pic:blipFill>
                  <pic:spPr>
                    <a:xfrm>
                      <a:off x="0" y="0"/>
                      <a:ext cx="6096000" cy="7078980"/>
                    </a:xfrm>
                    <a:prstGeom prst="rect">
                      <a:avLst/>
                    </a:prstGeom>
                  </pic:spPr>
                </pic:pic>
              </a:graphicData>
            </a:graphic>
          </wp:inline>
        </w:drawing>
      </w:r>
    </w:p>
    <w:p w14:paraId="6E40D440" w14:textId="1C69B587" w:rsidR="009C6D9D" w:rsidRPr="007E502C" w:rsidRDefault="00415F8E" w:rsidP="00791AE3">
      <w:pPr>
        <w:pStyle w:val="Figura1"/>
        <w:sectPr w:rsidR="009C6D9D" w:rsidRPr="007E502C" w:rsidSect="0037242F">
          <w:pgSz w:w="12240" w:h="15840"/>
          <w:pgMar w:top="1418" w:right="1701" w:bottom="1418" w:left="1701" w:header="709" w:footer="709" w:gutter="0"/>
          <w:cols w:space="708"/>
          <w:docGrid w:linePitch="360"/>
        </w:sectPr>
      </w:pPr>
      <w:bookmarkStart w:id="352" w:name="_Toc147698505"/>
      <w:bookmarkStart w:id="353" w:name="_Toc167188377"/>
      <w:bookmarkStart w:id="354" w:name="_Toc167188810"/>
      <w:bookmarkStart w:id="355" w:name="_Toc167189732"/>
      <w:bookmarkStart w:id="356" w:name="_Toc167189998"/>
      <w:bookmarkStart w:id="357" w:name="_Toc167378154"/>
      <w:r w:rsidRPr="00CF25DF">
        <w:t>Diagrama de diseño. Paquete "Nomencladores"</w:t>
      </w:r>
      <w:bookmarkEnd w:id="352"/>
      <w:r w:rsidR="007E502C">
        <w:t>.</w:t>
      </w:r>
      <w:bookmarkEnd w:id="353"/>
      <w:bookmarkEnd w:id="354"/>
      <w:bookmarkEnd w:id="355"/>
      <w:bookmarkEnd w:id="356"/>
      <w:bookmarkEnd w:id="357"/>
    </w:p>
    <w:p w14:paraId="195466EA" w14:textId="7DA7F69A" w:rsidR="00791AE3" w:rsidRDefault="00791AE3" w:rsidP="00791AE3">
      <w:pPr>
        <w:pStyle w:val="Ttulo3"/>
        <w:rPr>
          <w:rFonts w:ascii="Arial" w:hAnsi="Arial" w:cs="Arial"/>
        </w:rPr>
      </w:pPr>
      <w:bookmarkStart w:id="358" w:name="_Toc167378155"/>
      <w:bookmarkStart w:id="359" w:name="_Toc167378386"/>
      <w:r w:rsidRPr="00476AB8">
        <w:rPr>
          <w:rFonts w:ascii="Arial" w:hAnsi="Arial" w:cs="Arial"/>
        </w:rPr>
        <w:lastRenderedPageBreak/>
        <w:t>4.2.3 Diagrama de di</w:t>
      </w:r>
      <w:r w:rsidRPr="00476AB8">
        <w:rPr>
          <w:rFonts w:ascii="Arial" w:hAnsi="Arial" w:cs="Arial"/>
          <w:lang w:val="es-ES"/>
        </w:rPr>
        <w:t xml:space="preserve">seño. Paquete </w:t>
      </w:r>
      <w:r w:rsidRPr="00476AB8">
        <w:rPr>
          <w:rFonts w:ascii="Arial" w:hAnsi="Arial" w:cs="Arial"/>
        </w:rPr>
        <w:t>“</w:t>
      </w:r>
      <w:r w:rsidR="004A1C44" w:rsidRPr="00476AB8">
        <w:rPr>
          <w:rFonts w:ascii="Arial" w:hAnsi="Arial" w:cs="Arial"/>
        </w:rPr>
        <w:t>Reportes y Alertas</w:t>
      </w:r>
      <w:r w:rsidRPr="00476AB8">
        <w:rPr>
          <w:rFonts w:ascii="Arial" w:hAnsi="Arial" w:cs="Arial"/>
        </w:rPr>
        <w:t>”</w:t>
      </w:r>
      <w:bookmarkEnd w:id="358"/>
      <w:bookmarkEnd w:id="359"/>
    </w:p>
    <w:p w14:paraId="2B37E299" w14:textId="72A111E9" w:rsidR="009C6D9D" w:rsidRDefault="00DE365A" w:rsidP="009C6D9D">
      <w:pPr>
        <w:keepNext/>
      </w:pPr>
      <w:r>
        <w:rPr>
          <w:noProof/>
        </w:rPr>
        <w:drawing>
          <wp:inline distT="0" distB="0" distL="0" distR="0" wp14:anchorId="2839136E" wp14:editId="12F4E154">
            <wp:extent cx="8280400" cy="4910455"/>
            <wp:effectExtent l="0" t="0" r="6350" b="4445"/>
            <wp:docPr id="13584377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437727" name="Imagen 1358437727"/>
                    <pic:cNvPicPr/>
                  </pic:nvPicPr>
                  <pic:blipFill>
                    <a:blip r:embed="rId42">
                      <a:extLst>
                        <a:ext uri="{28A0092B-C50C-407E-A947-70E740481C1C}">
                          <a14:useLocalDpi xmlns:a14="http://schemas.microsoft.com/office/drawing/2010/main" val="0"/>
                        </a:ext>
                      </a:extLst>
                    </a:blip>
                    <a:stretch>
                      <a:fillRect/>
                    </a:stretch>
                  </pic:blipFill>
                  <pic:spPr>
                    <a:xfrm>
                      <a:off x="0" y="0"/>
                      <a:ext cx="8299236" cy="4921625"/>
                    </a:xfrm>
                    <a:prstGeom prst="rect">
                      <a:avLst/>
                    </a:prstGeom>
                  </pic:spPr>
                </pic:pic>
              </a:graphicData>
            </a:graphic>
          </wp:inline>
        </w:drawing>
      </w:r>
    </w:p>
    <w:p w14:paraId="4257D4CC" w14:textId="3018EC37" w:rsidR="00BE6DC0" w:rsidRPr="007E502C" w:rsidRDefault="009C6D9D" w:rsidP="000E3921">
      <w:pPr>
        <w:pStyle w:val="Figura1"/>
        <w:sectPr w:rsidR="00BE6DC0" w:rsidRPr="007E502C" w:rsidSect="0037242F">
          <w:pgSz w:w="15840" w:h="12240" w:orient="landscape"/>
          <w:pgMar w:top="1701" w:right="1418" w:bottom="1701" w:left="1418" w:header="709" w:footer="709" w:gutter="0"/>
          <w:cols w:space="708"/>
          <w:docGrid w:linePitch="360"/>
        </w:sectPr>
      </w:pPr>
      <w:bookmarkStart w:id="360" w:name="_Toc147698506"/>
      <w:bookmarkStart w:id="361" w:name="_Toc167188378"/>
      <w:bookmarkStart w:id="362" w:name="_Toc167188811"/>
      <w:bookmarkStart w:id="363" w:name="_Toc167189733"/>
      <w:bookmarkStart w:id="364" w:name="_Toc167189999"/>
      <w:bookmarkStart w:id="365" w:name="_Toc167378156"/>
      <w:r w:rsidRPr="00580DFE">
        <w:t>Diagrama de diseño. Paquet</w:t>
      </w:r>
      <w:r>
        <w:t>e "Reportes y Alertas</w:t>
      </w:r>
      <w:r w:rsidRPr="00580DFE">
        <w:t>"</w:t>
      </w:r>
      <w:bookmarkEnd w:id="360"/>
      <w:r w:rsidR="007E502C">
        <w:t>.</w:t>
      </w:r>
      <w:bookmarkEnd w:id="361"/>
      <w:bookmarkEnd w:id="362"/>
      <w:bookmarkEnd w:id="363"/>
      <w:bookmarkEnd w:id="364"/>
      <w:bookmarkEnd w:id="365"/>
    </w:p>
    <w:p w14:paraId="745E5D39" w14:textId="283CB193" w:rsidR="000E3921" w:rsidRPr="000E3921" w:rsidRDefault="003B3C0D" w:rsidP="000E3921">
      <w:pPr>
        <w:pStyle w:val="Ttulo2"/>
        <w:rPr>
          <w:rFonts w:ascii="Arial" w:hAnsi="Arial" w:cs="Arial"/>
          <w:sz w:val="24"/>
          <w:szCs w:val="24"/>
          <w:lang w:val="es-ES"/>
        </w:rPr>
      </w:pPr>
      <w:bookmarkStart w:id="366" w:name="_Toc167378157"/>
      <w:bookmarkStart w:id="367" w:name="_Toc167378387"/>
      <w:r w:rsidRPr="003B3C0D">
        <w:rPr>
          <w:rFonts w:ascii="Arial" w:hAnsi="Arial" w:cs="Arial"/>
          <w:sz w:val="24"/>
          <w:szCs w:val="24"/>
        </w:rPr>
        <w:lastRenderedPageBreak/>
        <w:t>4.3 Principios de dise</w:t>
      </w:r>
      <w:r w:rsidRPr="003B3C0D">
        <w:rPr>
          <w:rFonts w:ascii="Arial" w:hAnsi="Arial" w:cs="Arial"/>
          <w:sz w:val="24"/>
          <w:szCs w:val="24"/>
          <w:lang w:val="es-ES"/>
        </w:rPr>
        <w:t>ño</w:t>
      </w:r>
      <w:r w:rsidR="0063216C">
        <w:rPr>
          <w:rFonts w:ascii="Arial" w:hAnsi="Arial" w:cs="Arial"/>
          <w:sz w:val="24"/>
          <w:szCs w:val="24"/>
          <w:lang w:val="es-ES"/>
        </w:rPr>
        <w:t>.</w:t>
      </w:r>
      <w:bookmarkEnd w:id="366"/>
      <w:bookmarkEnd w:id="367"/>
    </w:p>
    <w:p w14:paraId="3815B915" w14:textId="7C4AF832" w:rsidR="000E3921" w:rsidRDefault="000E3921" w:rsidP="000E3921">
      <w:r w:rsidRPr="00F248E4">
        <w:t>Los patrones de diseño brindan una solución reusable, probada y documentada a problemas de desarrollo de software que están sujetos a contextos similares. Es la manera de documentar la experiencia acumulada en la estrategia empleada para solucionar un problema. Los patrones conducen a arquitecturas más pequeñas, más simples y más comprensibles.</w:t>
      </w:r>
      <w:r>
        <w:fldChar w:fldCharType="begin"/>
      </w:r>
      <w:r w:rsidR="0006242D">
        <w:instrText xml:space="preserve"> ADDIN ZOTERO_ITEM CSL_CITATION {"citationID":"fY6GIuXm","properties":{"formattedCitation":"[31]","plainCitation":"[31]","noteIndex":0},"citationItems":[{"id":96,"uris":["http://zotero.org/users/local/dfJLkpsp/items/CW77DWH6"],"itemData":{"id":96,"type":"webpage","title":"Qué son los Patrones de Diseño de software / Design Patterns","URL":"https://profile.es/blog/patrones-de-diseno-de-software/","accessed":{"date-parts":[["2023",4,12]]},"issued":{"date-parts":[["2023",4,12]]}}}],"schema":"https://github.com/citation-style-language/schema/raw/master/csl-citation.json"} </w:instrText>
      </w:r>
      <w:r>
        <w:fldChar w:fldCharType="separate"/>
      </w:r>
      <w:r w:rsidR="0006242D" w:rsidRPr="0006242D">
        <w:t>[31]</w:t>
      </w:r>
      <w:r>
        <w:fldChar w:fldCharType="end"/>
      </w:r>
    </w:p>
    <w:p w14:paraId="0E268C4E" w14:textId="24FD967C" w:rsidR="000E3921" w:rsidRDefault="000E3921" w:rsidP="000E3921">
      <w:r w:rsidRPr="00D322FD">
        <w:rPr>
          <w:b/>
          <w:bCs/>
        </w:rPr>
        <w:t>Patrones GRASP</w:t>
      </w:r>
      <w:r w:rsidRPr="00F248E4">
        <w:t>: Los patrones GRASP (por sus siglas en inglés, General Responsibility Assignment Software Patterns) describen los principios fundamentales de la asignación de responsabilidades a objetos. El nombre se eligió para indicar la importancia de captar estos principios, si se quiere diseñar eficazmente el software orientado a objetos.</w:t>
      </w:r>
      <w:r>
        <w:fldChar w:fldCharType="begin"/>
      </w:r>
      <w:r w:rsidR="0006242D">
        <w:instrText xml:space="preserve"> ADDIN ZOTERO_ITEM CSL_CITATION {"citationID":"vCLSd07x","properties":{"formattedCitation":"[32]","plainCitation":"[32]","noteIndex":0},"citationItems":[{"id":98,"uris":["http://zotero.org/users/local/dfJLkpsp/items/LCTHI6NU"],"itemData":{"id":98,"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3",4,12]]},"issued":{"date-parts":[["2020",12,3]]}}}],"schema":"https://github.com/citation-style-language/schema/raw/master/csl-citation.json"} </w:instrText>
      </w:r>
      <w:r>
        <w:fldChar w:fldCharType="separate"/>
      </w:r>
      <w:r w:rsidR="0006242D" w:rsidRPr="0006242D">
        <w:t>[32]</w:t>
      </w:r>
      <w:r>
        <w:fldChar w:fldCharType="end"/>
      </w:r>
    </w:p>
    <w:p w14:paraId="176B1F76" w14:textId="255894C8" w:rsidR="000E3921" w:rsidRPr="008D5B0F" w:rsidRDefault="00296611" w:rsidP="000E3921">
      <w:r w:rsidRPr="00F248E4">
        <w:t>Los patrones GRASP utilizados en la solución propuesta fueron:</w:t>
      </w:r>
    </w:p>
    <w:p w14:paraId="42309D3D" w14:textId="7E8B747A" w:rsidR="00D92B1F" w:rsidRDefault="00296611" w:rsidP="000E3921">
      <w:r w:rsidRPr="00F81DCE">
        <w:rPr>
          <w:b/>
          <w:bCs/>
        </w:rPr>
        <w:t>Bajo acoplamiento</w:t>
      </w:r>
      <w:r w:rsidRPr="007B3BCE">
        <w:t>: Plantea que se debe poder reutilizar las funcionalidades de las distintas clases, con un nivel de dependencia mínima. Este patrón se evidencia en</w:t>
      </w:r>
      <w:r>
        <w:t xml:space="preserve"> el sistema</w:t>
      </w:r>
      <w:r w:rsidRPr="007B3BCE">
        <w:t xml:space="preserve">, pues cada </w:t>
      </w:r>
      <w:r>
        <w:t>módulo</w:t>
      </w:r>
      <w:r w:rsidRPr="007B3BCE">
        <w:t xml:space="preserve"> de las aplicaciones tiene un propósito clave, que puede modificarse sin afectar otras piezas. Por ejemplo, se puede cambiar</w:t>
      </w:r>
      <w:r>
        <w:t xml:space="preserve"> el valor “name” de la clase UrlPatterns que representa las rutas URL de las distintas </w:t>
      </w:r>
      <w:r>
        <w:rPr>
          <w:lang w:val="es-ES"/>
        </w:rPr>
        <w:t>páginas del proyecto</w:t>
      </w:r>
      <w:r w:rsidRPr="007B3BCE">
        <w:t xml:space="preserve"> sin tener que afectar la implementación subyacente o se puede modificar el HTML de una página sin tener que tocar el código Python que la renderiza</w:t>
      </w:r>
      <w:r>
        <w:t xml:space="preserve"> en el módulo views.py</w:t>
      </w:r>
      <w:r w:rsidRPr="007B3BCE">
        <w:t>.</w:t>
      </w:r>
    </w:p>
    <w:p w14:paraId="26278366" w14:textId="06E5473D" w:rsidR="000F1CEA" w:rsidRPr="00517017" w:rsidRDefault="00D92B1F" w:rsidP="000F1CEA">
      <w:r w:rsidRPr="00F81DCE">
        <w:rPr>
          <w:b/>
          <w:bCs/>
        </w:rPr>
        <w:t>Alta cohesión</w:t>
      </w:r>
      <w:r w:rsidRPr="00F81DCE">
        <w:t xml:space="preserve">: Asigna responsabilidades de manera tal que la cohesión siga siendo alta, o sea que las funcionalidades de las clases estén altamente relacionadas de forma tal que exista una colaboración entre ellas para compartir el esfuerzo y no caiga todo el peso sobre una única clase. Usar este patrón simplifica el mantenimiento y favorece el bajo acoplamiento. Este patrón se </w:t>
      </w:r>
      <w:r>
        <w:t>evidencia en la utilización de vistas de Django basadas en clases para poder realizar herencias y una mejor descomposición de los componentes que la integran.</w:t>
      </w:r>
    </w:p>
    <w:p w14:paraId="7AD84315" w14:textId="77777777" w:rsidR="00A65DD7" w:rsidRDefault="00A65DD7" w:rsidP="000E3921"/>
    <w:p w14:paraId="7FBEFDDA" w14:textId="445DBD4A" w:rsidR="00A65DD7" w:rsidRDefault="00A65DD7" w:rsidP="00A65DD7">
      <w:r w:rsidRPr="00A65DD7">
        <w:rPr>
          <w:b/>
          <w:bCs/>
        </w:rPr>
        <w:lastRenderedPageBreak/>
        <w:t>Creador</w:t>
      </w:r>
      <w:r>
        <w:t>: Este patrón es quien guía el proceso de asignación de responsabilidades relacionadas con la creación de objetos. Tiene el objetivo de asignarle a la clase B la responsabilidad de crear una instancia de la clase A. Este patrón se pone de manifiesto en la acción de asignación de prefijos donde las clases controladoras “InsertEditor” e “InsertPublicación_Musical” son encargadas de tomar las entradas del usuario y generar una clase “Prefijo”.</w:t>
      </w:r>
    </w:p>
    <w:p w14:paraId="5D1D9B5D" w14:textId="77777777" w:rsidR="00A65DD7" w:rsidRPr="00F81DCE" w:rsidRDefault="00A65DD7" w:rsidP="00A65DD7">
      <w:r w:rsidRPr="00F81DCE">
        <w:rPr>
          <w:b/>
          <w:bCs/>
        </w:rPr>
        <w:t>Patrones GOF:</w:t>
      </w:r>
      <w:r w:rsidRPr="00F81DCE">
        <w:t xml:space="preserve"> Patrones publicados por Gamma, Helm, Johnson y Vlossodes en 1995: patrones de la banda de los cuatro (del inglés, Gang of Four). Esta serie de patrones permiten ampliar el lenguaje, aprender nuevos estilos de diseño y además introducir más notación UML. Existen 23 patrones GoF de los cuales 15 se utilizan con frecuencia.   </w:t>
      </w:r>
    </w:p>
    <w:p w14:paraId="53DE32B3" w14:textId="55D8CF65" w:rsidR="00A65DD7" w:rsidRDefault="00A65DD7" w:rsidP="00A65DD7">
      <w:r w:rsidRPr="00F81DCE">
        <w:t>Los patrones de diseño del grupo GoF se clasifican en tres grandes categorías basadas en su propósito: creacionales, estructurales y de comportamiento.</w:t>
      </w:r>
      <w:r>
        <w:fldChar w:fldCharType="begin"/>
      </w:r>
      <w:r w:rsidR="0006242D">
        <w:instrText xml:space="preserve"> ADDIN ZOTERO_ITEM CSL_CITATION {"citationID":"szuBDzeC","properties":{"formattedCitation":"[33]","plainCitation":"[33]","noteIndex":0},"citationItems":[{"id":100,"uris":["http://zotero.org/users/local/dfJLkpsp/items/8HSRFGJD"],"itemData":{"id":100,"type":"webpage","title":"Patrones Gof - EcuRed","URL":"https://www.ecured.cu/Patrones_Gof","accessed":{"date-parts":[["2023",4,12]]},"issued":{"date-parts":[["2023",4,12]]}}}],"schema":"https://github.com/citation-style-language/schema/raw/master/csl-citation.json"} </w:instrText>
      </w:r>
      <w:r>
        <w:fldChar w:fldCharType="separate"/>
      </w:r>
      <w:r w:rsidR="0006242D" w:rsidRPr="0006242D">
        <w:t>[33]</w:t>
      </w:r>
      <w:r>
        <w:fldChar w:fldCharType="end"/>
      </w:r>
      <w:r w:rsidRPr="00F81DCE">
        <w:t xml:space="preserve"> A continuación, se describe el patrón GoF utilizado en </w:t>
      </w:r>
      <w:r>
        <w:t>el sistema</w:t>
      </w:r>
      <w:r w:rsidRPr="00F81DCE">
        <w:t xml:space="preserve">:  </w:t>
      </w:r>
    </w:p>
    <w:p w14:paraId="5765A4C9" w14:textId="3B750D33" w:rsidR="00A65DD7" w:rsidRDefault="00A65DD7" w:rsidP="000E3921">
      <w:r w:rsidRPr="00A65DD7">
        <w:rPr>
          <w:b/>
          <w:bCs/>
        </w:rPr>
        <w:t>Decorador:</w:t>
      </w:r>
      <w:r>
        <w:t xml:space="preserve"> Patrón estructural que extiende la funcionalidad de un objeto dinámicamente de manera tal que es transparente a sus clientes, utiliza una instancia de una subclase de la clase original que delega las operaciones al objeto original. Este patrón se evidencia en la clase “Loginrequire”</w:t>
      </w:r>
      <w:r w:rsidR="009F39ED">
        <w:t xml:space="preserve"> y “Cachecontrol” (decoradores que trae Django implementados, para limitar el acceso a una clase) que delegan algunas operaciones del sistema a las clases “Login” y “Register” en caso de que el usuario quiera acceder a rutas protegidas por sus decoradores. </w:t>
      </w:r>
      <w:r>
        <w:t xml:space="preserve"> </w:t>
      </w:r>
    </w:p>
    <w:p w14:paraId="5EBDEE21" w14:textId="77777777" w:rsidR="003F60C2" w:rsidRDefault="003F60C2" w:rsidP="003F60C2">
      <w:pPr>
        <w:pStyle w:val="Ttulo3"/>
        <w:rPr>
          <w:rFonts w:ascii="Arial" w:hAnsi="Arial" w:cs="Arial"/>
        </w:rPr>
      </w:pPr>
      <w:bookmarkStart w:id="368" w:name="_Toc167378158"/>
      <w:bookmarkStart w:id="369" w:name="_Toc167378388"/>
      <w:r w:rsidRPr="00517017">
        <w:rPr>
          <w:rFonts w:ascii="Arial" w:hAnsi="Arial" w:cs="Arial"/>
        </w:rPr>
        <w:t>4.3.1 Interfaz de usuario</w:t>
      </w:r>
      <w:bookmarkEnd w:id="368"/>
      <w:bookmarkEnd w:id="369"/>
    </w:p>
    <w:p w14:paraId="376544D3" w14:textId="77777777" w:rsidR="003F60C2" w:rsidRDefault="003F60C2" w:rsidP="003F60C2">
      <w:r>
        <w:t xml:space="preserve">Para el diseño de la interfaz de usuario se tuvieron en cuenta varios aspectos: </w:t>
      </w:r>
    </w:p>
    <w:p w14:paraId="430E2E84" w14:textId="77777777" w:rsidR="003F60C2" w:rsidRDefault="003F60C2" w:rsidP="003F60C2">
      <w:pPr>
        <w:pStyle w:val="Prrafodelista"/>
        <w:numPr>
          <w:ilvl w:val="0"/>
          <w:numId w:val="34"/>
        </w:numPr>
      </w:pPr>
      <w:r>
        <w:t xml:space="preserve">Operatividad: La interfaz no puede exigir al usuario una interacción que no pueda realizar. </w:t>
      </w:r>
    </w:p>
    <w:p w14:paraId="121B4BF5" w14:textId="77777777" w:rsidR="003F60C2" w:rsidRDefault="003F60C2" w:rsidP="003F60C2">
      <w:pPr>
        <w:pStyle w:val="Prrafodelista"/>
        <w:numPr>
          <w:ilvl w:val="0"/>
          <w:numId w:val="34"/>
        </w:numPr>
      </w:pPr>
      <w:r>
        <w:t xml:space="preserve">Comprensibilidad: Tanto la información presentada como el funcionamiento de la interfaz deben ser comprensibles para el usuario. </w:t>
      </w:r>
    </w:p>
    <w:p w14:paraId="3C3DACDA" w14:textId="77777777" w:rsidR="003F60C2" w:rsidRDefault="003F60C2" w:rsidP="003F60C2">
      <w:pPr>
        <w:pStyle w:val="Prrafodelista"/>
        <w:numPr>
          <w:ilvl w:val="0"/>
          <w:numId w:val="34"/>
        </w:numPr>
      </w:pPr>
      <w:r>
        <w:t xml:space="preserve">Estructura: Proporcionar estructura a todos los elementos de la interfaz. Se tienen una cabecera, un footer y un sidebar (barra lateral), cada uno con una </w:t>
      </w:r>
      <w:r>
        <w:lastRenderedPageBreak/>
        <w:t xml:space="preserve">función diferente y además se emplea un espacio para la información relevante, es decir, el contenido principal. </w:t>
      </w:r>
    </w:p>
    <w:p w14:paraId="251CFF8A" w14:textId="77777777" w:rsidR="003F60C2" w:rsidRDefault="003F60C2" w:rsidP="003F60C2">
      <w:pPr>
        <w:pStyle w:val="Prrafodelista"/>
        <w:numPr>
          <w:ilvl w:val="0"/>
          <w:numId w:val="34"/>
        </w:numPr>
      </w:pPr>
      <w:r>
        <w:t xml:space="preserve">Forma y tamaño: Para diferenciar o resaltar elementos, por ejemplo: encabezados. </w:t>
      </w:r>
    </w:p>
    <w:p w14:paraId="64840A87" w14:textId="77777777" w:rsidR="003F60C2" w:rsidRDefault="003F60C2" w:rsidP="003F60C2">
      <w:pPr>
        <w:pStyle w:val="Prrafodelista"/>
        <w:numPr>
          <w:ilvl w:val="0"/>
          <w:numId w:val="34"/>
        </w:numPr>
      </w:pPr>
      <w:r>
        <w:t xml:space="preserve">Color: También utilizado para resaltar elementos, ya sean botones, enlaces, etc. Además del empleo de colores claros para facilitar al usuario la lectura de la información y evitar distracciones. </w:t>
      </w:r>
    </w:p>
    <w:p w14:paraId="117BF2AB" w14:textId="2735E3AB" w:rsidR="003F60C2" w:rsidRDefault="003F60C2" w:rsidP="000E3921">
      <w:pPr>
        <w:pStyle w:val="Prrafodelista"/>
        <w:numPr>
          <w:ilvl w:val="0"/>
          <w:numId w:val="34"/>
        </w:numPr>
      </w:pPr>
      <w:r>
        <w:t>Usabilidad: Debe ser intuitiva para el usuario de manera que le sea fácil la navegación y la recuperación de información.</w:t>
      </w:r>
    </w:p>
    <w:p w14:paraId="43A6EF49" w14:textId="0FCB7A87" w:rsidR="00BE6DC0" w:rsidRDefault="00BE6DC0" w:rsidP="00BE6DC0">
      <w:pPr>
        <w:keepNext/>
        <w:jc w:val="center"/>
      </w:pPr>
      <w:r>
        <w:rPr>
          <w:noProof/>
        </w:rPr>
        <w:drawing>
          <wp:inline distT="0" distB="0" distL="0" distR="0" wp14:anchorId="566C86CD" wp14:editId="62BBB0E1">
            <wp:extent cx="5663432" cy="2756549"/>
            <wp:effectExtent l="0" t="0" r="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690820" cy="2769880"/>
                    </a:xfrm>
                    <a:prstGeom prst="rect">
                      <a:avLst/>
                    </a:prstGeom>
                  </pic:spPr>
                </pic:pic>
              </a:graphicData>
            </a:graphic>
          </wp:inline>
        </w:drawing>
      </w:r>
    </w:p>
    <w:p w14:paraId="02E35617" w14:textId="472AD40B" w:rsidR="003F60C2" w:rsidRDefault="00BE6DC0" w:rsidP="007E502C">
      <w:pPr>
        <w:pStyle w:val="Figura1"/>
      </w:pPr>
      <w:bookmarkStart w:id="370" w:name="_Toc147698507"/>
      <w:bookmarkStart w:id="371" w:name="_Toc167188379"/>
      <w:bookmarkStart w:id="372" w:name="_Toc167188812"/>
      <w:bookmarkStart w:id="373" w:name="_Toc167189734"/>
      <w:bookmarkStart w:id="374" w:name="_Toc167190000"/>
      <w:bookmarkStart w:id="375" w:name="_Toc167378159"/>
      <w:r>
        <w:t>Página de inicio de la aplicación.</w:t>
      </w:r>
      <w:bookmarkEnd w:id="370"/>
      <w:bookmarkEnd w:id="371"/>
      <w:bookmarkEnd w:id="372"/>
      <w:bookmarkEnd w:id="373"/>
      <w:bookmarkEnd w:id="374"/>
      <w:bookmarkEnd w:id="375"/>
    </w:p>
    <w:p w14:paraId="1B92E7E6" w14:textId="77777777" w:rsidR="00BE6DC0" w:rsidRDefault="00BE6DC0" w:rsidP="00BE6DC0"/>
    <w:p w14:paraId="04756FE3" w14:textId="77777777" w:rsidR="00BE6DC0" w:rsidRDefault="00BE6DC0" w:rsidP="00BE6DC0">
      <w:pPr>
        <w:sectPr w:rsidR="00BE6DC0" w:rsidSect="0037242F">
          <w:pgSz w:w="12240" w:h="15840"/>
          <w:pgMar w:top="1418" w:right="1701" w:bottom="1418" w:left="1701" w:header="709" w:footer="709" w:gutter="0"/>
          <w:cols w:space="708"/>
          <w:docGrid w:linePitch="360"/>
        </w:sectPr>
      </w:pPr>
    </w:p>
    <w:p w14:paraId="7BBA641E" w14:textId="0E66C68A" w:rsidR="008D5B0F" w:rsidRDefault="004C4940" w:rsidP="008D5B0F">
      <w:pPr>
        <w:keepNext/>
      </w:pPr>
      <w:r>
        <w:rPr>
          <w:noProof/>
        </w:rPr>
        <w:lastRenderedPageBreak/>
        <w:drawing>
          <wp:inline distT="0" distB="0" distL="0" distR="0" wp14:anchorId="17DB6198" wp14:editId="3AE5FD2F">
            <wp:extent cx="5612130" cy="2720975"/>
            <wp:effectExtent l="0" t="0" r="7620" b="3175"/>
            <wp:docPr id="180378228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782283" name="Imagen 18037822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612130" cy="2720975"/>
                    </a:xfrm>
                    <a:prstGeom prst="rect">
                      <a:avLst/>
                    </a:prstGeom>
                  </pic:spPr>
                </pic:pic>
              </a:graphicData>
            </a:graphic>
          </wp:inline>
        </w:drawing>
      </w:r>
    </w:p>
    <w:p w14:paraId="2111185B" w14:textId="3C4C6978" w:rsidR="0046420D" w:rsidRDefault="008D5B0F" w:rsidP="007E502C">
      <w:pPr>
        <w:pStyle w:val="Figura1"/>
        <w:spacing w:after="240"/>
      </w:pPr>
      <w:bookmarkStart w:id="376" w:name="_Toc147698508"/>
      <w:bookmarkStart w:id="377" w:name="_Toc167188380"/>
      <w:bookmarkStart w:id="378" w:name="_Toc167188813"/>
      <w:bookmarkStart w:id="379" w:name="_Toc167189735"/>
      <w:bookmarkStart w:id="380" w:name="_Toc167190001"/>
      <w:bookmarkStart w:id="381" w:name="_Toc167378160"/>
      <w:r w:rsidRPr="0065018A">
        <w:t xml:space="preserve">Página de </w:t>
      </w:r>
      <w:r>
        <w:t>Lista de Editores</w:t>
      </w:r>
      <w:bookmarkEnd w:id="376"/>
      <w:r w:rsidR="007E502C">
        <w:t>.</w:t>
      </w:r>
      <w:bookmarkEnd w:id="377"/>
      <w:bookmarkEnd w:id="378"/>
      <w:bookmarkEnd w:id="379"/>
      <w:bookmarkEnd w:id="380"/>
      <w:bookmarkEnd w:id="381"/>
    </w:p>
    <w:p w14:paraId="5005B4C3" w14:textId="3DC0E9E4" w:rsidR="0046420D" w:rsidRDefault="00FC52BC" w:rsidP="0046420D">
      <w:pPr>
        <w:keepNext/>
      </w:pPr>
      <w:r>
        <w:rPr>
          <w:noProof/>
        </w:rPr>
        <w:drawing>
          <wp:inline distT="0" distB="0" distL="0" distR="0" wp14:anchorId="2CD997C3" wp14:editId="26E4B0EC">
            <wp:extent cx="5612130" cy="2724150"/>
            <wp:effectExtent l="0" t="0" r="7620" b="0"/>
            <wp:docPr id="194906713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067137" name="Imagen 194906713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612130" cy="2724150"/>
                    </a:xfrm>
                    <a:prstGeom prst="rect">
                      <a:avLst/>
                    </a:prstGeom>
                  </pic:spPr>
                </pic:pic>
              </a:graphicData>
            </a:graphic>
          </wp:inline>
        </w:drawing>
      </w:r>
    </w:p>
    <w:p w14:paraId="7488CF8C" w14:textId="64E9D072" w:rsidR="00FC52BC" w:rsidRDefault="0046420D" w:rsidP="007E502C">
      <w:pPr>
        <w:pStyle w:val="Figura1"/>
      </w:pPr>
      <w:bookmarkStart w:id="382" w:name="_Toc147698509"/>
      <w:bookmarkStart w:id="383" w:name="_Toc167188381"/>
      <w:bookmarkStart w:id="384" w:name="_Toc167188814"/>
      <w:bookmarkStart w:id="385" w:name="_Toc167189736"/>
      <w:bookmarkStart w:id="386" w:name="_Toc167190002"/>
      <w:bookmarkStart w:id="387" w:name="_Toc167378161"/>
      <w:r w:rsidRPr="001A0B5B">
        <w:t>Página d</w:t>
      </w:r>
      <w:r>
        <w:t>e Colecciones Musicales</w:t>
      </w:r>
      <w:bookmarkEnd w:id="382"/>
      <w:r w:rsidR="007E502C">
        <w:t>.</w:t>
      </w:r>
      <w:bookmarkEnd w:id="383"/>
      <w:bookmarkEnd w:id="384"/>
      <w:bookmarkEnd w:id="385"/>
      <w:bookmarkEnd w:id="386"/>
      <w:bookmarkEnd w:id="387"/>
    </w:p>
    <w:p w14:paraId="0E6603F1" w14:textId="77777777" w:rsidR="005E5A0D" w:rsidRPr="005E5A0D" w:rsidRDefault="005E5A0D" w:rsidP="005E5A0D"/>
    <w:p w14:paraId="5274768C" w14:textId="787DC802" w:rsidR="0046420D" w:rsidRPr="007E502C" w:rsidRDefault="0046420D" w:rsidP="00FE7EEC">
      <w:pPr>
        <w:pStyle w:val="Ttulo3"/>
        <w:rPr>
          <w:rFonts w:ascii="Arial" w:hAnsi="Arial" w:cs="Arial"/>
        </w:rPr>
      </w:pPr>
      <w:bookmarkStart w:id="388" w:name="_Toc167378162"/>
      <w:bookmarkStart w:id="389" w:name="_Toc167378389"/>
      <w:r w:rsidRPr="007E502C">
        <w:rPr>
          <w:rFonts w:ascii="Arial" w:hAnsi="Arial" w:cs="Arial"/>
        </w:rPr>
        <w:t>4.3.2 Formato de salida de los reportes.</w:t>
      </w:r>
      <w:bookmarkEnd w:id="388"/>
      <w:bookmarkEnd w:id="389"/>
    </w:p>
    <w:p w14:paraId="04185E03" w14:textId="4BCFFA27" w:rsidR="0046420D" w:rsidRDefault="0046420D" w:rsidP="00FE7EEC">
      <w:r>
        <w:t xml:space="preserve">Las salidas de los reportes que presenta la aplicación, muestran la información organizada en forma de </w:t>
      </w:r>
      <w:r w:rsidR="00FE7EEC">
        <w:t>modelos, estructurados por la Agencia Cubana del IS</w:t>
      </w:r>
      <w:r w:rsidR="0047183F">
        <w:t>MN</w:t>
      </w:r>
      <w:r w:rsidR="00FE7EEC">
        <w:t xml:space="preserve"> y de manera digital para poder ser enviados por correo o impresos.</w:t>
      </w:r>
    </w:p>
    <w:p w14:paraId="32964265" w14:textId="77777777" w:rsidR="00D621D5" w:rsidRDefault="00D621D5" w:rsidP="00D621D5">
      <w:pPr>
        <w:keepNext/>
      </w:pPr>
      <w:r>
        <w:rPr>
          <w:noProof/>
        </w:rPr>
        <w:lastRenderedPageBreak/>
        <w:drawing>
          <wp:inline distT="0" distB="0" distL="0" distR="0" wp14:anchorId="0092A042" wp14:editId="6FA5586A">
            <wp:extent cx="5612130" cy="3266440"/>
            <wp:effectExtent l="0" t="0" r="7620" b="0"/>
            <wp:docPr id="65963308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633082" name="Imagen 659633082"/>
                    <pic:cNvPicPr/>
                  </pic:nvPicPr>
                  <pic:blipFill>
                    <a:blip r:embed="rId46">
                      <a:extLst>
                        <a:ext uri="{28A0092B-C50C-407E-A947-70E740481C1C}">
                          <a14:useLocalDpi xmlns:a14="http://schemas.microsoft.com/office/drawing/2010/main" val="0"/>
                        </a:ext>
                      </a:extLst>
                    </a:blip>
                    <a:stretch>
                      <a:fillRect/>
                    </a:stretch>
                  </pic:blipFill>
                  <pic:spPr>
                    <a:xfrm>
                      <a:off x="0" y="0"/>
                      <a:ext cx="5612130" cy="3266440"/>
                    </a:xfrm>
                    <a:prstGeom prst="rect">
                      <a:avLst/>
                    </a:prstGeom>
                  </pic:spPr>
                </pic:pic>
              </a:graphicData>
            </a:graphic>
          </wp:inline>
        </w:drawing>
      </w:r>
    </w:p>
    <w:p w14:paraId="3A263C10" w14:textId="28196A8B" w:rsidR="00D35F84" w:rsidRDefault="00D621D5" w:rsidP="007E502C">
      <w:pPr>
        <w:pStyle w:val="Figura1"/>
        <w:spacing w:after="240" w:line="360" w:lineRule="auto"/>
      </w:pPr>
      <w:bookmarkStart w:id="390" w:name="_Toc167188382"/>
      <w:bookmarkStart w:id="391" w:name="_Toc167188815"/>
      <w:bookmarkStart w:id="392" w:name="_Toc167189737"/>
      <w:bookmarkStart w:id="393" w:name="_Toc167190003"/>
      <w:bookmarkStart w:id="394" w:name="_Toc167378163"/>
      <w:r>
        <w:t>Reporte Estadístico de Solicitudes Página 1.</w:t>
      </w:r>
      <w:bookmarkEnd w:id="390"/>
      <w:bookmarkEnd w:id="391"/>
      <w:bookmarkEnd w:id="392"/>
      <w:bookmarkEnd w:id="393"/>
      <w:bookmarkEnd w:id="394"/>
    </w:p>
    <w:p w14:paraId="326C8587" w14:textId="77777777" w:rsidR="00D621D5" w:rsidRDefault="00D621D5" w:rsidP="00D621D5">
      <w:pPr>
        <w:keepNext/>
      </w:pPr>
      <w:r>
        <w:rPr>
          <w:noProof/>
        </w:rPr>
        <w:drawing>
          <wp:inline distT="0" distB="0" distL="0" distR="0" wp14:anchorId="205E7F10" wp14:editId="7CC82C23">
            <wp:extent cx="5612130" cy="3225800"/>
            <wp:effectExtent l="0" t="0" r="7620" b="0"/>
            <wp:docPr id="131507887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78872" name="Imagen 1315078872"/>
                    <pic:cNvPicPr/>
                  </pic:nvPicPr>
                  <pic:blipFill>
                    <a:blip r:embed="rId47">
                      <a:extLst>
                        <a:ext uri="{28A0092B-C50C-407E-A947-70E740481C1C}">
                          <a14:useLocalDpi xmlns:a14="http://schemas.microsoft.com/office/drawing/2010/main" val="0"/>
                        </a:ext>
                      </a:extLst>
                    </a:blip>
                    <a:stretch>
                      <a:fillRect/>
                    </a:stretch>
                  </pic:blipFill>
                  <pic:spPr>
                    <a:xfrm>
                      <a:off x="0" y="0"/>
                      <a:ext cx="5612130" cy="3225800"/>
                    </a:xfrm>
                    <a:prstGeom prst="rect">
                      <a:avLst/>
                    </a:prstGeom>
                  </pic:spPr>
                </pic:pic>
              </a:graphicData>
            </a:graphic>
          </wp:inline>
        </w:drawing>
      </w:r>
    </w:p>
    <w:p w14:paraId="1E238ACF" w14:textId="08777D46" w:rsidR="00D621D5" w:rsidRDefault="00D621D5" w:rsidP="007E502C">
      <w:pPr>
        <w:pStyle w:val="Figura1"/>
        <w:spacing w:after="240"/>
      </w:pPr>
      <w:bookmarkStart w:id="395" w:name="_Toc167188383"/>
      <w:bookmarkStart w:id="396" w:name="_Toc167188816"/>
      <w:bookmarkStart w:id="397" w:name="_Toc167189738"/>
      <w:bookmarkStart w:id="398" w:name="_Toc167190004"/>
      <w:bookmarkStart w:id="399" w:name="_Toc167378164"/>
      <w:r>
        <w:t>Reporte Estadístico de Solicitudes Página 2</w:t>
      </w:r>
      <w:r w:rsidR="005E5A0D">
        <w:t>.</w:t>
      </w:r>
      <w:bookmarkEnd w:id="395"/>
      <w:bookmarkEnd w:id="396"/>
      <w:bookmarkEnd w:id="397"/>
      <w:bookmarkEnd w:id="398"/>
      <w:bookmarkEnd w:id="399"/>
    </w:p>
    <w:p w14:paraId="16599658" w14:textId="77777777" w:rsidR="005E5A0D" w:rsidRPr="005E5A0D" w:rsidRDefault="005E5A0D" w:rsidP="005E5A0D"/>
    <w:p w14:paraId="07DD95E5" w14:textId="66D417FD" w:rsidR="001172FC" w:rsidRDefault="001172FC" w:rsidP="001172FC">
      <w:pPr>
        <w:pStyle w:val="Ttulo2"/>
        <w:rPr>
          <w:rFonts w:ascii="Arial" w:hAnsi="Arial" w:cs="Arial"/>
        </w:rPr>
      </w:pPr>
      <w:bookmarkStart w:id="400" w:name="_Toc167378165"/>
      <w:bookmarkStart w:id="401" w:name="_Toc167378390"/>
      <w:r w:rsidRPr="001172FC">
        <w:rPr>
          <w:rFonts w:ascii="Arial" w:hAnsi="Arial" w:cs="Arial"/>
        </w:rPr>
        <w:lastRenderedPageBreak/>
        <w:t>4.4 Tratamiento de errores</w:t>
      </w:r>
      <w:bookmarkEnd w:id="400"/>
      <w:bookmarkEnd w:id="401"/>
    </w:p>
    <w:p w14:paraId="6118B8AD" w14:textId="5E5D27B6" w:rsidR="007A287F" w:rsidRDefault="005E5A0D" w:rsidP="007A287F">
      <w:pPr>
        <w:rPr>
          <w:lang w:val="es-ES"/>
        </w:rPr>
      </w:pPr>
      <w:r>
        <w:t>El sistema está diseñado para mostrar mensajes de error cuando no se inserta un dato correctamente en un formulario como pudiera ser una fecha en futuro, un nombre de usuario que no está registrado, un archivo que no corresponde a la extensión requerida, entre otros</w:t>
      </w:r>
      <w:r w:rsidR="007A287F">
        <w:t>.</w:t>
      </w:r>
      <w:r>
        <w:t xml:space="preserve"> También muestra mensajes de confirmación cuando se solicita eliminar un dato, para prevenir borrados accidentales</w:t>
      </w:r>
      <w:r w:rsidR="00600DC4">
        <w:t>. En caso que existan solicitudes ISMN pendientes el sistema no debe permitir al especialista de la Agencia insertar manualmente una Publicación Musical en la Base de Datos dado que esto puede llevar al sistema a desperdiciar prefijos e incurrir en errores.</w:t>
      </w:r>
      <w:r w:rsidR="007A287F">
        <w:t xml:space="preserve"> Los errores HTTP del lado del servidor como pudieran ser los </w:t>
      </w:r>
      <w:r w:rsidR="007A287F" w:rsidRPr="00496CDB">
        <w:t>“</w:t>
      </w:r>
      <w:r w:rsidR="00457F35">
        <w:t xml:space="preserve">Page not found </w:t>
      </w:r>
      <w:r w:rsidR="007A287F">
        <w:t>40</w:t>
      </w:r>
      <w:r w:rsidR="00457F35">
        <w:t>4</w:t>
      </w:r>
      <w:r w:rsidR="007A287F">
        <w:t>” o “Internal server error 500” se capturan mediante sentencias de c</w:t>
      </w:r>
      <w:r w:rsidR="007A287F">
        <w:rPr>
          <w:lang w:val="es-ES"/>
        </w:rPr>
        <w:t xml:space="preserve">ódigo en </w:t>
      </w:r>
      <w:r w:rsidR="00457F35">
        <w:rPr>
          <w:lang w:val="es-ES"/>
        </w:rPr>
        <w:t>el modelo ‘Middleware’ que actúa como capa intermedia entre las peticiones del cliente y las respuestas del servidor,</w:t>
      </w:r>
      <w:r w:rsidR="007A287F">
        <w:rPr>
          <w:lang w:val="es-ES"/>
        </w:rPr>
        <w:t xml:space="preserve"> se redirecciona a una página de error elaborada y decoradas para que el sistema no colapse y no muestre errores poco vistosos al usuario.</w:t>
      </w:r>
    </w:p>
    <w:p w14:paraId="17EDCF9B" w14:textId="1EFB6194" w:rsidR="001172FC" w:rsidRDefault="005E5A0D" w:rsidP="001172FC">
      <w:pPr>
        <w:keepNext/>
      </w:pPr>
      <w:r>
        <w:rPr>
          <w:noProof/>
        </w:rPr>
        <w:drawing>
          <wp:inline distT="0" distB="0" distL="0" distR="0" wp14:anchorId="2CDB1D58" wp14:editId="70CEA2A9">
            <wp:extent cx="5612130" cy="2724150"/>
            <wp:effectExtent l="0" t="0" r="7620" b="0"/>
            <wp:docPr id="9918226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82263" name="Imagen 9918226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612130" cy="2724150"/>
                    </a:xfrm>
                    <a:prstGeom prst="rect">
                      <a:avLst/>
                    </a:prstGeom>
                  </pic:spPr>
                </pic:pic>
              </a:graphicData>
            </a:graphic>
          </wp:inline>
        </w:drawing>
      </w:r>
    </w:p>
    <w:p w14:paraId="12234EE4" w14:textId="2391EB6D" w:rsidR="001172FC" w:rsidRDefault="005E5A0D" w:rsidP="007E502C">
      <w:pPr>
        <w:pStyle w:val="Figura1"/>
      </w:pPr>
      <w:bookmarkStart w:id="402" w:name="_Toc167188384"/>
      <w:bookmarkStart w:id="403" w:name="_Toc167188817"/>
      <w:bookmarkStart w:id="404" w:name="_Toc167189739"/>
      <w:bookmarkStart w:id="405" w:name="_Toc167190005"/>
      <w:bookmarkStart w:id="406" w:name="_Toc167378166"/>
      <w:r>
        <w:t>Error que muestra el sistema al intentar insertar una Publicación Musical mientras aún hay solicitudes ISMN pendientes.</w:t>
      </w:r>
      <w:bookmarkEnd w:id="402"/>
      <w:bookmarkEnd w:id="403"/>
      <w:bookmarkEnd w:id="404"/>
      <w:bookmarkEnd w:id="405"/>
      <w:bookmarkEnd w:id="406"/>
    </w:p>
    <w:p w14:paraId="2B4F933E" w14:textId="77777777" w:rsidR="00D26E0C" w:rsidRDefault="00D26E0C" w:rsidP="007A287F">
      <w:pPr>
        <w:rPr>
          <w:lang w:val="es-ES"/>
        </w:rPr>
      </w:pPr>
    </w:p>
    <w:p w14:paraId="29963F6D" w14:textId="77777777" w:rsidR="00D26E0C" w:rsidRDefault="00D26E0C" w:rsidP="007A287F">
      <w:pPr>
        <w:rPr>
          <w:lang w:val="es-ES"/>
        </w:rPr>
      </w:pPr>
    </w:p>
    <w:p w14:paraId="1242A45E" w14:textId="30488308" w:rsidR="007A287F" w:rsidRDefault="007A287F" w:rsidP="007A287F">
      <w:r>
        <w:rPr>
          <w:lang w:val="es-ES"/>
        </w:rPr>
        <w:lastRenderedPageBreak/>
        <w:t xml:space="preserve">Vista de un error desde el servidor, de forma amigable al cliente y mediante la plantilla </w:t>
      </w:r>
      <w:r w:rsidR="00D26E0C">
        <w:rPr>
          <w:lang w:val="es-ES"/>
        </w:rPr>
        <w:t>404</w:t>
      </w:r>
      <w:r>
        <w:rPr>
          <w:lang w:val="es-ES"/>
        </w:rPr>
        <w:t>.html</w:t>
      </w:r>
      <w:r w:rsidRPr="00EC5759">
        <w:t>:</w:t>
      </w:r>
    </w:p>
    <w:p w14:paraId="26030F8D" w14:textId="77777777" w:rsidR="00D26E0C" w:rsidRDefault="00D26E0C" w:rsidP="00D26E0C">
      <w:pPr>
        <w:keepNext/>
      </w:pPr>
      <w:r>
        <w:rPr>
          <w:noProof/>
        </w:rPr>
        <w:drawing>
          <wp:inline distT="0" distB="0" distL="0" distR="0" wp14:anchorId="6CDF47DF" wp14:editId="2CFC5C86">
            <wp:extent cx="5612130" cy="2618740"/>
            <wp:effectExtent l="0" t="0" r="7620" b="0"/>
            <wp:docPr id="175050255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502550" name="Imagen 175050255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612130" cy="2618740"/>
                    </a:xfrm>
                    <a:prstGeom prst="rect">
                      <a:avLst/>
                    </a:prstGeom>
                  </pic:spPr>
                </pic:pic>
              </a:graphicData>
            </a:graphic>
          </wp:inline>
        </w:drawing>
      </w:r>
    </w:p>
    <w:p w14:paraId="2828559E" w14:textId="11C729AD" w:rsidR="00D26E0C" w:rsidRDefault="00D26E0C" w:rsidP="00FB2A36">
      <w:pPr>
        <w:pStyle w:val="Figura1"/>
        <w:spacing w:line="360" w:lineRule="auto"/>
        <w:jc w:val="both"/>
      </w:pPr>
      <w:bookmarkStart w:id="407" w:name="_Toc167188385"/>
      <w:bookmarkStart w:id="408" w:name="_Toc167188818"/>
      <w:bookmarkStart w:id="409" w:name="_Toc167189740"/>
      <w:bookmarkStart w:id="410" w:name="_Toc167190006"/>
      <w:bookmarkStart w:id="411" w:name="_Toc167378167"/>
      <w:r w:rsidRPr="008A6EBC">
        <w:t xml:space="preserve">Error que muestra el sistema al intentar </w:t>
      </w:r>
      <w:r>
        <w:t>acceder a una URL que no existe en el sistema.</w:t>
      </w:r>
      <w:bookmarkEnd w:id="407"/>
      <w:bookmarkEnd w:id="408"/>
      <w:bookmarkEnd w:id="409"/>
      <w:bookmarkEnd w:id="410"/>
      <w:bookmarkEnd w:id="411"/>
    </w:p>
    <w:p w14:paraId="49E8FF5D" w14:textId="77777777" w:rsidR="003A2EF4" w:rsidRPr="003A2EF4" w:rsidRDefault="003A2EF4" w:rsidP="003A2EF4"/>
    <w:p w14:paraId="45EE58FF" w14:textId="6526FEC8" w:rsidR="008500DC" w:rsidRPr="000B3920" w:rsidRDefault="008500DC" w:rsidP="008500DC">
      <w:pPr>
        <w:pStyle w:val="Ttulo2"/>
        <w:rPr>
          <w:rFonts w:ascii="Arial" w:hAnsi="Arial" w:cs="Arial"/>
          <w:sz w:val="24"/>
          <w:szCs w:val="24"/>
        </w:rPr>
      </w:pPr>
      <w:bookmarkStart w:id="412" w:name="_Toc138348009"/>
      <w:bookmarkStart w:id="413" w:name="_Toc167378168"/>
      <w:bookmarkStart w:id="414" w:name="_Toc167378391"/>
      <w:r w:rsidRPr="000B3920">
        <w:rPr>
          <w:rFonts w:ascii="Arial" w:hAnsi="Arial" w:cs="Arial"/>
          <w:sz w:val="24"/>
          <w:szCs w:val="24"/>
        </w:rPr>
        <w:t>4.</w:t>
      </w:r>
      <w:r w:rsidR="001172FC">
        <w:rPr>
          <w:rFonts w:ascii="Arial" w:hAnsi="Arial" w:cs="Arial"/>
          <w:sz w:val="24"/>
          <w:szCs w:val="24"/>
        </w:rPr>
        <w:t>5</w:t>
      </w:r>
      <w:r w:rsidRPr="000B3920">
        <w:rPr>
          <w:rFonts w:ascii="Arial" w:hAnsi="Arial" w:cs="Arial"/>
          <w:sz w:val="24"/>
          <w:szCs w:val="24"/>
        </w:rPr>
        <w:t xml:space="preserve"> Diseño de la base de datos.</w:t>
      </w:r>
      <w:bookmarkEnd w:id="412"/>
      <w:bookmarkEnd w:id="413"/>
      <w:bookmarkEnd w:id="414"/>
    </w:p>
    <w:p w14:paraId="63D90793" w14:textId="77777777" w:rsidR="008500DC" w:rsidRDefault="008500DC" w:rsidP="008500DC">
      <w:r w:rsidRPr="000B3920">
        <w:t xml:space="preserve">En este punto del proyecto se presenta la forma en que serán almacenados los datos, utilizando para ello una base de datos relacional. Esta representación responde al análisis previamente realizado, donde se identificó la información que por su importancia se debe almacenar, o sea, los datos que deben persistir y las relaciones que entre ellos existan. </w:t>
      </w:r>
    </w:p>
    <w:p w14:paraId="1804838C" w14:textId="08ACF062" w:rsidR="008500DC" w:rsidRDefault="008500DC" w:rsidP="008500DC">
      <w:r w:rsidRPr="000B3920">
        <w:t>Con la identificación de las clases se definen aquellas que son persistentes, teniendo en cuenta que la persistencia es la capacidad de un objeto de mantener su valor en el espacio y en el tiempo. Seguidamente se muestran los modelos lógico y físico de datos obtenidos del diseño.</w:t>
      </w:r>
    </w:p>
    <w:p w14:paraId="6D8E9FBD" w14:textId="69C4D4F5" w:rsidR="00526D0C" w:rsidRDefault="00526D0C" w:rsidP="008500DC">
      <w:r>
        <w:t xml:space="preserve">El </w:t>
      </w:r>
      <w:r w:rsidRPr="00526D0C">
        <w:rPr>
          <w:b/>
          <w:bCs/>
        </w:rPr>
        <w:t xml:space="preserve">Modelo Lógico </w:t>
      </w:r>
      <w:r>
        <w:t>de datos tiene como objetivo proveer una vista de las entidades claves que persisten, así como sus relaciones.</w:t>
      </w:r>
    </w:p>
    <w:p w14:paraId="16239200" w14:textId="0A996E20" w:rsidR="004B79E1" w:rsidRDefault="008500DC" w:rsidP="008500DC">
      <w:r>
        <w:t xml:space="preserve">El </w:t>
      </w:r>
      <w:r w:rsidRPr="00526D0C">
        <w:rPr>
          <w:b/>
          <w:bCs/>
        </w:rPr>
        <w:t>Modelo Físico</w:t>
      </w:r>
      <w:r>
        <w:t xml:space="preserve"> de la base de datos está dirigido a representar detalladamente la estructura física de la misma, como: tablas, vistas y procedimientos almacenados. </w:t>
      </w:r>
      <w:r>
        <w:lastRenderedPageBreak/>
        <w:t xml:space="preserve">Este modelo </w:t>
      </w:r>
      <w:r w:rsidR="00526D0C">
        <w:t>representa,</w:t>
      </w:r>
      <w:r>
        <w:t xml:space="preserve"> además, las características de almacenamiento de los datos, como pueden ser, el tipo de dato, longitud y acceso de estos, aplicados a las columnas de una tabla y que son de gran importancia, pues constituyen reglas de validación en sí mismo que ya le van confiriendo un carácter dinámico a la base de datos. Los datos son transformados según los perfiles específicos del lenguaje y el SGBD. </w:t>
      </w:r>
      <w:r w:rsidR="00526D0C">
        <w:t xml:space="preserve">En el caso de este sistema se utilizó </w:t>
      </w:r>
      <w:r w:rsidR="004B79E1">
        <w:t>SQLite3</w:t>
      </w:r>
      <w:r w:rsidR="00AF2942">
        <w:t xml:space="preserve"> </w:t>
      </w:r>
      <w:r w:rsidR="00526D0C">
        <w:t>como SGBD, donde los tipos de datos string quedaría como varchar, los datos in</w:t>
      </w:r>
      <w:r w:rsidR="00AF2942">
        <w:t>t</w:t>
      </w:r>
      <w:r w:rsidR="00526D0C">
        <w:t xml:space="preserve"> quedan como int</w:t>
      </w:r>
      <w:r w:rsidR="00AF2942">
        <w:t>eger</w:t>
      </w:r>
      <w:r w:rsidR="00526D0C">
        <w:t xml:space="preserve"> y los boolean </w:t>
      </w:r>
      <w:r w:rsidR="001B4244">
        <w:t xml:space="preserve">como </w:t>
      </w:r>
      <w:r w:rsidR="004B79E1">
        <w:t>bool</w:t>
      </w:r>
      <w:r w:rsidR="001B4244">
        <w:t>,</w:t>
      </w:r>
      <w:r w:rsidR="00AF2942">
        <w:t xml:space="preserve"> ya que utilizaremos la versión </w:t>
      </w:r>
      <w:r w:rsidR="004B79E1">
        <w:t>3.0.1</w:t>
      </w:r>
      <w:r w:rsidR="00AF2942">
        <w:t xml:space="preserve"> que trae implementado este tipo de datos.</w:t>
      </w:r>
    </w:p>
    <w:p w14:paraId="65F14CE0" w14:textId="77777777" w:rsidR="004B79E1" w:rsidRPr="00D26E0C" w:rsidRDefault="004B79E1" w:rsidP="008500DC">
      <w:pPr>
        <w:rPr>
          <w:lang w:val="es-ES"/>
        </w:rPr>
      </w:pPr>
    </w:p>
    <w:p w14:paraId="6503F38C" w14:textId="77777777" w:rsidR="008500DC" w:rsidRDefault="008500DC" w:rsidP="008500DC">
      <w:pPr>
        <w:rPr>
          <w:b/>
          <w:bCs/>
          <w:lang w:val="es-ES"/>
        </w:rPr>
      </w:pPr>
      <w:r>
        <w:rPr>
          <w:b/>
          <w:bCs/>
        </w:rPr>
        <w:t>Transición</w:t>
      </w:r>
      <w:r>
        <w:rPr>
          <w:b/>
          <w:bCs/>
          <w:lang w:val="es-ES"/>
        </w:rPr>
        <w:t xml:space="preserve"> del Modelo lógico al modelo Físico.</w:t>
      </w:r>
    </w:p>
    <w:p w14:paraId="3D8E7708" w14:textId="77777777" w:rsidR="00AF2942" w:rsidRDefault="008500DC" w:rsidP="00AF2942">
      <w:pPr>
        <w:keepNext/>
        <w:jc w:val="center"/>
      </w:pPr>
      <w:r>
        <w:rPr>
          <w:b/>
          <w:bCs/>
          <w:noProof/>
          <w:lang w:val="es-ES"/>
        </w:rPr>
        <w:drawing>
          <wp:inline distT="0" distB="0" distL="0" distR="0" wp14:anchorId="5750F0D1" wp14:editId="573369B3">
            <wp:extent cx="4785775" cy="2072820"/>
            <wp:effectExtent l="0" t="0" r="0" b="381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a:blip r:embed="rId50">
                      <a:extLst>
                        <a:ext uri="{28A0092B-C50C-407E-A947-70E740481C1C}">
                          <a14:useLocalDpi xmlns:a14="http://schemas.microsoft.com/office/drawing/2010/main" val="0"/>
                        </a:ext>
                      </a:extLst>
                    </a:blip>
                    <a:stretch>
                      <a:fillRect/>
                    </a:stretch>
                  </pic:blipFill>
                  <pic:spPr>
                    <a:xfrm>
                      <a:off x="0" y="0"/>
                      <a:ext cx="4785775" cy="2072820"/>
                    </a:xfrm>
                    <a:prstGeom prst="rect">
                      <a:avLst/>
                    </a:prstGeom>
                  </pic:spPr>
                </pic:pic>
              </a:graphicData>
            </a:graphic>
          </wp:inline>
        </w:drawing>
      </w:r>
    </w:p>
    <w:p w14:paraId="63A337DF" w14:textId="27DAEE27" w:rsidR="008500DC" w:rsidRDefault="00AF2942" w:rsidP="006F3C1C">
      <w:pPr>
        <w:pStyle w:val="Figura1"/>
        <w:rPr>
          <w:b/>
          <w:bCs/>
          <w:lang w:val="es-ES"/>
        </w:rPr>
      </w:pPr>
      <w:bookmarkStart w:id="415" w:name="_Toc147698511"/>
      <w:bookmarkStart w:id="416" w:name="_Toc167188386"/>
      <w:bookmarkStart w:id="417" w:name="_Toc167188819"/>
      <w:bookmarkStart w:id="418" w:name="_Toc167189741"/>
      <w:bookmarkStart w:id="419" w:name="_Toc167190007"/>
      <w:bookmarkStart w:id="420" w:name="_Toc167378169"/>
      <w:r w:rsidRPr="00186353">
        <w:t>Transición del modelo lógico de datos al modelo físico.</w:t>
      </w:r>
      <w:bookmarkEnd w:id="415"/>
      <w:bookmarkEnd w:id="416"/>
      <w:bookmarkEnd w:id="417"/>
      <w:bookmarkEnd w:id="418"/>
      <w:bookmarkEnd w:id="419"/>
      <w:bookmarkEnd w:id="420"/>
    </w:p>
    <w:p w14:paraId="07A35176" w14:textId="77777777" w:rsidR="008500DC" w:rsidRPr="000158C8" w:rsidRDefault="008500DC" w:rsidP="00AF2942">
      <w:pPr>
        <w:spacing w:line="240" w:lineRule="auto"/>
        <w:rPr>
          <w:rFonts w:ascii="Helvetica" w:hAnsi="Helvetica"/>
          <w:color w:val="000000"/>
          <w:sz w:val="18"/>
          <w:szCs w:val="18"/>
          <w:shd w:val="clear" w:color="auto" w:fill="F8F8F8"/>
        </w:rPr>
        <w:sectPr w:rsidR="008500DC" w:rsidRPr="000158C8" w:rsidSect="0037242F">
          <w:pgSz w:w="12240" w:h="15840"/>
          <w:pgMar w:top="1418" w:right="1701" w:bottom="1418" w:left="1701" w:header="708" w:footer="708" w:gutter="0"/>
          <w:cols w:space="708"/>
          <w:docGrid w:linePitch="360"/>
        </w:sectPr>
      </w:pPr>
    </w:p>
    <w:p w14:paraId="36EFFC45" w14:textId="282CB768" w:rsidR="00B534BF" w:rsidRDefault="008500DC" w:rsidP="00B534BF">
      <w:pPr>
        <w:pStyle w:val="Ttulo3"/>
        <w:rPr>
          <w:rFonts w:ascii="Arial" w:hAnsi="Arial" w:cs="Arial"/>
        </w:rPr>
      </w:pPr>
      <w:bookmarkStart w:id="421" w:name="_Toc138348010"/>
      <w:bookmarkStart w:id="422" w:name="_Toc167378170"/>
      <w:bookmarkStart w:id="423" w:name="_Toc167378392"/>
      <w:r w:rsidRPr="000B3920">
        <w:rPr>
          <w:rFonts w:ascii="Arial" w:hAnsi="Arial" w:cs="Arial"/>
        </w:rPr>
        <w:lastRenderedPageBreak/>
        <w:t>4.</w:t>
      </w:r>
      <w:r w:rsidR="00AF2942">
        <w:rPr>
          <w:rFonts w:ascii="Arial" w:hAnsi="Arial" w:cs="Arial"/>
        </w:rPr>
        <w:t>5</w:t>
      </w:r>
      <w:r w:rsidRPr="000B3920">
        <w:rPr>
          <w:rFonts w:ascii="Arial" w:hAnsi="Arial" w:cs="Arial"/>
        </w:rPr>
        <w:t>.1 Modelo lógico de datos</w:t>
      </w:r>
      <w:r>
        <w:rPr>
          <w:rFonts w:ascii="Arial" w:hAnsi="Arial" w:cs="Arial"/>
        </w:rPr>
        <w:t>.</w:t>
      </w:r>
      <w:bookmarkEnd w:id="421"/>
      <w:bookmarkEnd w:id="422"/>
      <w:bookmarkEnd w:id="423"/>
    </w:p>
    <w:p w14:paraId="42BAF7BE" w14:textId="30F1798C" w:rsidR="00A57986" w:rsidRDefault="006F3C1C" w:rsidP="006F3C1C">
      <w:pPr>
        <w:keepNext/>
        <w:jc w:val="center"/>
      </w:pPr>
      <w:r>
        <w:rPr>
          <w:noProof/>
        </w:rPr>
        <w:drawing>
          <wp:inline distT="0" distB="0" distL="0" distR="0" wp14:anchorId="3AD0B877" wp14:editId="65F8B271">
            <wp:extent cx="5226050" cy="7505700"/>
            <wp:effectExtent l="0" t="0" r="0" b="0"/>
            <wp:docPr id="175099504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995041" name="Imagen 175099504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26050" cy="7505700"/>
                    </a:xfrm>
                    <a:prstGeom prst="rect">
                      <a:avLst/>
                    </a:prstGeom>
                  </pic:spPr>
                </pic:pic>
              </a:graphicData>
            </a:graphic>
          </wp:inline>
        </w:drawing>
      </w:r>
    </w:p>
    <w:p w14:paraId="5684E766" w14:textId="6EF5F8B2" w:rsidR="00A57986" w:rsidRPr="00A57986" w:rsidRDefault="00A57986" w:rsidP="006F3C1C">
      <w:pPr>
        <w:pStyle w:val="Figura1"/>
      </w:pPr>
      <w:bookmarkStart w:id="424" w:name="_Toc147698512"/>
      <w:bookmarkStart w:id="425" w:name="_Toc167188387"/>
      <w:bookmarkStart w:id="426" w:name="_Toc167188820"/>
      <w:bookmarkStart w:id="427" w:name="_Toc167189742"/>
      <w:bookmarkStart w:id="428" w:name="_Toc167190008"/>
      <w:bookmarkStart w:id="429" w:name="_Toc167378171"/>
      <w:r>
        <w:t>Modelo lógico de datos.</w:t>
      </w:r>
      <w:bookmarkEnd w:id="424"/>
      <w:bookmarkEnd w:id="425"/>
      <w:bookmarkEnd w:id="426"/>
      <w:bookmarkEnd w:id="427"/>
      <w:bookmarkEnd w:id="428"/>
      <w:bookmarkEnd w:id="429"/>
    </w:p>
    <w:p w14:paraId="4B097EDE" w14:textId="519C2412" w:rsidR="00B534BF" w:rsidRPr="00B534BF" w:rsidRDefault="00B534BF" w:rsidP="00B534BF">
      <w:pPr>
        <w:sectPr w:rsidR="00B534BF" w:rsidRPr="00B534BF" w:rsidSect="006F3C1C">
          <w:pgSz w:w="12240" w:h="15840"/>
          <w:pgMar w:top="1418" w:right="1701" w:bottom="1418" w:left="1701" w:header="709" w:footer="709" w:gutter="0"/>
          <w:cols w:space="708"/>
          <w:docGrid w:linePitch="360"/>
        </w:sectPr>
      </w:pPr>
    </w:p>
    <w:p w14:paraId="3E2C7A0B" w14:textId="6E209C41" w:rsidR="00EF55BA" w:rsidRDefault="008500DC" w:rsidP="00AF2942">
      <w:pPr>
        <w:pStyle w:val="Ttulo3"/>
        <w:rPr>
          <w:rFonts w:ascii="Arial" w:hAnsi="Arial" w:cs="Arial"/>
        </w:rPr>
      </w:pPr>
      <w:bookmarkStart w:id="430" w:name="_Toc138348011"/>
      <w:bookmarkStart w:id="431" w:name="_Toc167378172"/>
      <w:bookmarkStart w:id="432" w:name="_Toc167378393"/>
      <w:r w:rsidRPr="000B3920">
        <w:rPr>
          <w:rFonts w:ascii="Arial" w:hAnsi="Arial" w:cs="Arial"/>
        </w:rPr>
        <w:lastRenderedPageBreak/>
        <w:t>4.</w:t>
      </w:r>
      <w:r w:rsidR="00AF2942">
        <w:rPr>
          <w:rFonts w:ascii="Arial" w:hAnsi="Arial" w:cs="Arial"/>
        </w:rPr>
        <w:t>5</w:t>
      </w:r>
      <w:r w:rsidRPr="000B3920">
        <w:rPr>
          <w:rFonts w:ascii="Arial" w:hAnsi="Arial" w:cs="Arial"/>
        </w:rPr>
        <w:t>.2 Modelo físico de datos.</w:t>
      </w:r>
      <w:bookmarkEnd w:id="430"/>
      <w:bookmarkEnd w:id="431"/>
      <w:bookmarkEnd w:id="432"/>
    </w:p>
    <w:p w14:paraId="20AB570C" w14:textId="25EE4898" w:rsidR="00A57986" w:rsidRDefault="006F3C1C" w:rsidP="00A57986">
      <w:pPr>
        <w:keepNext/>
      </w:pPr>
      <w:r>
        <w:rPr>
          <w:noProof/>
        </w:rPr>
        <w:drawing>
          <wp:inline distT="0" distB="0" distL="0" distR="0" wp14:anchorId="4163C40A" wp14:editId="5565BBE4">
            <wp:extent cx="5497195" cy="7534275"/>
            <wp:effectExtent l="0" t="0" r="8255" b="9525"/>
            <wp:docPr id="64893563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935631" name="Imagen 64893563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97195" cy="7534275"/>
                    </a:xfrm>
                    <a:prstGeom prst="rect">
                      <a:avLst/>
                    </a:prstGeom>
                  </pic:spPr>
                </pic:pic>
              </a:graphicData>
            </a:graphic>
          </wp:inline>
        </w:drawing>
      </w:r>
    </w:p>
    <w:p w14:paraId="25C36592" w14:textId="29E6B9AD" w:rsidR="00A74B2C" w:rsidRPr="00A74B2C" w:rsidRDefault="00A57986" w:rsidP="006F3C1C">
      <w:pPr>
        <w:pStyle w:val="Figura1"/>
        <w:sectPr w:rsidR="00A74B2C" w:rsidRPr="00A74B2C" w:rsidSect="006F3C1C">
          <w:pgSz w:w="12240" w:h="15840"/>
          <w:pgMar w:top="1418" w:right="1701" w:bottom="1418" w:left="1701" w:header="709" w:footer="709" w:gutter="0"/>
          <w:cols w:space="708"/>
          <w:docGrid w:linePitch="360"/>
        </w:sectPr>
      </w:pPr>
      <w:bookmarkStart w:id="433" w:name="_Toc147698513"/>
      <w:bookmarkStart w:id="434" w:name="_Toc167188388"/>
      <w:bookmarkStart w:id="435" w:name="_Toc167188821"/>
      <w:bookmarkStart w:id="436" w:name="_Toc167189743"/>
      <w:bookmarkStart w:id="437" w:name="_Toc167190009"/>
      <w:bookmarkStart w:id="438" w:name="_Toc167378173"/>
      <w:r>
        <w:t>Modelo físico de dato</w:t>
      </w:r>
      <w:bookmarkEnd w:id="433"/>
      <w:r w:rsidR="007E502C">
        <w:t>s.</w:t>
      </w:r>
      <w:bookmarkEnd w:id="434"/>
      <w:bookmarkEnd w:id="435"/>
      <w:bookmarkEnd w:id="436"/>
      <w:bookmarkEnd w:id="437"/>
      <w:bookmarkEnd w:id="438"/>
    </w:p>
    <w:p w14:paraId="098897F5" w14:textId="28E61860" w:rsidR="008500DC" w:rsidRPr="00EC5759" w:rsidRDefault="008500DC" w:rsidP="008500DC">
      <w:pPr>
        <w:pStyle w:val="Ttulo2"/>
        <w:rPr>
          <w:rFonts w:ascii="Arial" w:hAnsi="Arial" w:cs="Arial"/>
          <w:sz w:val="24"/>
          <w:szCs w:val="24"/>
          <w:lang w:val="es-ES"/>
        </w:rPr>
      </w:pPr>
      <w:bookmarkStart w:id="439" w:name="_Toc138348013"/>
      <w:bookmarkStart w:id="440" w:name="_Toc167378174"/>
      <w:bookmarkStart w:id="441" w:name="_Toc167378394"/>
      <w:r w:rsidRPr="00EC5759">
        <w:rPr>
          <w:rFonts w:ascii="Arial" w:hAnsi="Arial" w:cs="Arial"/>
          <w:sz w:val="24"/>
          <w:szCs w:val="24"/>
          <w:lang w:val="es-ES"/>
        </w:rPr>
        <w:lastRenderedPageBreak/>
        <w:t>4.</w:t>
      </w:r>
      <w:r w:rsidR="00AF2942">
        <w:rPr>
          <w:rFonts w:ascii="Arial" w:hAnsi="Arial" w:cs="Arial"/>
          <w:sz w:val="24"/>
          <w:szCs w:val="24"/>
          <w:lang w:val="es-ES"/>
        </w:rPr>
        <w:t>6</w:t>
      </w:r>
      <w:r w:rsidRPr="00EC5759">
        <w:rPr>
          <w:rFonts w:ascii="Arial" w:hAnsi="Arial" w:cs="Arial"/>
          <w:sz w:val="24"/>
          <w:szCs w:val="24"/>
          <w:lang w:val="es-ES"/>
        </w:rPr>
        <w:t xml:space="preserve"> Diagrama de despliegue.</w:t>
      </w:r>
      <w:bookmarkEnd w:id="439"/>
      <w:bookmarkEnd w:id="440"/>
      <w:bookmarkEnd w:id="441"/>
    </w:p>
    <w:p w14:paraId="7795A5FA" w14:textId="351B3470" w:rsidR="00A566A9" w:rsidRDefault="00E17E2A" w:rsidP="00A566A9">
      <w:pPr>
        <w:keepNext/>
        <w:jc w:val="center"/>
      </w:pPr>
      <w:r>
        <w:rPr>
          <w:noProof/>
        </w:rPr>
        <w:drawing>
          <wp:inline distT="0" distB="0" distL="0" distR="0" wp14:anchorId="6FB769FA" wp14:editId="798F5636">
            <wp:extent cx="5612130" cy="4052570"/>
            <wp:effectExtent l="0" t="0" r="7620" b="5080"/>
            <wp:docPr id="171080519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805191" name="Imagen 1710805191"/>
                    <pic:cNvPicPr/>
                  </pic:nvPicPr>
                  <pic:blipFill>
                    <a:blip r:embed="rId53">
                      <a:extLst>
                        <a:ext uri="{28A0092B-C50C-407E-A947-70E740481C1C}">
                          <a14:useLocalDpi xmlns:a14="http://schemas.microsoft.com/office/drawing/2010/main" val="0"/>
                        </a:ext>
                      </a:extLst>
                    </a:blip>
                    <a:stretch>
                      <a:fillRect/>
                    </a:stretch>
                  </pic:blipFill>
                  <pic:spPr>
                    <a:xfrm>
                      <a:off x="0" y="0"/>
                      <a:ext cx="5612130" cy="4052570"/>
                    </a:xfrm>
                    <a:prstGeom prst="rect">
                      <a:avLst/>
                    </a:prstGeom>
                  </pic:spPr>
                </pic:pic>
              </a:graphicData>
            </a:graphic>
          </wp:inline>
        </w:drawing>
      </w:r>
    </w:p>
    <w:p w14:paraId="583A5909" w14:textId="136DE4B0" w:rsidR="008500DC" w:rsidRDefault="00226995" w:rsidP="006F3C1C">
      <w:pPr>
        <w:pStyle w:val="Figura1"/>
        <w:spacing w:after="240"/>
        <w:rPr>
          <w:lang w:val="es-ES"/>
        </w:rPr>
      </w:pPr>
      <w:bookmarkStart w:id="442" w:name="_Toc147698514"/>
      <w:bookmarkStart w:id="443" w:name="_Toc167188389"/>
      <w:bookmarkStart w:id="444" w:name="_Toc167188822"/>
      <w:bookmarkStart w:id="445" w:name="_Toc167189744"/>
      <w:bookmarkStart w:id="446" w:name="_Toc167190010"/>
      <w:bookmarkStart w:id="447" w:name="_Toc167378175"/>
      <w:r w:rsidRPr="00BE64D8">
        <w:t>Diagrama de despliegue.</w:t>
      </w:r>
      <w:bookmarkEnd w:id="442"/>
      <w:bookmarkEnd w:id="443"/>
      <w:bookmarkEnd w:id="444"/>
      <w:bookmarkEnd w:id="445"/>
      <w:bookmarkEnd w:id="446"/>
      <w:bookmarkEnd w:id="447"/>
    </w:p>
    <w:p w14:paraId="4C6FDEE9" w14:textId="00AE098A" w:rsidR="008500DC" w:rsidRDefault="00EB536B" w:rsidP="008500DC">
      <w:r>
        <w:rPr>
          <w:b/>
          <w:bCs/>
        </w:rPr>
        <w:t xml:space="preserve">Dispositivo </w:t>
      </w:r>
      <w:r w:rsidR="008500DC" w:rsidRPr="00DE13F8">
        <w:rPr>
          <w:b/>
          <w:bCs/>
        </w:rPr>
        <w:t>Cliente</w:t>
      </w:r>
      <w:r w:rsidR="008500DC">
        <w:t xml:space="preserve">: </w:t>
      </w:r>
      <w:r>
        <w:t>E</w:t>
      </w:r>
      <w:r w:rsidR="008500DC">
        <w:t>stación de trabajo desde la cual el especialista de la Agencia accede al sistema, introduce los datos y consulta todos los reportes devueltos por la aplicación</w:t>
      </w:r>
      <w:r w:rsidR="006978F9">
        <w:t xml:space="preserve">, así como también </w:t>
      </w:r>
      <w:r>
        <w:t>representa los dispositivos</w:t>
      </w:r>
      <w:r w:rsidR="006978F9">
        <w:t xml:space="preserve"> desde</w:t>
      </w:r>
      <w:r>
        <w:t xml:space="preserve"> los cual</w:t>
      </w:r>
      <w:r w:rsidR="006978F9">
        <w:t xml:space="preserve"> los </w:t>
      </w:r>
      <w:r>
        <w:t>e</w:t>
      </w:r>
      <w:r w:rsidR="006978F9">
        <w:t>ditores realizan consultas</w:t>
      </w:r>
      <w:r w:rsidR="00CC2BEB">
        <w:t xml:space="preserve"> y envían información</w:t>
      </w:r>
      <w:r w:rsidR="006978F9">
        <w:t xml:space="preserve"> a la base de datos</w:t>
      </w:r>
      <w:r w:rsidR="008500DC">
        <w:t xml:space="preserve">. Debe contar con un navegador web instalado. </w:t>
      </w:r>
    </w:p>
    <w:p w14:paraId="44EA58DE" w14:textId="77777777" w:rsidR="00FB2A36" w:rsidRDefault="00EB536B" w:rsidP="00FB2A36">
      <w:r>
        <w:rPr>
          <w:b/>
          <w:bCs/>
        </w:rPr>
        <w:t xml:space="preserve">Servidor Web: </w:t>
      </w:r>
      <w:r w:rsidRPr="00EB536B">
        <w:t>Servidor encargado de recibir las peticiones de lo</w:t>
      </w:r>
      <w:r>
        <w:t>s usuarios, reali</w:t>
      </w:r>
      <w:r w:rsidR="00951BFC">
        <w:t xml:space="preserve">zar las consultas correspondientes, </w:t>
      </w:r>
      <w:r>
        <w:t>almacenar y transmitir el contenido solicitado</w:t>
      </w:r>
      <w:r>
        <w:rPr>
          <w:b/>
          <w:bCs/>
        </w:rPr>
        <w:t xml:space="preserve"> </w:t>
      </w:r>
      <w:r w:rsidR="00951BFC" w:rsidRPr="00951BFC">
        <w:t>al navegador del usuario</w:t>
      </w:r>
      <w:r w:rsidR="00951BFC">
        <w:t>.</w:t>
      </w:r>
    </w:p>
    <w:p w14:paraId="7AC773EC" w14:textId="6D600361" w:rsidR="008500DC" w:rsidRPr="00FB2A36" w:rsidRDefault="008500DC" w:rsidP="00FB2A36">
      <w:r w:rsidRPr="00DE13F8">
        <w:rPr>
          <w:b/>
          <w:bCs/>
        </w:rPr>
        <w:t xml:space="preserve">Servidor de Aplicaciones y de Base de Datos: </w:t>
      </w:r>
      <w:r>
        <w:t>En este, se encuentran alojados</w:t>
      </w:r>
      <w:r w:rsidR="00FB2A36">
        <w:t xml:space="preserve"> </w:t>
      </w:r>
      <w:r>
        <w:t xml:space="preserve">todos los archivos del framework, recursos web como imágenes, scripts, hojas de estilo, etc. También se encuentra instalada la base de datos del sistema. </w:t>
      </w:r>
    </w:p>
    <w:p w14:paraId="407FB167" w14:textId="61D0643B" w:rsidR="006978F9" w:rsidRDefault="008500DC" w:rsidP="006978F9">
      <w:r w:rsidRPr="00DE13F8">
        <w:rPr>
          <w:b/>
          <w:bCs/>
        </w:rPr>
        <w:lastRenderedPageBreak/>
        <w:t>Impresora</w:t>
      </w:r>
      <w:r>
        <w:t>: Las PC de los especialistas estarán conectadas al servicio de impresión en red. Esta impresora es utilizada para imprimir las publicaciones musicales e ISMN una vez terminados,</w:t>
      </w:r>
      <w:r w:rsidR="00FE5F7F">
        <w:t xml:space="preserve"> modelos, listados</w:t>
      </w:r>
      <w:r>
        <w:t xml:space="preserve"> </w:t>
      </w:r>
      <w:r w:rsidR="00FE5F7F">
        <w:t>y</w:t>
      </w:r>
      <w:r>
        <w:t xml:space="preserve"> otros documentos.</w:t>
      </w:r>
    </w:p>
    <w:p w14:paraId="12A218D5" w14:textId="77777777" w:rsidR="0069681D" w:rsidRDefault="0069681D" w:rsidP="006978F9"/>
    <w:p w14:paraId="131FC6BB" w14:textId="7A91F74F" w:rsidR="006978F9" w:rsidRDefault="006978F9" w:rsidP="008B70BF">
      <w:pPr>
        <w:rPr>
          <w:b/>
          <w:bCs/>
        </w:rPr>
      </w:pPr>
      <w:r>
        <w:rPr>
          <w:b/>
          <w:bCs/>
        </w:rPr>
        <w:t>Arquitectura empleada</w:t>
      </w:r>
    </w:p>
    <w:p w14:paraId="79EFABA3" w14:textId="77777777" w:rsidR="006978F9" w:rsidRDefault="006978F9" w:rsidP="008B70BF">
      <w:r>
        <w:t xml:space="preserve">Se emplea una arquitectura cliente-servidor, utilizando el patrón de diseño Modelo Vista Controlador (MVC). Este es un patrón de arquitectura de software que plantea la construcción de aplicaciones informáticas agrupando las partes que las componen en tres capas o paquetes: </w:t>
      </w:r>
    </w:p>
    <w:p w14:paraId="7D918308" w14:textId="5A9B847D" w:rsidR="006978F9" w:rsidRPr="006978F9" w:rsidRDefault="006978F9" w:rsidP="008B70BF">
      <w:pPr>
        <w:pStyle w:val="Prrafodelista"/>
        <w:numPr>
          <w:ilvl w:val="1"/>
          <w:numId w:val="21"/>
        </w:numPr>
        <w:rPr>
          <w:b/>
          <w:bCs/>
        </w:rPr>
      </w:pPr>
      <w:r w:rsidRPr="006978F9">
        <w:rPr>
          <w:b/>
          <w:bCs/>
        </w:rPr>
        <w:t>Modelo</w:t>
      </w:r>
      <w:r>
        <w:t xml:space="preserve">: Es la representación de la información con la cual el sistema opera, por lo </w:t>
      </w:r>
      <w:r w:rsidR="00FC47AA">
        <w:t>tanto,</w:t>
      </w:r>
      <w:r>
        <w:t xml:space="preserve"> gestiona todos los accesos a dicha información, tanto</w:t>
      </w:r>
      <w:r w:rsidR="006F3C1C">
        <w:t xml:space="preserve"> </w:t>
      </w:r>
      <w:r>
        <w:t xml:space="preserve">consultas como actualizaciones. Es la abstracción mediante clases, de los datos almacenados en la base de datos. </w:t>
      </w:r>
    </w:p>
    <w:p w14:paraId="76A04BE5" w14:textId="77777777" w:rsidR="006978F9" w:rsidRPr="006978F9" w:rsidRDefault="006978F9" w:rsidP="008B70BF">
      <w:pPr>
        <w:pStyle w:val="Prrafodelista"/>
        <w:numPr>
          <w:ilvl w:val="1"/>
          <w:numId w:val="21"/>
        </w:numPr>
        <w:rPr>
          <w:b/>
          <w:bCs/>
        </w:rPr>
      </w:pPr>
      <w:r w:rsidRPr="006978F9">
        <w:rPr>
          <w:b/>
          <w:bCs/>
        </w:rPr>
        <w:t>Vista</w:t>
      </w:r>
      <w:r>
        <w:t xml:space="preserve">: Presenta el 'modelo' (información y lógica de negocio) en un formato adecuado para interactuar (usualmente la interfaz de usuario) por tanto requiere de dicho 'modelo' la información que debe representar como salida. </w:t>
      </w:r>
    </w:p>
    <w:p w14:paraId="74D2971E" w14:textId="77777777" w:rsidR="008B70BF" w:rsidRPr="008B70BF" w:rsidRDefault="006978F9" w:rsidP="008B70BF">
      <w:pPr>
        <w:pStyle w:val="Prrafodelista"/>
        <w:numPr>
          <w:ilvl w:val="1"/>
          <w:numId w:val="21"/>
        </w:numPr>
        <w:rPr>
          <w:b/>
          <w:bCs/>
        </w:rPr>
      </w:pPr>
      <w:r w:rsidRPr="008B70BF">
        <w:rPr>
          <w:b/>
          <w:bCs/>
        </w:rPr>
        <w:t>Controlador</w:t>
      </w:r>
      <w:r>
        <w:t xml:space="preserve">: Responde a eventos (usualmente acciones del usuario) e invoca peticiones al 'modelo' cuando se hace alguna solicitud sobre la información. Hace de intermediario entre la 'vista' y el 'modelo'. </w:t>
      </w:r>
    </w:p>
    <w:p w14:paraId="639DB1EC" w14:textId="34E424E2" w:rsidR="00AB167C" w:rsidRPr="00AB167C" w:rsidRDefault="006978F9" w:rsidP="00AB167C">
      <w:r>
        <w:t>Este patrón permite separar la lógica de presentación, de la lógica de los datos y lógica del negocio, delegando cierta autonomía en caso de que sea necesario realizar cambios en uno u otro.</w:t>
      </w:r>
    </w:p>
    <w:p w14:paraId="7B88B0B8" w14:textId="7F009F9E" w:rsidR="00AB167C" w:rsidRDefault="00104BC7" w:rsidP="00AB167C">
      <w:pPr>
        <w:keepNext/>
        <w:jc w:val="center"/>
        <w:rPr>
          <w:b/>
          <w:bCs/>
          <w:noProof/>
        </w:rPr>
      </w:pPr>
      <w:r>
        <w:rPr>
          <w:b/>
          <w:bCs/>
          <w:noProof/>
        </w:rPr>
        <w:lastRenderedPageBreak/>
        <w:drawing>
          <wp:inline distT="0" distB="0" distL="0" distR="0" wp14:anchorId="55F87DB6" wp14:editId="37C18644">
            <wp:extent cx="3603171" cy="3124200"/>
            <wp:effectExtent l="0" t="0" r="0" b="0"/>
            <wp:docPr id="9422386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23867" name="Imagen 94223867"/>
                    <pic:cNvPicPr/>
                  </pic:nvPicPr>
                  <pic:blipFill>
                    <a:blip r:embed="rId54">
                      <a:extLst>
                        <a:ext uri="{28A0092B-C50C-407E-A947-70E740481C1C}">
                          <a14:useLocalDpi xmlns:a14="http://schemas.microsoft.com/office/drawing/2010/main" val="0"/>
                        </a:ext>
                      </a:extLst>
                    </a:blip>
                    <a:stretch>
                      <a:fillRect/>
                    </a:stretch>
                  </pic:blipFill>
                  <pic:spPr>
                    <a:xfrm>
                      <a:off x="0" y="0"/>
                      <a:ext cx="3612883" cy="3132621"/>
                    </a:xfrm>
                    <a:prstGeom prst="rect">
                      <a:avLst/>
                    </a:prstGeom>
                  </pic:spPr>
                </pic:pic>
              </a:graphicData>
            </a:graphic>
          </wp:inline>
        </w:drawing>
      </w:r>
    </w:p>
    <w:p w14:paraId="4D69E85B" w14:textId="71005D0A" w:rsidR="00AB167C" w:rsidRPr="00CD283D" w:rsidRDefault="00104BC7" w:rsidP="006B6264">
      <w:pPr>
        <w:pStyle w:val="Figura1"/>
        <w:jc w:val="center"/>
        <w:rPr>
          <w:b/>
          <w:bCs/>
          <w:noProof/>
        </w:rPr>
      </w:pPr>
      <w:bookmarkStart w:id="448" w:name="_Toc147698515"/>
      <w:bookmarkStart w:id="449" w:name="_Toc167188390"/>
      <w:bookmarkStart w:id="450" w:name="_Toc167188823"/>
      <w:bookmarkStart w:id="451" w:name="_Toc167189745"/>
      <w:bookmarkStart w:id="452" w:name="_Toc167190011"/>
      <w:bookmarkStart w:id="453" w:name="_Toc167378176"/>
      <w:r>
        <w:t xml:space="preserve">Funcionamiento </w:t>
      </w:r>
      <w:r w:rsidR="00AB167C" w:rsidRPr="00A566A9">
        <w:t xml:space="preserve">de un </w:t>
      </w:r>
      <w:r w:rsidR="00AB167C" w:rsidRPr="00E74D21">
        <w:t>M</w:t>
      </w:r>
      <w:bookmarkEnd w:id="448"/>
      <w:r>
        <w:t>odelo Vista Co</w:t>
      </w:r>
      <w:r w:rsidR="006B6264">
        <w:t>n</w:t>
      </w:r>
      <w:r>
        <w:t>trolador</w:t>
      </w:r>
      <w:r w:rsidR="00AB167C">
        <w:t>.</w:t>
      </w:r>
      <w:bookmarkEnd w:id="449"/>
      <w:bookmarkEnd w:id="450"/>
      <w:bookmarkEnd w:id="451"/>
      <w:bookmarkEnd w:id="452"/>
      <w:bookmarkEnd w:id="453"/>
    </w:p>
    <w:p w14:paraId="334E1E3C" w14:textId="77777777" w:rsidR="00AB167C" w:rsidRDefault="00AB167C" w:rsidP="00342F64">
      <w:pPr>
        <w:keepNext/>
        <w:ind w:left="708" w:hanging="708"/>
        <w:rPr>
          <w:b/>
          <w:bCs/>
          <w:noProof/>
        </w:rPr>
      </w:pPr>
    </w:p>
    <w:p w14:paraId="27A0E6C3" w14:textId="2EAA2032" w:rsidR="005C6DD5" w:rsidRDefault="00A566A9" w:rsidP="00A566A9">
      <w:pPr>
        <w:keepNext/>
      </w:pPr>
      <w:r>
        <w:t xml:space="preserve">Aunque se pueden encontrar diferentes implementaciones de MVC, el flujo de control que se sigue generalmente es el siguiente: </w:t>
      </w:r>
    </w:p>
    <w:p w14:paraId="32DECE4E" w14:textId="6DCBB54E" w:rsidR="00104BC7" w:rsidRDefault="00104BC7" w:rsidP="005C6DD5">
      <w:pPr>
        <w:pStyle w:val="Prrafodelista"/>
        <w:keepNext/>
        <w:numPr>
          <w:ilvl w:val="1"/>
          <w:numId w:val="19"/>
        </w:numPr>
      </w:pPr>
      <w:r>
        <w:rPr>
          <w:b/>
          <w:bCs/>
        </w:rPr>
        <w:t xml:space="preserve">Interacción del usuario a través de la Vista: </w:t>
      </w:r>
      <w:r>
        <w:t>C</w:t>
      </w:r>
      <w:r w:rsidRPr="00104BC7">
        <w:t>omienza cuando un usuario interactúa con la aplicación, generalmente a través de la interfaz de usuario presentada por la Vista. Esta interacción podría ser</w:t>
      </w:r>
      <w:r w:rsidR="00FE1707">
        <w:t xml:space="preserve"> </w:t>
      </w:r>
      <w:r w:rsidRPr="00104BC7">
        <w:t xml:space="preserve">simple como enviar un formulario o hacer clic en un botón, o podría </w:t>
      </w:r>
      <w:r w:rsidR="00FE1707">
        <w:t>i</w:t>
      </w:r>
      <w:r w:rsidRPr="00104BC7">
        <w:t>mplicar acciones más complejas. La Vista captura estas acciones del usuario y envía una solicitud al Controlador.</w:t>
      </w:r>
    </w:p>
    <w:p w14:paraId="2D8B9677" w14:textId="53DF4104" w:rsidR="005C6DD5" w:rsidRDefault="00FE1707" w:rsidP="005C6DD5">
      <w:pPr>
        <w:pStyle w:val="Prrafodelista"/>
        <w:keepNext/>
        <w:numPr>
          <w:ilvl w:val="1"/>
          <w:numId w:val="19"/>
        </w:numPr>
      </w:pPr>
      <w:r>
        <w:rPr>
          <w:b/>
          <w:bCs/>
        </w:rPr>
        <w:t xml:space="preserve">Controlador: </w:t>
      </w:r>
      <w:r>
        <w:t>A</w:t>
      </w:r>
      <w:r w:rsidRPr="00FE1707">
        <w:t xml:space="preserve"> menudo considerado como el cerebro del patrón MVC, captura estas solicitudes y determina cómo deben manejarse. Tiene en cuenta la lógica y las reglas</w:t>
      </w:r>
      <w:r>
        <w:t xml:space="preserve"> </w:t>
      </w:r>
      <w:r w:rsidRPr="00FE1707">
        <w:t>de</w:t>
      </w:r>
      <w:r>
        <w:t>l negocio</w:t>
      </w:r>
      <w:r w:rsidRPr="00FE1707">
        <w:t>.</w:t>
      </w:r>
    </w:p>
    <w:p w14:paraId="30F20E01" w14:textId="536C570E" w:rsidR="00A566A9" w:rsidRDefault="00FE1707" w:rsidP="005C6DD5">
      <w:pPr>
        <w:pStyle w:val="Prrafodelista"/>
        <w:keepNext/>
        <w:numPr>
          <w:ilvl w:val="1"/>
          <w:numId w:val="19"/>
        </w:numPr>
      </w:pPr>
      <w:r>
        <w:rPr>
          <w:b/>
          <w:bCs/>
        </w:rPr>
        <w:t xml:space="preserve">Petición de datos al Modelo: </w:t>
      </w:r>
      <w:r w:rsidRPr="00FE1707">
        <w:t xml:space="preserve">El </w:t>
      </w:r>
      <w:r>
        <w:t>Controlador</w:t>
      </w:r>
      <w:r w:rsidRPr="00FE1707">
        <w:t xml:space="preserve"> solicita datos al Modelo, especificando los que necesita. El Modelo, responsable de la </w:t>
      </w:r>
      <w:r w:rsidRPr="00FE1707">
        <w:lastRenderedPageBreak/>
        <w:t>integridad de los datos, formula consultas precisas a la base de datos y se comunica con el servidor de la base de datos enviándolas.</w:t>
      </w:r>
    </w:p>
    <w:p w14:paraId="7CD435AD" w14:textId="7B2ACA29" w:rsidR="00A566A9" w:rsidRDefault="00FE1707" w:rsidP="004A4AA1">
      <w:pPr>
        <w:pStyle w:val="Prrafodelista"/>
        <w:keepNext/>
        <w:numPr>
          <w:ilvl w:val="1"/>
          <w:numId w:val="19"/>
        </w:numPr>
      </w:pPr>
      <w:r>
        <w:rPr>
          <w:b/>
          <w:bCs/>
        </w:rPr>
        <w:t>Respuesta de la Base de Datos:</w:t>
      </w:r>
      <w:r>
        <w:t xml:space="preserve"> </w:t>
      </w:r>
      <w:r w:rsidRPr="00FE1707">
        <w:t>El servidor de la base de datos entra en acción, procesa consultas y recupera los datos. Estos datos, cuidadosamente empaquetados como un conjunto de resultados, se envían de vuelta al modelo.</w:t>
      </w:r>
    </w:p>
    <w:p w14:paraId="496BC558" w14:textId="574CA850" w:rsidR="00FE1707" w:rsidRDefault="00FE1707" w:rsidP="004A4AA1">
      <w:pPr>
        <w:pStyle w:val="Prrafodelista"/>
        <w:keepNext/>
        <w:numPr>
          <w:ilvl w:val="1"/>
          <w:numId w:val="19"/>
        </w:numPr>
      </w:pPr>
      <w:r>
        <w:rPr>
          <w:b/>
          <w:bCs/>
        </w:rPr>
        <w:t>El Modelo prepara los datos:</w:t>
      </w:r>
      <w:r>
        <w:t xml:space="preserve"> </w:t>
      </w:r>
      <w:r w:rsidRPr="00FE1707">
        <w:t xml:space="preserve">El Modelo procesa datos, asegurando la alineación con la estructura de la aplicación. Luego entrega los datos al </w:t>
      </w:r>
      <w:r w:rsidR="006B6264">
        <w:t>Controlador</w:t>
      </w:r>
      <w:r w:rsidRPr="00FE1707">
        <w:t>.</w:t>
      </w:r>
    </w:p>
    <w:p w14:paraId="213C128B" w14:textId="734E7179" w:rsidR="006B6264" w:rsidRDefault="006B6264" w:rsidP="004A4AA1">
      <w:pPr>
        <w:pStyle w:val="Prrafodelista"/>
        <w:keepNext/>
        <w:numPr>
          <w:ilvl w:val="1"/>
          <w:numId w:val="19"/>
        </w:numPr>
      </w:pPr>
      <w:r>
        <w:rPr>
          <w:b/>
          <w:bCs/>
        </w:rPr>
        <w:t>El Controlador decide:</w:t>
      </w:r>
      <w:r>
        <w:t xml:space="preserve"> </w:t>
      </w:r>
      <w:r w:rsidRPr="006B6264">
        <w:t>El Controlador, armado con datos, toma decisiones basadas en las acciones del usuario y la lógica de la aplicación.</w:t>
      </w:r>
    </w:p>
    <w:p w14:paraId="4966F9C7" w14:textId="33D7B1B2" w:rsidR="006B6264" w:rsidRDefault="006B6264" w:rsidP="004A4AA1">
      <w:pPr>
        <w:pStyle w:val="Prrafodelista"/>
        <w:keepNext/>
        <w:numPr>
          <w:ilvl w:val="1"/>
          <w:numId w:val="19"/>
        </w:numPr>
      </w:pPr>
      <w:r>
        <w:rPr>
          <w:b/>
          <w:bCs/>
        </w:rPr>
        <w:t xml:space="preserve">Presentación de datos: </w:t>
      </w:r>
      <w:r w:rsidRPr="006B6264">
        <w:t>Finalmente, cuando los datos deben mostrarse o presentarse al usuario, el Controlador colabora con la Vista. La Vista utiliza estos datos para representar la interfaz de usuario en consecuencia.</w:t>
      </w:r>
    </w:p>
    <w:p w14:paraId="09FEBAFF" w14:textId="0C588A5A" w:rsidR="004A4AA1" w:rsidRPr="004A4AA1" w:rsidRDefault="002D270F" w:rsidP="004A4AA1">
      <w:pPr>
        <w:pStyle w:val="Ttulo3"/>
        <w:rPr>
          <w:rFonts w:ascii="Arial" w:hAnsi="Arial" w:cs="Arial"/>
        </w:rPr>
      </w:pPr>
      <w:bookmarkStart w:id="454" w:name="_Toc167378177"/>
      <w:bookmarkStart w:id="455" w:name="_Toc167378395"/>
      <w:r w:rsidRPr="002D270F">
        <w:rPr>
          <w:rFonts w:ascii="Arial" w:hAnsi="Arial" w:cs="Arial"/>
        </w:rPr>
        <w:t>4.6.1 El flujo de las aplicaciones Django y el Modelo</w:t>
      </w:r>
      <w:r w:rsidR="00DD39ED">
        <w:rPr>
          <w:rFonts w:ascii="Arial" w:hAnsi="Arial" w:cs="Arial"/>
        </w:rPr>
        <w:t>-</w:t>
      </w:r>
      <w:r w:rsidRPr="002D270F">
        <w:rPr>
          <w:rFonts w:ascii="Arial" w:hAnsi="Arial" w:cs="Arial"/>
        </w:rPr>
        <w:t>Vi</w:t>
      </w:r>
      <w:r w:rsidR="00BA1E31">
        <w:rPr>
          <w:rFonts w:ascii="Arial" w:hAnsi="Arial" w:cs="Arial"/>
        </w:rPr>
        <w:t>sta</w:t>
      </w:r>
      <w:r w:rsidR="00DD39ED">
        <w:rPr>
          <w:rFonts w:ascii="Arial" w:hAnsi="Arial" w:cs="Arial"/>
        </w:rPr>
        <w:t>-</w:t>
      </w:r>
      <w:r w:rsidR="00BA1E31">
        <w:rPr>
          <w:rFonts w:ascii="Arial" w:hAnsi="Arial" w:cs="Arial"/>
        </w:rPr>
        <w:t>Plantilla</w:t>
      </w:r>
      <w:r w:rsidRPr="002D270F">
        <w:rPr>
          <w:rFonts w:ascii="Arial" w:hAnsi="Arial" w:cs="Arial"/>
        </w:rPr>
        <w:t xml:space="preserve"> (MVT).</w:t>
      </w:r>
      <w:bookmarkEnd w:id="454"/>
      <w:bookmarkEnd w:id="455"/>
    </w:p>
    <w:p w14:paraId="5CAFD683" w14:textId="1B0F6AD2" w:rsidR="00A43E33" w:rsidRPr="00A43E33" w:rsidRDefault="00A43E33" w:rsidP="004A4AA1">
      <w:r>
        <w:t xml:space="preserve">Django utiliza el </w:t>
      </w:r>
      <w:r w:rsidR="001C1F96">
        <w:t>patrón</w:t>
      </w:r>
      <w:r>
        <w:t xml:space="preserve"> de dise</w:t>
      </w:r>
      <w:r>
        <w:rPr>
          <w:lang w:val="es-ES"/>
        </w:rPr>
        <w:t xml:space="preserve">ño MVT, </w:t>
      </w:r>
      <w:r>
        <w:t>l</w:t>
      </w:r>
      <w:r w:rsidRPr="00A43E33">
        <w:t>as siglas en ingles MTV corresponden a Model (Modelo), Template (Plantilla) y View (Vista).</w:t>
      </w:r>
    </w:p>
    <w:p w14:paraId="3E423C67" w14:textId="0F1E4E96" w:rsidR="00A43E33" w:rsidRDefault="00A43E33" w:rsidP="00A43E33">
      <w:r w:rsidRPr="00A43E33">
        <w:t>En la pr</w:t>
      </w:r>
      <w:r w:rsidR="00E41341">
        <w:t>á</w:t>
      </w:r>
      <w:r w:rsidRPr="00A43E33">
        <w:t xml:space="preserve">ctica el patrón MTV es muy similar al MVC. Realmente este no se </w:t>
      </w:r>
      <w:r w:rsidR="004A4AA1" w:rsidRPr="00A43E33">
        <w:t>desví</w:t>
      </w:r>
      <w:r w:rsidR="004A4AA1">
        <w:t>a</w:t>
      </w:r>
      <w:r w:rsidRPr="00A43E33">
        <w:t xml:space="preserve"> demasiado, simplemente lo implementa de una manera distinta</w:t>
      </w:r>
      <w:r>
        <w:t xml:space="preserve"> y</w:t>
      </w:r>
      <w:r w:rsidRPr="00A43E33">
        <w:t xml:space="preserve"> para evitar confusiones es llamado MTV</w:t>
      </w:r>
      <w:r w:rsidR="004A4AA1">
        <w:t>, en su composición se puede ver la similitud</w:t>
      </w:r>
      <w:r w:rsidR="004A4AA1" w:rsidRPr="004A4AA1">
        <w:t>:</w:t>
      </w:r>
    </w:p>
    <w:p w14:paraId="0F1DFB61" w14:textId="77777777" w:rsidR="004A4AA1" w:rsidRPr="004A4AA1" w:rsidRDefault="004A4AA1" w:rsidP="004A4AA1">
      <w:pPr>
        <w:pStyle w:val="Prrafodelista"/>
        <w:numPr>
          <w:ilvl w:val="0"/>
          <w:numId w:val="42"/>
        </w:numPr>
      </w:pPr>
      <w:r w:rsidRPr="004A4AA1">
        <w:rPr>
          <w:b/>
          <w:bCs/>
        </w:rPr>
        <w:t>Modelo:</w:t>
      </w:r>
      <w:r w:rsidRPr="004A4AA1">
        <w:t xml:space="preserve"> Maneja todo lo relacionado con la información, esto incluye como acceder a esta, la validación, relación entre los datos y su comportamiento.</w:t>
      </w:r>
    </w:p>
    <w:p w14:paraId="0C4179CE" w14:textId="2DE29AC0" w:rsidR="004A4AA1" w:rsidRPr="004A4AA1" w:rsidRDefault="004A4AA1" w:rsidP="004A4AA1">
      <w:pPr>
        <w:pStyle w:val="Prrafodelista"/>
        <w:numPr>
          <w:ilvl w:val="0"/>
          <w:numId w:val="42"/>
        </w:numPr>
      </w:pPr>
      <w:r w:rsidRPr="004A4AA1">
        <w:rPr>
          <w:b/>
          <w:bCs/>
        </w:rPr>
        <w:t>Vista:</w:t>
      </w:r>
      <w:r w:rsidRPr="004A4AA1">
        <w:t xml:space="preserve"> Es un enlace entre el modelo y el template. Decide qué información será mostrada y por cual template.</w:t>
      </w:r>
    </w:p>
    <w:p w14:paraId="076EF428" w14:textId="1DF4824E" w:rsidR="004A4AA1" w:rsidRPr="001C1F96" w:rsidRDefault="004A4AA1" w:rsidP="004A4AA1">
      <w:pPr>
        <w:pStyle w:val="Prrafodelista"/>
        <w:numPr>
          <w:ilvl w:val="0"/>
          <w:numId w:val="42"/>
        </w:numPr>
      </w:pPr>
      <w:r w:rsidRPr="004A4AA1">
        <w:rPr>
          <w:b/>
          <w:bCs/>
        </w:rPr>
        <w:t>Template:</w:t>
      </w:r>
      <w:r w:rsidRPr="004A4AA1">
        <w:t xml:space="preserve"> Decide como será mostrada la información.</w:t>
      </w:r>
    </w:p>
    <w:p w14:paraId="031B0130" w14:textId="5609CC7E" w:rsidR="004A4AA1" w:rsidRPr="00752DC3" w:rsidRDefault="00752DC3" w:rsidP="004A4AA1">
      <w:pPr>
        <w:rPr>
          <w:b/>
          <w:bCs/>
          <w:lang w:val="es-ES"/>
        </w:rPr>
      </w:pPr>
      <w:r>
        <w:rPr>
          <w:b/>
          <w:bCs/>
          <w:lang w:val="es-ES"/>
        </w:rPr>
        <w:t>Funcionamiento del MTV de Django</w:t>
      </w:r>
    </w:p>
    <w:p w14:paraId="06C6C668" w14:textId="72B1269F" w:rsidR="002D270F" w:rsidRDefault="002D270F" w:rsidP="004A4AA1">
      <w:pPr>
        <w:keepNext/>
        <w:jc w:val="center"/>
      </w:pPr>
      <w:r>
        <w:rPr>
          <w:noProof/>
        </w:rPr>
        <w:lastRenderedPageBreak/>
        <w:drawing>
          <wp:inline distT="0" distB="0" distL="0" distR="0" wp14:anchorId="75D7C865" wp14:editId="6F760B0A">
            <wp:extent cx="4725618" cy="2476163"/>
            <wp:effectExtent l="0" t="0" r="0" b="63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800323" cy="2515308"/>
                    </a:xfrm>
                    <a:prstGeom prst="rect">
                      <a:avLst/>
                    </a:prstGeom>
                  </pic:spPr>
                </pic:pic>
              </a:graphicData>
            </a:graphic>
          </wp:inline>
        </w:drawing>
      </w:r>
    </w:p>
    <w:p w14:paraId="4112C9E4" w14:textId="7B0A3012" w:rsidR="002D270F" w:rsidRDefault="002D270F" w:rsidP="00AB167C">
      <w:pPr>
        <w:pStyle w:val="Figura1"/>
        <w:spacing w:after="240"/>
      </w:pPr>
      <w:bookmarkStart w:id="456" w:name="_Toc147698516"/>
      <w:bookmarkStart w:id="457" w:name="_Toc167188391"/>
      <w:bookmarkStart w:id="458" w:name="_Toc167188824"/>
      <w:bookmarkStart w:id="459" w:name="_Toc167189746"/>
      <w:bookmarkStart w:id="460" w:name="_Toc167190012"/>
      <w:bookmarkStart w:id="461" w:name="_Toc167378178"/>
      <w:r>
        <w:t xml:space="preserve">Django </w:t>
      </w:r>
      <w:r w:rsidR="00752DC3">
        <w:t>Patrón</w:t>
      </w:r>
      <w:r>
        <w:t xml:space="preserve"> MTV</w:t>
      </w:r>
      <w:bookmarkEnd w:id="456"/>
      <w:r w:rsidR="00AB167C">
        <w:t>.</w:t>
      </w:r>
      <w:bookmarkEnd w:id="457"/>
      <w:bookmarkEnd w:id="458"/>
      <w:bookmarkEnd w:id="459"/>
      <w:bookmarkEnd w:id="460"/>
      <w:bookmarkEnd w:id="461"/>
    </w:p>
    <w:p w14:paraId="749A2F2D" w14:textId="27C304DC" w:rsidR="004A4AA1" w:rsidRDefault="004A4AA1" w:rsidP="004A4AA1">
      <w:r>
        <w:t>Cuando el usuario</w:t>
      </w:r>
      <w:r w:rsidR="00752DC3">
        <w:t xml:space="preserve"> se encuentra en su navegador, al</w:t>
      </w:r>
      <w:r w:rsidRPr="004A4AA1">
        <w:t xml:space="preserve"> momento de hacer click en un enlace o escribir una dirección </w:t>
      </w:r>
      <w:r w:rsidRPr="00752DC3">
        <w:rPr>
          <w:b/>
          <w:bCs/>
        </w:rPr>
        <w:t>(1)</w:t>
      </w:r>
      <w:r w:rsidRPr="004A4AA1">
        <w:t xml:space="preserve"> se accede al mapa de URLs (también conocido como URL map o URL conf), en este archivo cada ruta </w:t>
      </w:r>
      <w:r w:rsidR="00752DC3" w:rsidRPr="004A4AA1">
        <w:t>está</w:t>
      </w:r>
      <w:r w:rsidRPr="004A4AA1">
        <w:t xml:space="preserve"> asociado con una view </w:t>
      </w:r>
      <w:r w:rsidRPr="00752DC3">
        <w:rPr>
          <w:b/>
          <w:bCs/>
        </w:rPr>
        <w:t>(2)</w:t>
      </w:r>
      <w:r w:rsidRPr="004A4AA1">
        <w:t xml:space="preserve">, si se necesita algún dato se </w:t>
      </w:r>
      <w:r w:rsidR="00752DC3" w:rsidRPr="004A4AA1">
        <w:t>solicitará</w:t>
      </w:r>
      <w:r w:rsidRPr="004A4AA1">
        <w:t xml:space="preserve"> este a model </w:t>
      </w:r>
      <w:r w:rsidRPr="00752DC3">
        <w:rPr>
          <w:b/>
          <w:bCs/>
        </w:rPr>
        <w:t>(3)</w:t>
      </w:r>
      <w:r w:rsidR="00752DC3">
        <w:t>,</w:t>
      </w:r>
      <w:r w:rsidRPr="004A4AA1">
        <w:t> el cual a</w:t>
      </w:r>
      <w:r w:rsidR="00752DC3">
        <w:t xml:space="preserve"> través del ORM</w:t>
      </w:r>
      <w:r w:rsidRPr="004A4AA1">
        <w:t xml:space="preserve"> generar</w:t>
      </w:r>
      <w:r w:rsidR="00752DC3">
        <w:t>á</w:t>
      </w:r>
      <w:r w:rsidRPr="004A4AA1">
        <w:t xml:space="preserve"> la consulta a la base de datos,</w:t>
      </w:r>
      <w:r w:rsidR="00752DC3">
        <w:t xml:space="preserve"> luego</w:t>
      </w:r>
      <w:r w:rsidRPr="004A4AA1">
        <w:t xml:space="preserve"> los datos son enviados al template </w:t>
      </w:r>
      <w:r w:rsidRPr="00752DC3">
        <w:rPr>
          <w:b/>
          <w:bCs/>
        </w:rPr>
        <w:t>(4)</w:t>
      </w:r>
      <w:r w:rsidRPr="004A4AA1">
        <w:t xml:space="preserve"> que contiene la lógica de presentación para estos. Luego de </w:t>
      </w:r>
      <w:r w:rsidR="00752DC3">
        <w:t>renderizar y procesar</w:t>
      </w:r>
      <w:r w:rsidRPr="004A4AA1">
        <w:t xml:space="preserve"> la </w:t>
      </w:r>
      <w:r w:rsidR="00752DC3" w:rsidRPr="004A4AA1">
        <w:t>página</w:t>
      </w:r>
      <w:r w:rsidR="00752DC3">
        <w:t>,</w:t>
      </w:r>
      <w:r w:rsidRPr="004A4AA1">
        <w:t xml:space="preserve"> esta se </w:t>
      </w:r>
      <w:r w:rsidR="00752DC3" w:rsidRPr="004A4AA1">
        <w:t>envía</w:t>
      </w:r>
      <w:r w:rsidRPr="004A4AA1">
        <w:t xml:space="preserve"> al navegar que hizo la solicitud </w:t>
      </w:r>
      <w:r w:rsidRPr="00752DC3">
        <w:rPr>
          <w:b/>
          <w:bCs/>
        </w:rPr>
        <w:t>(5)</w:t>
      </w:r>
      <w:r w:rsidRPr="004A4AA1">
        <w:t>.</w:t>
      </w:r>
    </w:p>
    <w:p w14:paraId="7F9E3593" w14:textId="77777777" w:rsidR="00312957" w:rsidRDefault="00312957" w:rsidP="004A4AA1"/>
    <w:p w14:paraId="19DEEE0B" w14:textId="04D6224E" w:rsidR="00752DC3" w:rsidRDefault="00752DC3" w:rsidP="004A4AA1">
      <w:pPr>
        <w:rPr>
          <w:b/>
          <w:bCs/>
        </w:rPr>
      </w:pPr>
      <w:r>
        <w:rPr>
          <w:b/>
          <w:bCs/>
        </w:rPr>
        <w:t>Mecanismo de Acceso a Datos</w:t>
      </w:r>
    </w:p>
    <w:p w14:paraId="25EEB785" w14:textId="5A7A5AB3" w:rsidR="00752DC3" w:rsidRDefault="00312957" w:rsidP="004A4AA1">
      <w:r w:rsidRPr="00312957">
        <w:t>ORM significa Mapeador relacional de objetos</w:t>
      </w:r>
      <w:r>
        <w:t xml:space="preserve"> (Object Relational Mapp</w:t>
      </w:r>
      <w:r w:rsidR="00A35C6A">
        <w:t>ing</w:t>
      </w:r>
      <w:r>
        <w:t>)</w:t>
      </w:r>
      <w:r w:rsidRPr="00312957">
        <w:t>. El objetivo principal de ORM es enviar datos entre una base de datos y modelos en una aplicación. Mapea una relación entre la base de datos y un modelo. Entonces, ORM asigna atributos de objetos a campos de una tabla. La principal ventaja de utilizar ORM es que hace que todo el proceso de desarrollo sea rápido y sin errores. Básicamente, elimina la necesidad de escribir código SQL.</w:t>
      </w:r>
      <w:r>
        <w:t xml:space="preserve"> </w:t>
      </w:r>
      <w:r w:rsidR="004833AC" w:rsidRPr="004833AC">
        <w:t xml:space="preserve">Django está equipado con un ORM que es uno de los mejores en la industria en la actualidad. Está estrechamente acoplado con el </w:t>
      </w:r>
      <w:r>
        <w:t>framework</w:t>
      </w:r>
      <w:r w:rsidR="004833AC" w:rsidRPr="004833AC">
        <w:t xml:space="preserve"> y es muy eficiente. El ORM de Django es mejor conocido por su capacidad para manejar consultas de complejidad media </w:t>
      </w:r>
      <w:r w:rsidR="004833AC" w:rsidRPr="004833AC">
        <w:lastRenderedPageBreak/>
        <w:t>a baja y conjuntos de datos de medianos a grandes. Las migraciones son otra característica útil de Django ORM.</w:t>
      </w:r>
      <w:r>
        <w:fldChar w:fldCharType="begin"/>
      </w:r>
      <w:r w:rsidR="0006242D">
        <w:instrText xml:space="preserve"> ADDIN ZOTERO_ITEM CSL_CITATION {"citationID":"UH0TG9Cs","properties":{"formattedCitation":"[34]","plainCitation":"[34]","noteIndex":0},"citationItems":[{"id":151,"uris":["http://zotero.org/users/local/dfJLkpsp/items/FFN75IYL"],"itemData":{"id":151,"type":"webpage","title":"What is django ORM?","URL":"https://www.tutorialspoint.com/what-is-django-orm","accessed":{"date-parts":[["2023",10,8]]}}}],"schema":"https://github.com/citation-style-language/schema/raw/master/csl-citation.json"} </w:instrText>
      </w:r>
      <w:r>
        <w:fldChar w:fldCharType="separate"/>
      </w:r>
      <w:r w:rsidR="0006242D" w:rsidRPr="0006242D">
        <w:t>[34]</w:t>
      </w:r>
      <w:r>
        <w:fldChar w:fldCharType="end"/>
      </w:r>
    </w:p>
    <w:p w14:paraId="6D204262" w14:textId="309D0489" w:rsidR="00312957" w:rsidRDefault="00312957" w:rsidP="004A4AA1">
      <w:r w:rsidRPr="00312957">
        <w:t xml:space="preserve">El uso principal de una base de datos es almacenar y recuperar datos cuando sea necesario. Django ORM utiliza Querysets para lograr esta funcionalidad. Queryset es una lista de objetos presentes en un modelo. </w:t>
      </w:r>
      <w:r>
        <w:t>Se puede</w:t>
      </w:r>
      <w:r w:rsidRPr="00312957">
        <w:t xml:space="preserve"> utilizar Querysets para filtrar, organizar y gestionar </w:t>
      </w:r>
      <w:r>
        <w:t>los</w:t>
      </w:r>
      <w:r w:rsidRPr="00312957">
        <w:t xml:space="preserve"> datos. El objetivo principal de estos es hacer que la recuperación de consultas sea más rápida y sencilla</w:t>
      </w:r>
      <w:r>
        <w:t>.</w:t>
      </w:r>
    </w:p>
    <w:p w14:paraId="12C3CCFF" w14:textId="77777777" w:rsidR="00422806" w:rsidRDefault="00422806" w:rsidP="004A4AA1"/>
    <w:p w14:paraId="5918F3AE" w14:textId="60E54A3B" w:rsidR="00312957" w:rsidRDefault="00312957" w:rsidP="00312957">
      <w:pPr>
        <w:pStyle w:val="Ttulo3"/>
        <w:rPr>
          <w:rFonts w:ascii="Arial" w:hAnsi="Arial" w:cs="Arial"/>
        </w:rPr>
      </w:pPr>
      <w:bookmarkStart w:id="462" w:name="_Toc167378179"/>
      <w:bookmarkStart w:id="463" w:name="_Toc167378396"/>
      <w:r w:rsidRPr="00A524AE">
        <w:rPr>
          <w:rFonts w:ascii="Arial" w:hAnsi="Arial" w:cs="Arial"/>
        </w:rPr>
        <w:t xml:space="preserve">4.6.2 </w:t>
      </w:r>
      <w:r w:rsidR="00A35C6A">
        <w:rPr>
          <w:rFonts w:ascii="Arial" w:hAnsi="Arial" w:cs="Arial"/>
        </w:rPr>
        <w:t>Estructuración en Capas.</w:t>
      </w:r>
      <w:bookmarkEnd w:id="462"/>
      <w:bookmarkEnd w:id="463"/>
    </w:p>
    <w:p w14:paraId="014AE0C1" w14:textId="77777777" w:rsidR="00422806" w:rsidRDefault="00422806" w:rsidP="00A35C6A">
      <w:r w:rsidRPr="00422806">
        <w:rPr>
          <w:b/>
          <w:bCs/>
        </w:rPr>
        <w:t>Descripción del diagrama de estructuración en capas.</w:t>
      </w:r>
      <w:r>
        <w:t xml:space="preserve"> </w:t>
      </w:r>
    </w:p>
    <w:p w14:paraId="575D9751" w14:textId="7C9C0DB7" w:rsidR="00A35C6A" w:rsidRDefault="00422806" w:rsidP="00A35C6A">
      <w:r>
        <w:t>En el enfoque de responsabilidad las capas se encuentran separadas unas de otras en: capa de presentación, capa de la lógica del negocio y capa de acceso a datos, donde los elementos están explícitamente agrupados según su nivel de responsabilidad dentro del sistema, donde cada una de estas capas brinda servicios a la capa superior y hace uso de las funcionalidades de la capa inferior.</w:t>
      </w:r>
    </w:p>
    <w:p w14:paraId="09C71B16" w14:textId="0D719CFD" w:rsidR="00422806" w:rsidRPr="00A35C6A" w:rsidRDefault="00422806" w:rsidP="00A35C6A">
      <w:r w:rsidRPr="00422806">
        <w:rPr>
          <w:b/>
          <w:bCs/>
        </w:rPr>
        <w:t>Capa de Presentación:</w:t>
      </w:r>
      <w:r>
        <w:t xml:space="preserve"> </w:t>
      </w:r>
      <w:r w:rsidR="00551D5E">
        <w:t>Empleada para interactuar con el usuario. En esta capa de abstracción se implementan los módulos a los que acceden los especialistas y editores, como son: Reportes, Gestión, Nomencladores y Seguridad.</w:t>
      </w:r>
    </w:p>
    <w:p w14:paraId="7B51EF40" w14:textId="570D4446" w:rsidR="007408C0" w:rsidRDefault="00422806" w:rsidP="007408C0">
      <w:r w:rsidRPr="00422806">
        <w:rPr>
          <w:b/>
          <w:bCs/>
        </w:rPr>
        <w:t>Capa de Lógica de Negocio:</w:t>
      </w:r>
      <w:r>
        <w:t xml:space="preserve"> </w:t>
      </w:r>
      <w:r w:rsidR="00551D5E">
        <w:t xml:space="preserve">Se encuentran los archivos del framework Django. Aquí se encuentran todas las clases, paquetes y </w:t>
      </w:r>
      <w:r w:rsidR="009843BA">
        <w:t>bibliotecas</w:t>
      </w:r>
      <w:r w:rsidR="00551D5E">
        <w:t xml:space="preserve"> que ofrecen diversas funcionalidades y servicios a la Capa de Presentación, necesarios para el funcionamiento de la aplicación.</w:t>
      </w:r>
    </w:p>
    <w:p w14:paraId="1B30D276" w14:textId="4EF1827A" w:rsidR="008500DC" w:rsidRDefault="00551D5E" w:rsidP="00143A10">
      <w:r w:rsidRPr="00551D5E">
        <w:rPr>
          <w:b/>
          <w:bCs/>
        </w:rPr>
        <w:t xml:space="preserve">Capa de </w:t>
      </w:r>
      <w:r>
        <w:rPr>
          <w:b/>
          <w:bCs/>
        </w:rPr>
        <w:t xml:space="preserve">Acceso a </w:t>
      </w:r>
      <w:r w:rsidRPr="00551D5E">
        <w:rPr>
          <w:b/>
          <w:bCs/>
        </w:rPr>
        <w:t>Datos:</w:t>
      </w:r>
      <w:r>
        <w:t xml:space="preserve"> </w:t>
      </w:r>
      <w:bookmarkStart w:id="464" w:name="_Toc138348014"/>
      <w:r w:rsidR="00143A10">
        <w:t xml:space="preserve">Capa puente encargada de mediar entre los controladores y la base de datos. Se ubican las clases, subsistemas y paquetes que contienen la lógica para convertir el código Python en sentencias SQL para acceder al medio de almacenamiento persistente, es la única que puede tener acceso </w:t>
      </w:r>
      <w:r w:rsidR="00143A10" w:rsidRPr="00143A10">
        <w:rPr>
          <w:u w:val="single"/>
        </w:rPr>
        <w:t>directo</w:t>
      </w:r>
      <w:r w:rsidR="00143A10">
        <w:t xml:space="preserve"> a la información almacenada en la base de datos</w:t>
      </w:r>
      <w:r w:rsidR="008500DC" w:rsidRPr="008916FB">
        <w:t>.</w:t>
      </w:r>
      <w:bookmarkEnd w:id="464"/>
    </w:p>
    <w:p w14:paraId="279708DF" w14:textId="77777777" w:rsidR="006742BF" w:rsidRDefault="006742BF" w:rsidP="006742BF">
      <w:pPr>
        <w:keepNext/>
      </w:pPr>
      <w:r>
        <w:rPr>
          <w:noProof/>
        </w:rPr>
        <w:lastRenderedPageBreak/>
        <w:drawing>
          <wp:inline distT="0" distB="0" distL="0" distR="0" wp14:anchorId="6AABBCF4" wp14:editId="795D3847">
            <wp:extent cx="5612130" cy="6475095"/>
            <wp:effectExtent l="0" t="0" r="7620" b="190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pic:cNvPicPr/>
                  </pic:nvPicPr>
                  <pic:blipFill>
                    <a:blip r:embed="rId56">
                      <a:extLst>
                        <a:ext uri="{28A0092B-C50C-407E-A947-70E740481C1C}">
                          <a14:useLocalDpi xmlns:a14="http://schemas.microsoft.com/office/drawing/2010/main" val="0"/>
                        </a:ext>
                      </a:extLst>
                    </a:blip>
                    <a:stretch>
                      <a:fillRect/>
                    </a:stretch>
                  </pic:blipFill>
                  <pic:spPr>
                    <a:xfrm>
                      <a:off x="0" y="0"/>
                      <a:ext cx="5612130" cy="6475095"/>
                    </a:xfrm>
                    <a:prstGeom prst="rect">
                      <a:avLst/>
                    </a:prstGeom>
                  </pic:spPr>
                </pic:pic>
              </a:graphicData>
            </a:graphic>
          </wp:inline>
        </w:drawing>
      </w:r>
    </w:p>
    <w:p w14:paraId="22275AE3" w14:textId="3F0A5C92" w:rsidR="006742BF" w:rsidRPr="006742BF" w:rsidRDefault="006742BF" w:rsidP="00AB167C">
      <w:pPr>
        <w:pStyle w:val="Figura1"/>
        <w:spacing w:after="240"/>
        <w:rPr>
          <w:lang w:val="es-ES"/>
        </w:rPr>
      </w:pPr>
      <w:bookmarkStart w:id="465" w:name="_Toc147698517"/>
      <w:bookmarkStart w:id="466" w:name="_Toc167188392"/>
      <w:bookmarkStart w:id="467" w:name="_Toc167188825"/>
      <w:bookmarkStart w:id="468" w:name="_Toc167189747"/>
      <w:bookmarkStart w:id="469" w:name="_Toc167190013"/>
      <w:bookmarkStart w:id="470" w:name="_Toc167378180"/>
      <w:r>
        <w:t>Estructuración</w:t>
      </w:r>
      <w:r>
        <w:rPr>
          <w:lang w:val="es-ES"/>
        </w:rPr>
        <w:t xml:space="preserve"> en capas.</w:t>
      </w:r>
      <w:bookmarkEnd w:id="465"/>
      <w:bookmarkEnd w:id="466"/>
      <w:bookmarkEnd w:id="467"/>
      <w:bookmarkEnd w:id="468"/>
      <w:bookmarkEnd w:id="469"/>
      <w:bookmarkEnd w:id="470"/>
    </w:p>
    <w:p w14:paraId="6265602F" w14:textId="75268F89" w:rsidR="00143A10" w:rsidRPr="00143A10" w:rsidRDefault="00143A10" w:rsidP="00143A10">
      <w:pPr>
        <w:pStyle w:val="Ttulo2"/>
        <w:rPr>
          <w:rFonts w:ascii="Arial" w:hAnsi="Arial" w:cs="Arial"/>
          <w:sz w:val="24"/>
          <w:szCs w:val="24"/>
        </w:rPr>
      </w:pPr>
      <w:bookmarkStart w:id="471" w:name="_Toc167378181"/>
      <w:bookmarkStart w:id="472" w:name="_Toc167378397"/>
      <w:r w:rsidRPr="00143A10">
        <w:rPr>
          <w:rFonts w:ascii="Arial" w:hAnsi="Arial" w:cs="Arial"/>
        </w:rPr>
        <w:t>4.7 Conclusiones</w:t>
      </w:r>
      <w:bookmarkEnd w:id="471"/>
      <w:bookmarkEnd w:id="472"/>
    </w:p>
    <w:p w14:paraId="3B06A992" w14:textId="77777777" w:rsidR="008500DC" w:rsidRDefault="008500DC" w:rsidP="008500DC">
      <w:r>
        <w:t xml:space="preserve">En este capítulo se describieron de forma breve los principios de diseño del sistema, como el tratamiento de errores. Además, se modelaron las clases de diseño de la aplicación, se mostró el modelo lógico del cual se generó el modelo físico de datos y el diagrama de despliegue con la distribución de los nodos y las características de </w:t>
      </w:r>
      <w:r>
        <w:lastRenderedPageBreak/>
        <w:t>cada uno, concluyendo así con la propuesta de solución que satisface los requerimientos del sistema.</w:t>
      </w:r>
    </w:p>
    <w:p w14:paraId="09A4226E" w14:textId="27FE7173" w:rsidR="008500DC" w:rsidRDefault="008500DC" w:rsidP="008500DC">
      <w:pPr>
        <w:pStyle w:val="Ttulo1"/>
        <w:rPr>
          <w:rFonts w:ascii="Arial" w:hAnsi="Arial" w:cs="Arial"/>
          <w:b/>
          <w:bCs/>
          <w:lang w:val="es-ES"/>
        </w:rPr>
      </w:pPr>
      <w:bookmarkStart w:id="473" w:name="_Toc138348015"/>
      <w:bookmarkStart w:id="474" w:name="_Toc167378182"/>
      <w:bookmarkStart w:id="475" w:name="_Toc167378398"/>
      <w:r w:rsidRPr="00F879D3">
        <w:rPr>
          <w:rFonts w:ascii="Arial" w:hAnsi="Arial" w:cs="Arial"/>
          <w:b/>
          <w:bCs/>
        </w:rPr>
        <w:t>Cap</w:t>
      </w:r>
      <w:r w:rsidRPr="00F879D3">
        <w:rPr>
          <w:rFonts w:ascii="Arial" w:hAnsi="Arial" w:cs="Arial"/>
          <w:b/>
          <w:bCs/>
          <w:lang w:val="es-ES"/>
        </w:rPr>
        <w:t>ítulo</w:t>
      </w:r>
      <w:r w:rsidR="0086210B">
        <w:rPr>
          <w:rFonts w:ascii="Arial" w:hAnsi="Arial" w:cs="Arial"/>
          <w:b/>
          <w:bCs/>
          <w:lang w:val="es-ES"/>
        </w:rPr>
        <w:t xml:space="preserve"> </w:t>
      </w:r>
      <w:r w:rsidRPr="00F879D3">
        <w:rPr>
          <w:rFonts w:ascii="Arial" w:hAnsi="Arial" w:cs="Arial"/>
          <w:b/>
          <w:bCs/>
          <w:lang w:val="es-ES"/>
        </w:rPr>
        <w:t>5</w:t>
      </w:r>
      <w:r w:rsidR="0086210B">
        <w:rPr>
          <w:rFonts w:ascii="Arial" w:hAnsi="Arial" w:cs="Arial"/>
          <w:b/>
          <w:bCs/>
          <w:lang w:val="es-ES"/>
        </w:rPr>
        <w:t>.</w:t>
      </w:r>
      <w:r w:rsidRPr="00F879D3">
        <w:rPr>
          <w:rFonts w:ascii="Arial" w:hAnsi="Arial" w:cs="Arial"/>
          <w:b/>
          <w:bCs/>
          <w:lang w:val="es-ES"/>
        </w:rPr>
        <w:t xml:space="preserve"> Validación y factibilidad de la solución propuesta.</w:t>
      </w:r>
      <w:bookmarkEnd w:id="473"/>
      <w:bookmarkEnd w:id="474"/>
      <w:bookmarkEnd w:id="475"/>
    </w:p>
    <w:p w14:paraId="78C98803" w14:textId="3EF6F88A" w:rsidR="008500DC" w:rsidRPr="00F879D3" w:rsidRDefault="008500DC" w:rsidP="008500DC">
      <w:pPr>
        <w:pStyle w:val="Ttulo2"/>
        <w:rPr>
          <w:rFonts w:ascii="Arial" w:hAnsi="Arial" w:cs="Arial"/>
          <w:sz w:val="24"/>
          <w:szCs w:val="24"/>
          <w:lang w:val="es-ES"/>
        </w:rPr>
      </w:pPr>
      <w:bookmarkStart w:id="476" w:name="_Toc138348016"/>
      <w:bookmarkStart w:id="477" w:name="_Toc167378183"/>
      <w:bookmarkStart w:id="478" w:name="_Toc167378399"/>
      <w:r w:rsidRPr="00F879D3">
        <w:rPr>
          <w:rFonts w:ascii="Arial" w:hAnsi="Arial" w:cs="Arial"/>
          <w:sz w:val="24"/>
          <w:szCs w:val="24"/>
          <w:lang w:val="es-ES"/>
        </w:rPr>
        <w:t>5.1 Introducción</w:t>
      </w:r>
      <w:bookmarkEnd w:id="476"/>
      <w:r w:rsidR="00F35861">
        <w:rPr>
          <w:rFonts w:ascii="Arial" w:hAnsi="Arial" w:cs="Arial"/>
          <w:sz w:val="24"/>
          <w:szCs w:val="24"/>
          <w:lang w:val="es-ES"/>
        </w:rPr>
        <w:t>.</w:t>
      </w:r>
      <w:bookmarkEnd w:id="477"/>
      <w:bookmarkEnd w:id="478"/>
    </w:p>
    <w:p w14:paraId="6673C1D1" w14:textId="513FD44A" w:rsidR="008500DC" w:rsidRDefault="008500DC" w:rsidP="008500DC">
      <w:r>
        <w:t>Para emprender cualquier proyecto empresarial, que involucre recursos humanos y materiales, es necesario conocer con antelación los beneficios que éste aportará a la empresa, cuál sería su costo aproximado, entre otros aspectos, todo en aras de poder determinar la factibilidad del mismo.</w:t>
      </w:r>
      <w:r w:rsidR="009B4D56">
        <w:t xml:space="preserve"> En este capítulo se definen los tipos de prueba ejecutadas en el sistema y se diseñan los casos de pruebas para obtener resultados de estos.</w:t>
      </w:r>
    </w:p>
    <w:p w14:paraId="01DF49F8" w14:textId="75826E65" w:rsidR="008500DC" w:rsidRDefault="008500DC" w:rsidP="008500DC">
      <w:pPr>
        <w:pStyle w:val="Ttulo2"/>
        <w:rPr>
          <w:rFonts w:ascii="Arial" w:hAnsi="Arial" w:cs="Arial"/>
          <w:sz w:val="24"/>
          <w:szCs w:val="24"/>
          <w:lang w:val="es-ES"/>
        </w:rPr>
      </w:pPr>
      <w:bookmarkStart w:id="479" w:name="_Toc138348017"/>
      <w:bookmarkStart w:id="480" w:name="_Toc167378184"/>
      <w:bookmarkStart w:id="481" w:name="_Toc167378400"/>
      <w:r w:rsidRPr="007211BA">
        <w:rPr>
          <w:rFonts w:ascii="Arial" w:hAnsi="Arial" w:cs="Arial"/>
          <w:sz w:val="24"/>
          <w:szCs w:val="24"/>
          <w:lang w:val="es-ES"/>
        </w:rPr>
        <w:t xml:space="preserve">5.2 </w:t>
      </w:r>
      <w:bookmarkEnd w:id="479"/>
      <w:r w:rsidR="009B4D56">
        <w:rPr>
          <w:rFonts w:ascii="Arial" w:hAnsi="Arial" w:cs="Arial"/>
          <w:sz w:val="24"/>
          <w:szCs w:val="24"/>
          <w:lang w:val="es-ES"/>
        </w:rPr>
        <w:t>Tipos de pruebas ejecutadas.</w:t>
      </w:r>
      <w:bookmarkEnd w:id="480"/>
      <w:bookmarkEnd w:id="481"/>
    </w:p>
    <w:p w14:paraId="1C9ED436" w14:textId="77777777" w:rsidR="000A3936" w:rsidRDefault="006742BF" w:rsidP="006742BF">
      <w:r>
        <w:t xml:space="preserve">El desarrollo de software de alta calidad está determinado por factores muy importantes, que gracias a eso el producto final sale con la eficacia requerida. Para dichos factores se tiene que tener en cuenta que es en realidad lo que necesita el cliente, que se puede modificar, o probar en caso que haga falta, y además de que pueda ser adaptable a cualquier entorno de trabajo. </w:t>
      </w:r>
    </w:p>
    <w:p w14:paraId="73794987" w14:textId="77777777" w:rsidR="000A3936" w:rsidRDefault="006742BF" w:rsidP="006742BF">
      <w:r>
        <w:t>Para la obtención de un buen producto se hace necesario poner en práctica el aseguramiento de la calidad, que no es más que aquellas acciones que hacen que un producto o servicio cumpla con determinados requisitos de calidad. Para esto, en el desarrollo de software se utiliza la prueba de software, que es una de las tareas más importantes, pero también es compleja y no siempre adoptada correctamente.</w:t>
      </w:r>
    </w:p>
    <w:p w14:paraId="27D2008B" w14:textId="329F7A7B" w:rsidR="006742BF" w:rsidRDefault="006742BF" w:rsidP="006742BF">
      <w:r>
        <w:t xml:space="preserve"> La prueba de software es la verificación dinámica del comportamiento de un programa contra el resultado esperado, a partir de un conjunto finito de casos de prueba, específicamente seleccionados dentro de un dominio usualmente infinito de ejecuciones posibles</w:t>
      </w:r>
      <w:r w:rsidR="000A3936">
        <w:t>.</w:t>
      </w:r>
      <w:r w:rsidR="000A3936">
        <w:fldChar w:fldCharType="begin"/>
      </w:r>
      <w:r w:rsidR="0006242D">
        <w:instrText xml:space="preserve"> ADDIN ZOTERO_ITEM CSL_CITATION {"citationID":"aH9zC0qu","properties":{"formattedCitation":"[35]","plainCitation":"[35]","noteIndex":0},"citationItems":[{"id":153,"uris":["http://zotero.org/users/local/dfJLkpsp/items/RYCLD6SM"],"itemData":{"id":153,"type":"webpage","abstract":"Software testing is the process of evaluating and verifying that a software product or application does what it’s supposed to do.  The benefits of good testing include preventing bugs and improving performance.","language":"en-us","title":"What is Software Testing and How Does it Work? | IBM","title-short":"What is Software Testing and How Does it Work?","URL":"https://www.ibm.com/topics/software-testing","accessed":{"date-parts":[["2023",10,8]]}}}],"schema":"https://github.com/citation-style-language/schema/raw/master/csl-citation.json"} </w:instrText>
      </w:r>
      <w:r w:rsidR="000A3936">
        <w:fldChar w:fldCharType="separate"/>
      </w:r>
      <w:r w:rsidR="0006242D" w:rsidRPr="0006242D">
        <w:t>[35]</w:t>
      </w:r>
      <w:r w:rsidR="000A3936">
        <w:fldChar w:fldCharType="end"/>
      </w:r>
    </w:p>
    <w:p w14:paraId="7832C385" w14:textId="33AC4D09" w:rsidR="000A3936" w:rsidRDefault="000A3936" w:rsidP="006742BF">
      <w:r>
        <w:t xml:space="preserve">Para lograr la entrega de un producto con la mayor calidad posible garantizando una correcta funcionalidad del sistema se realizan diferentes tipos de prueba. Las </w:t>
      </w:r>
      <w:r>
        <w:lastRenderedPageBreak/>
        <w:t>pruebas que se ejecutaron en este proyecto fue la prueba de funcionalidad con el método de prueba de caja negra y la prueba de validación.</w:t>
      </w:r>
    </w:p>
    <w:p w14:paraId="5105C8B9" w14:textId="77777777" w:rsidR="000A3936" w:rsidRDefault="000A3936" w:rsidP="006742BF">
      <w:r w:rsidRPr="000A3936">
        <w:rPr>
          <w:b/>
          <w:bCs/>
        </w:rPr>
        <w:t>Pruebas de funcionalidad:</w:t>
      </w:r>
      <w:r>
        <w:t xml:space="preserve"> </w:t>
      </w:r>
    </w:p>
    <w:p w14:paraId="1BBB6B69" w14:textId="77777777" w:rsidR="000A3936" w:rsidRDefault="000A3936" w:rsidP="006742BF">
      <w:r>
        <w:t xml:space="preserve">Las pruebas Funcionales deben enfocarse en los requisitos funcionales, las pruebas pueden estar basadas directamente en los Casos de Uso (o funciones de negocio), y las reglas del negocio. Se asegura el trabajo apropiado de los requisitos funcionales, incluyendo la navegación, entrada de datos, procesamiento y obtención de resultados. Las metas de estas pruebas son: </w:t>
      </w:r>
    </w:p>
    <w:p w14:paraId="266F378E" w14:textId="77777777" w:rsidR="000A3936" w:rsidRDefault="000A3936" w:rsidP="006742BF">
      <w:r>
        <w:sym w:font="Symbol" w:char="F0B7"/>
      </w:r>
      <w:r>
        <w:t xml:space="preserve"> Verificar la apropiada aceptación de datos. </w:t>
      </w:r>
    </w:p>
    <w:p w14:paraId="74140F42" w14:textId="001450DF" w:rsidR="000A3936" w:rsidRPr="006742BF" w:rsidRDefault="000A3936" w:rsidP="006742BF">
      <w:pPr>
        <w:rPr>
          <w:lang w:val="es-ES"/>
        </w:rPr>
      </w:pPr>
      <w:r>
        <w:sym w:font="Symbol" w:char="F0B7"/>
      </w:r>
      <w:r>
        <w:t xml:space="preserve"> Verificar el procesamiento y recuperación y la implementación adecuada de las reglas del negocio.</w:t>
      </w:r>
    </w:p>
    <w:p w14:paraId="13ABFF74" w14:textId="77777777" w:rsidR="000A3936" w:rsidRDefault="000A3936" w:rsidP="009B4D56">
      <w:r w:rsidRPr="000A3936">
        <w:rPr>
          <w:b/>
          <w:bCs/>
        </w:rPr>
        <w:t>Pruebas de Validación:</w:t>
      </w:r>
      <w:r>
        <w:t xml:space="preserve"> </w:t>
      </w:r>
    </w:p>
    <w:p w14:paraId="18F768A9" w14:textId="77777777" w:rsidR="000A3936" w:rsidRDefault="000A3936" w:rsidP="009B4D56">
      <w:r>
        <w:t xml:space="preserve">Son el proceso de revisión que verifica que el sistema de software producido cumple con las especificaciones y que logra su cometido. Es normalmente una parte del proceso de pruebas de software de un proyecto, que también utiliza técnicas tales como evaluaciones, inspecciones y tutoriales. La validación es el proceso de comprobar que lo que se ha especificado es lo que el usuario realmente quería. Facilita la depuración de errores durante la entrada de datos al sistema. </w:t>
      </w:r>
    </w:p>
    <w:p w14:paraId="416E3FB4" w14:textId="5EDA2BAA" w:rsidR="009B4D56" w:rsidRDefault="000A3936" w:rsidP="009B4D56">
      <w:r>
        <w:t>Este tipo de prueba está basada en técnicas de caja negra, que es, aquel elemento que es estudiado desde el punto de vista de las entradas que recibe y las salidas o respuestas que produce, sin tener en cuenta su funcionamiento interno. En otras palabras, de una caja negra nos interesará su forma de interactuar con el medio que le rodea, entendiendo qué es lo que hace, pero sin dar importancia a cómo lo hace.</w:t>
      </w:r>
      <w:r>
        <w:fldChar w:fldCharType="begin"/>
      </w:r>
      <w:r w:rsidR="0006242D">
        <w:instrText xml:space="preserve"> ADDIN ZOTERO_ITEM CSL_CITATION {"citationID":"nFSyaI5x","properties":{"formattedCitation":"[36]","plainCitation":"[36]","noteIndex":0},"citationItems":[{"id":154,"uris":["http://zotero.org/users/local/dfJLkpsp/items/HNRDCNJK"],"itemData":{"id":154,"type":"webpage","abstract":"Here you can find a comparison between Black Box Vs Whilte Box Testing. Discover the key differences and similarities.","language":"en-US","title":"Black Box Vs White Box Testing","URL":"https://www.practitest.com/resource-center/article/black-box-vs-white-box-testing/","accessed":{"date-parts":[["2023",10,8]]}}}],"schema":"https://github.com/citation-style-language/schema/raw/master/csl-citation.json"} </w:instrText>
      </w:r>
      <w:r>
        <w:fldChar w:fldCharType="separate"/>
      </w:r>
      <w:r w:rsidR="0006242D" w:rsidRPr="0006242D">
        <w:t>[36]</w:t>
      </w:r>
      <w:r>
        <w:fldChar w:fldCharType="end"/>
      </w:r>
    </w:p>
    <w:p w14:paraId="20214C40" w14:textId="7A59E6F6" w:rsidR="000A3936" w:rsidRDefault="000A3936" w:rsidP="009B4D56">
      <w:r>
        <w:t>Un caso de prueba es, en ingeniería del software, un conjunto de condiciones o variables bajo las cuáles un analista determinará si una aplicación, un sistema software, o una característica de éstos son parcial o completamente satisfactorias.</w:t>
      </w:r>
    </w:p>
    <w:p w14:paraId="4C67A1E5" w14:textId="0227C7C4" w:rsidR="00D77118" w:rsidRDefault="00690A26" w:rsidP="006F3C1C">
      <w:pPr>
        <w:sectPr w:rsidR="00D77118" w:rsidSect="0037242F">
          <w:headerReference w:type="default" r:id="rId57"/>
          <w:pgSz w:w="12240" w:h="15840"/>
          <w:pgMar w:top="1418" w:right="1701" w:bottom="1418" w:left="1701" w:header="709" w:footer="709" w:gutter="0"/>
          <w:cols w:space="708"/>
          <w:docGrid w:linePitch="360"/>
        </w:sectPr>
      </w:pPr>
      <w:r>
        <w:lastRenderedPageBreak/>
        <w:t xml:space="preserve">Para preparar los casos de pruebas, se necesitan un número de datos que ayuden a la ejecución de estos casos y permitan que el sistema se ejecute en todas sus variantes. Se pueden introducir datos válidos o no válidos para el programa según lo que se desea: hallar un error o probar una funcionalidad. Los datos se escogen atendiendo a las especificaciones del problema, sin importar los detalles internos del programa, a fin de verificar que el programa funcione </w:t>
      </w:r>
      <w:r w:rsidR="00022A6E">
        <w:t>correctamente</w:t>
      </w:r>
      <w:r>
        <w:t>.</w:t>
      </w:r>
    </w:p>
    <w:p w14:paraId="6CF79226" w14:textId="0ADFF285" w:rsidR="00221167" w:rsidRDefault="00221167" w:rsidP="00221167">
      <w:pPr>
        <w:pStyle w:val="Ttulo2"/>
        <w:rPr>
          <w:rFonts w:ascii="Arial" w:hAnsi="Arial" w:cs="Arial"/>
        </w:rPr>
      </w:pPr>
      <w:bookmarkStart w:id="482" w:name="_Toc167378185"/>
      <w:bookmarkStart w:id="483" w:name="_Toc167378401"/>
      <w:r w:rsidRPr="00221167">
        <w:rPr>
          <w:rFonts w:ascii="Arial" w:hAnsi="Arial" w:cs="Arial"/>
        </w:rPr>
        <w:lastRenderedPageBreak/>
        <w:t>5.3 Diseño de los casos de prueba.</w:t>
      </w:r>
      <w:bookmarkEnd w:id="482"/>
      <w:bookmarkEnd w:id="483"/>
    </w:p>
    <w:p w14:paraId="54D5533A" w14:textId="37FC5564" w:rsidR="00D77118" w:rsidRPr="00D77118" w:rsidRDefault="00221167" w:rsidP="00D77118">
      <w:pPr>
        <w:pStyle w:val="Ttulo3"/>
        <w:rPr>
          <w:rFonts w:ascii="Arial" w:hAnsi="Arial" w:cs="Arial"/>
        </w:rPr>
      </w:pPr>
      <w:bookmarkStart w:id="484" w:name="_Toc167378186"/>
      <w:bookmarkStart w:id="485" w:name="_Toc167378402"/>
      <w:r w:rsidRPr="00F052E3">
        <w:rPr>
          <w:rFonts w:ascii="Arial" w:hAnsi="Arial" w:cs="Arial"/>
        </w:rPr>
        <w:t>5.3.1 Pruebas de validació</w:t>
      </w:r>
      <w:r w:rsidR="00D77118">
        <w:rPr>
          <w:rFonts w:ascii="Arial" w:hAnsi="Arial" w:cs="Arial"/>
        </w:rPr>
        <w:t>n</w:t>
      </w:r>
      <w:bookmarkEnd w:id="484"/>
      <w:bookmarkEnd w:id="485"/>
    </w:p>
    <w:tbl>
      <w:tblPr>
        <w:tblW w:w="12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
        <w:gridCol w:w="1345"/>
        <w:gridCol w:w="1636"/>
        <w:gridCol w:w="1649"/>
        <w:gridCol w:w="3079"/>
        <w:gridCol w:w="1899"/>
        <w:gridCol w:w="2011"/>
      </w:tblGrid>
      <w:tr w:rsidR="00D77118" w14:paraId="689C565C" w14:textId="77777777" w:rsidTr="00FA6127">
        <w:trPr>
          <w:trHeight w:val="798"/>
        </w:trPr>
        <w:tc>
          <w:tcPr>
            <w:tcW w:w="556" w:type="dxa"/>
            <w:shd w:val="clear" w:color="auto" w:fill="B4C6E7" w:themeFill="accent1" w:themeFillTint="66"/>
          </w:tcPr>
          <w:p w14:paraId="16E6AC38" w14:textId="77777777" w:rsidR="00D77118" w:rsidRPr="00422F22" w:rsidRDefault="00D77118" w:rsidP="00891CEA">
            <w:pPr>
              <w:rPr>
                <w:b/>
                <w:bCs/>
              </w:rPr>
            </w:pPr>
            <w:r>
              <w:rPr>
                <w:b/>
                <w:bCs/>
              </w:rPr>
              <w:t>No</w:t>
            </w:r>
          </w:p>
        </w:tc>
        <w:tc>
          <w:tcPr>
            <w:tcW w:w="1345" w:type="dxa"/>
            <w:shd w:val="clear" w:color="auto" w:fill="B4C6E7" w:themeFill="accent1" w:themeFillTint="66"/>
          </w:tcPr>
          <w:p w14:paraId="2A699326" w14:textId="77777777" w:rsidR="00D77118" w:rsidRPr="005170B2" w:rsidRDefault="00D77118" w:rsidP="00891CEA">
            <w:pPr>
              <w:rPr>
                <w:b/>
                <w:bCs/>
              </w:rPr>
            </w:pPr>
            <w:r w:rsidRPr="005170B2">
              <w:rPr>
                <w:b/>
                <w:bCs/>
              </w:rPr>
              <w:t>Nombre del CU</w:t>
            </w:r>
          </w:p>
        </w:tc>
        <w:tc>
          <w:tcPr>
            <w:tcW w:w="1636" w:type="dxa"/>
            <w:shd w:val="clear" w:color="auto" w:fill="B4C6E7" w:themeFill="accent1" w:themeFillTint="66"/>
          </w:tcPr>
          <w:p w14:paraId="2F3ED220" w14:textId="77777777" w:rsidR="00D77118" w:rsidRPr="005170B2" w:rsidRDefault="00D77118" w:rsidP="00891CEA">
            <w:pPr>
              <w:rPr>
                <w:b/>
                <w:bCs/>
              </w:rPr>
            </w:pPr>
            <w:r w:rsidRPr="005170B2">
              <w:rPr>
                <w:b/>
                <w:bCs/>
              </w:rPr>
              <w:t>Escenario</w:t>
            </w:r>
          </w:p>
        </w:tc>
        <w:tc>
          <w:tcPr>
            <w:tcW w:w="1649" w:type="dxa"/>
            <w:shd w:val="clear" w:color="auto" w:fill="B4C6E7" w:themeFill="accent1" w:themeFillTint="66"/>
          </w:tcPr>
          <w:p w14:paraId="180FEDBE" w14:textId="77777777" w:rsidR="00D77118" w:rsidRPr="005170B2" w:rsidRDefault="00D77118" w:rsidP="00891CEA">
            <w:pPr>
              <w:rPr>
                <w:b/>
                <w:bCs/>
              </w:rPr>
            </w:pPr>
            <w:r w:rsidRPr="005170B2">
              <w:rPr>
                <w:b/>
                <w:bCs/>
              </w:rPr>
              <w:t>Descripción</w:t>
            </w:r>
          </w:p>
        </w:tc>
        <w:tc>
          <w:tcPr>
            <w:tcW w:w="3079" w:type="dxa"/>
            <w:shd w:val="clear" w:color="auto" w:fill="B4C6E7" w:themeFill="accent1" w:themeFillTint="66"/>
          </w:tcPr>
          <w:p w14:paraId="36205CE1" w14:textId="77777777" w:rsidR="00D77118" w:rsidRPr="005170B2" w:rsidRDefault="00D77118" w:rsidP="00891CEA">
            <w:pPr>
              <w:rPr>
                <w:b/>
                <w:bCs/>
              </w:rPr>
            </w:pPr>
            <w:r w:rsidRPr="005170B2">
              <w:rPr>
                <w:b/>
                <w:bCs/>
              </w:rPr>
              <w:t>Juego de Datos</w:t>
            </w:r>
          </w:p>
        </w:tc>
        <w:tc>
          <w:tcPr>
            <w:tcW w:w="1899" w:type="dxa"/>
            <w:shd w:val="clear" w:color="auto" w:fill="B4C6E7" w:themeFill="accent1" w:themeFillTint="66"/>
          </w:tcPr>
          <w:p w14:paraId="1297E8D3" w14:textId="77777777" w:rsidR="00D77118" w:rsidRPr="005170B2" w:rsidRDefault="00D77118" w:rsidP="00891CEA">
            <w:pPr>
              <w:rPr>
                <w:b/>
                <w:bCs/>
              </w:rPr>
            </w:pPr>
            <w:r w:rsidRPr="005170B2">
              <w:rPr>
                <w:b/>
                <w:bCs/>
              </w:rPr>
              <w:t>Resultado esperado</w:t>
            </w:r>
          </w:p>
        </w:tc>
        <w:tc>
          <w:tcPr>
            <w:tcW w:w="2011" w:type="dxa"/>
            <w:shd w:val="clear" w:color="auto" w:fill="B4C6E7" w:themeFill="accent1" w:themeFillTint="66"/>
          </w:tcPr>
          <w:p w14:paraId="68CBAC42" w14:textId="77777777" w:rsidR="00D77118" w:rsidRPr="005170B2" w:rsidRDefault="00D77118" w:rsidP="00891CEA">
            <w:pPr>
              <w:rPr>
                <w:b/>
                <w:bCs/>
              </w:rPr>
            </w:pPr>
            <w:r w:rsidRPr="005170B2">
              <w:rPr>
                <w:b/>
                <w:bCs/>
              </w:rPr>
              <w:t>Resultado real</w:t>
            </w:r>
          </w:p>
        </w:tc>
      </w:tr>
      <w:tr w:rsidR="00D77118" w14:paraId="28BCB345" w14:textId="77777777" w:rsidTr="00FA6127">
        <w:trPr>
          <w:trHeight w:val="261"/>
        </w:trPr>
        <w:tc>
          <w:tcPr>
            <w:tcW w:w="556" w:type="dxa"/>
          </w:tcPr>
          <w:p w14:paraId="50AA0753" w14:textId="77777777" w:rsidR="00D77118" w:rsidRDefault="00D77118" w:rsidP="00891CEA">
            <w:r>
              <w:t>1</w:t>
            </w:r>
          </w:p>
        </w:tc>
        <w:tc>
          <w:tcPr>
            <w:tcW w:w="1345" w:type="dxa"/>
          </w:tcPr>
          <w:p w14:paraId="25E7D751" w14:textId="77777777" w:rsidR="00D77118" w:rsidRDefault="00D77118" w:rsidP="00891CEA">
            <w:r>
              <w:t>Autenticar usuario</w:t>
            </w:r>
          </w:p>
        </w:tc>
        <w:tc>
          <w:tcPr>
            <w:tcW w:w="1636" w:type="dxa"/>
          </w:tcPr>
          <w:p w14:paraId="4A3C01F0" w14:textId="77777777" w:rsidR="00D77118" w:rsidRDefault="00D77118" w:rsidP="00891CEA">
            <w:pPr>
              <w:jc w:val="center"/>
            </w:pPr>
            <w:r>
              <w:t>Usuario y contraseña correctos.</w:t>
            </w:r>
          </w:p>
        </w:tc>
        <w:tc>
          <w:tcPr>
            <w:tcW w:w="1649" w:type="dxa"/>
          </w:tcPr>
          <w:p w14:paraId="7B2320E9" w14:textId="77777777" w:rsidR="00D77118" w:rsidRDefault="00D77118" w:rsidP="00891CEA">
            <w:r>
              <w:t>Se introduce un usuario que se encuentra registrado y activo en la base de datos.</w:t>
            </w:r>
          </w:p>
        </w:tc>
        <w:tc>
          <w:tcPr>
            <w:tcW w:w="3079" w:type="dxa"/>
          </w:tcPr>
          <w:p w14:paraId="0DB28ADA" w14:textId="77777777" w:rsidR="00D77118" w:rsidRDefault="00D77118" w:rsidP="00891CEA">
            <w:r>
              <w:t xml:space="preserve">Usuario: Daymaris </w:t>
            </w:r>
          </w:p>
          <w:p w14:paraId="15857895" w14:textId="77777777" w:rsidR="00D77118" w:rsidRDefault="00D77118" w:rsidP="00891CEA"/>
          <w:p w14:paraId="3C6FA620" w14:textId="163D3BF8" w:rsidR="00D77118" w:rsidRPr="002618D7" w:rsidRDefault="00D77118" w:rsidP="00891CEA">
            <w:pPr>
              <w:rPr>
                <w:lang w:val="en-US"/>
              </w:rPr>
            </w:pPr>
            <w:r>
              <w:t xml:space="preserve">Contraseña: </w:t>
            </w:r>
            <w:r w:rsidR="002618D7">
              <w:rPr>
                <w:lang w:val="en-US"/>
              </w:rPr>
              <w:t>********</w:t>
            </w:r>
          </w:p>
        </w:tc>
        <w:tc>
          <w:tcPr>
            <w:tcW w:w="1899" w:type="dxa"/>
          </w:tcPr>
          <w:p w14:paraId="2244E3BB" w14:textId="77777777" w:rsidR="00D77118" w:rsidRDefault="00D77118" w:rsidP="00891CEA">
            <w:r>
              <w:t>El sistema carga el perfil del usuario autenticado.</w:t>
            </w:r>
          </w:p>
        </w:tc>
        <w:tc>
          <w:tcPr>
            <w:tcW w:w="2011" w:type="dxa"/>
          </w:tcPr>
          <w:p w14:paraId="47E14910" w14:textId="77777777" w:rsidR="00D77118" w:rsidRPr="00D13808" w:rsidRDefault="00D77118" w:rsidP="00891CEA">
            <w:pPr>
              <w:rPr>
                <w:lang w:val="es-ES"/>
              </w:rPr>
            </w:pPr>
            <w:r>
              <w:t>Se permite la entrada al sistema y se redirecciona a la p</w:t>
            </w:r>
            <w:r>
              <w:rPr>
                <w:lang w:val="es-ES"/>
              </w:rPr>
              <w:t>ágina correspondiente al usuario que ha inicado sesión.</w:t>
            </w:r>
          </w:p>
        </w:tc>
      </w:tr>
      <w:tr w:rsidR="00D77118" w14:paraId="25ED31A9" w14:textId="77777777" w:rsidTr="00FA6127">
        <w:trPr>
          <w:trHeight w:val="261"/>
        </w:trPr>
        <w:tc>
          <w:tcPr>
            <w:tcW w:w="556" w:type="dxa"/>
          </w:tcPr>
          <w:p w14:paraId="6A362A57" w14:textId="77777777" w:rsidR="00D77118" w:rsidRDefault="00D77118" w:rsidP="00891CEA">
            <w:r>
              <w:t>2</w:t>
            </w:r>
          </w:p>
        </w:tc>
        <w:tc>
          <w:tcPr>
            <w:tcW w:w="1345" w:type="dxa"/>
          </w:tcPr>
          <w:p w14:paraId="3B03485D" w14:textId="77777777" w:rsidR="00D77118" w:rsidRDefault="00D77118" w:rsidP="00891CEA">
            <w:r>
              <w:t>Autenticar usuario</w:t>
            </w:r>
          </w:p>
        </w:tc>
        <w:tc>
          <w:tcPr>
            <w:tcW w:w="1636" w:type="dxa"/>
          </w:tcPr>
          <w:p w14:paraId="07FBDBD3" w14:textId="77777777" w:rsidR="00D77118" w:rsidRDefault="00D77118" w:rsidP="00891CEA">
            <w:r>
              <w:t>Campos vacíos.</w:t>
            </w:r>
          </w:p>
        </w:tc>
        <w:tc>
          <w:tcPr>
            <w:tcW w:w="1649" w:type="dxa"/>
          </w:tcPr>
          <w:p w14:paraId="642CDE6E" w14:textId="77777777" w:rsidR="00D77118" w:rsidRDefault="00D77118" w:rsidP="00891CEA">
            <w:r>
              <w:t>Se deja al menos un campo vacío o ambos campos.</w:t>
            </w:r>
          </w:p>
        </w:tc>
        <w:tc>
          <w:tcPr>
            <w:tcW w:w="3079" w:type="dxa"/>
          </w:tcPr>
          <w:p w14:paraId="285E0551" w14:textId="77777777" w:rsidR="00D77118" w:rsidRDefault="00D77118" w:rsidP="00891CEA">
            <w:r>
              <w:t>Usuario:</w:t>
            </w:r>
          </w:p>
          <w:p w14:paraId="39FEC8B9" w14:textId="77777777" w:rsidR="00D77118" w:rsidRDefault="00D77118" w:rsidP="00891CEA">
            <w:r>
              <w:t>Daymaris</w:t>
            </w:r>
          </w:p>
          <w:p w14:paraId="7E6721F1" w14:textId="77777777" w:rsidR="00D77118" w:rsidRDefault="00D77118" w:rsidP="00891CEA"/>
          <w:p w14:paraId="558E185B" w14:textId="77777777" w:rsidR="00D77118" w:rsidRDefault="00D77118" w:rsidP="00891CEA">
            <w:r>
              <w:t>Contraseña:</w:t>
            </w:r>
          </w:p>
          <w:p w14:paraId="47493400" w14:textId="77777777" w:rsidR="00D77118" w:rsidRPr="005170B2" w:rsidRDefault="00D77118" w:rsidP="00891CEA">
            <w:pPr>
              <w:rPr>
                <w:lang w:val="en-US"/>
              </w:rPr>
            </w:pPr>
            <w:r>
              <w:rPr>
                <w:lang w:val="en-US"/>
              </w:rPr>
              <w:t>Null</w:t>
            </w:r>
          </w:p>
        </w:tc>
        <w:tc>
          <w:tcPr>
            <w:tcW w:w="1899" w:type="dxa"/>
          </w:tcPr>
          <w:p w14:paraId="5E5CAEC7" w14:textId="77777777" w:rsidR="00D77118" w:rsidRDefault="00D77118" w:rsidP="00891CEA">
            <w:r>
              <w:t xml:space="preserve">El sistema verifica los datos del usuario y muestra el mensaje de error: “¡Acceso Denegado! </w:t>
            </w:r>
            <w:r>
              <w:lastRenderedPageBreak/>
              <w:t>Inserte sus datos correctamente”</w:t>
            </w:r>
          </w:p>
        </w:tc>
        <w:tc>
          <w:tcPr>
            <w:tcW w:w="2011" w:type="dxa"/>
          </w:tcPr>
          <w:p w14:paraId="24A9ECC6" w14:textId="77777777" w:rsidR="00D77118" w:rsidRDefault="00D77118" w:rsidP="00891CEA">
            <w:r>
              <w:lastRenderedPageBreak/>
              <w:t>Muestra el mensaje de error y no permite la entrada al sistema.</w:t>
            </w:r>
          </w:p>
        </w:tc>
      </w:tr>
      <w:tr w:rsidR="00D77118" w14:paraId="00BBE8E4" w14:textId="77777777" w:rsidTr="00FA6127">
        <w:trPr>
          <w:trHeight w:val="261"/>
        </w:trPr>
        <w:tc>
          <w:tcPr>
            <w:tcW w:w="556" w:type="dxa"/>
          </w:tcPr>
          <w:p w14:paraId="1796F00C" w14:textId="77777777" w:rsidR="00D77118" w:rsidRDefault="00D77118" w:rsidP="00891CEA">
            <w:r>
              <w:t>3</w:t>
            </w:r>
          </w:p>
        </w:tc>
        <w:tc>
          <w:tcPr>
            <w:tcW w:w="1345" w:type="dxa"/>
          </w:tcPr>
          <w:p w14:paraId="1483B30F" w14:textId="77777777" w:rsidR="00D77118" w:rsidRDefault="00D77118" w:rsidP="00891CEA">
            <w:r>
              <w:t>Autenticar usuario</w:t>
            </w:r>
          </w:p>
        </w:tc>
        <w:tc>
          <w:tcPr>
            <w:tcW w:w="1636" w:type="dxa"/>
          </w:tcPr>
          <w:p w14:paraId="1B7910DB" w14:textId="77777777" w:rsidR="00D77118" w:rsidRPr="005170B2" w:rsidRDefault="00D77118" w:rsidP="00891CEA">
            <w:pPr>
              <w:rPr>
                <w:lang w:val="es-ES"/>
              </w:rPr>
            </w:pPr>
            <w:r>
              <w:t>Usuario correcto, pero contrase</w:t>
            </w:r>
            <w:r>
              <w:rPr>
                <w:lang w:val="es-ES"/>
              </w:rPr>
              <w:t>ña incorrecta.</w:t>
            </w:r>
          </w:p>
        </w:tc>
        <w:tc>
          <w:tcPr>
            <w:tcW w:w="1649" w:type="dxa"/>
          </w:tcPr>
          <w:p w14:paraId="0E886333" w14:textId="68FE8CF6" w:rsidR="00D77118" w:rsidRDefault="00D77118" w:rsidP="00891CEA">
            <w:r>
              <w:t xml:space="preserve">Se introduce un usuario que se encuentra registrado en la base de </w:t>
            </w:r>
            <w:r w:rsidR="00FC47AA">
              <w:t>datos,</w:t>
            </w:r>
            <w:r>
              <w:t xml:space="preserve"> pero la contraseña es incorrecta</w:t>
            </w:r>
          </w:p>
        </w:tc>
        <w:tc>
          <w:tcPr>
            <w:tcW w:w="3079" w:type="dxa"/>
          </w:tcPr>
          <w:p w14:paraId="21525380" w14:textId="77777777" w:rsidR="00D77118" w:rsidRDefault="00D77118" w:rsidP="00891CEA">
            <w:r>
              <w:t>Usuario: Daymaris</w:t>
            </w:r>
          </w:p>
          <w:p w14:paraId="6E5A2346" w14:textId="77777777" w:rsidR="00D77118" w:rsidRDefault="00D77118" w:rsidP="00891CEA"/>
          <w:p w14:paraId="1308231A" w14:textId="77777777" w:rsidR="00D77118" w:rsidRDefault="00D77118" w:rsidP="00891CEA">
            <w:r>
              <w:t>Contraseña:</w:t>
            </w:r>
          </w:p>
          <w:p w14:paraId="3A375ADC" w14:textId="77777777" w:rsidR="00D77118" w:rsidRPr="004D4487" w:rsidRDefault="00D77118" w:rsidP="00891CEA">
            <w:pPr>
              <w:rPr>
                <w:lang w:val="en-US"/>
              </w:rPr>
            </w:pPr>
            <w:r>
              <w:rPr>
                <w:lang w:val="en-US"/>
              </w:rPr>
              <w:t>*</w:t>
            </w:r>
          </w:p>
        </w:tc>
        <w:tc>
          <w:tcPr>
            <w:tcW w:w="1899" w:type="dxa"/>
          </w:tcPr>
          <w:p w14:paraId="78A58F86" w14:textId="77777777" w:rsidR="00D77118" w:rsidRDefault="00D77118" w:rsidP="00891CEA">
            <w:r>
              <w:t>El sistema verifica los datos del usuario y muestra el mensaje de error: “¡Acceso Denegado! Inserte sus datos correctamente”</w:t>
            </w:r>
          </w:p>
        </w:tc>
        <w:tc>
          <w:tcPr>
            <w:tcW w:w="2011" w:type="dxa"/>
          </w:tcPr>
          <w:p w14:paraId="027FED36" w14:textId="77777777" w:rsidR="00D77118" w:rsidRDefault="00D77118" w:rsidP="00891CEA">
            <w:r>
              <w:t>Muestra el mensaje de error y no permite la entrada al sistema.</w:t>
            </w:r>
          </w:p>
        </w:tc>
      </w:tr>
      <w:tr w:rsidR="00D77118" w14:paraId="4171A3F4" w14:textId="77777777" w:rsidTr="00FA6127">
        <w:trPr>
          <w:trHeight w:val="261"/>
        </w:trPr>
        <w:tc>
          <w:tcPr>
            <w:tcW w:w="556" w:type="dxa"/>
          </w:tcPr>
          <w:p w14:paraId="43E2361E" w14:textId="77777777" w:rsidR="00D77118" w:rsidRDefault="00D77118" w:rsidP="00891CEA">
            <w:r>
              <w:t>4</w:t>
            </w:r>
          </w:p>
        </w:tc>
        <w:tc>
          <w:tcPr>
            <w:tcW w:w="1345" w:type="dxa"/>
          </w:tcPr>
          <w:p w14:paraId="5842EBB7" w14:textId="77777777" w:rsidR="00D77118" w:rsidRDefault="00D77118" w:rsidP="00891CEA">
            <w:r>
              <w:t>Autenticar Usuario</w:t>
            </w:r>
          </w:p>
        </w:tc>
        <w:tc>
          <w:tcPr>
            <w:tcW w:w="1636" w:type="dxa"/>
          </w:tcPr>
          <w:p w14:paraId="1A59BBE0" w14:textId="77777777" w:rsidR="00D77118" w:rsidRDefault="00D77118" w:rsidP="00891CEA">
            <w:r>
              <w:t>Usuario incorrecto.</w:t>
            </w:r>
          </w:p>
        </w:tc>
        <w:tc>
          <w:tcPr>
            <w:tcW w:w="1649" w:type="dxa"/>
          </w:tcPr>
          <w:p w14:paraId="7F894588" w14:textId="77777777" w:rsidR="00D77118" w:rsidRDefault="00D77118" w:rsidP="00891CEA">
            <w:r>
              <w:t>Se introduce un nombre de usuario no registrado en la base de datos.</w:t>
            </w:r>
          </w:p>
        </w:tc>
        <w:tc>
          <w:tcPr>
            <w:tcW w:w="3079" w:type="dxa"/>
          </w:tcPr>
          <w:p w14:paraId="503D6558" w14:textId="77777777" w:rsidR="00D77118" w:rsidRDefault="00D77118" w:rsidP="00891CEA">
            <w:r>
              <w:t>Usuario:</w:t>
            </w:r>
          </w:p>
          <w:p w14:paraId="5E65D362" w14:textId="77777777" w:rsidR="00D77118" w:rsidRDefault="00D77118" w:rsidP="00891CEA">
            <w:r>
              <w:t>Toni</w:t>
            </w:r>
          </w:p>
          <w:p w14:paraId="036B3E75" w14:textId="77777777" w:rsidR="00D77118" w:rsidRDefault="00D77118" w:rsidP="00891CEA">
            <w:pPr>
              <w:rPr>
                <w:lang w:val="es-ES"/>
              </w:rPr>
            </w:pPr>
            <w:r>
              <w:t>Contrase</w:t>
            </w:r>
            <w:r>
              <w:rPr>
                <w:lang w:val="es-ES"/>
              </w:rPr>
              <w:t>ña:</w:t>
            </w:r>
          </w:p>
          <w:p w14:paraId="4447B88A" w14:textId="77777777" w:rsidR="00D77118" w:rsidRPr="004D4487" w:rsidRDefault="00D77118" w:rsidP="00891CEA">
            <w:pPr>
              <w:rPr>
                <w:lang w:val="en-US"/>
              </w:rPr>
            </w:pPr>
            <w:r>
              <w:rPr>
                <w:lang w:val="en-US"/>
              </w:rPr>
              <w:t>*******</w:t>
            </w:r>
          </w:p>
        </w:tc>
        <w:tc>
          <w:tcPr>
            <w:tcW w:w="1899" w:type="dxa"/>
          </w:tcPr>
          <w:p w14:paraId="0E7F5C27" w14:textId="77777777" w:rsidR="00D77118" w:rsidRDefault="00D77118" w:rsidP="00891CEA">
            <w:r>
              <w:t xml:space="preserve">El sistema verifica los datos del usuario y muestra el mensaje de </w:t>
            </w:r>
            <w:r>
              <w:lastRenderedPageBreak/>
              <w:t>error: “¡Acceso Denegado! Inserte sus datos correctamente”</w:t>
            </w:r>
          </w:p>
        </w:tc>
        <w:tc>
          <w:tcPr>
            <w:tcW w:w="2011" w:type="dxa"/>
          </w:tcPr>
          <w:p w14:paraId="46FF0BB9" w14:textId="77777777" w:rsidR="00D77118" w:rsidRDefault="00D77118" w:rsidP="00891CEA">
            <w:r>
              <w:lastRenderedPageBreak/>
              <w:t>Muestra el mensaje de error y no permite la entrada al sistema.</w:t>
            </w:r>
          </w:p>
        </w:tc>
      </w:tr>
      <w:tr w:rsidR="00D77118" w14:paraId="65E9AE39" w14:textId="77777777" w:rsidTr="00FA6127">
        <w:trPr>
          <w:trHeight w:val="261"/>
        </w:trPr>
        <w:tc>
          <w:tcPr>
            <w:tcW w:w="556" w:type="dxa"/>
          </w:tcPr>
          <w:p w14:paraId="3FABA91F" w14:textId="77777777" w:rsidR="00D77118" w:rsidRDefault="00D77118" w:rsidP="00891CEA">
            <w:r>
              <w:t>5</w:t>
            </w:r>
          </w:p>
        </w:tc>
        <w:tc>
          <w:tcPr>
            <w:tcW w:w="1345" w:type="dxa"/>
          </w:tcPr>
          <w:p w14:paraId="3783F02A" w14:textId="77777777" w:rsidR="00D77118" w:rsidRDefault="00D77118" w:rsidP="00891CEA">
            <w:r>
              <w:t>Autenticar usuario</w:t>
            </w:r>
          </w:p>
        </w:tc>
        <w:tc>
          <w:tcPr>
            <w:tcW w:w="1636" w:type="dxa"/>
          </w:tcPr>
          <w:p w14:paraId="5BA1564B" w14:textId="77777777" w:rsidR="00D77118" w:rsidRDefault="00D77118" w:rsidP="00891CEA">
            <w:r>
              <w:t>Usuario y contraseña correctos, pero inactivo.</w:t>
            </w:r>
          </w:p>
        </w:tc>
        <w:tc>
          <w:tcPr>
            <w:tcW w:w="1649" w:type="dxa"/>
          </w:tcPr>
          <w:p w14:paraId="57786FAF" w14:textId="77777777" w:rsidR="00D77118" w:rsidRDefault="00D77118" w:rsidP="00891CEA">
            <w:r>
              <w:t>Se introduce un usuario que se encuentra registrado pero inactivo en la base de datos.</w:t>
            </w:r>
          </w:p>
        </w:tc>
        <w:tc>
          <w:tcPr>
            <w:tcW w:w="3079" w:type="dxa"/>
          </w:tcPr>
          <w:p w14:paraId="426170C1" w14:textId="77777777" w:rsidR="00D77118" w:rsidRDefault="00D77118" w:rsidP="00891CEA">
            <w:r>
              <w:t xml:space="preserve">Usuario: Carmen </w:t>
            </w:r>
          </w:p>
          <w:p w14:paraId="2F2F7056" w14:textId="77777777" w:rsidR="00D77118" w:rsidRDefault="00D77118" w:rsidP="00891CEA"/>
          <w:p w14:paraId="49F54D03" w14:textId="77777777" w:rsidR="00D77118" w:rsidRDefault="00D77118" w:rsidP="00891CEA">
            <w:r>
              <w:t>Contraseña: ********</w:t>
            </w:r>
          </w:p>
        </w:tc>
        <w:tc>
          <w:tcPr>
            <w:tcW w:w="1899" w:type="dxa"/>
          </w:tcPr>
          <w:p w14:paraId="629847A7" w14:textId="122F5313" w:rsidR="00D77118" w:rsidRDefault="00D77118" w:rsidP="00891CEA">
            <w:r>
              <w:t>El sistema verifica los datos del usuario y muestra un mensaje de error: “Su usuario ha sido desactivado. Contacte a la Agencia.”</w:t>
            </w:r>
          </w:p>
        </w:tc>
        <w:tc>
          <w:tcPr>
            <w:tcW w:w="2011" w:type="dxa"/>
          </w:tcPr>
          <w:p w14:paraId="0701AA29" w14:textId="6DF4F9FB" w:rsidR="00D77118" w:rsidRDefault="00D77118" w:rsidP="00891CEA">
            <w:r>
              <w:t>Muestra el mensaje de error, no permite la entrada al sistema y</w:t>
            </w:r>
            <w:r w:rsidR="002618D7">
              <w:t xml:space="preserve"> limpia los campos del formulario</w:t>
            </w:r>
            <w:r>
              <w:t>.</w:t>
            </w:r>
          </w:p>
        </w:tc>
      </w:tr>
      <w:tr w:rsidR="00D77118" w14:paraId="241A5F9F" w14:textId="77777777" w:rsidTr="00FA6127">
        <w:trPr>
          <w:trHeight w:val="261"/>
        </w:trPr>
        <w:tc>
          <w:tcPr>
            <w:tcW w:w="556" w:type="dxa"/>
          </w:tcPr>
          <w:p w14:paraId="50CDBDE9" w14:textId="77777777" w:rsidR="00D77118" w:rsidRDefault="00D77118" w:rsidP="00891CEA">
            <w:r>
              <w:t>6</w:t>
            </w:r>
          </w:p>
        </w:tc>
        <w:tc>
          <w:tcPr>
            <w:tcW w:w="1345" w:type="dxa"/>
          </w:tcPr>
          <w:p w14:paraId="7FFB817C" w14:textId="77777777" w:rsidR="00D77118" w:rsidRDefault="00D77118" w:rsidP="00891CEA">
            <w:r>
              <w:t>Registro de usuario.</w:t>
            </w:r>
          </w:p>
        </w:tc>
        <w:tc>
          <w:tcPr>
            <w:tcW w:w="1636" w:type="dxa"/>
          </w:tcPr>
          <w:p w14:paraId="6EA37D30" w14:textId="77777777" w:rsidR="00D77118" w:rsidRDefault="00D77118" w:rsidP="00891CEA">
            <w:r>
              <w:t>Usuario existente en el sistema.</w:t>
            </w:r>
          </w:p>
        </w:tc>
        <w:tc>
          <w:tcPr>
            <w:tcW w:w="1649" w:type="dxa"/>
          </w:tcPr>
          <w:p w14:paraId="1106801E" w14:textId="77777777" w:rsidR="00D77118" w:rsidRDefault="00D77118" w:rsidP="00891CEA">
            <w:r>
              <w:t xml:space="preserve">Se introduce un nombre de usuario que se </w:t>
            </w:r>
            <w:r>
              <w:lastRenderedPageBreak/>
              <w:t>encuentra registrado en la BD.</w:t>
            </w:r>
          </w:p>
        </w:tc>
        <w:tc>
          <w:tcPr>
            <w:tcW w:w="3079" w:type="dxa"/>
          </w:tcPr>
          <w:p w14:paraId="416DC51B" w14:textId="77777777" w:rsidR="00D77118" w:rsidRDefault="00D77118" w:rsidP="00891CEA">
            <w:r>
              <w:lastRenderedPageBreak/>
              <w:t>Usuario:</w:t>
            </w:r>
          </w:p>
          <w:p w14:paraId="2B2F7E38" w14:textId="77777777" w:rsidR="00D77118" w:rsidRDefault="00D77118" w:rsidP="00891CEA">
            <w:r>
              <w:t>Daymaris</w:t>
            </w:r>
          </w:p>
          <w:p w14:paraId="5809E2EA" w14:textId="77777777" w:rsidR="00D77118" w:rsidRDefault="00D77118" w:rsidP="00891CEA"/>
          <w:p w14:paraId="0E530A2C" w14:textId="77777777" w:rsidR="00D77118" w:rsidRDefault="00D77118" w:rsidP="00891CEA">
            <w:r>
              <w:lastRenderedPageBreak/>
              <w:t>Email:</w:t>
            </w:r>
          </w:p>
          <w:p w14:paraId="22B9E153" w14:textId="77777777" w:rsidR="00D77118" w:rsidRPr="00356E2F" w:rsidRDefault="00D77118" w:rsidP="00891CEA">
            <w:pPr>
              <w:rPr>
                <w:lang w:val="en-US"/>
              </w:rPr>
            </w:pPr>
            <w:r>
              <w:t>daymarisisbn@gmail.com</w:t>
            </w:r>
          </w:p>
          <w:p w14:paraId="5005EE7D" w14:textId="77777777" w:rsidR="00D77118" w:rsidRDefault="00D77118" w:rsidP="00891CEA"/>
          <w:p w14:paraId="0E9B1A3D" w14:textId="77777777" w:rsidR="00D77118" w:rsidRDefault="00D77118" w:rsidP="00891CEA">
            <w:r>
              <w:t>Contraseña:</w:t>
            </w:r>
          </w:p>
          <w:p w14:paraId="6F4A4E0E" w14:textId="77777777" w:rsidR="00D77118" w:rsidRPr="00D13808" w:rsidRDefault="00D77118" w:rsidP="00891CEA">
            <w:pPr>
              <w:rPr>
                <w:lang w:val="en-US"/>
              </w:rPr>
            </w:pPr>
            <w:r>
              <w:rPr>
                <w:lang w:val="en-US"/>
              </w:rPr>
              <w:t>********</w:t>
            </w:r>
          </w:p>
        </w:tc>
        <w:tc>
          <w:tcPr>
            <w:tcW w:w="1899" w:type="dxa"/>
          </w:tcPr>
          <w:p w14:paraId="10A15C42" w14:textId="77777777" w:rsidR="00D77118" w:rsidRDefault="00D77118" w:rsidP="00891CEA">
            <w:r>
              <w:lastRenderedPageBreak/>
              <w:t xml:space="preserve">El sistema valida los datos del usuario a registrar y </w:t>
            </w:r>
            <w:r>
              <w:lastRenderedPageBreak/>
              <w:t>muestra un mensaje de error: “Este nombre de usuario ya existe en nuestra Base de Datos. Inserte otro nombre de usuario”.</w:t>
            </w:r>
          </w:p>
        </w:tc>
        <w:tc>
          <w:tcPr>
            <w:tcW w:w="2011" w:type="dxa"/>
          </w:tcPr>
          <w:p w14:paraId="195D1C7B" w14:textId="77777777" w:rsidR="00D77118" w:rsidRDefault="00D77118" w:rsidP="00891CEA">
            <w:r>
              <w:lastRenderedPageBreak/>
              <w:t xml:space="preserve">Se cancela el registro, se limpian los campos del </w:t>
            </w:r>
            <w:r>
              <w:lastRenderedPageBreak/>
              <w:t>formulario de registro y se muestra el mensaje de error.</w:t>
            </w:r>
          </w:p>
        </w:tc>
      </w:tr>
      <w:tr w:rsidR="00D77118" w14:paraId="476F34EB" w14:textId="77777777" w:rsidTr="00FA6127">
        <w:trPr>
          <w:trHeight w:val="261"/>
        </w:trPr>
        <w:tc>
          <w:tcPr>
            <w:tcW w:w="556" w:type="dxa"/>
          </w:tcPr>
          <w:p w14:paraId="22D30E70" w14:textId="77777777" w:rsidR="00D77118" w:rsidRDefault="00D77118" w:rsidP="00891CEA">
            <w:r>
              <w:lastRenderedPageBreak/>
              <w:t>7</w:t>
            </w:r>
          </w:p>
        </w:tc>
        <w:tc>
          <w:tcPr>
            <w:tcW w:w="1345" w:type="dxa"/>
          </w:tcPr>
          <w:p w14:paraId="15DD9098" w14:textId="77777777" w:rsidR="00D77118" w:rsidRDefault="00D77118" w:rsidP="00891CEA">
            <w:r>
              <w:t>Registro de usuario.</w:t>
            </w:r>
          </w:p>
        </w:tc>
        <w:tc>
          <w:tcPr>
            <w:tcW w:w="1636" w:type="dxa"/>
          </w:tcPr>
          <w:p w14:paraId="7000C9A5" w14:textId="77777777" w:rsidR="00D77118" w:rsidRDefault="00D77118" w:rsidP="00891CEA">
            <w:r>
              <w:t>Contraseña que no cumple con los parámetros de seguridad.</w:t>
            </w:r>
          </w:p>
        </w:tc>
        <w:tc>
          <w:tcPr>
            <w:tcW w:w="1649" w:type="dxa"/>
          </w:tcPr>
          <w:p w14:paraId="6944A225" w14:textId="77777777" w:rsidR="00D77118" w:rsidRDefault="00D77118" w:rsidP="00891CEA">
            <w:r>
              <w:t>Se introduce una contraseña de menos de 8 caracteres.</w:t>
            </w:r>
          </w:p>
        </w:tc>
        <w:tc>
          <w:tcPr>
            <w:tcW w:w="3079" w:type="dxa"/>
          </w:tcPr>
          <w:p w14:paraId="090D522B" w14:textId="77777777" w:rsidR="00D77118" w:rsidRDefault="00D77118" w:rsidP="00891CEA">
            <w:r>
              <w:t>Usuario:</w:t>
            </w:r>
          </w:p>
          <w:p w14:paraId="5F15DE3D" w14:textId="77777777" w:rsidR="00D77118" w:rsidRDefault="00D77118" w:rsidP="00891CEA">
            <w:r>
              <w:t>Toni</w:t>
            </w:r>
          </w:p>
          <w:p w14:paraId="64FBA0DA" w14:textId="77777777" w:rsidR="00D77118" w:rsidRDefault="00D77118" w:rsidP="00891CEA"/>
          <w:p w14:paraId="2456AB1B" w14:textId="77777777" w:rsidR="00D77118" w:rsidRDefault="00D77118" w:rsidP="00891CEA">
            <w:r>
              <w:t>Email:</w:t>
            </w:r>
          </w:p>
          <w:p w14:paraId="2BEEF178" w14:textId="77777777" w:rsidR="00D77118" w:rsidRDefault="00D77118" w:rsidP="00891CEA">
            <w:r>
              <w:t>toni@gmail.com</w:t>
            </w:r>
          </w:p>
          <w:p w14:paraId="08B24716" w14:textId="77777777" w:rsidR="00D77118" w:rsidRDefault="00D77118" w:rsidP="00891CEA"/>
          <w:p w14:paraId="3A5DDD33" w14:textId="77777777" w:rsidR="00D77118" w:rsidRDefault="00D77118" w:rsidP="00891CEA">
            <w:r>
              <w:t>Contraseña:</w:t>
            </w:r>
          </w:p>
          <w:p w14:paraId="3DFBCEEF" w14:textId="77777777" w:rsidR="00D77118" w:rsidRPr="00D13808" w:rsidRDefault="00D77118" w:rsidP="00891CEA">
            <w:pPr>
              <w:rPr>
                <w:lang w:val="en-US"/>
              </w:rPr>
            </w:pPr>
            <w:r>
              <w:rPr>
                <w:lang w:val="en-US"/>
              </w:rPr>
              <w:lastRenderedPageBreak/>
              <w:t>****</w:t>
            </w:r>
          </w:p>
        </w:tc>
        <w:tc>
          <w:tcPr>
            <w:tcW w:w="1899" w:type="dxa"/>
          </w:tcPr>
          <w:p w14:paraId="003E85C3" w14:textId="77777777" w:rsidR="00D77118" w:rsidRDefault="00D77118" w:rsidP="00891CEA">
            <w:r>
              <w:lastRenderedPageBreak/>
              <w:t>El sistema valida los datos del usuario a registrar y muestra un mensaje de error: “¡Contraseña no valida!</w:t>
            </w:r>
            <w:r>
              <w:rPr>
                <w:lang w:val="es-ES"/>
              </w:rPr>
              <w:t xml:space="preserve"> Su </w:t>
            </w:r>
            <w:r>
              <w:rPr>
                <w:lang w:val="es-ES"/>
              </w:rPr>
              <w:lastRenderedPageBreak/>
              <w:t>contraseña debe tener al menos 8 caracteres</w:t>
            </w:r>
            <w:r>
              <w:t>”.</w:t>
            </w:r>
          </w:p>
        </w:tc>
        <w:tc>
          <w:tcPr>
            <w:tcW w:w="2011" w:type="dxa"/>
          </w:tcPr>
          <w:p w14:paraId="799E42A2" w14:textId="77777777" w:rsidR="00D77118" w:rsidRDefault="00D77118" w:rsidP="00891CEA">
            <w:r>
              <w:lastRenderedPageBreak/>
              <w:t>Se cancela el registro, se limpian los campos del formulario de registro y se muestra el mensaje de error.</w:t>
            </w:r>
          </w:p>
        </w:tc>
      </w:tr>
      <w:tr w:rsidR="00D77118" w14:paraId="0FAB417F" w14:textId="77777777" w:rsidTr="00FA6127">
        <w:trPr>
          <w:trHeight w:val="261"/>
        </w:trPr>
        <w:tc>
          <w:tcPr>
            <w:tcW w:w="556" w:type="dxa"/>
          </w:tcPr>
          <w:p w14:paraId="104DEB2C" w14:textId="77777777" w:rsidR="00D77118" w:rsidRDefault="00D77118" w:rsidP="00891CEA">
            <w:r>
              <w:t>8</w:t>
            </w:r>
          </w:p>
        </w:tc>
        <w:tc>
          <w:tcPr>
            <w:tcW w:w="1345" w:type="dxa"/>
          </w:tcPr>
          <w:p w14:paraId="1843BB9F" w14:textId="77777777" w:rsidR="00D77118" w:rsidRDefault="00D77118" w:rsidP="00891CEA">
            <w:r>
              <w:t>Registro de usuario</w:t>
            </w:r>
          </w:p>
        </w:tc>
        <w:tc>
          <w:tcPr>
            <w:tcW w:w="1636" w:type="dxa"/>
          </w:tcPr>
          <w:p w14:paraId="798184EC" w14:textId="77777777" w:rsidR="00D77118" w:rsidRDefault="00D77118" w:rsidP="00891CEA">
            <w:r>
              <w:t>Número de confirmación de registro incorrecto.</w:t>
            </w:r>
          </w:p>
        </w:tc>
        <w:tc>
          <w:tcPr>
            <w:tcW w:w="1649" w:type="dxa"/>
          </w:tcPr>
          <w:p w14:paraId="78D53A7B" w14:textId="77777777" w:rsidR="00D77118" w:rsidRDefault="00D77118" w:rsidP="00891CEA">
            <w:r>
              <w:t>Se introduce un número de confirmación de registro incorrecto.</w:t>
            </w:r>
          </w:p>
        </w:tc>
        <w:tc>
          <w:tcPr>
            <w:tcW w:w="3079" w:type="dxa"/>
          </w:tcPr>
          <w:p w14:paraId="27317E7D" w14:textId="77777777" w:rsidR="00D77118" w:rsidRDefault="00D77118" w:rsidP="00891CEA">
            <w:pPr>
              <w:rPr>
                <w:lang w:val="es-ES"/>
              </w:rPr>
            </w:pPr>
            <w:r>
              <w:t>N</w:t>
            </w:r>
            <w:r>
              <w:rPr>
                <w:lang w:val="es-ES"/>
              </w:rPr>
              <w:t>úmero de confirmación:</w:t>
            </w:r>
          </w:p>
          <w:p w14:paraId="30CE5A5A" w14:textId="77777777" w:rsidR="00D77118" w:rsidRPr="00356E2F" w:rsidRDefault="00D77118" w:rsidP="00891CEA">
            <w:pPr>
              <w:rPr>
                <w:lang w:val="en-US"/>
              </w:rPr>
            </w:pPr>
            <w:r>
              <w:rPr>
                <w:lang w:val="en-US"/>
              </w:rPr>
              <w:t>****</w:t>
            </w:r>
          </w:p>
        </w:tc>
        <w:tc>
          <w:tcPr>
            <w:tcW w:w="1899" w:type="dxa"/>
          </w:tcPr>
          <w:p w14:paraId="776CF978" w14:textId="1200E2A2" w:rsidR="00D77118" w:rsidRDefault="00D77118" w:rsidP="00891CEA">
            <w:r>
              <w:t>El sistema valida el n</w:t>
            </w:r>
            <w:r>
              <w:rPr>
                <w:lang w:val="es-ES"/>
              </w:rPr>
              <w:t>úmero de confirmación</w:t>
            </w:r>
            <w:r>
              <w:t xml:space="preserve"> y muestra un mensaje de error: “Confirmación incorrecta! Revise su correo</w:t>
            </w:r>
            <w:r w:rsidR="00C519F2">
              <w:t xml:space="preserve"> </w:t>
            </w:r>
            <w:r>
              <w:t>”.</w:t>
            </w:r>
          </w:p>
        </w:tc>
        <w:tc>
          <w:tcPr>
            <w:tcW w:w="2011" w:type="dxa"/>
          </w:tcPr>
          <w:p w14:paraId="2AAB7B70" w14:textId="77777777" w:rsidR="00D77118" w:rsidRDefault="00D77118" w:rsidP="00C519F2">
            <w:pPr>
              <w:keepNext/>
            </w:pPr>
            <w:r>
              <w:t>Se cancela el registro, se limpia el campo del formulario de confirmación de correo y se muestra el mensaje de error.</w:t>
            </w:r>
          </w:p>
        </w:tc>
      </w:tr>
    </w:tbl>
    <w:p w14:paraId="375E6B6D" w14:textId="35583E3D" w:rsidR="00D77118" w:rsidRDefault="00C519F2" w:rsidP="00433308">
      <w:pPr>
        <w:pStyle w:val="tabla1"/>
      </w:pPr>
      <w:bookmarkStart w:id="486" w:name="_Toc147697757"/>
      <w:bookmarkStart w:id="487" w:name="_Toc167362382"/>
      <w:bookmarkStart w:id="488" w:name="_Toc167378187"/>
      <w:r>
        <w:t>Descripción caso de uso de prueba &lt;Autenticar, Registrar Usuario&gt;</w:t>
      </w:r>
      <w:bookmarkEnd w:id="486"/>
      <w:bookmarkEnd w:id="487"/>
      <w:bookmarkEnd w:id="488"/>
    </w:p>
    <w:p w14:paraId="3F033F76" w14:textId="77777777" w:rsidR="00C519F2" w:rsidRDefault="00C519F2" w:rsidP="00C519F2"/>
    <w:p w14:paraId="120EC38A" w14:textId="0AA318A8" w:rsidR="00C519F2" w:rsidRPr="00464C80" w:rsidRDefault="00C519F2" w:rsidP="00464C80">
      <w:pPr>
        <w:pStyle w:val="Ttulo3"/>
        <w:rPr>
          <w:rFonts w:ascii="Arial" w:hAnsi="Arial" w:cs="Arial"/>
        </w:rPr>
      </w:pPr>
      <w:bookmarkStart w:id="489" w:name="_Toc167378188"/>
      <w:bookmarkStart w:id="490" w:name="_Toc167378403"/>
      <w:r w:rsidRPr="00C519F2">
        <w:rPr>
          <w:rFonts w:ascii="Arial" w:hAnsi="Arial" w:cs="Arial"/>
        </w:rPr>
        <w:lastRenderedPageBreak/>
        <w:t>5.3.2 Pruebas de Funcionalidad</w:t>
      </w:r>
      <w:bookmarkEnd w:id="489"/>
      <w:bookmarkEnd w:id="49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3"/>
        <w:gridCol w:w="2326"/>
        <w:gridCol w:w="4739"/>
        <w:gridCol w:w="1899"/>
        <w:gridCol w:w="2297"/>
      </w:tblGrid>
      <w:tr w:rsidR="00DA6D92" w14:paraId="0F39B539" w14:textId="77777777" w:rsidTr="00B7004B">
        <w:trPr>
          <w:trHeight w:val="1055"/>
        </w:trPr>
        <w:tc>
          <w:tcPr>
            <w:tcW w:w="1733" w:type="dxa"/>
            <w:shd w:val="clear" w:color="auto" w:fill="B4C6E7" w:themeFill="accent1" w:themeFillTint="66"/>
          </w:tcPr>
          <w:p w14:paraId="5B704A97" w14:textId="77777777" w:rsidR="00464C80" w:rsidRDefault="00464C80" w:rsidP="00891CEA">
            <w:pPr>
              <w:jc w:val="center"/>
              <w:rPr>
                <w:b/>
                <w:bCs/>
              </w:rPr>
            </w:pPr>
          </w:p>
          <w:p w14:paraId="7DEA6B4D" w14:textId="77777777" w:rsidR="00464C80" w:rsidRPr="00C9244E" w:rsidRDefault="00464C80" w:rsidP="00891CEA">
            <w:pPr>
              <w:jc w:val="center"/>
              <w:rPr>
                <w:b/>
                <w:bCs/>
                <w:lang w:val="es-ES"/>
              </w:rPr>
            </w:pPr>
            <w:r w:rsidRPr="00C9244E">
              <w:rPr>
                <w:b/>
                <w:bCs/>
              </w:rPr>
              <w:t>Secci</w:t>
            </w:r>
            <w:r w:rsidRPr="00C9244E">
              <w:rPr>
                <w:b/>
                <w:bCs/>
                <w:lang w:val="es-ES"/>
              </w:rPr>
              <w:t>ón</w:t>
            </w:r>
          </w:p>
        </w:tc>
        <w:tc>
          <w:tcPr>
            <w:tcW w:w="2326" w:type="dxa"/>
            <w:shd w:val="clear" w:color="auto" w:fill="B4C6E7" w:themeFill="accent1" w:themeFillTint="66"/>
          </w:tcPr>
          <w:p w14:paraId="2523711F" w14:textId="77777777" w:rsidR="00464C80" w:rsidRDefault="00464C80" w:rsidP="00891CEA">
            <w:pPr>
              <w:jc w:val="center"/>
              <w:rPr>
                <w:b/>
                <w:bCs/>
              </w:rPr>
            </w:pPr>
          </w:p>
          <w:p w14:paraId="5BB76762" w14:textId="77777777" w:rsidR="00464C80" w:rsidRPr="00C9244E" w:rsidRDefault="00464C80" w:rsidP="00891CEA">
            <w:pPr>
              <w:jc w:val="center"/>
              <w:rPr>
                <w:b/>
                <w:bCs/>
              </w:rPr>
            </w:pPr>
            <w:r w:rsidRPr="00C9244E">
              <w:rPr>
                <w:b/>
                <w:bCs/>
              </w:rPr>
              <w:t>Escenario</w:t>
            </w:r>
          </w:p>
        </w:tc>
        <w:tc>
          <w:tcPr>
            <w:tcW w:w="4739" w:type="dxa"/>
            <w:shd w:val="clear" w:color="auto" w:fill="B4C6E7" w:themeFill="accent1" w:themeFillTint="66"/>
          </w:tcPr>
          <w:p w14:paraId="2606127D" w14:textId="77777777" w:rsidR="00464C80" w:rsidRDefault="00464C80" w:rsidP="00891CEA">
            <w:pPr>
              <w:jc w:val="center"/>
              <w:rPr>
                <w:b/>
                <w:bCs/>
              </w:rPr>
            </w:pPr>
          </w:p>
          <w:p w14:paraId="520010DD" w14:textId="77777777" w:rsidR="00464C80" w:rsidRPr="00C9244E" w:rsidRDefault="00464C80" w:rsidP="00891CEA">
            <w:pPr>
              <w:jc w:val="center"/>
              <w:rPr>
                <w:b/>
                <w:bCs/>
              </w:rPr>
            </w:pPr>
            <w:r w:rsidRPr="00C9244E">
              <w:rPr>
                <w:b/>
                <w:bCs/>
              </w:rPr>
              <w:t>Juego de Datos</w:t>
            </w:r>
          </w:p>
        </w:tc>
        <w:tc>
          <w:tcPr>
            <w:tcW w:w="1899" w:type="dxa"/>
            <w:shd w:val="clear" w:color="auto" w:fill="B4C6E7" w:themeFill="accent1" w:themeFillTint="66"/>
          </w:tcPr>
          <w:p w14:paraId="6793C4C0" w14:textId="77777777" w:rsidR="00464C80" w:rsidRDefault="00464C80" w:rsidP="00891CEA">
            <w:pPr>
              <w:jc w:val="center"/>
              <w:rPr>
                <w:b/>
                <w:bCs/>
              </w:rPr>
            </w:pPr>
          </w:p>
          <w:p w14:paraId="2AEFEB1E" w14:textId="77777777" w:rsidR="00464C80" w:rsidRPr="00C9244E" w:rsidRDefault="00464C80" w:rsidP="00891CEA">
            <w:pPr>
              <w:jc w:val="center"/>
              <w:rPr>
                <w:b/>
                <w:bCs/>
              </w:rPr>
            </w:pPr>
            <w:r w:rsidRPr="00C9244E">
              <w:rPr>
                <w:b/>
                <w:bCs/>
              </w:rPr>
              <w:t>Resultado esperado</w:t>
            </w:r>
          </w:p>
        </w:tc>
        <w:tc>
          <w:tcPr>
            <w:tcW w:w="2297" w:type="dxa"/>
            <w:shd w:val="clear" w:color="auto" w:fill="B4C6E7" w:themeFill="accent1" w:themeFillTint="66"/>
          </w:tcPr>
          <w:p w14:paraId="511BB0EB" w14:textId="77777777" w:rsidR="00464C80" w:rsidRDefault="00464C80" w:rsidP="00891CEA">
            <w:pPr>
              <w:jc w:val="center"/>
              <w:rPr>
                <w:b/>
                <w:bCs/>
              </w:rPr>
            </w:pPr>
          </w:p>
          <w:p w14:paraId="2E5F0B1A" w14:textId="77777777" w:rsidR="00464C80" w:rsidRPr="00C9244E" w:rsidRDefault="00464C80" w:rsidP="00891CEA">
            <w:pPr>
              <w:jc w:val="center"/>
              <w:rPr>
                <w:b/>
                <w:bCs/>
              </w:rPr>
            </w:pPr>
            <w:r w:rsidRPr="00C9244E">
              <w:rPr>
                <w:b/>
                <w:bCs/>
              </w:rPr>
              <w:t>Resultado real</w:t>
            </w:r>
          </w:p>
        </w:tc>
      </w:tr>
      <w:tr w:rsidR="00DA6D92" w14:paraId="6CEF330F" w14:textId="77777777" w:rsidTr="00B7004B">
        <w:trPr>
          <w:trHeight w:val="989"/>
        </w:trPr>
        <w:tc>
          <w:tcPr>
            <w:tcW w:w="1733" w:type="dxa"/>
            <w:vMerge w:val="restart"/>
          </w:tcPr>
          <w:p w14:paraId="33E9F7D7" w14:textId="77777777" w:rsidR="00DA6D92" w:rsidRDefault="00DA6D92" w:rsidP="00891CEA">
            <w:pPr>
              <w:rPr>
                <w:b/>
                <w:bCs/>
              </w:rPr>
            </w:pPr>
          </w:p>
          <w:p w14:paraId="31D5CC6C" w14:textId="77777777" w:rsidR="00DA6D92" w:rsidRDefault="00DA6D92" w:rsidP="00891CEA">
            <w:pPr>
              <w:rPr>
                <w:b/>
                <w:bCs/>
              </w:rPr>
            </w:pPr>
          </w:p>
          <w:p w14:paraId="7210127D" w14:textId="77777777" w:rsidR="00DA6D92" w:rsidRDefault="00DA6D92" w:rsidP="00891CEA">
            <w:pPr>
              <w:rPr>
                <w:b/>
                <w:bCs/>
              </w:rPr>
            </w:pPr>
          </w:p>
          <w:p w14:paraId="6DA23BA5" w14:textId="77777777" w:rsidR="00DA6D92" w:rsidRDefault="00DA6D92" w:rsidP="00891CEA">
            <w:pPr>
              <w:rPr>
                <w:b/>
                <w:bCs/>
              </w:rPr>
            </w:pPr>
          </w:p>
          <w:p w14:paraId="03D71B10" w14:textId="77777777" w:rsidR="00DA6D92" w:rsidRDefault="00DA6D92" w:rsidP="00891CEA">
            <w:pPr>
              <w:rPr>
                <w:b/>
                <w:bCs/>
              </w:rPr>
            </w:pPr>
          </w:p>
          <w:p w14:paraId="6E35DA80" w14:textId="77777777" w:rsidR="00DA6D92" w:rsidRDefault="00DA6D92" w:rsidP="00891CEA">
            <w:pPr>
              <w:rPr>
                <w:b/>
                <w:bCs/>
              </w:rPr>
            </w:pPr>
          </w:p>
          <w:p w14:paraId="230C485A" w14:textId="77777777" w:rsidR="00DA6D92" w:rsidRDefault="00DA6D92" w:rsidP="00891CEA">
            <w:pPr>
              <w:rPr>
                <w:b/>
                <w:bCs/>
              </w:rPr>
            </w:pPr>
          </w:p>
          <w:p w14:paraId="2940753F" w14:textId="77777777" w:rsidR="00DA6D92" w:rsidRDefault="00DA6D92" w:rsidP="00891CEA">
            <w:pPr>
              <w:rPr>
                <w:b/>
                <w:bCs/>
              </w:rPr>
            </w:pPr>
          </w:p>
          <w:p w14:paraId="28DEAF7B" w14:textId="3F808F05" w:rsidR="00DA6D92" w:rsidRPr="00C9244E" w:rsidRDefault="00DA6D92" w:rsidP="00891CEA">
            <w:pPr>
              <w:jc w:val="center"/>
              <w:rPr>
                <w:b/>
                <w:bCs/>
                <w:lang w:val="en-US"/>
              </w:rPr>
            </w:pPr>
            <w:r>
              <w:rPr>
                <w:b/>
                <w:bCs/>
              </w:rPr>
              <w:t>SC1</w:t>
            </w:r>
            <w:r>
              <w:rPr>
                <w:b/>
                <w:bCs/>
                <w:lang w:val="en-US"/>
              </w:rPr>
              <w:t>: Crear Solicitud ISMN</w:t>
            </w:r>
          </w:p>
        </w:tc>
        <w:tc>
          <w:tcPr>
            <w:tcW w:w="2326" w:type="dxa"/>
          </w:tcPr>
          <w:p w14:paraId="01FEC101" w14:textId="54E5E14E" w:rsidR="00DA6D92" w:rsidRPr="00C9244E" w:rsidRDefault="00DA6D92" w:rsidP="00891CEA">
            <w:r>
              <w:rPr>
                <w:b/>
                <w:bCs/>
              </w:rPr>
              <w:t>EC1.1:</w:t>
            </w:r>
            <w:r>
              <w:t xml:space="preserve"> Solicitud Creada y enviada satisfactoriamente.</w:t>
            </w:r>
          </w:p>
        </w:tc>
        <w:tc>
          <w:tcPr>
            <w:tcW w:w="4739" w:type="dxa"/>
          </w:tcPr>
          <w:p w14:paraId="253EE323" w14:textId="1F4BCF08" w:rsidR="00DA6D92" w:rsidRPr="000B794D" w:rsidRDefault="00DA6D92" w:rsidP="00891CEA">
            <w:r>
              <w:t>titulo</w:t>
            </w:r>
            <w:r w:rsidRPr="000B794D">
              <w:t>: “</w:t>
            </w:r>
            <w:r>
              <w:t>C</w:t>
            </w:r>
            <w:r>
              <w:rPr>
                <w:lang w:val="es-ES"/>
              </w:rPr>
              <w:t>ómo fue?</w:t>
            </w:r>
            <w:r w:rsidRPr="000B794D">
              <w:t>”</w:t>
            </w:r>
          </w:p>
          <w:p w14:paraId="17C5D3E0" w14:textId="22EDC28B" w:rsidR="00DA6D92" w:rsidRDefault="00DA6D92" w:rsidP="00891CEA">
            <w:pPr>
              <w:rPr>
                <w:lang w:val="en-US"/>
              </w:rPr>
            </w:pPr>
            <w:r>
              <w:t xml:space="preserve">autor </w:t>
            </w:r>
            <w:r>
              <w:rPr>
                <w:lang w:val="en-US"/>
              </w:rPr>
              <w:t>= “Benny Mor</w:t>
            </w:r>
            <w:r>
              <w:rPr>
                <w:lang w:val="es-ES"/>
              </w:rPr>
              <w:t>é</w:t>
            </w:r>
            <w:r>
              <w:rPr>
                <w:lang w:val="en-US"/>
              </w:rPr>
              <w:t>”</w:t>
            </w:r>
          </w:p>
          <w:p w14:paraId="266809F4" w14:textId="133A609F" w:rsidR="00DA6D92" w:rsidRDefault="00DA6D92" w:rsidP="00891CEA">
            <w:pPr>
              <w:rPr>
                <w:lang w:val="en-US"/>
              </w:rPr>
            </w:pPr>
            <w:r>
              <w:rPr>
                <w:lang w:val="en-US"/>
              </w:rPr>
              <w:t>genero_musical: “Bolero”</w:t>
            </w:r>
          </w:p>
          <w:p w14:paraId="32B83DBE" w14:textId="5A4CAA22" w:rsidR="00DA6D92" w:rsidRDefault="00DA6D92" w:rsidP="00891CEA">
            <w:pPr>
              <w:rPr>
                <w:lang w:val="en-US"/>
              </w:rPr>
            </w:pPr>
            <w:r>
              <w:rPr>
                <w:lang w:val="en-US"/>
              </w:rPr>
              <w:t>fecha_creacion: 10/04/1956</w:t>
            </w:r>
          </w:p>
          <w:p w14:paraId="6FABB3CF" w14:textId="19601D98" w:rsidR="00DA6D92" w:rsidRDefault="00DA6D92" w:rsidP="00891CEA">
            <w:pPr>
              <w:rPr>
                <w:lang w:val="en-US"/>
              </w:rPr>
            </w:pPr>
            <w:r>
              <w:rPr>
                <w:lang w:val="en-US"/>
              </w:rPr>
              <w:t>descripcion: “Emblema de Cuba”</w:t>
            </w:r>
          </w:p>
          <w:p w14:paraId="5C6CB0DA" w14:textId="77777777" w:rsidR="00DA6D92" w:rsidRDefault="00DA6D92" w:rsidP="002C5674">
            <w:pPr>
              <w:rPr>
                <w:lang w:val="en-US"/>
              </w:rPr>
            </w:pPr>
            <w:r>
              <w:rPr>
                <w:lang w:val="en-US"/>
              </w:rPr>
              <w:t>letra: “media/publications/letters/Como_Fue.pdf”</w:t>
            </w:r>
          </w:p>
          <w:p w14:paraId="3BA2EF7C" w14:textId="1A67ACD6" w:rsidR="00DA6D92" w:rsidRPr="002C5674" w:rsidRDefault="00DA6D92" w:rsidP="002C5674">
            <w:pPr>
              <w:rPr>
                <w:lang w:val="en-US"/>
              </w:rPr>
            </w:pPr>
            <w:r>
              <w:rPr>
                <w:lang w:val="en-US"/>
              </w:rPr>
              <w:t>portada: “media/publications/cover/Como_Fue.jpg”</w:t>
            </w:r>
          </w:p>
        </w:tc>
        <w:tc>
          <w:tcPr>
            <w:tcW w:w="1899" w:type="dxa"/>
          </w:tcPr>
          <w:p w14:paraId="74CA39CA" w14:textId="77777777" w:rsidR="00DA6D92" w:rsidRDefault="00DA6D92" w:rsidP="00891CEA">
            <w:r>
              <w:t>El sistema crea la solicitud y la almacena en la BD.</w:t>
            </w:r>
          </w:p>
        </w:tc>
        <w:tc>
          <w:tcPr>
            <w:tcW w:w="2297" w:type="dxa"/>
          </w:tcPr>
          <w:p w14:paraId="0D18011B" w14:textId="13AE461D" w:rsidR="00DA6D92" w:rsidRDefault="00DA6D92" w:rsidP="00891CEA">
            <w:r>
              <w:t>El sistema valida los datos, crea una solicitud y la almacena en la BD.</w:t>
            </w:r>
          </w:p>
        </w:tc>
      </w:tr>
      <w:tr w:rsidR="00DA6D92" w14:paraId="29FDD8F1" w14:textId="77777777" w:rsidTr="00B7004B">
        <w:trPr>
          <w:trHeight w:val="1055"/>
        </w:trPr>
        <w:tc>
          <w:tcPr>
            <w:tcW w:w="1733" w:type="dxa"/>
            <w:vMerge/>
          </w:tcPr>
          <w:p w14:paraId="2F86C6E1" w14:textId="77777777" w:rsidR="00DA6D92" w:rsidRDefault="00DA6D92" w:rsidP="00891CEA"/>
        </w:tc>
        <w:tc>
          <w:tcPr>
            <w:tcW w:w="2326" w:type="dxa"/>
          </w:tcPr>
          <w:p w14:paraId="6088661A" w14:textId="77777777" w:rsidR="00DA6D92" w:rsidRDefault="00DA6D92" w:rsidP="00891CEA">
            <w:r>
              <w:rPr>
                <w:b/>
                <w:bCs/>
              </w:rPr>
              <w:t>EC1.2:</w:t>
            </w:r>
            <w:r>
              <w:t xml:space="preserve"> Solicitud no creada, campo obligatorio vac</w:t>
            </w:r>
            <w:r>
              <w:rPr>
                <w:lang w:val="es-ES"/>
              </w:rPr>
              <w:t>ío</w:t>
            </w:r>
            <w:r>
              <w:t>.</w:t>
            </w:r>
          </w:p>
        </w:tc>
        <w:tc>
          <w:tcPr>
            <w:tcW w:w="4739" w:type="dxa"/>
          </w:tcPr>
          <w:p w14:paraId="7B6D88BC" w14:textId="77777777" w:rsidR="00DA6D92" w:rsidRPr="000B794D" w:rsidRDefault="00DA6D92" w:rsidP="002C5674">
            <w:r>
              <w:t>titulo</w:t>
            </w:r>
            <w:r w:rsidRPr="000B794D">
              <w:t>: “</w:t>
            </w:r>
            <w:r>
              <w:t>C</w:t>
            </w:r>
            <w:r>
              <w:rPr>
                <w:lang w:val="es-ES"/>
              </w:rPr>
              <w:t>ómo fue?</w:t>
            </w:r>
            <w:r w:rsidRPr="000B794D">
              <w:t>”</w:t>
            </w:r>
          </w:p>
          <w:p w14:paraId="3423970C" w14:textId="77777777" w:rsidR="00DA6D92" w:rsidRDefault="00DA6D92" w:rsidP="002C5674">
            <w:pPr>
              <w:rPr>
                <w:lang w:val="en-US"/>
              </w:rPr>
            </w:pPr>
            <w:r>
              <w:t xml:space="preserve">autor </w:t>
            </w:r>
            <w:r>
              <w:rPr>
                <w:lang w:val="en-US"/>
              </w:rPr>
              <w:t>= “Benny Mor</w:t>
            </w:r>
            <w:r>
              <w:rPr>
                <w:lang w:val="es-ES"/>
              </w:rPr>
              <w:t>é</w:t>
            </w:r>
            <w:r>
              <w:rPr>
                <w:lang w:val="en-US"/>
              </w:rPr>
              <w:t>”</w:t>
            </w:r>
          </w:p>
          <w:p w14:paraId="54667FD9" w14:textId="77777777" w:rsidR="00DA6D92" w:rsidRDefault="00DA6D92" w:rsidP="002C5674">
            <w:pPr>
              <w:rPr>
                <w:lang w:val="en-US"/>
              </w:rPr>
            </w:pPr>
            <w:r>
              <w:rPr>
                <w:lang w:val="en-US"/>
              </w:rPr>
              <w:t>genero_musical: “Bolero”</w:t>
            </w:r>
          </w:p>
          <w:p w14:paraId="7B439586" w14:textId="77777777" w:rsidR="00DA6D92" w:rsidRDefault="00DA6D92" w:rsidP="002C5674">
            <w:pPr>
              <w:rPr>
                <w:lang w:val="en-US"/>
              </w:rPr>
            </w:pPr>
            <w:r>
              <w:rPr>
                <w:lang w:val="en-US"/>
              </w:rPr>
              <w:lastRenderedPageBreak/>
              <w:t>fecha_creacion: 10/04/1956</w:t>
            </w:r>
          </w:p>
          <w:p w14:paraId="6ACC32E2" w14:textId="77777777" w:rsidR="00DA6D92" w:rsidRDefault="00DA6D92" w:rsidP="002C5674">
            <w:pPr>
              <w:rPr>
                <w:lang w:val="en-US"/>
              </w:rPr>
            </w:pPr>
            <w:r>
              <w:rPr>
                <w:lang w:val="en-US"/>
              </w:rPr>
              <w:t>descripcion: “Emblema de Cuba”</w:t>
            </w:r>
          </w:p>
          <w:p w14:paraId="36C8F606" w14:textId="61E59AAA" w:rsidR="00DA6D92" w:rsidRDefault="00DA6D92" w:rsidP="002C5674">
            <w:pPr>
              <w:rPr>
                <w:lang w:val="en-US"/>
              </w:rPr>
            </w:pPr>
            <w:r>
              <w:rPr>
                <w:lang w:val="en-US"/>
              </w:rPr>
              <w:t>letra: “”</w:t>
            </w:r>
          </w:p>
          <w:p w14:paraId="6BC1CE68" w14:textId="569309A3" w:rsidR="00DA6D92" w:rsidRPr="002C5674" w:rsidRDefault="00DA6D92" w:rsidP="002C5674">
            <w:r>
              <w:rPr>
                <w:lang w:val="en-US"/>
              </w:rPr>
              <w:t>portada: “media/publications/cover/Como_Fue.jpg”</w:t>
            </w:r>
          </w:p>
        </w:tc>
        <w:tc>
          <w:tcPr>
            <w:tcW w:w="1899" w:type="dxa"/>
          </w:tcPr>
          <w:p w14:paraId="05185941" w14:textId="10373AED" w:rsidR="00DA6D92" w:rsidRDefault="00DA6D92" w:rsidP="00891CEA">
            <w:r>
              <w:lastRenderedPageBreak/>
              <w:t xml:space="preserve">El sistema valida los datos, pero no crea la solicitud </w:t>
            </w:r>
            <w:r>
              <w:lastRenderedPageBreak/>
              <w:t>y notifica el error.</w:t>
            </w:r>
          </w:p>
        </w:tc>
        <w:tc>
          <w:tcPr>
            <w:tcW w:w="2297" w:type="dxa"/>
          </w:tcPr>
          <w:p w14:paraId="1224D4A1" w14:textId="5A3208B0" w:rsidR="00DA6D92" w:rsidRDefault="00DA6D92" w:rsidP="00891CEA">
            <w:r>
              <w:lastRenderedPageBreak/>
              <w:t xml:space="preserve">El sistema valida los datos y no crea una solicitud, ya que detecta </w:t>
            </w:r>
            <w:r>
              <w:lastRenderedPageBreak/>
              <w:t>campos requeridos vacíos e informa del error y el campo en cuestión.</w:t>
            </w:r>
          </w:p>
        </w:tc>
      </w:tr>
      <w:tr w:rsidR="00DA6D92" w14:paraId="478AE758" w14:textId="77777777" w:rsidTr="00B7004B">
        <w:trPr>
          <w:trHeight w:val="1055"/>
        </w:trPr>
        <w:tc>
          <w:tcPr>
            <w:tcW w:w="1733" w:type="dxa"/>
            <w:vMerge/>
          </w:tcPr>
          <w:p w14:paraId="0A784EBA" w14:textId="77777777" w:rsidR="00DA6D92" w:rsidRDefault="00DA6D92" w:rsidP="00891CEA"/>
        </w:tc>
        <w:tc>
          <w:tcPr>
            <w:tcW w:w="2326" w:type="dxa"/>
          </w:tcPr>
          <w:p w14:paraId="4470D963" w14:textId="77777777" w:rsidR="00DA6D92" w:rsidRPr="000B794D" w:rsidRDefault="00DA6D92" w:rsidP="00891CEA">
            <w:pPr>
              <w:rPr>
                <w:lang w:val="es-ES"/>
              </w:rPr>
            </w:pPr>
            <w:r>
              <w:rPr>
                <w:b/>
                <w:bCs/>
              </w:rPr>
              <w:t xml:space="preserve">EC1.3: </w:t>
            </w:r>
            <w:r>
              <w:t>Solicitud no creada, ya est</w:t>
            </w:r>
            <w:r>
              <w:rPr>
                <w:lang w:val="es-ES"/>
              </w:rPr>
              <w:t>á en proceso.</w:t>
            </w:r>
          </w:p>
        </w:tc>
        <w:tc>
          <w:tcPr>
            <w:tcW w:w="4739" w:type="dxa"/>
          </w:tcPr>
          <w:p w14:paraId="6F8A828B" w14:textId="77777777" w:rsidR="00DA6D92" w:rsidRPr="000B794D" w:rsidRDefault="00DA6D92" w:rsidP="002C5674">
            <w:r>
              <w:t>titulo</w:t>
            </w:r>
            <w:r w:rsidRPr="000B794D">
              <w:t>: “</w:t>
            </w:r>
            <w:r>
              <w:t>C</w:t>
            </w:r>
            <w:r>
              <w:rPr>
                <w:lang w:val="es-ES"/>
              </w:rPr>
              <w:t>ómo fue?</w:t>
            </w:r>
            <w:r w:rsidRPr="000B794D">
              <w:t>”</w:t>
            </w:r>
          </w:p>
          <w:p w14:paraId="2FBEFF6A" w14:textId="77777777" w:rsidR="00DA6D92" w:rsidRDefault="00DA6D92" w:rsidP="002C5674">
            <w:pPr>
              <w:rPr>
                <w:lang w:val="en-US"/>
              </w:rPr>
            </w:pPr>
            <w:r>
              <w:t xml:space="preserve">autor </w:t>
            </w:r>
            <w:r>
              <w:rPr>
                <w:lang w:val="en-US"/>
              </w:rPr>
              <w:t>= “Benny Mor</w:t>
            </w:r>
            <w:r>
              <w:rPr>
                <w:lang w:val="es-ES"/>
              </w:rPr>
              <w:t>é</w:t>
            </w:r>
            <w:r>
              <w:rPr>
                <w:lang w:val="en-US"/>
              </w:rPr>
              <w:t>”</w:t>
            </w:r>
          </w:p>
          <w:p w14:paraId="4D595528" w14:textId="77777777" w:rsidR="00DA6D92" w:rsidRDefault="00DA6D92" w:rsidP="002C5674">
            <w:pPr>
              <w:rPr>
                <w:lang w:val="en-US"/>
              </w:rPr>
            </w:pPr>
            <w:r>
              <w:rPr>
                <w:lang w:val="en-US"/>
              </w:rPr>
              <w:t>genero_musical: “Bolero”</w:t>
            </w:r>
          </w:p>
          <w:p w14:paraId="7724BC97" w14:textId="77777777" w:rsidR="00DA6D92" w:rsidRDefault="00DA6D92" w:rsidP="002C5674">
            <w:pPr>
              <w:rPr>
                <w:lang w:val="en-US"/>
              </w:rPr>
            </w:pPr>
            <w:r>
              <w:rPr>
                <w:lang w:val="en-US"/>
              </w:rPr>
              <w:t>fecha_creacion: 10/04/1956</w:t>
            </w:r>
          </w:p>
          <w:p w14:paraId="5763DD9F" w14:textId="77777777" w:rsidR="00DA6D92" w:rsidRDefault="00DA6D92" w:rsidP="002C5674">
            <w:pPr>
              <w:rPr>
                <w:lang w:val="en-US"/>
              </w:rPr>
            </w:pPr>
            <w:r>
              <w:rPr>
                <w:lang w:val="en-US"/>
              </w:rPr>
              <w:t>descripcion: “Emblema de Cuba”</w:t>
            </w:r>
          </w:p>
          <w:p w14:paraId="2D3A04D7" w14:textId="77777777" w:rsidR="00DA6D92" w:rsidRDefault="00DA6D92" w:rsidP="002C5674">
            <w:pPr>
              <w:rPr>
                <w:lang w:val="en-US"/>
              </w:rPr>
            </w:pPr>
            <w:r>
              <w:rPr>
                <w:lang w:val="en-US"/>
              </w:rPr>
              <w:t>letra: “media/publications/letters/Como_Fue.pdf”</w:t>
            </w:r>
          </w:p>
          <w:p w14:paraId="7BB3FCAB" w14:textId="25D86B0C" w:rsidR="00DA6D92" w:rsidRDefault="00DA6D92" w:rsidP="002C5674">
            <w:r>
              <w:rPr>
                <w:lang w:val="en-US"/>
              </w:rPr>
              <w:t>portada: “media/publications/cover/Como_Fue.jpg”</w:t>
            </w:r>
          </w:p>
        </w:tc>
        <w:tc>
          <w:tcPr>
            <w:tcW w:w="1899" w:type="dxa"/>
          </w:tcPr>
          <w:p w14:paraId="42F1226F" w14:textId="6CD62749" w:rsidR="00DA6D92" w:rsidRDefault="00DA6D92" w:rsidP="00891CEA">
            <w:r>
              <w:t>El sistema valida los datos y no crea la solicitud</w:t>
            </w:r>
            <w:r w:rsidR="007B2653">
              <w:t>.</w:t>
            </w:r>
          </w:p>
        </w:tc>
        <w:tc>
          <w:tcPr>
            <w:tcW w:w="2297" w:type="dxa"/>
          </w:tcPr>
          <w:p w14:paraId="37C2CEF9" w14:textId="04CDEC41" w:rsidR="00DA6D92" w:rsidRDefault="00DA6D92" w:rsidP="00891CEA">
            <w:r>
              <w:t>El sistema no crea la solicitud, valida que ya existe una solicitud con los mismos campos ‘titulo’ y ‘autor’ y notifica al usuario que su solicitud ya est</w:t>
            </w:r>
            <w:r>
              <w:rPr>
                <w:lang w:val="es-ES"/>
              </w:rPr>
              <w:t>á siendo procesada</w:t>
            </w:r>
            <w:r>
              <w:t>.</w:t>
            </w:r>
          </w:p>
        </w:tc>
      </w:tr>
      <w:tr w:rsidR="00B7004B" w14:paraId="2C0C68C3" w14:textId="77777777" w:rsidTr="00B7004B">
        <w:trPr>
          <w:trHeight w:val="989"/>
        </w:trPr>
        <w:tc>
          <w:tcPr>
            <w:tcW w:w="1733" w:type="dxa"/>
            <w:vMerge w:val="restart"/>
          </w:tcPr>
          <w:p w14:paraId="52129AAA" w14:textId="77777777" w:rsidR="00B7004B" w:rsidRDefault="00B7004B" w:rsidP="00891CEA">
            <w:pPr>
              <w:rPr>
                <w:b/>
                <w:bCs/>
              </w:rPr>
            </w:pPr>
          </w:p>
          <w:p w14:paraId="3D8BE647" w14:textId="77777777" w:rsidR="00B7004B" w:rsidRDefault="00B7004B" w:rsidP="00891CEA">
            <w:pPr>
              <w:rPr>
                <w:b/>
                <w:bCs/>
              </w:rPr>
            </w:pPr>
          </w:p>
          <w:p w14:paraId="6D83C8C4" w14:textId="77777777" w:rsidR="00B7004B" w:rsidRDefault="00B7004B" w:rsidP="00891CEA">
            <w:pPr>
              <w:rPr>
                <w:b/>
                <w:bCs/>
              </w:rPr>
            </w:pPr>
          </w:p>
          <w:p w14:paraId="6C4C30F2" w14:textId="77777777" w:rsidR="00F46402" w:rsidRDefault="00F46402" w:rsidP="00891CEA">
            <w:pPr>
              <w:rPr>
                <w:b/>
                <w:bCs/>
              </w:rPr>
            </w:pPr>
          </w:p>
          <w:p w14:paraId="604E574E" w14:textId="77777777" w:rsidR="00F46402" w:rsidRDefault="00F46402" w:rsidP="00891CEA">
            <w:pPr>
              <w:rPr>
                <w:b/>
                <w:bCs/>
              </w:rPr>
            </w:pPr>
          </w:p>
          <w:p w14:paraId="6D166D73" w14:textId="77777777" w:rsidR="00F46402" w:rsidRDefault="00F46402" w:rsidP="00891CEA">
            <w:pPr>
              <w:rPr>
                <w:b/>
                <w:bCs/>
              </w:rPr>
            </w:pPr>
          </w:p>
          <w:p w14:paraId="76E556E1" w14:textId="77777777" w:rsidR="00F46402" w:rsidRDefault="00F46402" w:rsidP="00891CEA">
            <w:pPr>
              <w:rPr>
                <w:b/>
                <w:bCs/>
              </w:rPr>
            </w:pPr>
          </w:p>
          <w:p w14:paraId="3F12CE06" w14:textId="77777777" w:rsidR="00F46402" w:rsidRDefault="00F46402" w:rsidP="00891CEA">
            <w:pPr>
              <w:rPr>
                <w:b/>
                <w:bCs/>
              </w:rPr>
            </w:pPr>
          </w:p>
          <w:p w14:paraId="1454A4C2" w14:textId="77777777" w:rsidR="00F46402" w:rsidRDefault="00F46402" w:rsidP="00891CEA">
            <w:pPr>
              <w:rPr>
                <w:b/>
                <w:bCs/>
              </w:rPr>
            </w:pPr>
          </w:p>
          <w:p w14:paraId="7C8F1286" w14:textId="77777777" w:rsidR="00F46402" w:rsidRDefault="00F46402" w:rsidP="00891CEA">
            <w:pPr>
              <w:rPr>
                <w:b/>
                <w:bCs/>
              </w:rPr>
            </w:pPr>
          </w:p>
          <w:p w14:paraId="39DE3505" w14:textId="77777777" w:rsidR="00F46402" w:rsidRDefault="00F46402" w:rsidP="00891CEA">
            <w:pPr>
              <w:rPr>
                <w:b/>
                <w:bCs/>
              </w:rPr>
            </w:pPr>
          </w:p>
          <w:p w14:paraId="0A110D22" w14:textId="17C69F69" w:rsidR="00B7004B" w:rsidRDefault="00B7004B" w:rsidP="00891CEA">
            <w:pPr>
              <w:rPr>
                <w:b/>
                <w:bCs/>
              </w:rPr>
            </w:pPr>
            <w:r>
              <w:rPr>
                <w:b/>
                <w:bCs/>
              </w:rPr>
              <w:t>SC2</w:t>
            </w:r>
            <w:r>
              <w:rPr>
                <w:b/>
                <w:bCs/>
                <w:lang w:val="en-US"/>
              </w:rPr>
              <w:t xml:space="preserve">: Rechazar Solicitud. </w:t>
            </w:r>
          </w:p>
        </w:tc>
        <w:tc>
          <w:tcPr>
            <w:tcW w:w="2326" w:type="dxa"/>
          </w:tcPr>
          <w:p w14:paraId="4B317BB0" w14:textId="7705B5DC" w:rsidR="00B7004B" w:rsidRPr="005403F1" w:rsidRDefault="00B7004B" w:rsidP="00891CEA">
            <w:r>
              <w:rPr>
                <w:b/>
                <w:bCs/>
              </w:rPr>
              <w:lastRenderedPageBreak/>
              <w:t xml:space="preserve">EC2.1: </w:t>
            </w:r>
            <w:r>
              <w:t>Solicitud rechazada.</w:t>
            </w:r>
          </w:p>
        </w:tc>
        <w:tc>
          <w:tcPr>
            <w:tcW w:w="4739" w:type="dxa"/>
          </w:tcPr>
          <w:p w14:paraId="344E32AD" w14:textId="77777777" w:rsidR="00B7004B" w:rsidRDefault="00B7004B" w:rsidP="00891CEA">
            <w:pPr>
              <w:rPr>
                <w:lang w:val="en-US"/>
              </w:rPr>
            </w:pPr>
            <w:r>
              <w:t xml:space="preserve">status = </w:t>
            </w:r>
            <w:r>
              <w:rPr>
                <w:lang w:val="en-US"/>
              </w:rPr>
              <w:t>“Pendiente”</w:t>
            </w:r>
          </w:p>
          <w:p w14:paraId="2B8490CF" w14:textId="619D9804" w:rsidR="00B7004B" w:rsidRDefault="00B7004B" w:rsidP="00891CEA">
            <w:pPr>
              <w:rPr>
                <w:lang w:val="en-US"/>
              </w:rPr>
            </w:pPr>
            <w:r>
              <w:rPr>
                <w:lang w:val="en-US"/>
              </w:rPr>
              <w:t>reject = “False”</w:t>
            </w:r>
          </w:p>
          <w:p w14:paraId="3377284D" w14:textId="77777777" w:rsidR="00B7004B" w:rsidRDefault="00B7004B" w:rsidP="00891CEA">
            <w:pPr>
              <w:rPr>
                <w:lang w:val="en-US"/>
              </w:rPr>
            </w:pPr>
            <w:r>
              <w:rPr>
                <w:lang w:val="en-US"/>
              </w:rPr>
              <w:lastRenderedPageBreak/>
              <w:t>reject_at = “”</w:t>
            </w:r>
          </w:p>
          <w:p w14:paraId="4462DA77" w14:textId="7D51E36B" w:rsidR="00B7004B" w:rsidRPr="002C5674" w:rsidRDefault="00B7004B" w:rsidP="00891CEA">
            <w:pPr>
              <w:rPr>
                <w:lang w:val="en-US"/>
              </w:rPr>
            </w:pPr>
            <w:r>
              <w:rPr>
                <w:lang w:val="en-US"/>
              </w:rPr>
              <w:t>motivo = “El documento que contiene la letra de la publicación o la partitura no se abre correctamente”</w:t>
            </w:r>
          </w:p>
        </w:tc>
        <w:tc>
          <w:tcPr>
            <w:tcW w:w="1899" w:type="dxa"/>
          </w:tcPr>
          <w:p w14:paraId="1F63E4AB" w14:textId="7BD473C6" w:rsidR="00B7004B" w:rsidRPr="00FF4964" w:rsidRDefault="00B7004B" w:rsidP="00891CEA">
            <w:pPr>
              <w:rPr>
                <w:lang w:val="es-ES"/>
              </w:rPr>
            </w:pPr>
            <w:r>
              <w:lastRenderedPageBreak/>
              <w:t>El sistema actualiza las estad</w:t>
            </w:r>
            <w:r>
              <w:rPr>
                <w:lang w:val="es-ES"/>
              </w:rPr>
              <w:t>í</w:t>
            </w:r>
            <w:r>
              <w:t>sticas,</w:t>
            </w:r>
            <w:r>
              <w:rPr>
                <w:lang w:val="es-ES"/>
              </w:rPr>
              <w:t xml:space="preserve"> </w:t>
            </w:r>
            <w:r>
              <w:rPr>
                <w:lang w:val="es-ES"/>
              </w:rPr>
              <w:lastRenderedPageBreak/>
              <w:t>captura el campo: “motivos” y notifica al correo del editor.</w:t>
            </w:r>
          </w:p>
        </w:tc>
        <w:tc>
          <w:tcPr>
            <w:tcW w:w="2297" w:type="dxa"/>
          </w:tcPr>
          <w:p w14:paraId="56483B01" w14:textId="711D6965" w:rsidR="00B7004B" w:rsidRPr="00CC32B6" w:rsidRDefault="00B7004B" w:rsidP="00464C80">
            <w:pPr>
              <w:keepNext/>
              <w:rPr>
                <w:lang w:val="en-US"/>
              </w:rPr>
            </w:pPr>
            <w:r>
              <w:lastRenderedPageBreak/>
              <w:t>El sistema actualiza las estad</w:t>
            </w:r>
            <w:r>
              <w:rPr>
                <w:lang w:val="es-ES"/>
              </w:rPr>
              <w:t>í</w:t>
            </w:r>
            <w:r>
              <w:t>sticas,</w:t>
            </w:r>
            <w:r>
              <w:rPr>
                <w:lang w:val="es-ES"/>
              </w:rPr>
              <w:t xml:space="preserve"> </w:t>
            </w:r>
            <w:r>
              <w:rPr>
                <w:lang w:val="es-ES"/>
              </w:rPr>
              <w:lastRenderedPageBreak/>
              <w:t>captura el campo: “motivos” y tarda en responder para finalmente mostrar un error 500</w:t>
            </w:r>
            <w:r>
              <w:rPr>
                <w:lang w:val="en-US"/>
              </w:rPr>
              <w:t>:“TimeOutError”</w:t>
            </w:r>
          </w:p>
        </w:tc>
      </w:tr>
      <w:tr w:rsidR="00B7004B" w14:paraId="7B2DB83C" w14:textId="77777777" w:rsidTr="00B7004B">
        <w:trPr>
          <w:trHeight w:val="989"/>
        </w:trPr>
        <w:tc>
          <w:tcPr>
            <w:tcW w:w="1733" w:type="dxa"/>
            <w:vMerge/>
          </w:tcPr>
          <w:p w14:paraId="1C289AD3" w14:textId="77777777" w:rsidR="00B7004B" w:rsidRDefault="00B7004B" w:rsidP="006A2749">
            <w:pPr>
              <w:rPr>
                <w:b/>
                <w:bCs/>
              </w:rPr>
            </w:pPr>
          </w:p>
        </w:tc>
        <w:tc>
          <w:tcPr>
            <w:tcW w:w="2326" w:type="dxa"/>
          </w:tcPr>
          <w:p w14:paraId="5CC86219" w14:textId="568999E1" w:rsidR="00B7004B" w:rsidRDefault="00B7004B" w:rsidP="006A2749">
            <w:pPr>
              <w:rPr>
                <w:b/>
                <w:bCs/>
              </w:rPr>
            </w:pPr>
            <w:r>
              <w:rPr>
                <w:b/>
                <w:bCs/>
              </w:rPr>
              <w:t xml:space="preserve">EC2.2: </w:t>
            </w:r>
            <w:r>
              <w:t>Error de conexión.</w:t>
            </w:r>
          </w:p>
        </w:tc>
        <w:tc>
          <w:tcPr>
            <w:tcW w:w="4739" w:type="dxa"/>
          </w:tcPr>
          <w:p w14:paraId="2E65DB99" w14:textId="77777777" w:rsidR="00B7004B" w:rsidRDefault="00B7004B" w:rsidP="006A2749">
            <w:pPr>
              <w:rPr>
                <w:lang w:val="en-US"/>
              </w:rPr>
            </w:pPr>
            <w:r>
              <w:t xml:space="preserve">status = </w:t>
            </w:r>
            <w:r>
              <w:rPr>
                <w:lang w:val="en-US"/>
              </w:rPr>
              <w:t>“Pendiente”</w:t>
            </w:r>
          </w:p>
          <w:p w14:paraId="14A657FF" w14:textId="77777777" w:rsidR="00B7004B" w:rsidRDefault="00B7004B" w:rsidP="006A2749">
            <w:pPr>
              <w:rPr>
                <w:lang w:val="en-US"/>
              </w:rPr>
            </w:pPr>
            <w:r>
              <w:rPr>
                <w:lang w:val="en-US"/>
              </w:rPr>
              <w:t>reject = “False”</w:t>
            </w:r>
          </w:p>
          <w:p w14:paraId="76DD2D8B" w14:textId="77777777" w:rsidR="00B7004B" w:rsidRDefault="00B7004B" w:rsidP="006A2749">
            <w:pPr>
              <w:rPr>
                <w:lang w:val="en-US"/>
              </w:rPr>
            </w:pPr>
            <w:r>
              <w:rPr>
                <w:lang w:val="en-US"/>
              </w:rPr>
              <w:t>reject_at = “”</w:t>
            </w:r>
          </w:p>
          <w:p w14:paraId="0E6843EF" w14:textId="147B5F49" w:rsidR="00B7004B" w:rsidRDefault="00B7004B" w:rsidP="006A2749">
            <w:r>
              <w:rPr>
                <w:lang w:val="en-US"/>
              </w:rPr>
              <w:t xml:space="preserve">motivo = “El documento que contiene la letra de la publicación o la partitura no se abre correctamente” </w:t>
            </w:r>
          </w:p>
        </w:tc>
        <w:tc>
          <w:tcPr>
            <w:tcW w:w="1899" w:type="dxa"/>
          </w:tcPr>
          <w:p w14:paraId="5102DC0C" w14:textId="4913C225" w:rsidR="00B7004B" w:rsidRDefault="00B7004B" w:rsidP="006A2749">
            <w:r>
              <w:t>El sistema actualiza las estad</w:t>
            </w:r>
            <w:r>
              <w:rPr>
                <w:lang w:val="es-ES"/>
              </w:rPr>
              <w:t>í</w:t>
            </w:r>
            <w:r>
              <w:t>sticas,</w:t>
            </w:r>
            <w:r>
              <w:rPr>
                <w:lang w:val="es-ES"/>
              </w:rPr>
              <w:t xml:space="preserve"> captura los motivos y notifica al correo del editor.</w:t>
            </w:r>
          </w:p>
        </w:tc>
        <w:tc>
          <w:tcPr>
            <w:tcW w:w="2297" w:type="dxa"/>
          </w:tcPr>
          <w:p w14:paraId="75C0A959" w14:textId="1B0A1355" w:rsidR="00B7004B" w:rsidRDefault="00B7004B" w:rsidP="006A2749">
            <w:pPr>
              <w:keepNext/>
            </w:pPr>
            <w:r>
              <w:t>El sistema actualiza las estad</w:t>
            </w:r>
            <w:r>
              <w:rPr>
                <w:lang w:val="es-ES"/>
              </w:rPr>
              <w:t>í</w:t>
            </w:r>
            <w:r>
              <w:t>sticas,</w:t>
            </w:r>
            <w:r>
              <w:rPr>
                <w:lang w:val="es-ES"/>
              </w:rPr>
              <w:t xml:space="preserve"> captura el valor del campo: “motivos”, renderiza la plantilla de rechazo y la envía al correo del editor correctamente.</w:t>
            </w:r>
          </w:p>
        </w:tc>
      </w:tr>
      <w:tr w:rsidR="00F46402" w14:paraId="356C9CEC" w14:textId="77777777" w:rsidTr="00B7004B">
        <w:trPr>
          <w:trHeight w:val="989"/>
        </w:trPr>
        <w:tc>
          <w:tcPr>
            <w:tcW w:w="1733" w:type="dxa"/>
            <w:vMerge/>
          </w:tcPr>
          <w:p w14:paraId="143D9E03" w14:textId="77777777" w:rsidR="00F46402" w:rsidRDefault="00F46402" w:rsidP="00F46402">
            <w:pPr>
              <w:rPr>
                <w:b/>
                <w:bCs/>
              </w:rPr>
            </w:pPr>
          </w:p>
        </w:tc>
        <w:tc>
          <w:tcPr>
            <w:tcW w:w="2326" w:type="dxa"/>
          </w:tcPr>
          <w:p w14:paraId="1AE38CF1" w14:textId="4CB0F0D8" w:rsidR="00F46402" w:rsidRPr="00B7004B" w:rsidRDefault="00F46402" w:rsidP="00F46402">
            <w:r>
              <w:rPr>
                <w:b/>
                <w:bCs/>
              </w:rPr>
              <w:t xml:space="preserve">EC2.3: </w:t>
            </w:r>
            <w:r>
              <w:t>Error al enviar el rechazo.</w:t>
            </w:r>
          </w:p>
        </w:tc>
        <w:tc>
          <w:tcPr>
            <w:tcW w:w="4739" w:type="dxa"/>
          </w:tcPr>
          <w:p w14:paraId="0B836DA2" w14:textId="77777777" w:rsidR="00F46402" w:rsidRDefault="00F46402" w:rsidP="00F46402">
            <w:pPr>
              <w:rPr>
                <w:lang w:val="en-US"/>
              </w:rPr>
            </w:pPr>
            <w:r>
              <w:t xml:space="preserve">status = </w:t>
            </w:r>
            <w:r>
              <w:rPr>
                <w:lang w:val="en-US"/>
              </w:rPr>
              <w:t>“Pendiente”</w:t>
            </w:r>
          </w:p>
          <w:p w14:paraId="4C119533" w14:textId="77777777" w:rsidR="00F46402" w:rsidRDefault="00F46402" w:rsidP="00F46402">
            <w:pPr>
              <w:rPr>
                <w:lang w:val="en-US"/>
              </w:rPr>
            </w:pPr>
            <w:r>
              <w:rPr>
                <w:lang w:val="en-US"/>
              </w:rPr>
              <w:t>reject = “False”</w:t>
            </w:r>
          </w:p>
          <w:p w14:paraId="5995ABF4" w14:textId="77777777" w:rsidR="00F46402" w:rsidRDefault="00F46402" w:rsidP="00F46402">
            <w:pPr>
              <w:rPr>
                <w:lang w:val="en-US"/>
              </w:rPr>
            </w:pPr>
            <w:r>
              <w:rPr>
                <w:lang w:val="en-US"/>
              </w:rPr>
              <w:t>reject_at = “”</w:t>
            </w:r>
          </w:p>
          <w:p w14:paraId="26A2C7B4" w14:textId="3E4E914F" w:rsidR="00F46402" w:rsidRDefault="00F46402" w:rsidP="00F46402">
            <w:r>
              <w:rPr>
                <w:lang w:val="en-US"/>
              </w:rPr>
              <w:lastRenderedPageBreak/>
              <w:t>motivo = “”</w:t>
            </w:r>
          </w:p>
        </w:tc>
        <w:tc>
          <w:tcPr>
            <w:tcW w:w="1899" w:type="dxa"/>
          </w:tcPr>
          <w:p w14:paraId="4DD4092D" w14:textId="4C34C166" w:rsidR="00F46402" w:rsidRDefault="00F46402" w:rsidP="00F46402">
            <w:r>
              <w:lastRenderedPageBreak/>
              <w:t>El sistema actualiza las estad</w:t>
            </w:r>
            <w:r>
              <w:rPr>
                <w:lang w:val="es-ES"/>
              </w:rPr>
              <w:t>í</w:t>
            </w:r>
            <w:r>
              <w:t>sticas,</w:t>
            </w:r>
            <w:r>
              <w:rPr>
                <w:lang w:val="es-ES"/>
              </w:rPr>
              <w:t xml:space="preserve"> captura los </w:t>
            </w:r>
            <w:r>
              <w:rPr>
                <w:lang w:val="es-ES"/>
              </w:rPr>
              <w:lastRenderedPageBreak/>
              <w:t>motivos y notifica el error al especialista.</w:t>
            </w:r>
          </w:p>
        </w:tc>
        <w:tc>
          <w:tcPr>
            <w:tcW w:w="2297" w:type="dxa"/>
          </w:tcPr>
          <w:p w14:paraId="5A70D372" w14:textId="019CA813" w:rsidR="00F46402" w:rsidRDefault="00F46402" w:rsidP="00F46402">
            <w:pPr>
              <w:keepNext/>
            </w:pPr>
            <w:r>
              <w:lastRenderedPageBreak/>
              <w:t>El sistema actualiza las estad</w:t>
            </w:r>
            <w:r>
              <w:rPr>
                <w:lang w:val="es-ES"/>
              </w:rPr>
              <w:t>í</w:t>
            </w:r>
            <w:r>
              <w:t>sticas,</w:t>
            </w:r>
            <w:r>
              <w:rPr>
                <w:lang w:val="es-ES"/>
              </w:rPr>
              <w:t xml:space="preserve"> captura el valor del </w:t>
            </w:r>
            <w:r>
              <w:rPr>
                <w:lang w:val="es-ES"/>
              </w:rPr>
              <w:lastRenderedPageBreak/>
              <w:t>campo: “motivos”, y muestra un mensaje de error al especialista indicando que no ha especificado un motivo.</w:t>
            </w:r>
          </w:p>
        </w:tc>
      </w:tr>
    </w:tbl>
    <w:p w14:paraId="16523876" w14:textId="7B38A795" w:rsidR="00464C80" w:rsidRDefault="00464C80" w:rsidP="00433308">
      <w:pPr>
        <w:pStyle w:val="tabla1"/>
      </w:pPr>
      <w:bookmarkStart w:id="491" w:name="_Toc147697758"/>
      <w:bookmarkStart w:id="492" w:name="_Toc167362383"/>
      <w:bookmarkStart w:id="493" w:name="_Toc167378189"/>
      <w:r>
        <w:lastRenderedPageBreak/>
        <w:t>Descripción caso de uso de prueba &lt;Gestionar Solicitud&gt;</w:t>
      </w:r>
      <w:bookmarkEnd w:id="491"/>
      <w:bookmarkEnd w:id="492"/>
      <w:bookmarkEnd w:id="493"/>
    </w:p>
    <w:p w14:paraId="4D2B647B" w14:textId="77777777" w:rsidR="00CC4952" w:rsidRDefault="00CC4952" w:rsidP="00F46402">
      <w:pPr>
        <w:pStyle w:val="Ttulo2"/>
        <w:spacing w:before="0"/>
        <w:rPr>
          <w:rFonts w:ascii="Arial" w:hAnsi="Arial" w:cs="Arial"/>
        </w:rPr>
        <w:sectPr w:rsidR="00CC4952" w:rsidSect="0037242F">
          <w:pgSz w:w="15840" w:h="12240" w:orient="landscape"/>
          <w:pgMar w:top="1701" w:right="1418" w:bottom="1701" w:left="1418" w:header="709" w:footer="709" w:gutter="0"/>
          <w:cols w:space="708"/>
          <w:docGrid w:linePitch="360"/>
        </w:sectPr>
      </w:pPr>
    </w:p>
    <w:p w14:paraId="7A7FEF84" w14:textId="435BD68C" w:rsidR="00464C80" w:rsidRDefault="00464C80" w:rsidP="00107829">
      <w:pPr>
        <w:pStyle w:val="Ttulo2"/>
        <w:rPr>
          <w:rFonts w:ascii="Arial" w:hAnsi="Arial" w:cs="Arial"/>
        </w:rPr>
      </w:pPr>
      <w:bookmarkStart w:id="494" w:name="_Toc167378190"/>
      <w:bookmarkStart w:id="495" w:name="_Toc167378404"/>
      <w:r w:rsidRPr="00464C80">
        <w:rPr>
          <w:rFonts w:ascii="Arial" w:hAnsi="Arial" w:cs="Arial"/>
        </w:rPr>
        <w:lastRenderedPageBreak/>
        <w:t>5.4 Resultados obtenidos en las pruebas.</w:t>
      </w:r>
      <w:bookmarkEnd w:id="494"/>
      <w:bookmarkEnd w:id="495"/>
    </w:p>
    <w:p w14:paraId="6225D522" w14:textId="23C32534" w:rsidR="00D45474" w:rsidRDefault="00D45474" w:rsidP="00D45474">
      <w:pPr>
        <w:rPr>
          <w:b/>
          <w:bCs/>
        </w:rPr>
      </w:pPr>
      <w:r>
        <w:rPr>
          <w:b/>
          <w:bCs/>
        </w:rPr>
        <w:t>Resultado</w:t>
      </w:r>
    </w:p>
    <w:p w14:paraId="3EDDAE68" w14:textId="7117F335" w:rsidR="00D45474" w:rsidRDefault="00D45474" w:rsidP="00D45474">
      <w:r>
        <w:t xml:space="preserve">Con las pruebas funcionales realizadas al caso de uso “Gestionar Solicitud ISMN”, se evaluaron un total de </w:t>
      </w:r>
      <w:r w:rsidR="00F46402">
        <w:t>6</w:t>
      </w:r>
      <w:r>
        <w:t xml:space="preserve"> escenarios.</w:t>
      </w:r>
    </w:p>
    <w:p w14:paraId="550178D3" w14:textId="6C599CEA" w:rsidR="00D45474" w:rsidRDefault="00D45474" w:rsidP="00D45474">
      <w:pPr>
        <w:rPr>
          <w:lang w:val="es-ES"/>
        </w:rPr>
      </w:pPr>
      <w:r>
        <w:t xml:space="preserve">En 1 de ellos no se obtuvo el resultado esperado, lo que significa que el </w:t>
      </w:r>
      <w:r w:rsidR="007B2653">
        <w:t>16,6</w:t>
      </w:r>
      <w:r>
        <w:t xml:space="preserve">% de las veces la </w:t>
      </w:r>
      <w:r w:rsidR="00541F75">
        <w:t>aplicación</w:t>
      </w:r>
      <w:r>
        <w:rPr>
          <w:lang w:val="es-ES"/>
        </w:rPr>
        <w:t xml:space="preserve"> no funcionó correctamente.</w:t>
      </w:r>
    </w:p>
    <w:p w14:paraId="26DE12BD" w14:textId="67D04F36" w:rsidR="00D45474" w:rsidRDefault="00D45474" w:rsidP="00D45474">
      <w:pPr>
        <w:rPr>
          <w:b/>
          <w:bCs/>
        </w:rPr>
      </w:pPr>
      <w:r w:rsidRPr="00D45474">
        <w:rPr>
          <w:b/>
          <w:bCs/>
        </w:rPr>
        <w:t>Problemas identificados y cambios realizados en el caso de uso Gestionar</w:t>
      </w:r>
      <w:r w:rsidR="00541F75">
        <w:rPr>
          <w:b/>
          <w:bCs/>
        </w:rPr>
        <w:t xml:space="preserve"> Solicitud ISMN</w:t>
      </w:r>
      <w:r w:rsidRPr="00D45474">
        <w:rPr>
          <w:b/>
          <w:bCs/>
        </w:rPr>
        <w:t>:</w:t>
      </w:r>
    </w:p>
    <w:p w14:paraId="7FBE443C" w14:textId="087B9D5B" w:rsidR="00D45474" w:rsidRDefault="00D45474" w:rsidP="00D45474">
      <w:r>
        <w:t xml:space="preserve">En el escenario </w:t>
      </w:r>
      <w:r w:rsidR="00541F75">
        <w:t>2.1</w:t>
      </w:r>
      <w:r>
        <w:t xml:space="preserve"> se encontró que la aplicación presenta un error al no establecer conexión con el servidor SMTP.</w:t>
      </w:r>
    </w:p>
    <w:p w14:paraId="5525D570" w14:textId="2B27B044" w:rsidR="00D45474" w:rsidRDefault="00D45474" w:rsidP="00D45474">
      <w:r>
        <w:t xml:space="preserve">Para dar solución a esta deficiencia funcional se modificó el código encargado de </w:t>
      </w:r>
      <w:r w:rsidR="00541F75">
        <w:t>notificar al editor del rechazo en su solicitud:</w:t>
      </w:r>
    </w:p>
    <w:p w14:paraId="5BEA859E" w14:textId="308B619A" w:rsidR="00541F75" w:rsidRDefault="00541F75" w:rsidP="00D45474">
      <w:pPr>
        <w:rPr>
          <w:lang w:val="es-ES"/>
        </w:rPr>
      </w:pPr>
      <w:r>
        <w:rPr>
          <w:noProof/>
          <w:lang w:val="es-ES"/>
        </w:rPr>
        <w:drawing>
          <wp:inline distT="0" distB="0" distL="0" distR="0" wp14:anchorId="6E2C1248" wp14:editId="6F1E4784">
            <wp:extent cx="5532120" cy="1417320"/>
            <wp:effectExtent l="0" t="0" r="0" b="0"/>
            <wp:docPr id="1183499926"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499926" name="Imagen 1183499926"/>
                    <pic:cNvPicPr/>
                  </pic:nvPicPr>
                  <pic:blipFill>
                    <a:blip r:embed="rId58">
                      <a:extLst>
                        <a:ext uri="{28A0092B-C50C-407E-A947-70E740481C1C}">
                          <a14:useLocalDpi xmlns:a14="http://schemas.microsoft.com/office/drawing/2010/main" val="0"/>
                        </a:ext>
                      </a:extLst>
                    </a:blip>
                    <a:stretch>
                      <a:fillRect/>
                    </a:stretch>
                  </pic:blipFill>
                  <pic:spPr>
                    <a:xfrm>
                      <a:off x="0" y="0"/>
                      <a:ext cx="5532120" cy="1417320"/>
                    </a:xfrm>
                    <a:prstGeom prst="rect">
                      <a:avLst/>
                    </a:prstGeom>
                  </pic:spPr>
                </pic:pic>
              </a:graphicData>
            </a:graphic>
          </wp:inline>
        </w:drawing>
      </w:r>
    </w:p>
    <w:p w14:paraId="640D6C2C" w14:textId="608D0A20" w:rsidR="00541F75" w:rsidRDefault="00541F75" w:rsidP="00541F75">
      <w:pPr>
        <w:pStyle w:val="Figura1"/>
        <w:spacing w:after="240"/>
        <w:rPr>
          <w:lang w:val="es-ES"/>
        </w:rPr>
      </w:pPr>
      <w:bookmarkStart w:id="496" w:name="_Toc167378191"/>
      <w:r>
        <w:rPr>
          <w:lang w:val="es-ES"/>
        </w:rPr>
        <w:t>Solución al error del escenario de prueba 2.1</w:t>
      </w:r>
      <w:bookmarkEnd w:id="496"/>
    </w:p>
    <w:p w14:paraId="389A4FBB" w14:textId="2B103ECF" w:rsidR="00BF7F1F" w:rsidRPr="00BF7F1F" w:rsidRDefault="00541F75" w:rsidP="00541F75">
      <w:pPr>
        <w:rPr>
          <w:lang w:val="es-ES"/>
        </w:rPr>
      </w:pPr>
      <w:r>
        <w:rPr>
          <w:lang w:val="es-ES"/>
        </w:rPr>
        <w:t xml:space="preserve">La solución aplicada fue declarar una excepción </w:t>
      </w:r>
      <w:r w:rsidR="00464513">
        <w:rPr>
          <w:lang w:val="es-ES"/>
        </w:rPr>
        <w:t>que notifica al usuario y evita que el servidor se caiga tras ocurrir un error de conexión con el SMTP.</w:t>
      </w:r>
    </w:p>
    <w:p w14:paraId="119AD2CA" w14:textId="62EC4AF9" w:rsidR="00107829" w:rsidRDefault="00CC4952" w:rsidP="00F052E3">
      <w:r>
        <w:t>Durante el proceso de prueba se obtuvieron los resultados esperados, se lograron detectar algunos errores de validación y de funcionamiento los cuales fueron corregidos satisfactoriamente. Se obtuvo la aprobación de los usuarios lo cual permitió al desarrollador corregir requisitos a la hora de interactuar con el sistema, lográndose así la realización de un software funcional y seguro, que cumple con las necesidades del cliente</w:t>
      </w:r>
      <w:r w:rsidR="00107829">
        <w:t>.</w:t>
      </w:r>
    </w:p>
    <w:p w14:paraId="1BDE3E34" w14:textId="3529777D" w:rsidR="000A3936" w:rsidRDefault="00107829" w:rsidP="00107829">
      <w:pPr>
        <w:pStyle w:val="Ttulo2"/>
        <w:rPr>
          <w:rFonts w:ascii="Arial" w:hAnsi="Arial" w:cs="Arial"/>
        </w:rPr>
      </w:pPr>
      <w:bookmarkStart w:id="497" w:name="_Toc167378192"/>
      <w:bookmarkStart w:id="498" w:name="_Toc167378405"/>
      <w:r w:rsidRPr="00107829">
        <w:rPr>
          <w:rFonts w:ascii="Arial" w:hAnsi="Arial" w:cs="Arial"/>
        </w:rPr>
        <w:lastRenderedPageBreak/>
        <w:t>5.5 Beneficios tangibles e intangibles.</w:t>
      </w:r>
      <w:bookmarkEnd w:id="497"/>
      <w:bookmarkEnd w:id="498"/>
    </w:p>
    <w:p w14:paraId="044D4D8E" w14:textId="63D71CEF" w:rsidR="007B2653" w:rsidRDefault="007B2653" w:rsidP="007B2653">
      <w:pPr>
        <w:pStyle w:val="Ttulo3"/>
        <w:rPr>
          <w:rFonts w:ascii="Arial" w:hAnsi="Arial" w:cs="Arial"/>
          <w:lang w:val="es-ES"/>
        </w:rPr>
      </w:pPr>
      <w:bookmarkStart w:id="499" w:name="_Toc167378193"/>
      <w:bookmarkStart w:id="500" w:name="_Toc167378406"/>
      <w:r>
        <w:rPr>
          <w:rFonts w:ascii="Arial" w:hAnsi="Arial" w:cs="Arial"/>
        </w:rPr>
        <w:t>5.5.1 Introducci</w:t>
      </w:r>
      <w:r>
        <w:rPr>
          <w:rFonts w:ascii="Arial" w:hAnsi="Arial" w:cs="Arial"/>
          <w:lang w:val="es-ES"/>
        </w:rPr>
        <w:t>ón</w:t>
      </w:r>
      <w:bookmarkEnd w:id="499"/>
      <w:bookmarkEnd w:id="500"/>
    </w:p>
    <w:p w14:paraId="521EAA30" w14:textId="5B6E6C65" w:rsidR="007B2653" w:rsidRDefault="007B2653" w:rsidP="007B2653">
      <w:r>
        <w:t>Para emprender cualquier proyecto empresarial, que involucre recursos humanos y materiales, es necesario conocer con antelación los beneficios que éste aportará a la empresa, cuál sería su costo aproximado, entre otros aspectos, todo en aras de poder determinar la factibilidad del mismo.</w:t>
      </w:r>
      <w:r w:rsidR="001C73F4">
        <w:t xml:space="preserve"> </w:t>
      </w:r>
    </w:p>
    <w:p w14:paraId="7F99CB76" w14:textId="0F6FB6BD" w:rsidR="006321EE" w:rsidRDefault="006321EE" w:rsidP="006321EE">
      <w:pPr>
        <w:pStyle w:val="Ttulo3"/>
        <w:rPr>
          <w:rFonts w:ascii="Arial" w:hAnsi="Arial" w:cs="Arial"/>
        </w:rPr>
      </w:pPr>
      <w:bookmarkStart w:id="501" w:name="_Toc167378194"/>
      <w:bookmarkStart w:id="502" w:name="_Toc167378407"/>
      <w:r>
        <w:rPr>
          <w:rFonts w:ascii="Arial" w:hAnsi="Arial" w:cs="Arial"/>
        </w:rPr>
        <w:t>5.5.2 Planificación basada en casos de uso</w:t>
      </w:r>
      <w:bookmarkEnd w:id="501"/>
      <w:bookmarkEnd w:id="502"/>
    </w:p>
    <w:p w14:paraId="008F9AA8" w14:textId="33644422" w:rsidR="001C73F4" w:rsidRPr="001C73F4" w:rsidRDefault="001C73F4" w:rsidP="001C73F4">
      <w:r>
        <w:t>La estimación mediante el análisis de Puntos de Casos de Uso se trata de un método de estimación del tiempo de desarrollo de un proyecto mediante la asignación de "pesos" a un cierto número de factores que lo afectan, para finalmente, contabilizar el tiempo total estimado para el proyecto a partir de esos factores. Este método se va refinando con la experiencia de cada ingeniero de software ya que lleva incorporado muchos elementos de apreciación y valoración por parte de este.</w:t>
      </w:r>
      <w:r>
        <w:fldChar w:fldCharType="begin"/>
      </w:r>
      <w:r>
        <w:instrText xml:space="preserve"> ADDIN ZOTERO_ITEM CSL_CITATION {"citationID":"hxWELvFo","properties":{"formattedCitation":"[37]","plainCitation":"[37]","noteIndex":0},"citationItems":[{"id":162,"uris":["http://zotero.org/users/local/dfJLkpsp/items/NCPJW3T7"],"itemData":{"id":162,"type":"webpage","abstract":"Read Estimacion del esfuerzo basada en casos de usos (1) by Rocio Arevalo on Issuu and browse thousands of other publications on our platform. Star...","language":"en","title":"Estimacion del esfuerzo basada en casos de usos (1) by Rocio Arevalo - Issuu","URL":"https://issuu.com/rocio-arevalo/docs/estimacion-del-esfuerzo-basada-en-c","accessed":{"date-parts":[["2024",5,21]]},"issued":{"date-parts":[["2013",11,27]]}}}],"schema":"https://github.com/citation-style-language/schema/raw/master/csl-citation.json"} </w:instrText>
      </w:r>
      <w:r>
        <w:fldChar w:fldCharType="separate"/>
      </w:r>
      <w:r w:rsidRPr="001C73F4">
        <w:t>[37]</w:t>
      </w:r>
      <w:r>
        <w:fldChar w:fldCharType="end"/>
      </w:r>
    </w:p>
    <w:p w14:paraId="7DCB1E50" w14:textId="018BEC58" w:rsidR="006321EE" w:rsidRDefault="006321EE" w:rsidP="007B2653">
      <w:r>
        <w:t>El primer paso a realizar en la estimación es calcular los Puntos de Caso de Uso sin Ajustar, calculándose de la siguiente forma:</w:t>
      </w:r>
    </w:p>
    <w:p w14:paraId="6C7C4E37" w14:textId="77777777" w:rsidR="006321EE" w:rsidRDefault="006321EE" w:rsidP="007B2653">
      <w:r w:rsidRPr="006321EE">
        <w:rPr>
          <w:b/>
          <w:bCs/>
        </w:rPr>
        <w:t>PCU = FPA + FPCU donde:</w:t>
      </w:r>
      <w:r>
        <w:t xml:space="preserve"> </w:t>
      </w:r>
    </w:p>
    <w:p w14:paraId="3B1264B8" w14:textId="77777777" w:rsidR="006321EE" w:rsidRDefault="006321EE" w:rsidP="007B2653">
      <w:r>
        <w:t xml:space="preserve">- </w:t>
      </w:r>
      <w:r w:rsidRPr="006321EE">
        <w:rPr>
          <w:b/>
          <w:bCs/>
        </w:rPr>
        <w:t>PCU</w:t>
      </w:r>
      <w:r>
        <w:t xml:space="preserve">: Puntos de casos de uso sin ajustar. </w:t>
      </w:r>
    </w:p>
    <w:p w14:paraId="0AC3C402" w14:textId="77777777" w:rsidR="006321EE" w:rsidRDefault="006321EE" w:rsidP="007B2653">
      <w:r>
        <w:t xml:space="preserve">- </w:t>
      </w:r>
      <w:r w:rsidRPr="006321EE">
        <w:rPr>
          <w:b/>
          <w:bCs/>
        </w:rPr>
        <w:t>FPA</w:t>
      </w:r>
      <w:r>
        <w:t xml:space="preserve">: Factor de peso de los actores sin ajustar. </w:t>
      </w:r>
    </w:p>
    <w:p w14:paraId="488B08B7" w14:textId="4BAEC4E1" w:rsidR="006321EE" w:rsidRDefault="006321EE" w:rsidP="007B2653">
      <w:r>
        <w:t xml:space="preserve">- </w:t>
      </w:r>
      <w:r w:rsidRPr="006321EE">
        <w:rPr>
          <w:b/>
          <w:bCs/>
        </w:rPr>
        <w:t>FPCU</w:t>
      </w:r>
      <w:r>
        <w:t>: Factor de peso de los casos de uso sin ajustar</w:t>
      </w:r>
    </w:p>
    <w:p w14:paraId="140E4260" w14:textId="50DE1648" w:rsidR="006321EE" w:rsidRDefault="006321EE" w:rsidP="007B2653">
      <w:r w:rsidRPr="006321EE">
        <w:rPr>
          <w:b/>
          <w:bCs/>
        </w:rPr>
        <w:t>El Factor de Peso de los Actores sin ajustar (FPA)</w:t>
      </w:r>
      <w:r>
        <w:t xml:space="preserve"> se calcula teniendo en cuenta la cantidad de actores del sistema y la complejidad de cada uno de ellos. Teniendo en cuenta que los actores del sistema pueden ser personas u otros sistemas, a continuación se muestra una tabla con la descripción de la complejidad de cada uno.</w:t>
      </w:r>
    </w:p>
    <w:tbl>
      <w:tblPr>
        <w:tblStyle w:val="Tablaconcuadrcula"/>
        <w:tblW w:w="0" w:type="auto"/>
        <w:tblLook w:val="04A0" w:firstRow="1" w:lastRow="0" w:firstColumn="1" w:lastColumn="0" w:noHBand="0" w:noVBand="1"/>
      </w:tblPr>
      <w:tblGrid>
        <w:gridCol w:w="2942"/>
        <w:gridCol w:w="2943"/>
        <w:gridCol w:w="2943"/>
      </w:tblGrid>
      <w:tr w:rsidR="006321EE" w14:paraId="3B92BCD4" w14:textId="77777777" w:rsidTr="006321EE">
        <w:tc>
          <w:tcPr>
            <w:tcW w:w="2942" w:type="dxa"/>
            <w:shd w:val="clear" w:color="auto" w:fill="B4C6E7" w:themeFill="accent1" w:themeFillTint="66"/>
          </w:tcPr>
          <w:p w14:paraId="2B33259D" w14:textId="5C02DB95" w:rsidR="006321EE" w:rsidRPr="006321EE" w:rsidRDefault="006321EE" w:rsidP="007B2653">
            <w:pPr>
              <w:rPr>
                <w:b/>
                <w:bCs/>
              </w:rPr>
            </w:pPr>
            <w:r>
              <w:rPr>
                <w:b/>
                <w:bCs/>
              </w:rPr>
              <w:t>Tipo de Actor</w:t>
            </w:r>
          </w:p>
        </w:tc>
        <w:tc>
          <w:tcPr>
            <w:tcW w:w="2943" w:type="dxa"/>
            <w:shd w:val="clear" w:color="auto" w:fill="B4C6E7" w:themeFill="accent1" w:themeFillTint="66"/>
          </w:tcPr>
          <w:p w14:paraId="6436B45A" w14:textId="3128DBE1" w:rsidR="006321EE" w:rsidRPr="006321EE" w:rsidRDefault="006321EE" w:rsidP="007B2653">
            <w:pPr>
              <w:rPr>
                <w:b/>
                <w:bCs/>
              </w:rPr>
            </w:pPr>
            <w:r>
              <w:rPr>
                <w:b/>
                <w:bCs/>
              </w:rPr>
              <w:t>Descripción</w:t>
            </w:r>
          </w:p>
        </w:tc>
        <w:tc>
          <w:tcPr>
            <w:tcW w:w="2943" w:type="dxa"/>
            <w:shd w:val="clear" w:color="auto" w:fill="B4C6E7" w:themeFill="accent1" w:themeFillTint="66"/>
          </w:tcPr>
          <w:p w14:paraId="21B1C301" w14:textId="4E1E1935" w:rsidR="006321EE" w:rsidRPr="006321EE" w:rsidRDefault="006321EE" w:rsidP="007B2653">
            <w:pPr>
              <w:rPr>
                <w:b/>
                <w:bCs/>
              </w:rPr>
            </w:pPr>
            <w:r>
              <w:rPr>
                <w:b/>
                <w:bCs/>
              </w:rPr>
              <w:t>Factor de Peso</w:t>
            </w:r>
          </w:p>
        </w:tc>
      </w:tr>
      <w:tr w:rsidR="006321EE" w14:paraId="1B23CA44" w14:textId="77777777" w:rsidTr="006321EE">
        <w:tc>
          <w:tcPr>
            <w:tcW w:w="2942" w:type="dxa"/>
          </w:tcPr>
          <w:p w14:paraId="0DEF51D3" w14:textId="77777777" w:rsidR="006321EE" w:rsidRDefault="006321EE" w:rsidP="007B2653"/>
          <w:p w14:paraId="208BFE50" w14:textId="77777777" w:rsidR="006321EE" w:rsidRDefault="006321EE" w:rsidP="007B2653"/>
          <w:p w14:paraId="0762E517" w14:textId="3122D682" w:rsidR="006321EE" w:rsidRDefault="006321EE" w:rsidP="007B2653">
            <w:r>
              <w:t>Simple</w:t>
            </w:r>
          </w:p>
        </w:tc>
        <w:tc>
          <w:tcPr>
            <w:tcW w:w="2943" w:type="dxa"/>
          </w:tcPr>
          <w:p w14:paraId="77FB4F2F" w14:textId="64621ABA" w:rsidR="006321EE" w:rsidRDefault="006321EE" w:rsidP="007B2653">
            <w:r>
              <w:t xml:space="preserve">Un sistema que interactúa con el sistema desarrollado mediante </w:t>
            </w:r>
            <w:r>
              <w:lastRenderedPageBreak/>
              <w:t>una interfaz de programación (API, por sus siglas en inglés)</w:t>
            </w:r>
          </w:p>
        </w:tc>
        <w:tc>
          <w:tcPr>
            <w:tcW w:w="2943" w:type="dxa"/>
          </w:tcPr>
          <w:p w14:paraId="293C3A99" w14:textId="77777777" w:rsidR="00433308" w:rsidRDefault="00433308" w:rsidP="006321EE">
            <w:pPr>
              <w:jc w:val="center"/>
            </w:pPr>
          </w:p>
          <w:p w14:paraId="7F19C83D" w14:textId="380815E1" w:rsidR="006321EE" w:rsidRDefault="006321EE" w:rsidP="006321EE">
            <w:pPr>
              <w:jc w:val="center"/>
            </w:pPr>
            <w:r>
              <w:t>1</w:t>
            </w:r>
          </w:p>
        </w:tc>
      </w:tr>
      <w:tr w:rsidR="006321EE" w14:paraId="6B9C537E" w14:textId="77777777" w:rsidTr="006321EE">
        <w:tc>
          <w:tcPr>
            <w:tcW w:w="2942" w:type="dxa"/>
          </w:tcPr>
          <w:p w14:paraId="0A617E83" w14:textId="77777777" w:rsidR="006321EE" w:rsidRDefault="006321EE" w:rsidP="007B2653"/>
          <w:p w14:paraId="64F2AD5D" w14:textId="77777777" w:rsidR="006321EE" w:rsidRDefault="006321EE" w:rsidP="007B2653"/>
          <w:p w14:paraId="47136127" w14:textId="587F5C28" w:rsidR="006321EE" w:rsidRDefault="006321EE" w:rsidP="007B2653">
            <w:r>
              <w:t>Medio</w:t>
            </w:r>
          </w:p>
        </w:tc>
        <w:tc>
          <w:tcPr>
            <w:tcW w:w="2943" w:type="dxa"/>
          </w:tcPr>
          <w:p w14:paraId="4D82F5D3" w14:textId="29C25781" w:rsidR="006321EE" w:rsidRDefault="006321EE" w:rsidP="007B2653">
            <w:r>
              <w:t>Un sistema que interactúa con el sistema desarrollado mediante un protocolo o una interfaz basada en texto.</w:t>
            </w:r>
          </w:p>
        </w:tc>
        <w:tc>
          <w:tcPr>
            <w:tcW w:w="2943" w:type="dxa"/>
          </w:tcPr>
          <w:p w14:paraId="5F49C960" w14:textId="77777777" w:rsidR="00433308" w:rsidRDefault="00433308" w:rsidP="006321EE">
            <w:pPr>
              <w:jc w:val="center"/>
            </w:pPr>
          </w:p>
          <w:p w14:paraId="341D85A1" w14:textId="06A0BB9A" w:rsidR="006321EE" w:rsidRDefault="006321EE" w:rsidP="006321EE">
            <w:pPr>
              <w:jc w:val="center"/>
            </w:pPr>
            <w:r>
              <w:t>2</w:t>
            </w:r>
          </w:p>
        </w:tc>
      </w:tr>
      <w:tr w:rsidR="006321EE" w14:paraId="127EB765" w14:textId="77777777" w:rsidTr="006321EE">
        <w:tc>
          <w:tcPr>
            <w:tcW w:w="2942" w:type="dxa"/>
          </w:tcPr>
          <w:p w14:paraId="0ED168AB" w14:textId="77777777" w:rsidR="006321EE" w:rsidRDefault="006321EE" w:rsidP="007B2653"/>
          <w:p w14:paraId="673BF917" w14:textId="56C997CD" w:rsidR="006321EE" w:rsidRDefault="006321EE" w:rsidP="007B2653">
            <w:r>
              <w:t>Complejo</w:t>
            </w:r>
          </w:p>
        </w:tc>
        <w:tc>
          <w:tcPr>
            <w:tcW w:w="2943" w:type="dxa"/>
          </w:tcPr>
          <w:p w14:paraId="02CFCBFD" w14:textId="28459F7D" w:rsidR="006321EE" w:rsidRDefault="006321EE" w:rsidP="007B2653">
            <w:r>
              <w:t>Una persona que interactúa con el sistema mediante una interfaz gráfica.</w:t>
            </w:r>
          </w:p>
        </w:tc>
        <w:tc>
          <w:tcPr>
            <w:tcW w:w="2943" w:type="dxa"/>
          </w:tcPr>
          <w:p w14:paraId="448D2A02" w14:textId="77777777" w:rsidR="00433308" w:rsidRDefault="00433308" w:rsidP="001C73F4">
            <w:pPr>
              <w:keepNext/>
              <w:jc w:val="center"/>
            </w:pPr>
          </w:p>
          <w:p w14:paraId="78D15A36" w14:textId="2CBF5E30" w:rsidR="006321EE" w:rsidRDefault="006321EE" w:rsidP="001C73F4">
            <w:pPr>
              <w:keepNext/>
              <w:jc w:val="center"/>
            </w:pPr>
            <w:r>
              <w:t>3</w:t>
            </w:r>
          </w:p>
        </w:tc>
      </w:tr>
    </w:tbl>
    <w:p w14:paraId="31F16B88" w14:textId="72968A23" w:rsidR="00433308" w:rsidRDefault="00433308" w:rsidP="00433308">
      <w:pPr>
        <w:pStyle w:val="tabla1"/>
      </w:pPr>
      <w:bookmarkStart w:id="503" w:name="_Toc167362384"/>
      <w:bookmarkStart w:id="504" w:name="_Toc167378195"/>
      <w:r>
        <w:t>Factores de Peso de los actores sin ajustar</w:t>
      </w:r>
      <w:bookmarkEnd w:id="503"/>
      <w:bookmarkEnd w:id="504"/>
    </w:p>
    <w:p w14:paraId="1B65C7BD" w14:textId="1632B25E" w:rsidR="00433308" w:rsidRDefault="00433308" w:rsidP="00944CFB">
      <w:r>
        <w:t>El sistema está integrado por 3 actores complejos.</w:t>
      </w:r>
    </w:p>
    <w:tbl>
      <w:tblPr>
        <w:tblStyle w:val="Tablaconcuadrcula"/>
        <w:tblW w:w="0" w:type="auto"/>
        <w:tblLook w:val="04A0" w:firstRow="1" w:lastRow="0" w:firstColumn="1" w:lastColumn="0" w:noHBand="0" w:noVBand="1"/>
      </w:tblPr>
      <w:tblGrid>
        <w:gridCol w:w="2942"/>
        <w:gridCol w:w="2943"/>
        <w:gridCol w:w="2943"/>
      </w:tblGrid>
      <w:tr w:rsidR="00433308" w14:paraId="60A38042" w14:textId="77777777" w:rsidTr="00433308">
        <w:tc>
          <w:tcPr>
            <w:tcW w:w="2942" w:type="dxa"/>
            <w:shd w:val="clear" w:color="auto" w:fill="B4C6E7" w:themeFill="accent1" w:themeFillTint="66"/>
          </w:tcPr>
          <w:p w14:paraId="15756DE2" w14:textId="70733AEB" w:rsidR="00433308" w:rsidRPr="00433308" w:rsidRDefault="00433308" w:rsidP="00944CFB">
            <w:pPr>
              <w:spacing w:line="360" w:lineRule="auto"/>
              <w:jc w:val="center"/>
              <w:rPr>
                <w:b/>
                <w:bCs/>
              </w:rPr>
            </w:pPr>
            <w:r w:rsidRPr="00433308">
              <w:rPr>
                <w:b/>
                <w:bCs/>
              </w:rPr>
              <w:t>Actor</w:t>
            </w:r>
          </w:p>
        </w:tc>
        <w:tc>
          <w:tcPr>
            <w:tcW w:w="2943" w:type="dxa"/>
            <w:shd w:val="clear" w:color="auto" w:fill="B4C6E7" w:themeFill="accent1" w:themeFillTint="66"/>
          </w:tcPr>
          <w:p w14:paraId="55052448" w14:textId="506343EF" w:rsidR="00433308" w:rsidRPr="00433308" w:rsidRDefault="00433308" w:rsidP="00944CFB">
            <w:pPr>
              <w:spacing w:line="360" w:lineRule="auto"/>
              <w:jc w:val="center"/>
              <w:rPr>
                <w:b/>
                <w:bCs/>
              </w:rPr>
            </w:pPr>
            <w:r w:rsidRPr="00433308">
              <w:rPr>
                <w:b/>
                <w:bCs/>
              </w:rPr>
              <w:t>Tipo</w:t>
            </w:r>
          </w:p>
        </w:tc>
        <w:tc>
          <w:tcPr>
            <w:tcW w:w="2943" w:type="dxa"/>
            <w:shd w:val="clear" w:color="auto" w:fill="B4C6E7" w:themeFill="accent1" w:themeFillTint="66"/>
          </w:tcPr>
          <w:p w14:paraId="414DCC4D" w14:textId="0644345E" w:rsidR="00433308" w:rsidRPr="00433308" w:rsidRDefault="00433308" w:rsidP="00944CFB">
            <w:pPr>
              <w:spacing w:line="360" w:lineRule="auto"/>
              <w:jc w:val="center"/>
              <w:rPr>
                <w:b/>
                <w:bCs/>
              </w:rPr>
            </w:pPr>
            <w:r w:rsidRPr="00433308">
              <w:rPr>
                <w:b/>
                <w:bCs/>
              </w:rPr>
              <w:t>Peso</w:t>
            </w:r>
          </w:p>
        </w:tc>
      </w:tr>
      <w:tr w:rsidR="00433308" w14:paraId="580443AB" w14:textId="77777777" w:rsidTr="00433308">
        <w:tc>
          <w:tcPr>
            <w:tcW w:w="2942" w:type="dxa"/>
          </w:tcPr>
          <w:p w14:paraId="7B7C5F75" w14:textId="6DF687F9" w:rsidR="00433308" w:rsidRPr="00433308" w:rsidRDefault="00433308" w:rsidP="00944CFB">
            <w:pPr>
              <w:spacing w:line="360" w:lineRule="auto"/>
              <w:jc w:val="center"/>
            </w:pPr>
            <w:r w:rsidRPr="00433308">
              <w:t>Usuario</w:t>
            </w:r>
          </w:p>
        </w:tc>
        <w:tc>
          <w:tcPr>
            <w:tcW w:w="2943" w:type="dxa"/>
          </w:tcPr>
          <w:p w14:paraId="6D66F287" w14:textId="2CED22F4" w:rsidR="00433308" w:rsidRPr="00433308" w:rsidRDefault="00433308" w:rsidP="00944CFB">
            <w:pPr>
              <w:spacing w:line="360" w:lineRule="auto"/>
              <w:jc w:val="center"/>
            </w:pPr>
            <w:r w:rsidRPr="00433308">
              <w:t>Complejo</w:t>
            </w:r>
          </w:p>
        </w:tc>
        <w:tc>
          <w:tcPr>
            <w:tcW w:w="2943" w:type="dxa"/>
          </w:tcPr>
          <w:p w14:paraId="21731BF5" w14:textId="40F437BA" w:rsidR="00433308" w:rsidRPr="00433308" w:rsidRDefault="00433308" w:rsidP="00944CFB">
            <w:pPr>
              <w:spacing w:line="360" w:lineRule="auto"/>
              <w:jc w:val="center"/>
            </w:pPr>
            <w:r w:rsidRPr="00433308">
              <w:t>3</w:t>
            </w:r>
          </w:p>
        </w:tc>
      </w:tr>
      <w:tr w:rsidR="00433308" w14:paraId="293A234D" w14:textId="77777777" w:rsidTr="00433308">
        <w:tc>
          <w:tcPr>
            <w:tcW w:w="2942" w:type="dxa"/>
          </w:tcPr>
          <w:p w14:paraId="36A4E3C5" w14:textId="7A039A16" w:rsidR="00433308" w:rsidRPr="00433308" w:rsidRDefault="008B3F56" w:rsidP="00944CFB">
            <w:pPr>
              <w:spacing w:line="360" w:lineRule="auto"/>
              <w:jc w:val="center"/>
            </w:pPr>
            <w:r>
              <w:t>Especialista</w:t>
            </w:r>
          </w:p>
        </w:tc>
        <w:tc>
          <w:tcPr>
            <w:tcW w:w="2943" w:type="dxa"/>
          </w:tcPr>
          <w:p w14:paraId="6EC2BE93" w14:textId="30874A9B" w:rsidR="00433308" w:rsidRPr="00433308" w:rsidRDefault="00433308" w:rsidP="00944CFB">
            <w:pPr>
              <w:spacing w:line="360" w:lineRule="auto"/>
              <w:jc w:val="center"/>
            </w:pPr>
            <w:r w:rsidRPr="00433308">
              <w:t>Complejo</w:t>
            </w:r>
          </w:p>
        </w:tc>
        <w:tc>
          <w:tcPr>
            <w:tcW w:w="2943" w:type="dxa"/>
          </w:tcPr>
          <w:p w14:paraId="40160E94" w14:textId="408A73A6" w:rsidR="00433308" w:rsidRPr="00433308" w:rsidRDefault="00433308" w:rsidP="00944CFB">
            <w:pPr>
              <w:spacing w:line="360" w:lineRule="auto"/>
              <w:jc w:val="center"/>
            </w:pPr>
            <w:r w:rsidRPr="00433308">
              <w:t>3</w:t>
            </w:r>
          </w:p>
        </w:tc>
      </w:tr>
      <w:tr w:rsidR="00433308" w14:paraId="2B4FC749" w14:textId="77777777" w:rsidTr="00433308">
        <w:tc>
          <w:tcPr>
            <w:tcW w:w="2942" w:type="dxa"/>
          </w:tcPr>
          <w:p w14:paraId="36690B27" w14:textId="5E40ABD6" w:rsidR="00433308" w:rsidRPr="00433308" w:rsidRDefault="00433308" w:rsidP="00944CFB">
            <w:pPr>
              <w:spacing w:line="360" w:lineRule="auto"/>
              <w:jc w:val="center"/>
            </w:pPr>
            <w:r w:rsidRPr="00433308">
              <w:t>Administrador</w:t>
            </w:r>
          </w:p>
        </w:tc>
        <w:tc>
          <w:tcPr>
            <w:tcW w:w="2943" w:type="dxa"/>
          </w:tcPr>
          <w:p w14:paraId="76DDAA43" w14:textId="516A0689" w:rsidR="00433308" w:rsidRPr="00433308" w:rsidRDefault="00433308" w:rsidP="00944CFB">
            <w:pPr>
              <w:spacing w:line="360" w:lineRule="auto"/>
              <w:jc w:val="center"/>
            </w:pPr>
            <w:r w:rsidRPr="00433308">
              <w:t>Complejo</w:t>
            </w:r>
          </w:p>
        </w:tc>
        <w:tc>
          <w:tcPr>
            <w:tcW w:w="2943" w:type="dxa"/>
          </w:tcPr>
          <w:p w14:paraId="30D9B70A" w14:textId="6B899DC5" w:rsidR="00433308" w:rsidRPr="00433308" w:rsidRDefault="00433308" w:rsidP="00944CFB">
            <w:pPr>
              <w:spacing w:line="360" w:lineRule="auto"/>
              <w:jc w:val="center"/>
            </w:pPr>
            <w:r w:rsidRPr="00433308">
              <w:t>3</w:t>
            </w:r>
          </w:p>
        </w:tc>
      </w:tr>
    </w:tbl>
    <w:p w14:paraId="6246ECD1" w14:textId="6B669314" w:rsidR="00433308" w:rsidRPr="00DB54FB" w:rsidRDefault="00DB54FB" w:rsidP="00DB54FB">
      <w:pPr>
        <w:pStyle w:val="tabla1"/>
      </w:pPr>
      <w:bookmarkStart w:id="505" w:name="_Toc167362385"/>
      <w:bookmarkStart w:id="506" w:name="_Toc167378196"/>
      <w:r>
        <w:t>Complejidad de los actores del sistema.</w:t>
      </w:r>
      <w:bookmarkEnd w:id="505"/>
      <w:bookmarkEnd w:id="506"/>
    </w:p>
    <w:p w14:paraId="0BCA5BC4" w14:textId="736164A5" w:rsidR="00433308" w:rsidRPr="00433308" w:rsidRDefault="00433308" w:rsidP="00433308">
      <w:pPr>
        <w:rPr>
          <w:b/>
          <w:bCs/>
        </w:rPr>
      </w:pPr>
      <w:r>
        <w:rPr>
          <w:b/>
          <w:bCs/>
        </w:rPr>
        <w:t xml:space="preserve">FPA: </w:t>
      </w:r>
      <w:r>
        <w:t>FPA: ∑ (cantidad de actores de tipo i) * (factor de peso en i)</w:t>
      </w:r>
    </w:p>
    <w:p w14:paraId="2F9B9075" w14:textId="74B04ABC" w:rsidR="00433308" w:rsidRDefault="00433308" w:rsidP="00433308">
      <w:pPr>
        <w:rPr>
          <w:lang w:val="en-US"/>
        </w:rPr>
      </w:pPr>
      <w:r w:rsidRPr="00433308">
        <w:rPr>
          <w:b/>
          <w:bCs/>
        </w:rPr>
        <w:t>FPA</w:t>
      </w:r>
      <w:r>
        <w:rPr>
          <w:b/>
          <w:bCs/>
        </w:rPr>
        <w:t xml:space="preserve"> </w:t>
      </w:r>
      <w:r>
        <w:rPr>
          <w:lang w:val="en-US"/>
        </w:rPr>
        <w:t>= 3 * 3 = 9</w:t>
      </w:r>
    </w:p>
    <w:p w14:paraId="0CB57F16" w14:textId="354224BD" w:rsidR="00DB54FB" w:rsidRDefault="00DB54FB" w:rsidP="00433308">
      <w:r w:rsidRPr="00DB54FB">
        <w:rPr>
          <w:b/>
          <w:bCs/>
        </w:rPr>
        <w:t>El Factor de peso de los casos de uso sin ajustar (FPCU)</w:t>
      </w:r>
      <w:r>
        <w:t xml:space="preserve"> se calcula teniendo en cuenta la cantidad de casos de uso del sistema y la complejidad de cada uno de ellos. La complejidad se determina a partir de la cantidad de transacciones que se realizan. La transacción es una secuencia atómica de actividades, las cuales se realizan completamente o no se realiza ninguna.</w:t>
      </w:r>
    </w:p>
    <w:tbl>
      <w:tblPr>
        <w:tblStyle w:val="Tablaconcuadrcula"/>
        <w:tblW w:w="0" w:type="auto"/>
        <w:tblLook w:val="04A0" w:firstRow="1" w:lastRow="0" w:firstColumn="1" w:lastColumn="0" w:noHBand="0" w:noVBand="1"/>
      </w:tblPr>
      <w:tblGrid>
        <w:gridCol w:w="2942"/>
        <w:gridCol w:w="2943"/>
        <w:gridCol w:w="2943"/>
      </w:tblGrid>
      <w:tr w:rsidR="00DB54FB" w14:paraId="526D2DCF" w14:textId="77777777" w:rsidTr="00DB54FB">
        <w:tc>
          <w:tcPr>
            <w:tcW w:w="2942" w:type="dxa"/>
            <w:shd w:val="clear" w:color="auto" w:fill="B4C6E7" w:themeFill="accent1" w:themeFillTint="66"/>
          </w:tcPr>
          <w:p w14:paraId="7AA6A588" w14:textId="309FB908" w:rsidR="00DB54FB" w:rsidRPr="00DB54FB" w:rsidRDefault="00DB54FB" w:rsidP="00DB54FB">
            <w:pPr>
              <w:jc w:val="center"/>
              <w:rPr>
                <w:b/>
                <w:bCs/>
                <w:lang w:val="en-US"/>
              </w:rPr>
            </w:pPr>
            <w:r w:rsidRPr="00DB54FB">
              <w:rPr>
                <w:b/>
                <w:bCs/>
              </w:rPr>
              <w:t>Tipo de CU</w:t>
            </w:r>
          </w:p>
        </w:tc>
        <w:tc>
          <w:tcPr>
            <w:tcW w:w="2943" w:type="dxa"/>
            <w:shd w:val="clear" w:color="auto" w:fill="B4C6E7" w:themeFill="accent1" w:themeFillTint="66"/>
          </w:tcPr>
          <w:p w14:paraId="66294E30" w14:textId="098319D7" w:rsidR="00DB54FB" w:rsidRPr="00DB54FB" w:rsidRDefault="00DB54FB" w:rsidP="00DB54FB">
            <w:pPr>
              <w:jc w:val="center"/>
              <w:rPr>
                <w:b/>
                <w:bCs/>
                <w:lang w:val="en-US"/>
              </w:rPr>
            </w:pPr>
            <w:r w:rsidRPr="00DB54FB">
              <w:rPr>
                <w:b/>
                <w:bCs/>
              </w:rPr>
              <w:t>Descripción</w:t>
            </w:r>
          </w:p>
        </w:tc>
        <w:tc>
          <w:tcPr>
            <w:tcW w:w="2943" w:type="dxa"/>
            <w:shd w:val="clear" w:color="auto" w:fill="B4C6E7" w:themeFill="accent1" w:themeFillTint="66"/>
          </w:tcPr>
          <w:p w14:paraId="59A963F9" w14:textId="7CFD8211" w:rsidR="00DB54FB" w:rsidRPr="00DB54FB" w:rsidRDefault="00DB54FB" w:rsidP="00DB54FB">
            <w:pPr>
              <w:jc w:val="center"/>
              <w:rPr>
                <w:b/>
                <w:bCs/>
                <w:lang w:val="en-US"/>
              </w:rPr>
            </w:pPr>
            <w:r w:rsidRPr="00DB54FB">
              <w:rPr>
                <w:b/>
                <w:bCs/>
              </w:rPr>
              <w:t>Factor de Peso</w:t>
            </w:r>
          </w:p>
        </w:tc>
      </w:tr>
      <w:tr w:rsidR="00DB54FB" w14:paraId="163E905F" w14:textId="77777777" w:rsidTr="00DB54FB">
        <w:tc>
          <w:tcPr>
            <w:tcW w:w="2942" w:type="dxa"/>
          </w:tcPr>
          <w:p w14:paraId="41833CAF" w14:textId="18DAB540" w:rsidR="00DB54FB" w:rsidRDefault="00DB54FB" w:rsidP="00944CFB">
            <w:pPr>
              <w:spacing w:line="360" w:lineRule="auto"/>
              <w:jc w:val="center"/>
              <w:rPr>
                <w:lang w:val="en-US"/>
              </w:rPr>
            </w:pPr>
            <w:r>
              <w:t>Simple</w:t>
            </w:r>
          </w:p>
        </w:tc>
        <w:tc>
          <w:tcPr>
            <w:tcW w:w="2943" w:type="dxa"/>
          </w:tcPr>
          <w:p w14:paraId="62BBE149" w14:textId="475B02F8" w:rsidR="00DB54FB" w:rsidRDefault="00DB54FB" w:rsidP="00944CFB">
            <w:pPr>
              <w:spacing w:line="360" w:lineRule="auto"/>
              <w:jc w:val="center"/>
              <w:rPr>
                <w:lang w:val="en-US"/>
              </w:rPr>
            </w:pPr>
            <w:r>
              <w:t>De 1 a 3 transacciones</w:t>
            </w:r>
          </w:p>
        </w:tc>
        <w:tc>
          <w:tcPr>
            <w:tcW w:w="2943" w:type="dxa"/>
          </w:tcPr>
          <w:p w14:paraId="5CBE93F2" w14:textId="57465DF8" w:rsidR="00DB54FB" w:rsidRDefault="00DB54FB" w:rsidP="00944CFB">
            <w:pPr>
              <w:spacing w:line="360" w:lineRule="auto"/>
              <w:jc w:val="center"/>
              <w:rPr>
                <w:lang w:val="en-US"/>
              </w:rPr>
            </w:pPr>
            <w:r>
              <w:t>5</w:t>
            </w:r>
          </w:p>
        </w:tc>
      </w:tr>
      <w:tr w:rsidR="00DB54FB" w14:paraId="04CABD76" w14:textId="77777777" w:rsidTr="00DB54FB">
        <w:tc>
          <w:tcPr>
            <w:tcW w:w="2942" w:type="dxa"/>
          </w:tcPr>
          <w:p w14:paraId="79353DBD" w14:textId="30C2C618" w:rsidR="00DB54FB" w:rsidRDefault="00DB54FB" w:rsidP="00944CFB">
            <w:pPr>
              <w:spacing w:line="360" w:lineRule="auto"/>
              <w:jc w:val="center"/>
              <w:rPr>
                <w:lang w:val="en-US"/>
              </w:rPr>
            </w:pPr>
            <w:r>
              <w:t>Medio</w:t>
            </w:r>
          </w:p>
        </w:tc>
        <w:tc>
          <w:tcPr>
            <w:tcW w:w="2943" w:type="dxa"/>
          </w:tcPr>
          <w:p w14:paraId="0A8E6277" w14:textId="00532287" w:rsidR="00DB54FB" w:rsidRDefault="00DB54FB" w:rsidP="00944CFB">
            <w:pPr>
              <w:spacing w:line="360" w:lineRule="auto"/>
              <w:jc w:val="center"/>
              <w:rPr>
                <w:lang w:val="en-US"/>
              </w:rPr>
            </w:pPr>
            <w:r>
              <w:t>De 4 a 7 transacciones</w:t>
            </w:r>
          </w:p>
        </w:tc>
        <w:tc>
          <w:tcPr>
            <w:tcW w:w="2943" w:type="dxa"/>
          </w:tcPr>
          <w:p w14:paraId="13642ACD" w14:textId="71D936E4" w:rsidR="00DB54FB" w:rsidRDefault="00DB54FB" w:rsidP="00944CFB">
            <w:pPr>
              <w:spacing w:line="360" w:lineRule="auto"/>
              <w:jc w:val="center"/>
              <w:rPr>
                <w:lang w:val="en-US"/>
              </w:rPr>
            </w:pPr>
            <w:r>
              <w:t>10</w:t>
            </w:r>
          </w:p>
        </w:tc>
      </w:tr>
      <w:tr w:rsidR="00DB54FB" w14:paraId="71B73C8A" w14:textId="77777777" w:rsidTr="00DB54FB">
        <w:tc>
          <w:tcPr>
            <w:tcW w:w="2942" w:type="dxa"/>
          </w:tcPr>
          <w:p w14:paraId="70D31A2D" w14:textId="5AE27ADC" w:rsidR="00DB54FB" w:rsidRDefault="00DB54FB" w:rsidP="00944CFB">
            <w:pPr>
              <w:spacing w:line="360" w:lineRule="auto"/>
              <w:jc w:val="center"/>
              <w:rPr>
                <w:lang w:val="en-US"/>
              </w:rPr>
            </w:pPr>
            <w:r>
              <w:t>Complejo</w:t>
            </w:r>
          </w:p>
        </w:tc>
        <w:tc>
          <w:tcPr>
            <w:tcW w:w="2943" w:type="dxa"/>
          </w:tcPr>
          <w:p w14:paraId="6DA02708" w14:textId="28EE5376" w:rsidR="00DB54FB" w:rsidRDefault="00DB54FB" w:rsidP="00944CFB">
            <w:pPr>
              <w:spacing w:line="360" w:lineRule="auto"/>
              <w:jc w:val="center"/>
              <w:rPr>
                <w:lang w:val="en-US"/>
              </w:rPr>
            </w:pPr>
            <w:r>
              <w:t>De 8 o más transacciones</w:t>
            </w:r>
          </w:p>
        </w:tc>
        <w:tc>
          <w:tcPr>
            <w:tcW w:w="2943" w:type="dxa"/>
          </w:tcPr>
          <w:p w14:paraId="34065352" w14:textId="6990F841" w:rsidR="00DB54FB" w:rsidRDefault="00DB54FB" w:rsidP="00944CFB">
            <w:pPr>
              <w:spacing w:line="360" w:lineRule="auto"/>
              <w:jc w:val="center"/>
              <w:rPr>
                <w:lang w:val="en-US"/>
              </w:rPr>
            </w:pPr>
            <w:r>
              <w:t>15</w:t>
            </w:r>
          </w:p>
        </w:tc>
      </w:tr>
    </w:tbl>
    <w:p w14:paraId="17C8D88B" w14:textId="10D9834D" w:rsidR="00DB54FB" w:rsidRDefault="00DB54FB" w:rsidP="00DB54FB">
      <w:pPr>
        <w:pStyle w:val="tabla1"/>
      </w:pPr>
      <w:bookmarkStart w:id="507" w:name="_Toc167362386"/>
      <w:bookmarkStart w:id="508" w:name="_Toc167378197"/>
      <w:r>
        <w:lastRenderedPageBreak/>
        <w:t>Factor de peso de los casos de uso sin ajustar.</w:t>
      </w:r>
      <w:bookmarkEnd w:id="507"/>
      <w:bookmarkEnd w:id="508"/>
    </w:p>
    <w:p w14:paraId="18064223" w14:textId="77777777" w:rsidR="00DB54FB" w:rsidRDefault="00DB54FB" w:rsidP="00DB54FB"/>
    <w:p w14:paraId="359D0F6D" w14:textId="77777777" w:rsidR="00DB54FB" w:rsidRDefault="00DB54FB" w:rsidP="00DB54FB">
      <w:r>
        <w:t xml:space="preserve">El FPCU se calcula teniendo en cuenta el total de casos de uso, multiplicado por el factor de peso asignado a cada uno. </w:t>
      </w:r>
    </w:p>
    <w:p w14:paraId="31B959DF" w14:textId="28007BE0" w:rsidR="00DB54FB" w:rsidRDefault="00DB54FB" w:rsidP="00DB54FB">
      <w:r w:rsidRPr="00DB54FB">
        <w:rPr>
          <w:b/>
          <w:bCs/>
        </w:rPr>
        <w:t>FPCU</w:t>
      </w:r>
      <w:r>
        <w:t xml:space="preserve"> = ∑ (cantidad de CU de tipo i) * (factor de peso en i)</w:t>
      </w:r>
    </w:p>
    <w:tbl>
      <w:tblPr>
        <w:tblStyle w:val="Tablaconcuadrcula"/>
        <w:tblW w:w="0" w:type="auto"/>
        <w:tblLook w:val="04A0" w:firstRow="1" w:lastRow="0" w:firstColumn="1" w:lastColumn="0" w:noHBand="0" w:noVBand="1"/>
      </w:tblPr>
      <w:tblGrid>
        <w:gridCol w:w="5949"/>
        <w:gridCol w:w="1984"/>
        <w:gridCol w:w="895"/>
      </w:tblGrid>
      <w:tr w:rsidR="00DB54FB" w14:paraId="3A8A1CCD" w14:textId="77777777" w:rsidTr="00E14997">
        <w:tc>
          <w:tcPr>
            <w:tcW w:w="5949" w:type="dxa"/>
            <w:shd w:val="clear" w:color="auto" w:fill="B4C6E7" w:themeFill="accent1" w:themeFillTint="66"/>
          </w:tcPr>
          <w:p w14:paraId="00604D89" w14:textId="75675880" w:rsidR="00DB54FB" w:rsidRPr="00DB54FB" w:rsidRDefault="00DB54FB" w:rsidP="00DB54FB">
            <w:pPr>
              <w:rPr>
                <w:b/>
                <w:bCs/>
              </w:rPr>
            </w:pPr>
            <w:r>
              <w:rPr>
                <w:b/>
                <w:bCs/>
              </w:rPr>
              <w:t>Caso de Uso</w:t>
            </w:r>
          </w:p>
        </w:tc>
        <w:tc>
          <w:tcPr>
            <w:tcW w:w="1984" w:type="dxa"/>
            <w:shd w:val="clear" w:color="auto" w:fill="B4C6E7" w:themeFill="accent1" w:themeFillTint="66"/>
          </w:tcPr>
          <w:p w14:paraId="098B2051" w14:textId="494B732F" w:rsidR="00DB54FB" w:rsidRPr="00DB54FB" w:rsidRDefault="00DB54FB" w:rsidP="00DB54FB">
            <w:pPr>
              <w:rPr>
                <w:b/>
                <w:bCs/>
              </w:rPr>
            </w:pPr>
            <w:r w:rsidRPr="00DB54FB">
              <w:rPr>
                <w:b/>
                <w:bCs/>
              </w:rPr>
              <w:t>Tipo de CU</w:t>
            </w:r>
          </w:p>
        </w:tc>
        <w:tc>
          <w:tcPr>
            <w:tcW w:w="895" w:type="dxa"/>
            <w:shd w:val="clear" w:color="auto" w:fill="B4C6E7" w:themeFill="accent1" w:themeFillTint="66"/>
          </w:tcPr>
          <w:p w14:paraId="396388F6" w14:textId="551B9D26" w:rsidR="00DB54FB" w:rsidRPr="00DB54FB" w:rsidRDefault="00DB54FB" w:rsidP="00DB54FB">
            <w:pPr>
              <w:rPr>
                <w:b/>
                <w:bCs/>
              </w:rPr>
            </w:pPr>
            <w:r>
              <w:rPr>
                <w:b/>
                <w:bCs/>
              </w:rPr>
              <w:t>Peso</w:t>
            </w:r>
          </w:p>
        </w:tc>
      </w:tr>
      <w:tr w:rsidR="00DB54FB" w14:paraId="509A7729" w14:textId="77777777" w:rsidTr="00E14997">
        <w:tc>
          <w:tcPr>
            <w:tcW w:w="5949" w:type="dxa"/>
          </w:tcPr>
          <w:p w14:paraId="5F7FAE0D" w14:textId="64F93922" w:rsidR="00DB54FB" w:rsidRDefault="00E14997" w:rsidP="00944CFB">
            <w:pPr>
              <w:spacing w:line="360" w:lineRule="auto"/>
            </w:pPr>
            <w:r>
              <w:t>Autenticar Usuario</w:t>
            </w:r>
          </w:p>
        </w:tc>
        <w:tc>
          <w:tcPr>
            <w:tcW w:w="1984" w:type="dxa"/>
          </w:tcPr>
          <w:p w14:paraId="404510CC" w14:textId="0A23B9EE" w:rsidR="00DB54FB" w:rsidRDefault="00E14997" w:rsidP="00944CFB">
            <w:pPr>
              <w:spacing w:line="360" w:lineRule="auto"/>
              <w:jc w:val="center"/>
            </w:pPr>
            <w:r>
              <w:t>Simple</w:t>
            </w:r>
          </w:p>
        </w:tc>
        <w:tc>
          <w:tcPr>
            <w:tcW w:w="895" w:type="dxa"/>
          </w:tcPr>
          <w:p w14:paraId="34A2476A" w14:textId="17A09F74" w:rsidR="00DB54FB" w:rsidRDefault="00E14997" w:rsidP="00944CFB">
            <w:pPr>
              <w:spacing w:line="360" w:lineRule="auto"/>
              <w:jc w:val="center"/>
            </w:pPr>
            <w:r>
              <w:t>5</w:t>
            </w:r>
          </w:p>
        </w:tc>
      </w:tr>
      <w:tr w:rsidR="00E14997" w14:paraId="73D215EE" w14:textId="77777777" w:rsidTr="00E14997">
        <w:tc>
          <w:tcPr>
            <w:tcW w:w="5949" w:type="dxa"/>
          </w:tcPr>
          <w:p w14:paraId="59F86F4C" w14:textId="127A48FE" w:rsidR="00E14997" w:rsidRPr="00E14997" w:rsidRDefault="00E14997" w:rsidP="00944CFB">
            <w:pPr>
              <w:spacing w:line="360" w:lineRule="auto"/>
              <w:rPr>
                <w:lang w:val="es-ES"/>
              </w:rPr>
            </w:pPr>
            <w:r>
              <w:t>Cambiar Contrase</w:t>
            </w:r>
            <w:r>
              <w:rPr>
                <w:lang w:val="es-ES"/>
              </w:rPr>
              <w:t>ña</w:t>
            </w:r>
          </w:p>
        </w:tc>
        <w:tc>
          <w:tcPr>
            <w:tcW w:w="1984" w:type="dxa"/>
          </w:tcPr>
          <w:p w14:paraId="2AD2AC06" w14:textId="569ABEAD" w:rsidR="00E14997" w:rsidRDefault="00E14997" w:rsidP="00944CFB">
            <w:pPr>
              <w:spacing w:line="360" w:lineRule="auto"/>
              <w:jc w:val="center"/>
            </w:pPr>
            <w:r>
              <w:t>Simple</w:t>
            </w:r>
          </w:p>
        </w:tc>
        <w:tc>
          <w:tcPr>
            <w:tcW w:w="895" w:type="dxa"/>
          </w:tcPr>
          <w:p w14:paraId="6F1E2DDB" w14:textId="0A80A87B" w:rsidR="00E14997" w:rsidRDefault="00E14997" w:rsidP="00944CFB">
            <w:pPr>
              <w:spacing w:line="360" w:lineRule="auto"/>
              <w:jc w:val="center"/>
            </w:pPr>
            <w:r>
              <w:t>5</w:t>
            </w:r>
          </w:p>
        </w:tc>
      </w:tr>
      <w:tr w:rsidR="00E14997" w14:paraId="7EE68668" w14:textId="77777777" w:rsidTr="00E14997">
        <w:tc>
          <w:tcPr>
            <w:tcW w:w="5949" w:type="dxa"/>
          </w:tcPr>
          <w:p w14:paraId="5DA0308A" w14:textId="4E983986" w:rsidR="00E14997" w:rsidRDefault="00E14997" w:rsidP="00944CFB">
            <w:pPr>
              <w:spacing w:line="360" w:lineRule="auto"/>
            </w:pPr>
            <w:r>
              <w:t>Ver información de usuario conectado</w:t>
            </w:r>
          </w:p>
        </w:tc>
        <w:tc>
          <w:tcPr>
            <w:tcW w:w="1984" w:type="dxa"/>
          </w:tcPr>
          <w:p w14:paraId="6572F952" w14:textId="170E3EB5" w:rsidR="00E14997" w:rsidRDefault="00E14997" w:rsidP="00944CFB">
            <w:pPr>
              <w:spacing w:line="360" w:lineRule="auto"/>
              <w:jc w:val="center"/>
            </w:pPr>
            <w:r>
              <w:t>Simple</w:t>
            </w:r>
          </w:p>
        </w:tc>
        <w:tc>
          <w:tcPr>
            <w:tcW w:w="895" w:type="dxa"/>
          </w:tcPr>
          <w:p w14:paraId="06D39ACE" w14:textId="18886A77" w:rsidR="00E14997" w:rsidRDefault="00E14997" w:rsidP="00944CFB">
            <w:pPr>
              <w:spacing w:line="360" w:lineRule="auto"/>
              <w:jc w:val="center"/>
            </w:pPr>
            <w:r>
              <w:t>5</w:t>
            </w:r>
          </w:p>
        </w:tc>
      </w:tr>
      <w:tr w:rsidR="00E14997" w14:paraId="5F5503AE" w14:textId="77777777" w:rsidTr="00E14997">
        <w:tc>
          <w:tcPr>
            <w:tcW w:w="5949" w:type="dxa"/>
          </w:tcPr>
          <w:p w14:paraId="32316FCB" w14:textId="14AFDA8B" w:rsidR="00E14997" w:rsidRDefault="00E14997" w:rsidP="00944CFB">
            <w:pPr>
              <w:spacing w:line="360" w:lineRule="auto"/>
            </w:pPr>
            <w:r>
              <w:t>Restablecer Contraseña</w:t>
            </w:r>
          </w:p>
        </w:tc>
        <w:tc>
          <w:tcPr>
            <w:tcW w:w="1984" w:type="dxa"/>
          </w:tcPr>
          <w:p w14:paraId="2D9A9EBB" w14:textId="41037225" w:rsidR="00E14997" w:rsidRDefault="00E14997" w:rsidP="00944CFB">
            <w:pPr>
              <w:spacing w:line="360" w:lineRule="auto"/>
              <w:jc w:val="center"/>
            </w:pPr>
            <w:r>
              <w:t>Medio</w:t>
            </w:r>
          </w:p>
        </w:tc>
        <w:tc>
          <w:tcPr>
            <w:tcW w:w="895" w:type="dxa"/>
          </w:tcPr>
          <w:p w14:paraId="1FC83990" w14:textId="4D6CB3D1" w:rsidR="00E14997" w:rsidRDefault="00E14997" w:rsidP="00944CFB">
            <w:pPr>
              <w:spacing w:line="360" w:lineRule="auto"/>
              <w:jc w:val="center"/>
            </w:pPr>
            <w:r>
              <w:t>10</w:t>
            </w:r>
          </w:p>
        </w:tc>
      </w:tr>
      <w:tr w:rsidR="00E14997" w14:paraId="76795B8E" w14:textId="77777777" w:rsidTr="00E14997">
        <w:tc>
          <w:tcPr>
            <w:tcW w:w="5949" w:type="dxa"/>
          </w:tcPr>
          <w:p w14:paraId="5B7B1728" w14:textId="7A983178" w:rsidR="00E14997" w:rsidRDefault="00E14997" w:rsidP="00944CFB">
            <w:pPr>
              <w:spacing w:line="360" w:lineRule="auto"/>
            </w:pPr>
            <w:r>
              <w:t>Gestionar información de usuario</w:t>
            </w:r>
          </w:p>
        </w:tc>
        <w:tc>
          <w:tcPr>
            <w:tcW w:w="1984" w:type="dxa"/>
          </w:tcPr>
          <w:p w14:paraId="1C34376B" w14:textId="384365C0" w:rsidR="00E14997" w:rsidRDefault="00E14997" w:rsidP="00944CFB">
            <w:pPr>
              <w:spacing w:line="360" w:lineRule="auto"/>
              <w:jc w:val="center"/>
            </w:pPr>
            <w:r>
              <w:t>Simple</w:t>
            </w:r>
          </w:p>
        </w:tc>
        <w:tc>
          <w:tcPr>
            <w:tcW w:w="895" w:type="dxa"/>
          </w:tcPr>
          <w:p w14:paraId="1A3ECE34" w14:textId="0CA35B3B" w:rsidR="00E14997" w:rsidRDefault="00E14997" w:rsidP="00944CFB">
            <w:pPr>
              <w:spacing w:line="360" w:lineRule="auto"/>
              <w:jc w:val="center"/>
            </w:pPr>
            <w:r>
              <w:t>5</w:t>
            </w:r>
          </w:p>
        </w:tc>
      </w:tr>
      <w:tr w:rsidR="00E14997" w14:paraId="0DF198A6" w14:textId="77777777" w:rsidTr="00E14997">
        <w:tc>
          <w:tcPr>
            <w:tcW w:w="5949" w:type="dxa"/>
          </w:tcPr>
          <w:p w14:paraId="28BA5F68" w14:textId="49B10345" w:rsidR="00E14997" w:rsidRDefault="00E14997" w:rsidP="00944CFB">
            <w:pPr>
              <w:spacing w:line="360" w:lineRule="auto"/>
            </w:pPr>
            <w:r>
              <w:t>Gestionar grupos de autenticación y autorización</w:t>
            </w:r>
          </w:p>
        </w:tc>
        <w:tc>
          <w:tcPr>
            <w:tcW w:w="1984" w:type="dxa"/>
          </w:tcPr>
          <w:p w14:paraId="10EAE656" w14:textId="02739915" w:rsidR="00E14997" w:rsidRDefault="00E14997" w:rsidP="00944CFB">
            <w:pPr>
              <w:spacing w:line="360" w:lineRule="auto"/>
              <w:jc w:val="center"/>
            </w:pPr>
            <w:r>
              <w:t>Simple</w:t>
            </w:r>
          </w:p>
        </w:tc>
        <w:tc>
          <w:tcPr>
            <w:tcW w:w="895" w:type="dxa"/>
          </w:tcPr>
          <w:p w14:paraId="1E9324A5" w14:textId="27C46B56" w:rsidR="00E14997" w:rsidRDefault="00E14997" w:rsidP="00944CFB">
            <w:pPr>
              <w:spacing w:line="360" w:lineRule="auto"/>
              <w:jc w:val="center"/>
            </w:pPr>
            <w:r>
              <w:t>5</w:t>
            </w:r>
          </w:p>
        </w:tc>
      </w:tr>
      <w:tr w:rsidR="00E14997" w14:paraId="1F35D072" w14:textId="77777777" w:rsidTr="00E14997">
        <w:tc>
          <w:tcPr>
            <w:tcW w:w="5949" w:type="dxa"/>
          </w:tcPr>
          <w:p w14:paraId="0879CF75" w14:textId="14E5C8BF" w:rsidR="00E14997" w:rsidRDefault="00E14997" w:rsidP="00944CFB">
            <w:pPr>
              <w:spacing w:line="360" w:lineRule="auto"/>
            </w:pPr>
            <w:r>
              <w:t>Gestionar roles de usuario</w:t>
            </w:r>
          </w:p>
        </w:tc>
        <w:tc>
          <w:tcPr>
            <w:tcW w:w="1984" w:type="dxa"/>
          </w:tcPr>
          <w:p w14:paraId="441862FE" w14:textId="4012E31F" w:rsidR="00E14997" w:rsidRDefault="00E14997" w:rsidP="00944CFB">
            <w:pPr>
              <w:spacing w:line="360" w:lineRule="auto"/>
              <w:jc w:val="center"/>
            </w:pPr>
            <w:r>
              <w:t>Simple</w:t>
            </w:r>
          </w:p>
        </w:tc>
        <w:tc>
          <w:tcPr>
            <w:tcW w:w="895" w:type="dxa"/>
          </w:tcPr>
          <w:p w14:paraId="769A798B" w14:textId="2F9FF37B" w:rsidR="00E14997" w:rsidRDefault="00E14997" w:rsidP="00944CFB">
            <w:pPr>
              <w:spacing w:line="360" w:lineRule="auto"/>
              <w:jc w:val="center"/>
            </w:pPr>
            <w:r>
              <w:t>5</w:t>
            </w:r>
          </w:p>
        </w:tc>
      </w:tr>
      <w:tr w:rsidR="00E14997" w14:paraId="6B818B6E" w14:textId="77777777" w:rsidTr="00E14997">
        <w:tc>
          <w:tcPr>
            <w:tcW w:w="5949" w:type="dxa"/>
          </w:tcPr>
          <w:p w14:paraId="3801DFE3" w14:textId="1F487DD1" w:rsidR="00E14997" w:rsidRDefault="00E14997" w:rsidP="00944CFB">
            <w:pPr>
              <w:spacing w:line="360" w:lineRule="auto"/>
            </w:pPr>
            <w:r>
              <w:t>Visualizar y exportar trazas</w:t>
            </w:r>
          </w:p>
        </w:tc>
        <w:tc>
          <w:tcPr>
            <w:tcW w:w="1984" w:type="dxa"/>
          </w:tcPr>
          <w:p w14:paraId="3AF6E533" w14:textId="50EC61B7" w:rsidR="00E14997" w:rsidRDefault="00E14997" w:rsidP="00944CFB">
            <w:pPr>
              <w:spacing w:line="360" w:lineRule="auto"/>
              <w:jc w:val="center"/>
            </w:pPr>
            <w:r>
              <w:t>Simple</w:t>
            </w:r>
          </w:p>
        </w:tc>
        <w:tc>
          <w:tcPr>
            <w:tcW w:w="895" w:type="dxa"/>
          </w:tcPr>
          <w:p w14:paraId="2CC3B849" w14:textId="176D7B28" w:rsidR="00E14997" w:rsidRDefault="00E14997" w:rsidP="00944CFB">
            <w:pPr>
              <w:spacing w:line="360" w:lineRule="auto"/>
              <w:jc w:val="center"/>
            </w:pPr>
            <w:r>
              <w:t>5</w:t>
            </w:r>
          </w:p>
        </w:tc>
      </w:tr>
      <w:tr w:rsidR="00E14997" w14:paraId="3ABB70E5" w14:textId="77777777" w:rsidTr="00E14997">
        <w:tc>
          <w:tcPr>
            <w:tcW w:w="5949" w:type="dxa"/>
          </w:tcPr>
          <w:p w14:paraId="63CEDCAA" w14:textId="306F6D98" w:rsidR="00E14997" w:rsidRDefault="00E14997" w:rsidP="00944CFB">
            <w:pPr>
              <w:spacing w:line="360" w:lineRule="auto"/>
            </w:pPr>
            <w:r>
              <w:t>Realizar salvas y restaura de la BD</w:t>
            </w:r>
          </w:p>
        </w:tc>
        <w:tc>
          <w:tcPr>
            <w:tcW w:w="1984" w:type="dxa"/>
          </w:tcPr>
          <w:p w14:paraId="11F46092" w14:textId="1D797CDA" w:rsidR="00E14997" w:rsidRDefault="00E14997" w:rsidP="00944CFB">
            <w:pPr>
              <w:spacing w:line="360" w:lineRule="auto"/>
              <w:jc w:val="center"/>
            </w:pPr>
            <w:r>
              <w:t>Simple</w:t>
            </w:r>
          </w:p>
        </w:tc>
        <w:tc>
          <w:tcPr>
            <w:tcW w:w="895" w:type="dxa"/>
          </w:tcPr>
          <w:p w14:paraId="67296959" w14:textId="58B766B3" w:rsidR="00E14997" w:rsidRDefault="00E14997" w:rsidP="00944CFB">
            <w:pPr>
              <w:spacing w:line="360" w:lineRule="auto"/>
              <w:jc w:val="center"/>
            </w:pPr>
            <w:r>
              <w:t>5</w:t>
            </w:r>
          </w:p>
        </w:tc>
      </w:tr>
      <w:tr w:rsidR="00E14997" w14:paraId="6280D225" w14:textId="77777777" w:rsidTr="00E14997">
        <w:tc>
          <w:tcPr>
            <w:tcW w:w="5949" w:type="dxa"/>
          </w:tcPr>
          <w:p w14:paraId="43E6DACE" w14:textId="7DBAEF68" w:rsidR="00E14997" w:rsidRDefault="00E14997" w:rsidP="00944CFB">
            <w:pPr>
              <w:spacing w:line="360" w:lineRule="auto"/>
            </w:pPr>
            <w:r>
              <w:t>Gestionar Solicitudes de Inscripción</w:t>
            </w:r>
          </w:p>
        </w:tc>
        <w:tc>
          <w:tcPr>
            <w:tcW w:w="1984" w:type="dxa"/>
          </w:tcPr>
          <w:p w14:paraId="0A64F3F8" w14:textId="773E6567" w:rsidR="00E14997" w:rsidRDefault="00E14997" w:rsidP="00944CFB">
            <w:pPr>
              <w:spacing w:line="360" w:lineRule="auto"/>
              <w:jc w:val="center"/>
            </w:pPr>
            <w:r>
              <w:t>Simple</w:t>
            </w:r>
          </w:p>
        </w:tc>
        <w:tc>
          <w:tcPr>
            <w:tcW w:w="895" w:type="dxa"/>
          </w:tcPr>
          <w:p w14:paraId="5DF0307B" w14:textId="2FC50ABE" w:rsidR="00E14997" w:rsidRDefault="00E14997" w:rsidP="00944CFB">
            <w:pPr>
              <w:spacing w:line="360" w:lineRule="auto"/>
              <w:jc w:val="center"/>
            </w:pPr>
            <w:r>
              <w:t>5</w:t>
            </w:r>
          </w:p>
        </w:tc>
      </w:tr>
      <w:tr w:rsidR="00E14997" w14:paraId="1448AD4C" w14:textId="77777777" w:rsidTr="00E14997">
        <w:tc>
          <w:tcPr>
            <w:tcW w:w="5949" w:type="dxa"/>
          </w:tcPr>
          <w:p w14:paraId="030AD220" w14:textId="6F7AC1D1" w:rsidR="00E14997" w:rsidRDefault="00E14997" w:rsidP="00944CFB">
            <w:pPr>
              <w:spacing w:line="360" w:lineRule="auto"/>
            </w:pPr>
            <w:r>
              <w:t>Gestionar Editores</w:t>
            </w:r>
          </w:p>
        </w:tc>
        <w:tc>
          <w:tcPr>
            <w:tcW w:w="1984" w:type="dxa"/>
          </w:tcPr>
          <w:p w14:paraId="512BD2B1" w14:textId="43F262D1" w:rsidR="00E14997" w:rsidRDefault="00E14997" w:rsidP="00944CFB">
            <w:pPr>
              <w:spacing w:line="360" w:lineRule="auto"/>
              <w:jc w:val="center"/>
            </w:pPr>
            <w:r>
              <w:t>Simple</w:t>
            </w:r>
          </w:p>
        </w:tc>
        <w:tc>
          <w:tcPr>
            <w:tcW w:w="895" w:type="dxa"/>
          </w:tcPr>
          <w:p w14:paraId="193EAB92" w14:textId="44C5B342" w:rsidR="00E14997" w:rsidRDefault="00E14997" w:rsidP="00944CFB">
            <w:pPr>
              <w:spacing w:line="360" w:lineRule="auto"/>
              <w:jc w:val="center"/>
            </w:pPr>
            <w:r>
              <w:t>5</w:t>
            </w:r>
          </w:p>
        </w:tc>
      </w:tr>
      <w:tr w:rsidR="00E14997" w14:paraId="5C4325D6" w14:textId="77777777" w:rsidTr="00E14997">
        <w:tc>
          <w:tcPr>
            <w:tcW w:w="5949" w:type="dxa"/>
          </w:tcPr>
          <w:p w14:paraId="432D0B5C" w14:textId="02942BD7" w:rsidR="00E14997" w:rsidRDefault="00E14997" w:rsidP="00944CFB">
            <w:pPr>
              <w:spacing w:line="360" w:lineRule="auto"/>
            </w:pPr>
            <w:r>
              <w:t>Gestionar publicaciones musicales</w:t>
            </w:r>
          </w:p>
        </w:tc>
        <w:tc>
          <w:tcPr>
            <w:tcW w:w="1984" w:type="dxa"/>
          </w:tcPr>
          <w:p w14:paraId="32199E97" w14:textId="2B94EAC8" w:rsidR="00E14997" w:rsidRDefault="00E14997" w:rsidP="00944CFB">
            <w:pPr>
              <w:spacing w:line="360" w:lineRule="auto"/>
              <w:jc w:val="center"/>
            </w:pPr>
            <w:r>
              <w:t xml:space="preserve">Simple </w:t>
            </w:r>
          </w:p>
        </w:tc>
        <w:tc>
          <w:tcPr>
            <w:tcW w:w="895" w:type="dxa"/>
          </w:tcPr>
          <w:p w14:paraId="1BE5DC5A" w14:textId="0AFFBB06" w:rsidR="00E14997" w:rsidRDefault="00E14997" w:rsidP="00944CFB">
            <w:pPr>
              <w:spacing w:line="360" w:lineRule="auto"/>
              <w:jc w:val="center"/>
            </w:pPr>
            <w:r>
              <w:t>5</w:t>
            </w:r>
          </w:p>
        </w:tc>
      </w:tr>
      <w:tr w:rsidR="00E14997" w14:paraId="06008939" w14:textId="77777777" w:rsidTr="00E14997">
        <w:tc>
          <w:tcPr>
            <w:tcW w:w="5949" w:type="dxa"/>
          </w:tcPr>
          <w:p w14:paraId="170F64FA" w14:textId="017608A0" w:rsidR="00E14997" w:rsidRDefault="00E14997" w:rsidP="00944CFB">
            <w:pPr>
              <w:spacing w:line="360" w:lineRule="auto"/>
            </w:pPr>
            <w:r>
              <w:t>Gestionar Solicitudes ISMN</w:t>
            </w:r>
          </w:p>
        </w:tc>
        <w:tc>
          <w:tcPr>
            <w:tcW w:w="1984" w:type="dxa"/>
          </w:tcPr>
          <w:p w14:paraId="44A18351" w14:textId="3B421604" w:rsidR="00E14997" w:rsidRDefault="00E14997" w:rsidP="00944CFB">
            <w:pPr>
              <w:spacing w:line="360" w:lineRule="auto"/>
              <w:jc w:val="center"/>
            </w:pPr>
            <w:r>
              <w:t>Simple</w:t>
            </w:r>
          </w:p>
        </w:tc>
        <w:tc>
          <w:tcPr>
            <w:tcW w:w="895" w:type="dxa"/>
          </w:tcPr>
          <w:p w14:paraId="0337929F" w14:textId="71537B1B" w:rsidR="00E14997" w:rsidRDefault="00E14997" w:rsidP="00944CFB">
            <w:pPr>
              <w:spacing w:line="360" w:lineRule="auto"/>
              <w:jc w:val="center"/>
            </w:pPr>
            <w:r>
              <w:t>5</w:t>
            </w:r>
          </w:p>
        </w:tc>
      </w:tr>
      <w:tr w:rsidR="00E14997" w14:paraId="2AC78343" w14:textId="77777777" w:rsidTr="00E14997">
        <w:tc>
          <w:tcPr>
            <w:tcW w:w="5949" w:type="dxa"/>
          </w:tcPr>
          <w:p w14:paraId="5D9D10AC" w14:textId="089D178B" w:rsidR="00E14997" w:rsidRDefault="00E14997" w:rsidP="00944CFB">
            <w:pPr>
              <w:spacing w:line="360" w:lineRule="auto"/>
            </w:pPr>
            <w:r>
              <w:t>Gestionar catálogo de publicaciones musicales</w:t>
            </w:r>
          </w:p>
        </w:tc>
        <w:tc>
          <w:tcPr>
            <w:tcW w:w="1984" w:type="dxa"/>
          </w:tcPr>
          <w:p w14:paraId="6D957375" w14:textId="6768F4FD" w:rsidR="00E14997" w:rsidRDefault="00E14997" w:rsidP="00944CFB">
            <w:pPr>
              <w:spacing w:line="360" w:lineRule="auto"/>
              <w:jc w:val="center"/>
            </w:pPr>
            <w:r>
              <w:t>Simple</w:t>
            </w:r>
          </w:p>
        </w:tc>
        <w:tc>
          <w:tcPr>
            <w:tcW w:w="895" w:type="dxa"/>
          </w:tcPr>
          <w:p w14:paraId="197B5062" w14:textId="408B6AAC" w:rsidR="00E14997" w:rsidRDefault="00E14997" w:rsidP="00944CFB">
            <w:pPr>
              <w:spacing w:line="360" w:lineRule="auto"/>
              <w:jc w:val="center"/>
            </w:pPr>
            <w:r>
              <w:t>5</w:t>
            </w:r>
          </w:p>
        </w:tc>
      </w:tr>
      <w:tr w:rsidR="00E14997" w14:paraId="30AC05BB" w14:textId="77777777" w:rsidTr="00E14997">
        <w:tc>
          <w:tcPr>
            <w:tcW w:w="5949" w:type="dxa"/>
          </w:tcPr>
          <w:p w14:paraId="43037C01" w14:textId="674480C6" w:rsidR="00E14997" w:rsidRDefault="00E14997" w:rsidP="00944CFB">
            <w:pPr>
              <w:spacing w:line="360" w:lineRule="auto"/>
            </w:pPr>
            <w:r>
              <w:t>Exportar ISMN</w:t>
            </w:r>
          </w:p>
        </w:tc>
        <w:tc>
          <w:tcPr>
            <w:tcW w:w="1984" w:type="dxa"/>
          </w:tcPr>
          <w:p w14:paraId="77B903F5" w14:textId="2DE9BED1" w:rsidR="00E14997" w:rsidRDefault="00E14997" w:rsidP="00944CFB">
            <w:pPr>
              <w:spacing w:line="360" w:lineRule="auto"/>
              <w:jc w:val="center"/>
            </w:pPr>
            <w:r>
              <w:t>Simple</w:t>
            </w:r>
          </w:p>
        </w:tc>
        <w:tc>
          <w:tcPr>
            <w:tcW w:w="895" w:type="dxa"/>
          </w:tcPr>
          <w:p w14:paraId="0FD9C6CB" w14:textId="7B4A18CF" w:rsidR="00E14997" w:rsidRDefault="00E14997" w:rsidP="00944CFB">
            <w:pPr>
              <w:spacing w:line="360" w:lineRule="auto"/>
              <w:jc w:val="center"/>
            </w:pPr>
            <w:r>
              <w:t>5</w:t>
            </w:r>
          </w:p>
        </w:tc>
      </w:tr>
      <w:tr w:rsidR="00E14997" w14:paraId="39C74828" w14:textId="77777777" w:rsidTr="00E14997">
        <w:tc>
          <w:tcPr>
            <w:tcW w:w="5949" w:type="dxa"/>
          </w:tcPr>
          <w:p w14:paraId="436311D7" w14:textId="114E73C1" w:rsidR="00E14997" w:rsidRDefault="00E14997" w:rsidP="00944CFB">
            <w:pPr>
              <w:spacing w:line="360" w:lineRule="auto"/>
            </w:pPr>
            <w:r>
              <w:t>Gestionar ISMN</w:t>
            </w:r>
          </w:p>
        </w:tc>
        <w:tc>
          <w:tcPr>
            <w:tcW w:w="1984" w:type="dxa"/>
          </w:tcPr>
          <w:p w14:paraId="4AB0331B" w14:textId="1D4B6850" w:rsidR="00E14997" w:rsidRDefault="00E14997" w:rsidP="00944CFB">
            <w:pPr>
              <w:spacing w:line="360" w:lineRule="auto"/>
              <w:jc w:val="center"/>
            </w:pPr>
            <w:r>
              <w:t>Medio</w:t>
            </w:r>
          </w:p>
        </w:tc>
        <w:tc>
          <w:tcPr>
            <w:tcW w:w="895" w:type="dxa"/>
          </w:tcPr>
          <w:p w14:paraId="64A57004" w14:textId="634A4412" w:rsidR="00E14997" w:rsidRDefault="00E14997" w:rsidP="00944CFB">
            <w:pPr>
              <w:spacing w:line="360" w:lineRule="auto"/>
              <w:jc w:val="center"/>
            </w:pPr>
            <w:r>
              <w:t>10</w:t>
            </w:r>
          </w:p>
        </w:tc>
      </w:tr>
      <w:tr w:rsidR="00E14997" w14:paraId="3F193579" w14:textId="77777777" w:rsidTr="00E14997">
        <w:tc>
          <w:tcPr>
            <w:tcW w:w="5949" w:type="dxa"/>
          </w:tcPr>
          <w:p w14:paraId="2D28064B" w14:textId="75EFCD39" w:rsidR="00E14997" w:rsidRDefault="00E14997" w:rsidP="00944CFB">
            <w:pPr>
              <w:spacing w:line="360" w:lineRule="auto"/>
            </w:pPr>
            <w:r>
              <w:t>Gestionar Campos de Publicación Musical</w:t>
            </w:r>
          </w:p>
        </w:tc>
        <w:tc>
          <w:tcPr>
            <w:tcW w:w="1984" w:type="dxa"/>
          </w:tcPr>
          <w:p w14:paraId="738623F7" w14:textId="2962BAC2" w:rsidR="00E14997" w:rsidRDefault="00E14997" w:rsidP="00944CFB">
            <w:pPr>
              <w:spacing w:line="360" w:lineRule="auto"/>
              <w:jc w:val="center"/>
            </w:pPr>
            <w:r>
              <w:t>Medio</w:t>
            </w:r>
          </w:p>
        </w:tc>
        <w:tc>
          <w:tcPr>
            <w:tcW w:w="895" w:type="dxa"/>
          </w:tcPr>
          <w:p w14:paraId="7C1EA7D3" w14:textId="5820D2E4" w:rsidR="00E14997" w:rsidRDefault="00E14997" w:rsidP="00944CFB">
            <w:pPr>
              <w:spacing w:line="360" w:lineRule="auto"/>
              <w:jc w:val="center"/>
            </w:pPr>
            <w:r>
              <w:t>10</w:t>
            </w:r>
          </w:p>
        </w:tc>
      </w:tr>
      <w:tr w:rsidR="00E14997" w14:paraId="79F83353" w14:textId="77777777" w:rsidTr="00E14997">
        <w:tc>
          <w:tcPr>
            <w:tcW w:w="5949" w:type="dxa"/>
          </w:tcPr>
          <w:p w14:paraId="45254B7B" w14:textId="5B92830E" w:rsidR="00E14997" w:rsidRDefault="00E14997" w:rsidP="00944CFB">
            <w:pPr>
              <w:spacing w:line="360" w:lineRule="auto"/>
            </w:pPr>
            <w:r>
              <w:t>Gestionar Editor</w:t>
            </w:r>
          </w:p>
        </w:tc>
        <w:tc>
          <w:tcPr>
            <w:tcW w:w="1984" w:type="dxa"/>
          </w:tcPr>
          <w:p w14:paraId="42CD966F" w14:textId="0378965D" w:rsidR="00E14997" w:rsidRDefault="00E14997" w:rsidP="00944CFB">
            <w:pPr>
              <w:spacing w:line="360" w:lineRule="auto"/>
              <w:jc w:val="center"/>
            </w:pPr>
            <w:r>
              <w:t>Simple</w:t>
            </w:r>
          </w:p>
        </w:tc>
        <w:tc>
          <w:tcPr>
            <w:tcW w:w="895" w:type="dxa"/>
          </w:tcPr>
          <w:p w14:paraId="6410F79D" w14:textId="442D2F46" w:rsidR="00E14997" w:rsidRDefault="00E14997" w:rsidP="00944CFB">
            <w:pPr>
              <w:spacing w:line="360" w:lineRule="auto"/>
              <w:jc w:val="center"/>
            </w:pPr>
            <w:r>
              <w:t>5</w:t>
            </w:r>
          </w:p>
        </w:tc>
      </w:tr>
      <w:tr w:rsidR="00E14997" w14:paraId="7C07ECF5" w14:textId="77777777" w:rsidTr="00E14997">
        <w:tc>
          <w:tcPr>
            <w:tcW w:w="5949" w:type="dxa"/>
          </w:tcPr>
          <w:p w14:paraId="41D5E991" w14:textId="5D53D50C" w:rsidR="00E14997" w:rsidRDefault="00E14997" w:rsidP="00944CFB">
            <w:pPr>
              <w:spacing w:line="360" w:lineRule="auto"/>
            </w:pPr>
            <w:r>
              <w:t>Ver Colección de publicaciones musicales</w:t>
            </w:r>
          </w:p>
        </w:tc>
        <w:tc>
          <w:tcPr>
            <w:tcW w:w="1984" w:type="dxa"/>
          </w:tcPr>
          <w:p w14:paraId="466E479A" w14:textId="0276D115" w:rsidR="00E14997" w:rsidRDefault="00E14997" w:rsidP="00944CFB">
            <w:pPr>
              <w:spacing w:line="360" w:lineRule="auto"/>
              <w:jc w:val="center"/>
            </w:pPr>
            <w:r>
              <w:t xml:space="preserve">Simple </w:t>
            </w:r>
          </w:p>
        </w:tc>
        <w:tc>
          <w:tcPr>
            <w:tcW w:w="895" w:type="dxa"/>
          </w:tcPr>
          <w:p w14:paraId="0FBDB651" w14:textId="233FCC53" w:rsidR="00E14997" w:rsidRDefault="00E14997" w:rsidP="00944CFB">
            <w:pPr>
              <w:spacing w:line="360" w:lineRule="auto"/>
              <w:jc w:val="center"/>
            </w:pPr>
            <w:r>
              <w:t>5</w:t>
            </w:r>
          </w:p>
        </w:tc>
      </w:tr>
      <w:tr w:rsidR="00E14997" w14:paraId="1023032D" w14:textId="77777777" w:rsidTr="00E14997">
        <w:tc>
          <w:tcPr>
            <w:tcW w:w="5949" w:type="dxa"/>
          </w:tcPr>
          <w:p w14:paraId="571A614C" w14:textId="74759BAC" w:rsidR="00E14997" w:rsidRDefault="00E14997" w:rsidP="00944CFB">
            <w:pPr>
              <w:spacing w:line="360" w:lineRule="auto"/>
            </w:pPr>
            <w:r>
              <w:t>Realizar búsqueda general</w:t>
            </w:r>
          </w:p>
        </w:tc>
        <w:tc>
          <w:tcPr>
            <w:tcW w:w="1984" w:type="dxa"/>
          </w:tcPr>
          <w:p w14:paraId="2A1388D6" w14:textId="58383B8E" w:rsidR="00E14997" w:rsidRDefault="00E14997" w:rsidP="00944CFB">
            <w:pPr>
              <w:spacing w:line="360" w:lineRule="auto"/>
              <w:jc w:val="center"/>
            </w:pPr>
            <w:r>
              <w:t>Simple</w:t>
            </w:r>
          </w:p>
        </w:tc>
        <w:tc>
          <w:tcPr>
            <w:tcW w:w="895" w:type="dxa"/>
          </w:tcPr>
          <w:p w14:paraId="4A75469E" w14:textId="00518B42" w:rsidR="00E14997" w:rsidRDefault="00E14997" w:rsidP="00944CFB">
            <w:pPr>
              <w:spacing w:line="360" w:lineRule="auto"/>
              <w:jc w:val="center"/>
            </w:pPr>
            <w:r>
              <w:t>5</w:t>
            </w:r>
          </w:p>
        </w:tc>
      </w:tr>
      <w:tr w:rsidR="00E14997" w14:paraId="2C868B22" w14:textId="77777777" w:rsidTr="00E14997">
        <w:tc>
          <w:tcPr>
            <w:tcW w:w="5949" w:type="dxa"/>
          </w:tcPr>
          <w:p w14:paraId="2A3D9EC7" w14:textId="6F5421E4" w:rsidR="00E14997" w:rsidRDefault="00E14997" w:rsidP="00944CFB">
            <w:pPr>
              <w:spacing w:line="360" w:lineRule="auto"/>
            </w:pPr>
            <w:r>
              <w:t>Visualizar ISMN y código de barras</w:t>
            </w:r>
          </w:p>
        </w:tc>
        <w:tc>
          <w:tcPr>
            <w:tcW w:w="1984" w:type="dxa"/>
          </w:tcPr>
          <w:p w14:paraId="1901126F" w14:textId="2DBE5CEC" w:rsidR="00E14997" w:rsidRDefault="00E14997" w:rsidP="00944CFB">
            <w:pPr>
              <w:spacing w:line="360" w:lineRule="auto"/>
              <w:jc w:val="center"/>
            </w:pPr>
            <w:r>
              <w:t>Simple</w:t>
            </w:r>
          </w:p>
        </w:tc>
        <w:tc>
          <w:tcPr>
            <w:tcW w:w="895" w:type="dxa"/>
          </w:tcPr>
          <w:p w14:paraId="592CF381" w14:textId="7AFF88D2" w:rsidR="00E14997" w:rsidRDefault="00E14997" w:rsidP="00944CFB">
            <w:pPr>
              <w:spacing w:line="360" w:lineRule="auto"/>
              <w:jc w:val="center"/>
            </w:pPr>
            <w:r>
              <w:t>5</w:t>
            </w:r>
          </w:p>
        </w:tc>
      </w:tr>
      <w:tr w:rsidR="00E14997" w14:paraId="6BA66E2E" w14:textId="77777777" w:rsidTr="00E14997">
        <w:tc>
          <w:tcPr>
            <w:tcW w:w="5949" w:type="dxa"/>
          </w:tcPr>
          <w:p w14:paraId="40946713" w14:textId="2C6E96C4" w:rsidR="00E14997" w:rsidRDefault="00E14997" w:rsidP="00944CFB">
            <w:pPr>
              <w:spacing w:line="360" w:lineRule="auto"/>
            </w:pPr>
            <w:r>
              <w:t>Visualizar listado de editores</w:t>
            </w:r>
          </w:p>
        </w:tc>
        <w:tc>
          <w:tcPr>
            <w:tcW w:w="1984" w:type="dxa"/>
          </w:tcPr>
          <w:p w14:paraId="184327EF" w14:textId="50E25E29" w:rsidR="00E14997" w:rsidRDefault="00E14997" w:rsidP="00944CFB">
            <w:pPr>
              <w:spacing w:line="360" w:lineRule="auto"/>
              <w:jc w:val="center"/>
            </w:pPr>
            <w:r>
              <w:t>Simple</w:t>
            </w:r>
          </w:p>
        </w:tc>
        <w:tc>
          <w:tcPr>
            <w:tcW w:w="895" w:type="dxa"/>
          </w:tcPr>
          <w:p w14:paraId="635FC21B" w14:textId="17431A06" w:rsidR="00E14997" w:rsidRDefault="00E14997" w:rsidP="00944CFB">
            <w:pPr>
              <w:spacing w:line="360" w:lineRule="auto"/>
              <w:jc w:val="center"/>
            </w:pPr>
            <w:r>
              <w:t>5</w:t>
            </w:r>
          </w:p>
        </w:tc>
      </w:tr>
      <w:tr w:rsidR="00E14997" w14:paraId="514A44AD" w14:textId="77777777" w:rsidTr="00E14997">
        <w:tc>
          <w:tcPr>
            <w:tcW w:w="5949" w:type="dxa"/>
          </w:tcPr>
          <w:p w14:paraId="6ADDDBE3" w14:textId="5C6320F1" w:rsidR="00E14997" w:rsidRDefault="00E14997" w:rsidP="00944CFB">
            <w:pPr>
              <w:spacing w:line="360" w:lineRule="auto"/>
            </w:pPr>
            <w:r>
              <w:t>Visualizar listado de publicaciones musicales</w:t>
            </w:r>
          </w:p>
        </w:tc>
        <w:tc>
          <w:tcPr>
            <w:tcW w:w="1984" w:type="dxa"/>
          </w:tcPr>
          <w:p w14:paraId="5C4972FF" w14:textId="58113492" w:rsidR="00E14997" w:rsidRDefault="00E14997" w:rsidP="00944CFB">
            <w:pPr>
              <w:spacing w:line="360" w:lineRule="auto"/>
              <w:jc w:val="center"/>
            </w:pPr>
            <w:r>
              <w:t>Simple</w:t>
            </w:r>
          </w:p>
        </w:tc>
        <w:tc>
          <w:tcPr>
            <w:tcW w:w="895" w:type="dxa"/>
          </w:tcPr>
          <w:p w14:paraId="08CD9142" w14:textId="271ABBF4" w:rsidR="00E14997" w:rsidRDefault="00E14997" w:rsidP="00944CFB">
            <w:pPr>
              <w:spacing w:line="360" w:lineRule="auto"/>
              <w:jc w:val="center"/>
            </w:pPr>
            <w:r>
              <w:t>5</w:t>
            </w:r>
          </w:p>
        </w:tc>
      </w:tr>
      <w:tr w:rsidR="00944CFB" w14:paraId="61452BD5" w14:textId="77777777" w:rsidTr="00E14997">
        <w:tc>
          <w:tcPr>
            <w:tcW w:w="5949" w:type="dxa"/>
          </w:tcPr>
          <w:p w14:paraId="28AF2599" w14:textId="110308B4" w:rsidR="00944CFB" w:rsidRDefault="00944CFB" w:rsidP="00944CFB">
            <w:pPr>
              <w:spacing w:line="360" w:lineRule="auto"/>
            </w:pPr>
            <w:r>
              <w:lastRenderedPageBreak/>
              <w:t>Ver estadísticas</w:t>
            </w:r>
          </w:p>
        </w:tc>
        <w:tc>
          <w:tcPr>
            <w:tcW w:w="1984" w:type="dxa"/>
          </w:tcPr>
          <w:p w14:paraId="624227DC" w14:textId="089ECFCA" w:rsidR="00944CFB" w:rsidRDefault="00944CFB" w:rsidP="00944CFB">
            <w:pPr>
              <w:spacing w:line="360" w:lineRule="auto"/>
              <w:jc w:val="center"/>
            </w:pPr>
            <w:r>
              <w:t>Simple</w:t>
            </w:r>
          </w:p>
        </w:tc>
        <w:tc>
          <w:tcPr>
            <w:tcW w:w="895" w:type="dxa"/>
          </w:tcPr>
          <w:p w14:paraId="1F00157D" w14:textId="4F963C91" w:rsidR="00944CFB" w:rsidRDefault="00944CFB" w:rsidP="00944CFB">
            <w:pPr>
              <w:spacing w:line="360" w:lineRule="auto"/>
              <w:jc w:val="center"/>
            </w:pPr>
            <w:r>
              <w:t>5</w:t>
            </w:r>
          </w:p>
        </w:tc>
      </w:tr>
      <w:tr w:rsidR="00E14997" w14:paraId="1BE36383" w14:textId="77777777" w:rsidTr="00E14997">
        <w:tc>
          <w:tcPr>
            <w:tcW w:w="5949" w:type="dxa"/>
          </w:tcPr>
          <w:p w14:paraId="2939876D" w14:textId="04F7156E" w:rsidR="00E14997" w:rsidRDefault="00E14997" w:rsidP="00944CFB">
            <w:pPr>
              <w:spacing w:line="360" w:lineRule="auto"/>
            </w:pPr>
            <w:r>
              <w:t>Exportar tablas estadísticas</w:t>
            </w:r>
          </w:p>
        </w:tc>
        <w:tc>
          <w:tcPr>
            <w:tcW w:w="1984" w:type="dxa"/>
          </w:tcPr>
          <w:p w14:paraId="1F0D2DA0" w14:textId="1CAB878D" w:rsidR="00E14997" w:rsidRDefault="00E14997" w:rsidP="00944CFB">
            <w:pPr>
              <w:spacing w:line="360" w:lineRule="auto"/>
              <w:jc w:val="center"/>
            </w:pPr>
            <w:r>
              <w:t>Simple</w:t>
            </w:r>
          </w:p>
        </w:tc>
        <w:tc>
          <w:tcPr>
            <w:tcW w:w="895" w:type="dxa"/>
          </w:tcPr>
          <w:p w14:paraId="579C2279" w14:textId="7B7BFBCB" w:rsidR="00E14997" w:rsidRDefault="00E14997" w:rsidP="00944CFB">
            <w:pPr>
              <w:spacing w:line="360" w:lineRule="auto"/>
              <w:jc w:val="center"/>
            </w:pPr>
            <w:r>
              <w:t>5</w:t>
            </w:r>
          </w:p>
        </w:tc>
      </w:tr>
      <w:tr w:rsidR="00E14997" w14:paraId="58EC62C5" w14:textId="77777777" w:rsidTr="00E14997">
        <w:tc>
          <w:tcPr>
            <w:tcW w:w="5949" w:type="dxa"/>
          </w:tcPr>
          <w:p w14:paraId="7D6D4D1C" w14:textId="4735AFF8" w:rsidR="00E14997" w:rsidRDefault="00E14997" w:rsidP="00944CFB">
            <w:pPr>
              <w:spacing w:line="360" w:lineRule="auto"/>
            </w:pPr>
            <w:r>
              <w:t>Exportar publicación musical</w:t>
            </w:r>
          </w:p>
        </w:tc>
        <w:tc>
          <w:tcPr>
            <w:tcW w:w="1984" w:type="dxa"/>
          </w:tcPr>
          <w:p w14:paraId="65343809" w14:textId="1538E9DD" w:rsidR="00E14997" w:rsidRDefault="00E14997" w:rsidP="00944CFB">
            <w:pPr>
              <w:spacing w:line="360" w:lineRule="auto"/>
              <w:jc w:val="center"/>
            </w:pPr>
            <w:r>
              <w:t>Simple</w:t>
            </w:r>
          </w:p>
        </w:tc>
        <w:tc>
          <w:tcPr>
            <w:tcW w:w="895" w:type="dxa"/>
          </w:tcPr>
          <w:p w14:paraId="1F569DB1" w14:textId="43708A18" w:rsidR="00E14997" w:rsidRDefault="00E14997" w:rsidP="00944CFB">
            <w:pPr>
              <w:spacing w:line="360" w:lineRule="auto"/>
              <w:jc w:val="center"/>
            </w:pPr>
            <w:r>
              <w:t>5</w:t>
            </w:r>
          </w:p>
        </w:tc>
      </w:tr>
      <w:tr w:rsidR="00E14997" w14:paraId="3ABC1EB9" w14:textId="77777777" w:rsidTr="00E14997">
        <w:tc>
          <w:tcPr>
            <w:tcW w:w="5949" w:type="dxa"/>
          </w:tcPr>
          <w:p w14:paraId="7F9606BD" w14:textId="76ABB9E6" w:rsidR="00E14997" w:rsidRDefault="00944CFB" w:rsidP="00944CFB">
            <w:pPr>
              <w:spacing w:line="360" w:lineRule="auto"/>
            </w:pPr>
            <w:r>
              <w:t>Visualizar motivos de rechazo</w:t>
            </w:r>
          </w:p>
        </w:tc>
        <w:tc>
          <w:tcPr>
            <w:tcW w:w="1984" w:type="dxa"/>
          </w:tcPr>
          <w:p w14:paraId="398D856F" w14:textId="006E884C" w:rsidR="00E14997" w:rsidRDefault="00944CFB" w:rsidP="00944CFB">
            <w:pPr>
              <w:spacing w:line="360" w:lineRule="auto"/>
              <w:jc w:val="center"/>
            </w:pPr>
            <w:r>
              <w:t>Simple</w:t>
            </w:r>
          </w:p>
        </w:tc>
        <w:tc>
          <w:tcPr>
            <w:tcW w:w="895" w:type="dxa"/>
          </w:tcPr>
          <w:p w14:paraId="0544C812" w14:textId="2B6F8322" w:rsidR="00E14997" w:rsidRDefault="00944CFB" w:rsidP="00944CFB">
            <w:pPr>
              <w:spacing w:line="360" w:lineRule="auto"/>
              <w:jc w:val="center"/>
            </w:pPr>
            <w:r>
              <w:t>5</w:t>
            </w:r>
          </w:p>
        </w:tc>
      </w:tr>
      <w:tr w:rsidR="00E14997" w14:paraId="261AF740" w14:textId="77777777" w:rsidTr="00E14997">
        <w:tc>
          <w:tcPr>
            <w:tcW w:w="5949" w:type="dxa"/>
          </w:tcPr>
          <w:p w14:paraId="5DF38449" w14:textId="1E9E3D80" w:rsidR="00E14997" w:rsidRDefault="00944CFB" w:rsidP="00944CFB">
            <w:pPr>
              <w:spacing w:line="360" w:lineRule="auto"/>
            </w:pPr>
            <w:r>
              <w:t>Visualizar aceptación de inscripción</w:t>
            </w:r>
          </w:p>
        </w:tc>
        <w:tc>
          <w:tcPr>
            <w:tcW w:w="1984" w:type="dxa"/>
          </w:tcPr>
          <w:p w14:paraId="6226BFA1" w14:textId="79B1B049" w:rsidR="00E14997" w:rsidRDefault="00944CFB" w:rsidP="00944CFB">
            <w:pPr>
              <w:spacing w:line="360" w:lineRule="auto"/>
              <w:jc w:val="center"/>
            </w:pPr>
            <w:r>
              <w:t>Simple</w:t>
            </w:r>
          </w:p>
        </w:tc>
        <w:tc>
          <w:tcPr>
            <w:tcW w:w="895" w:type="dxa"/>
          </w:tcPr>
          <w:p w14:paraId="03927EE6" w14:textId="30C4CEBE" w:rsidR="00E14997" w:rsidRDefault="00944CFB" w:rsidP="00944CFB">
            <w:pPr>
              <w:spacing w:line="360" w:lineRule="auto"/>
              <w:jc w:val="center"/>
            </w:pPr>
            <w:r>
              <w:t>5</w:t>
            </w:r>
          </w:p>
        </w:tc>
      </w:tr>
      <w:tr w:rsidR="00E14997" w14:paraId="1E7321DC" w14:textId="77777777" w:rsidTr="00E14997">
        <w:tc>
          <w:tcPr>
            <w:tcW w:w="5949" w:type="dxa"/>
          </w:tcPr>
          <w:p w14:paraId="738C26D7" w14:textId="6D428B49" w:rsidR="00E14997" w:rsidRDefault="00944CFB" w:rsidP="00944CFB">
            <w:pPr>
              <w:spacing w:line="360" w:lineRule="auto"/>
            </w:pPr>
            <w:r>
              <w:t>Visualizar solicitud ISMN aceptada</w:t>
            </w:r>
          </w:p>
        </w:tc>
        <w:tc>
          <w:tcPr>
            <w:tcW w:w="1984" w:type="dxa"/>
          </w:tcPr>
          <w:p w14:paraId="62BB0914" w14:textId="08F3B418" w:rsidR="00E14997" w:rsidRDefault="00944CFB" w:rsidP="00944CFB">
            <w:pPr>
              <w:spacing w:line="360" w:lineRule="auto"/>
              <w:jc w:val="center"/>
            </w:pPr>
            <w:r>
              <w:t>Simple</w:t>
            </w:r>
          </w:p>
        </w:tc>
        <w:tc>
          <w:tcPr>
            <w:tcW w:w="895" w:type="dxa"/>
          </w:tcPr>
          <w:p w14:paraId="3C583196" w14:textId="0850B7EA" w:rsidR="00E14997" w:rsidRDefault="00944CFB" w:rsidP="00944CFB">
            <w:pPr>
              <w:spacing w:line="360" w:lineRule="auto"/>
              <w:jc w:val="center"/>
            </w:pPr>
            <w:r>
              <w:t>5</w:t>
            </w:r>
          </w:p>
        </w:tc>
      </w:tr>
      <w:tr w:rsidR="00E14997" w14:paraId="4A419BAD" w14:textId="77777777" w:rsidTr="00E14997">
        <w:tc>
          <w:tcPr>
            <w:tcW w:w="5949" w:type="dxa"/>
          </w:tcPr>
          <w:p w14:paraId="41E6AAA5" w14:textId="558C0EA0" w:rsidR="00E14997" w:rsidRDefault="00944CFB" w:rsidP="00944CFB">
            <w:pPr>
              <w:spacing w:line="360" w:lineRule="auto"/>
            </w:pPr>
            <w:r>
              <w:t>Ver solicitudes pendientes</w:t>
            </w:r>
          </w:p>
        </w:tc>
        <w:tc>
          <w:tcPr>
            <w:tcW w:w="1984" w:type="dxa"/>
          </w:tcPr>
          <w:p w14:paraId="492D5ED9" w14:textId="55A44D7A" w:rsidR="00E14997" w:rsidRDefault="00944CFB" w:rsidP="00944CFB">
            <w:pPr>
              <w:spacing w:line="360" w:lineRule="auto"/>
              <w:jc w:val="center"/>
            </w:pPr>
            <w:r>
              <w:t xml:space="preserve">Simple </w:t>
            </w:r>
          </w:p>
        </w:tc>
        <w:tc>
          <w:tcPr>
            <w:tcW w:w="895" w:type="dxa"/>
          </w:tcPr>
          <w:p w14:paraId="6C9C7BAD" w14:textId="1B3D33BD" w:rsidR="00E14997" w:rsidRDefault="00944CFB" w:rsidP="00944CFB">
            <w:pPr>
              <w:spacing w:line="360" w:lineRule="auto"/>
              <w:jc w:val="center"/>
            </w:pPr>
            <w:r>
              <w:t>5</w:t>
            </w:r>
          </w:p>
        </w:tc>
      </w:tr>
      <w:tr w:rsidR="00E14997" w14:paraId="4B425BDF" w14:textId="77777777" w:rsidTr="00E14997">
        <w:tc>
          <w:tcPr>
            <w:tcW w:w="5949" w:type="dxa"/>
          </w:tcPr>
          <w:p w14:paraId="51FE1131" w14:textId="0DCF663A" w:rsidR="00E14997" w:rsidRDefault="00944CFB" w:rsidP="00944CFB">
            <w:pPr>
              <w:spacing w:line="360" w:lineRule="auto"/>
            </w:pPr>
            <w:r>
              <w:t>Visualizar Alertas</w:t>
            </w:r>
          </w:p>
        </w:tc>
        <w:tc>
          <w:tcPr>
            <w:tcW w:w="1984" w:type="dxa"/>
          </w:tcPr>
          <w:p w14:paraId="1AE65A5F" w14:textId="60BD6CFA" w:rsidR="00E14997" w:rsidRDefault="00944CFB" w:rsidP="00944CFB">
            <w:pPr>
              <w:spacing w:line="360" w:lineRule="auto"/>
              <w:jc w:val="center"/>
            </w:pPr>
            <w:r>
              <w:t>Simple</w:t>
            </w:r>
          </w:p>
        </w:tc>
        <w:tc>
          <w:tcPr>
            <w:tcW w:w="895" w:type="dxa"/>
          </w:tcPr>
          <w:p w14:paraId="1225B2A0" w14:textId="5E0AA23D" w:rsidR="00E14997" w:rsidRDefault="00944CFB" w:rsidP="00944CFB">
            <w:pPr>
              <w:spacing w:line="360" w:lineRule="auto"/>
              <w:jc w:val="center"/>
            </w:pPr>
            <w:r>
              <w:t>5</w:t>
            </w:r>
          </w:p>
        </w:tc>
      </w:tr>
      <w:tr w:rsidR="00E14997" w14:paraId="6CCCBD74" w14:textId="77777777" w:rsidTr="00E14997">
        <w:tc>
          <w:tcPr>
            <w:tcW w:w="5949" w:type="dxa"/>
          </w:tcPr>
          <w:p w14:paraId="4BCB593F" w14:textId="1D5A17B5" w:rsidR="00E14997" w:rsidRDefault="00944CFB" w:rsidP="00944CFB">
            <w:pPr>
              <w:spacing w:line="360" w:lineRule="auto"/>
            </w:pPr>
            <w:r>
              <w:t>Generar Alertas</w:t>
            </w:r>
          </w:p>
        </w:tc>
        <w:tc>
          <w:tcPr>
            <w:tcW w:w="1984" w:type="dxa"/>
          </w:tcPr>
          <w:p w14:paraId="532B9A8E" w14:textId="0E08A092" w:rsidR="00E14997" w:rsidRDefault="00944CFB" w:rsidP="00944CFB">
            <w:pPr>
              <w:spacing w:line="360" w:lineRule="auto"/>
              <w:jc w:val="center"/>
            </w:pPr>
            <w:r>
              <w:t>Simple</w:t>
            </w:r>
          </w:p>
        </w:tc>
        <w:tc>
          <w:tcPr>
            <w:tcW w:w="895" w:type="dxa"/>
          </w:tcPr>
          <w:p w14:paraId="4AD51D2A" w14:textId="7C04C6CB" w:rsidR="00E14997" w:rsidRDefault="00944CFB" w:rsidP="00944CFB">
            <w:pPr>
              <w:spacing w:line="360" w:lineRule="auto"/>
              <w:jc w:val="center"/>
            </w:pPr>
            <w:r>
              <w:t>5</w:t>
            </w:r>
          </w:p>
        </w:tc>
      </w:tr>
    </w:tbl>
    <w:p w14:paraId="04F62CCE" w14:textId="37D01A98" w:rsidR="00DB54FB" w:rsidRDefault="00944CFB" w:rsidP="00944CFB">
      <w:pPr>
        <w:pStyle w:val="tabla1"/>
      </w:pPr>
      <w:bookmarkStart w:id="509" w:name="_Toc167362387"/>
      <w:bookmarkStart w:id="510" w:name="_Toc167378198"/>
      <w:r>
        <w:t>Pesos de los casos de uso sin ajustar</w:t>
      </w:r>
      <w:bookmarkEnd w:id="509"/>
      <w:bookmarkEnd w:id="510"/>
    </w:p>
    <w:p w14:paraId="4C4A3F7D" w14:textId="77777777" w:rsidR="00944CFB" w:rsidRDefault="00944CFB" w:rsidP="00944CFB">
      <w:r>
        <w:t xml:space="preserve">El sistema tiene 29 casos de uso de tipo simple y 3 casos de uso de tipo medio. </w:t>
      </w:r>
      <w:r w:rsidRPr="00944CFB">
        <w:rPr>
          <w:b/>
          <w:bCs/>
        </w:rPr>
        <w:t>FPCU</w:t>
      </w:r>
      <w:r>
        <w:t xml:space="preserve"> = (29 * 5) </w:t>
      </w:r>
      <w:r>
        <w:rPr>
          <w:lang w:val="en-US"/>
        </w:rPr>
        <w:t>+ (3 * 10)</w:t>
      </w:r>
      <w:r>
        <w:t xml:space="preserve"> = 175 </w:t>
      </w:r>
    </w:p>
    <w:p w14:paraId="5C1A70D4" w14:textId="77777777" w:rsidR="00944CFB" w:rsidRDefault="00944CFB" w:rsidP="00944CFB">
      <w:r>
        <w:t xml:space="preserve">Por lo tanto, utilizando la fórmula </w:t>
      </w:r>
      <w:r w:rsidRPr="00944CFB">
        <w:rPr>
          <w:b/>
          <w:bCs/>
        </w:rPr>
        <w:t>PCU = FPA + FPCU</w:t>
      </w:r>
      <w:r>
        <w:t xml:space="preserve"> se tiene que: </w:t>
      </w:r>
    </w:p>
    <w:p w14:paraId="0F01F538" w14:textId="77777777" w:rsidR="00944CFB" w:rsidRDefault="00944CFB" w:rsidP="00944CFB">
      <w:r w:rsidRPr="00944CFB">
        <w:rPr>
          <w:b/>
          <w:bCs/>
        </w:rPr>
        <w:t>PCU</w:t>
      </w:r>
      <w:r>
        <w:t xml:space="preserve"> = 9 + 175 = 184 </w:t>
      </w:r>
    </w:p>
    <w:p w14:paraId="174B51BE" w14:textId="77777777" w:rsidR="00944CFB" w:rsidRDefault="00944CFB" w:rsidP="00944CFB">
      <w:r>
        <w:t xml:space="preserve">Para el cálculo de los Puntos de CU Ajustados se utiliza la ecuación: </w:t>
      </w:r>
    </w:p>
    <w:p w14:paraId="6A168EF6" w14:textId="77777777" w:rsidR="00944CFB" w:rsidRDefault="00944CFB" w:rsidP="00944CFB">
      <w:r w:rsidRPr="00944CFB">
        <w:rPr>
          <w:b/>
          <w:bCs/>
        </w:rPr>
        <w:t>PCUA = PCU * FCT * FA</w:t>
      </w:r>
      <w:r>
        <w:t xml:space="preserve"> donde: </w:t>
      </w:r>
    </w:p>
    <w:p w14:paraId="1E7F9C04" w14:textId="77777777" w:rsidR="00944CFB" w:rsidRDefault="00944CFB" w:rsidP="00944CFB">
      <w:pPr>
        <w:ind w:firstLine="708"/>
      </w:pPr>
      <w:r w:rsidRPr="00944CFB">
        <w:rPr>
          <w:b/>
          <w:bCs/>
        </w:rPr>
        <w:t>- PCUA:</w:t>
      </w:r>
      <w:r>
        <w:t xml:space="preserve"> Puntos de CU Ajustados </w:t>
      </w:r>
    </w:p>
    <w:p w14:paraId="77B2B136" w14:textId="77777777" w:rsidR="00944CFB" w:rsidRDefault="00944CFB" w:rsidP="00944CFB">
      <w:pPr>
        <w:ind w:firstLine="708"/>
      </w:pPr>
      <w:r w:rsidRPr="00944CFB">
        <w:rPr>
          <w:b/>
          <w:bCs/>
        </w:rPr>
        <w:t>- PCU:</w:t>
      </w:r>
      <w:r>
        <w:t xml:space="preserve"> Puntos de CU sin Ajustar </w:t>
      </w:r>
    </w:p>
    <w:p w14:paraId="0A229F13" w14:textId="77777777" w:rsidR="00944CFB" w:rsidRDefault="00944CFB" w:rsidP="00944CFB">
      <w:pPr>
        <w:ind w:firstLine="708"/>
      </w:pPr>
      <w:r w:rsidRPr="00944CFB">
        <w:rPr>
          <w:b/>
          <w:bCs/>
        </w:rPr>
        <w:t>- FCT:</w:t>
      </w:r>
      <w:r>
        <w:t xml:space="preserve"> Factor de Complejidad Técnica </w:t>
      </w:r>
    </w:p>
    <w:p w14:paraId="327F1638" w14:textId="1D456439" w:rsidR="00944CFB" w:rsidRDefault="00944CFB" w:rsidP="00944CFB">
      <w:pPr>
        <w:ind w:firstLine="708"/>
      </w:pPr>
      <w:r w:rsidRPr="00944CFB">
        <w:rPr>
          <w:b/>
          <w:bCs/>
        </w:rPr>
        <w:t>- FA:</w:t>
      </w:r>
      <w:r>
        <w:t xml:space="preserve"> Factor de Ambiente</w:t>
      </w:r>
    </w:p>
    <w:p w14:paraId="40AB8422" w14:textId="77777777" w:rsidR="00944CFB" w:rsidRDefault="00944CFB" w:rsidP="00944CFB">
      <w:r w:rsidRPr="00944CFB">
        <w:rPr>
          <w:b/>
          <w:bCs/>
        </w:rPr>
        <w:t>El Factor de complejidad técnica (FCT)</w:t>
      </w:r>
      <w:r>
        <w:t xml:space="preserve"> </w:t>
      </w:r>
    </w:p>
    <w:p w14:paraId="08D22369" w14:textId="7525A803" w:rsidR="00944CFB" w:rsidRDefault="00944CFB" w:rsidP="00944CFB">
      <w:r>
        <w:t>Este coeficiente se calcula mediante la cuantificación de un conjunto de factores que determinan la complejidad técnica del sistema. Cada uno de los factores se cuantifica con un valor de 0 a 5, donde 0 significa un aporte irrelevante y 5 un aporte muy importante. En la siguiente tabla se muestra el significado y el peso de cada uno de estos factores:</w:t>
      </w:r>
    </w:p>
    <w:tbl>
      <w:tblPr>
        <w:tblStyle w:val="Tablaconcuadrcula"/>
        <w:tblW w:w="0" w:type="auto"/>
        <w:tblLayout w:type="fixed"/>
        <w:tblLook w:val="04A0" w:firstRow="1" w:lastRow="0" w:firstColumn="1" w:lastColumn="0" w:noHBand="0" w:noVBand="1"/>
      </w:tblPr>
      <w:tblGrid>
        <w:gridCol w:w="988"/>
        <w:gridCol w:w="3969"/>
        <w:gridCol w:w="850"/>
        <w:gridCol w:w="2226"/>
        <w:gridCol w:w="795"/>
      </w:tblGrid>
      <w:tr w:rsidR="009C59AF" w14:paraId="677E2A34" w14:textId="77777777" w:rsidTr="009C59AF">
        <w:tc>
          <w:tcPr>
            <w:tcW w:w="988" w:type="dxa"/>
            <w:shd w:val="clear" w:color="auto" w:fill="B4C6E7" w:themeFill="accent1" w:themeFillTint="66"/>
          </w:tcPr>
          <w:p w14:paraId="085679D3" w14:textId="6E660B9F" w:rsidR="009C59AF" w:rsidRPr="009C59AF" w:rsidRDefault="009C59AF" w:rsidP="009C59AF">
            <w:pPr>
              <w:spacing w:line="360" w:lineRule="auto"/>
              <w:jc w:val="center"/>
              <w:rPr>
                <w:b/>
                <w:bCs/>
              </w:rPr>
            </w:pPr>
            <w:r>
              <w:rPr>
                <w:b/>
                <w:bCs/>
              </w:rPr>
              <w:lastRenderedPageBreak/>
              <w:t>Factor</w:t>
            </w:r>
          </w:p>
        </w:tc>
        <w:tc>
          <w:tcPr>
            <w:tcW w:w="3969" w:type="dxa"/>
            <w:shd w:val="clear" w:color="auto" w:fill="B4C6E7" w:themeFill="accent1" w:themeFillTint="66"/>
          </w:tcPr>
          <w:p w14:paraId="788C4CBF" w14:textId="606460EB" w:rsidR="009C59AF" w:rsidRPr="009C59AF" w:rsidRDefault="009C59AF" w:rsidP="009C59AF">
            <w:pPr>
              <w:spacing w:line="360" w:lineRule="auto"/>
              <w:jc w:val="center"/>
              <w:rPr>
                <w:b/>
                <w:bCs/>
                <w:lang w:val="es-ES"/>
              </w:rPr>
            </w:pPr>
            <w:r>
              <w:rPr>
                <w:b/>
                <w:bCs/>
              </w:rPr>
              <w:t>Descripci</w:t>
            </w:r>
            <w:r>
              <w:rPr>
                <w:b/>
                <w:bCs/>
                <w:lang w:val="es-ES"/>
              </w:rPr>
              <w:t>ón</w:t>
            </w:r>
          </w:p>
        </w:tc>
        <w:tc>
          <w:tcPr>
            <w:tcW w:w="850" w:type="dxa"/>
            <w:shd w:val="clear" w:color="auto" w:fill="B4C6E7" w:themeFill="accent1" w:themeFillTint="66"/>
          </w:tcPr>
          <w:p w14:paraId="396924F6" w14:textId="12D13FE3" w:rsidR="009C59AF" w:rsidRPr="009C59AF" w:rsidRDefault="009C59AF" w:rsidP="009C59AF">
            <w:pPr>
              <w:spacing w:line="360" w:lineRule="auto"/>
              <w:jc w:val="center"/>
              <w:rPr>
                <w:b/>
                <w:bCs/>
              </w:rPr>
            </w:pPr>
            <w:r>
              <w:rPr>
                <w:b/>
                <w:bCs/>
              </w:rPr>
              <w:t>Peso</w:t>
            </w:r>
          </w:p>
        </w:tc>
        <w:tc>
          <w:tcPr>
            <w:tcW w:w="2226" w:type="dxa"/>
            <w:shd w:val="clear" w:color="auto" w:fill="B4C6E7" w:themeFill="accent1" w:themeFillTint="66"/>
          </w:tcPr>
          <w:p w14:paraId="11BBC8A9" w14:textId="5F89A966" w:rsidR="009C59AF" w:rsidRPr="009C59AF" w:rsidRDefault="009C59AF" w:rsidP="009C59AF">
            <w:pPr>
              <w:spacing w:line="360" w:lineRule="auto"/>
              <w:jc w:val="center"/>
              <w:rPr>
                <w:b/>
                <w:bCs/>
              </w:rPr>
            </w:pPr>
            <w:r>
              <w:rPr>
                <w:b/>
                <w:bCs/>
              </w:rPr>
              <w:t>Valor Asignado</w:t>
            </w:r>
          </w:p>
        </w:tc>
        <w:tc>
          <w:tcPr>
            <w:tcW w:w="795" w:type="dxa"/>
            <w:shd w:val="clear" w:color="auto" w:fill="B4C6E7" w:themeFill="accent1" w:themeFillTint="66"/>
          </w:tcPr>
          <w:p w14:paraId="6C0DC652" w14:textId="207E38C7" w:rsidR="009C59AF" w:rsidRPr="009C59AF" w:rsidRDefault="009C59AF" w:rsidP="009C59AF">
            <w:pPr>
              <w:spacing w:line="360" w:lineRule="auto"/>
              <w:jc w:val="center"/>
              <w:rPr>
                <w:b/>
                <w:bCs/>
              </w:rPr>
            </w:pPr>
            <w:r>
              <w:rPr>
                <w:b/>
                <w:bCs/>
              </w:rPr>
              <w:t>Total</w:t>
            </w:r>
          </w:p>
        </w:tc>
      </w:tr>
      <w:tr w:rsidR="009C59AF" w14:paraId="2BAFA705" w14:textId="77777777" w:rsidTr="009C59AF">
        <w:tc>
          <w:tcPr>
            <w:tcW w:w="988" w:type="dxa"/>
          </w:tcPr>
          <w:p w14:paraId="6E25F4D0" w14:textId="78EE7FA0" w:rsidR="009C59AF" w:rsidRDefault="009C59AF" w:rsidP="009C59AF">
            <w:pPr>
              <w:spacing w:line="360" w:lineRule="auto"/>
              <w:jc w:val="center"/>
            </w:pPr>
            <w:r>
              <w:t>T1</w:t>
            </w:r>
          </w:p>
        </w:tc>
        <w:tc>
          <w:tcPr>
            <w:tcW w:w="3969" w:type="dxa"/>
          </w:tcPr>
          <w:p w14:paraId="412DCD4B" w14:textId="70A3281D" w:rsidR="009C59AF" w:rsidRDefault="009C59AF" w:rsidP="009C59AF">
            <w:pPr>
              <w:spacing w:line="360" w:lineRule="auto"/>
              <w:jc w:val="left"/>
            </w:pPr>
            <w:r>
              <w:t>Sistema distribuido</w:t>
            </w:r>
          </w:p>
        </w:tc>
        <w:tc>
          <w:tcPr>
            <w:tcW w:w="850" w:type="dxa"/>
          </w:tcPr>
          <w:p w14:paraId="1529884C" w14:textId="5283B65B" w:rsidR="009C59AF" w:rsidRDefault="009C59AF" w:rsidP="009C59AF">
            <w:pPr>
              <w:spacing w:line="360" w:lineRule="auto"/>
              <w:jc w:val="center"/>
            </w:pPr>
            <w:r>
              <w:t>2</w:t>
            </w:r>
          </w:p>
        </w:tc>
        <w:tc>
          <w:tcPr>
            <w:tcW w:w="2226" w:type="dxa"/>
          </w:tcPr>
          <w:p w14:paraId="755E7B1C" w14:textId="21F7B5CD" w:rsidR="009C59AF" w:rsidRDefault="009C59AF" w:rsidP="009C59AF">
            <w:pPr>
              <w:spacing w:line="360" w:lineRule="auto"/>
              <w:jc w:val="center"/>
            </w:pPr>
            <w:r>
              <w:t>0</w:t>
            </w:r>
          </w:p>
        </w:tc>
        <w:tc>
          <w:tcPr>
            <w:tcW w:w="795" w:type="dxa"/>
          </w:tcPr>
          <w:p w14:paraId="44A5E785" w14:textId="37062CCD" w:rsidR="009C59AF" w:rsidRDefault="009C59AF" w:rsidP="009C59AF">
            <w:pPr>
              <w:spacing w:line="360" w:lineRule="auto"/>
              <w:jc w:val="center"/>
            </w:pPr>
            <w:r>
              <w:t>0</w:t>
            </w:r>
          </w:p>
        </w:tc>
      </w:tr>
      <w:tr w:rsidR="009C59AF" w14:paraId="42326E22" w14:textId="77777777" w:rsidTr="009C59AF">
        <w:tc>
          <w:tcPr>
            <w:tcW w:w="988" w:type="dxa"/>
            <w:shd w:val="clear" w:color="auto" w:fill="F2F2F2" w:themeFill="background1" w:themeFillShade="F2"/>
          </w:tcPr>
          <w:p w14:paraId="0CA72C28" w14:textId="049D6AE4" w:rsidR="009C59AF" w:rsidRDefault="009C59AF" w:rsidP="009C59AF">
            <w:pPr>
              <w:spacing w:line="360" w:lineRule="auto"/>
              <w:jc w:val="center"/>
            </w:pPr>
            <w:r>
              <w:t>T2</w:t>
            </w:r>
          </w:p>
        </w:tc>
        <w:tc>
          <w:tcPr>
            <w:tcW w:w="3969" w:type="dxa"/>
            <w:shd w:val="clear" w:color="auto" w:fill="F2F2F2" w:themeFill="background1" w:themeFillShade="F2"/>
          </w:tcPr>
          <w:p w14:paraId="0455BCFF" w14:textId="778F5D1C" w:rsidR="009C59AF" w:rsidRDefault="009C59AF" w:rsidP="009C59AF">
            <w:pPr>
              <w:spacing w:line="360" w:lineRule="auto"/>
              <w:jc w:val="left"/>
            </w:pPr>
            <w:r>
              <w:t>Tiempo de respuesta</w:t>
            </w:r>
          </w:p>
        </w:tc>
        <w:tc>
          <w:tcPr>
            <w:tcW w:w="850" w:type="dxa"/>
            <w:shd w:val="clear" w:color="auto" w:fill="F2F2F2" w:themeFill="background1" w:themeFillShade="F2"/>
          </w:tcPr>
          <w:p w14:paraId="68403A88" w14:textId="78D03178" w:rsidR="009C59AF" w:rsidRDefault="009C59AF" w:rsidP="009C59AF">
            <w:pPr>
              <w:spacing w:line="360" w:lineRule="auto"/>
              <w:jc w:val="center"/>
            </w:pPr>
            <w:r>
              <w:t>1</w:t>
            </w:r>
          </w:p>
        </w:tc>
        <w:tc>
          <w:tcPr>
            <w:tcW w:w="2226" w:type="dxa"/>
            <w:shd w:val="clear" w:color="auto" w:fill="F2F2F2" w:themeFill="background1" w:themeFillShade="F2"/>
          </w:tcPr>
          <w:p w14:paraId="03126095" w14:textId="2A44E7F0" w:rsidR="009C59AF" w:rsidRDefault="009C59AF" w:rsidP="009C59AF">
            <w:pPr>
              <w:spacing w:line="360" w:lineRule="auto"/>
              <w:jc w:val="center"/>
            </w:pPr>
            <w:r>
              <w:t>3</w:t>
            </w:r>
          </w:p>
        </w:tc>
        <w:tc>
          <w:tcPr>
            <w:tcW w:w="795" w:type="dxa"/>
            <w:shd w:val="clear" w:color="auto" w:fill="F2F2F2" w:themeFill="background1" w:themeFillShade="F2"/>
          </w:tcPr>
          <w:p w14:paraId="730FDA31" w14:textId="30829D88" w:rsidR="009C59AF" w:rsidRDefault="009C59AF" w:rsidP="009C59AF">
            <w:pPr>
              <w:spacing w:line="360" w:lineRule="auto"/>
              <w:jc w:val="center"/>
            </w:pPr>
            <w:r>
              <w:t>3</w:t>
            </w:r>
          </w:p>
        </w:tc>
      </w:tr>
      <w:tr w:rsidR="009C59AF" w14:paraId="29E3552A" w14:textId="77777777" w:rsidTr="009C59AF">
        <w:tc>
          <w:tcPr>
            <w:tcW w:w="988" w:type="dxa"/>
          </w:tcPr>
          <w:p w14:paraId="23B7E126" w14:textId="0B91FFE0" w:rsidR="009C59AF" w:rsidRDefault="009C59AF" w:rsidP="009C59AF">
            <w:pPr>
              <w:spacing w:line="360" w:lineRule="auto"/>
              <w:jc w:val="center"/>
            </w:pPr>
            <w:r>
              <w:t>T3</w:t>
            </w:r>
          </w:p>
        </w:tc>
        <w:tc>
          <w:tcPr>
            <w:tcW w:w="3969" w:type="dxa"/>
          </w:tcPr>
          <w:p w14:paraId="60453DA1" w14:textId="26FF86E2" w:rsidR="009C59AF" w:rsidRDefault="009C59AF" w:rsidP="009C59AF">
            <w:pPr>
              <w:spacing w:line="360" w:lineRule="auto"/>
              <w:jc w:val="left"/>
            </w:pPr>
            <w:r>
              <w:t>Eficiencia del usuario final</w:t>
            </w:r>
          </w:p>
        </w:tc>
        <w:tc>
          <w:tcPr>
            <w:tcW w:w="850" w:type="dxa"/>
          </w:tcPr>
          <w:p w14:paraId="5B5A269F" w14:textId="42D0DFD9" w:rsidR="009C59AF" w:rsidRDefault="009C59AF" w:rsidP="009C59AF">
            <w:pPr>
              <w:spacing w:line="360" w:lineRule="auto"/>
              <w:jc w:val="center"/>
            </w:pPr>
            <w:r>
              <w:t>1</w:t>
            </w:r>
          </w:p>
        </w:tc>
        <w:tc>
          <w:tcPr>
            <w:tcW w:w="2226" w:type="dxa"/>
          </w:tcPr>
          <w:p w14:paraId="2C889980" w14:textId="622858AE" w:rsidR="009C59AF" w:rsidRDefault="009C59AF" w:rsidP="009C59AF">
            <w:pPr>
              <w:spacing w:line="360" w:lineRule="auto"/>
              <w:jc w:val="center"/>
            </w:pPr>
            <w:r>
              <w:t>3</w:t>
            </w:r>
          </w:p>
        </w:tc>
        <w:tc>
          <w:tcPr>
            <w:tcW w:w="795" w:type="dxa"/>
          </w:tcPr>
          <w:p w14:paraId="0F758105" w14:textId="5243EBA0" w:rsidR="009C59AF" w:rsidRDefault="009C59AF" w:rsidP="009C59AF">
            <w:pPr>
              <w:spacing w:line="360" w:lineRule="auto"/>
              <w:jc w:val="center"/>
            </w:pPr>
            <w:r>
              <w:t>3</w:t>
            </w:r>
          </w:p>
        </w:tc>
      </w:tr>
      <w:tr w:rsidR="009C59AF" w14:paraId="4BC3152F" w14:textId="77777777" w:rsidTr="009C59AF">
        <w:tc>
          <w:tcPr>
            <w:tcW w:w="988" w:type="dxa"/>
            <w:shd w:val="clear" w:color="auto" w:fill="F2F2F2" w:themeFill="background1" w:themeFillShade="F2"/>
          </w:tcPr>
          <w:p w14:paraId="06304C9D" w14:textId="13C00A3E" w:rsidR="009C59AF" w:rsidRDefault="009C59AF" w:rsidP="009C59AF">
            <w:pPr>
              <w:spacing w:line="360" w:lineRule="auto"/>
              <w:jc w:val="center"/>
            </w:pPr>
            <w:r>
              <w:t>T4</w:t>
            </w:r>
          </w:p>
        </w:tc>
        <w:tc>
          <w:tcPr>
            <w:tcW w:w="3969" w:type="dxa"/>
            <w:shd w:val="clear" w:color="auto" w:fill="F2F2F2" w:themeFill="background1" w:themeFillShade="F2"/>
          </w:tcPr>
          <w:p w14:paraId="05F7E5A6" w14:textId="1643FF4C" w:rsidR="009C59AF" w:rsidRDefault="009C59AF" w:rsidP="009C59AF">
            <w:pPr>
              <w:spacing w:line="360" w:lineRule="auto"/>
              <w:jc w:val="left"/>
            </w:pPr>
            <w:r>
              <w:t>Procesamiento interno complejo</w:t>
            </w:r>
          </w:p>
        </w:tc>
        <w:tc>
          <w:tcPr>
            <w:tcW w:w="850" w:type="dxa"/>
            <w:shd w:val="clear" w:color="auto" w:fill="F2F2F2" w:themeFill="background1" w:themeFillShade="F2"/>
          </w:tcPr>
          <w:p w14:paraId="1231D724" w14:textId="7CA32768" w:rsidR="009C59AF" w:rsidRDefault="009C59AF" w:rsidP="009C59AF">
            <w:pPr>
              <w:spacing w:line="360" w:lineRule="auto"/>
              <w:jc w:val="center"/>
            </w:pPr>
            <w:r>
              <w:t>1</w:t>
            </w:r>
          </w:p>
        </w:tc>
        <w:tc>
          <w:tcPr>
            <w:tcW w:w="2226" w:type="dxa"/>
            <w:shd w:val="clear" w:color="auto" w:fill="F2F2F2" w:themeFill="background1" w:themeFillShade="F2"/>
          </w:tcPr>
          <w:p w14:paraId="1D173EA5" w14:textId="1A2BB705" w:rsidR="009C59AF" w:rsidRDefault="009C59AF" w:rsidP="009C59AF">
            <w:pPr>
              <w:spacing w:line="360" w:lineRule="auto"/>
              <w:jc w:val="center"/>
            </w:pPr>
            <w:r>
              <w:t>1</w:t>
            </w:r>
          </w:p>
        </w:tc>
        <w:tc>
          <w:tcPr>
            <w:tcW w:w="795" w:type="dxa"/>
            <w:shd w:val="clear" w:color="auto" w:fill="F2F2F2" w:themeFill="background1" w:themeFillShade="F2"/>
          </w:tcPr>
          <w:p w14:paraId="1FCB0D1F" w14:textId="1A190692" w:rsidR="009C59AF" w:rsidRDefault="009C59AF" w:rsidP="009C59AF">
            <w:pPr>
              <w:spacing w:line="360" w:lineRule="auto"/>
              <w:jc w:val="center"/>
            </w:pPr>
            <w:r>
              <w:t>1</w:t>
            </w:r>
          </w:p>
        </w:tc>
      </w:tr>
      <w:tr w:rsidR="009C59AF" w14:paraId="32C87EE1" w14:textId="77777777" w:rsidTr="009C59AF">
        <w:tc>
          <w:tcPr>
            <w:tcW w:w="988" w:type="dxa"/>
          </w:tcPr>
          <w:p w14:paraId="511C4F7C" w14:textId="4991CB1F" w:rsidR="009C59AF" w:rsidRDefault="009C59AF" w:rsidP="009C59AF">
            <w:pPr>
              <w:spacing w:line="360" w:lineRule="auto"/>
              <w:jc w:val="center"/>
            </w:pPr>
            <w:r>
              <w:t>T5</w:t>
            </w:r>
          </w:p>
        </w:tc>
        <w:tc>
          <w:tcPr>
            <w:tcW w:w="3969" w:type="dxa"/>
          </w:tcPr>
          <w:p w14:paraId="462223AF" w14:textId="36B097BC" w:rsidR="009C59AF" w:rsidRDefault="009C59AF" w:rsidP="009C59AF">
            <w:pPr>
              <w:spacing w:line="360" w:lineRule="auto"/>
              <w:jc w:val="left"/>
            </w:pPr>
            <w:r>
              <w:t>El código debe ser reutilizable</w:t>
            </w:r>
          </w:p>
        </w:tc>
        <w:tc>
          <w:tcPr>
            <w:tcW w:w="850" w:type="dxa"/>
          </w:tcPr>
          <w:p w14:paraId="26BFD009" w14:textId="6F14CB6A" w:rsidR="009C59AF" w:rsidRDefault="009C59AF" w:rsidP="009C59AF">
            <w:pPr>
              <w:spacing w:line="360" w:lineRule="auto"/>
              <w:jc w:val="center"/>
            </w:pPr>
            <w:r>
              <w:t>1</w:t>
            </w:r>
          </w:p>
        </w:tc>
        <w:tc>
          <w:tcPr>
            <w:tcW w:w="2226" w:type="dxa"/>
          </w:tcPr>
          <w:p w14:paraId="279CAC7B" w14:textId="0F24A74C" w:rsidR="009C59AF" w:rsidRDefault="009C59AF" w:rsidP="009C59AF">
            <w:pPr>
              <w:spacing w:line="360" w:lineRule="auto"/>
              <w:jc w:val="center"/>
            </w:pPr>
            <w:r>
              <w:t>2</w:t>
            </w:r>
          </w:p>
        </w:tc>
        <w:tc>
          <w:tcPr>
            <w:tcW w:w="795" w:type="dxa"/>
          </w:tcPr>
          <w:p w14:paraId="4091C1E7" w14:textId="77678B28" w:rsidR="009C59AF" w:rsidRDefault="009C59AF" w:rsidP="009C59AF">
            <w:pPr>
              <w:spacing w:line="360" w:lineRule="auto"/>
              <w:jc w:val="center"/>
            </w:pPr>
            <w:r>
              <w:t>2</w:t>
            </w:r>
          </w:p>
        </w:tc>
      </w:tr>
      <w:tr w:rsidR="009C59AF" w14:paraId="4D466D8A" w14:textId="77777777" w:rsidTr="009C59AF">
        <w:tc>
          <w:tcPr>
            <w:tcW w:w="988" w:type="dxa"/>
            <w:shd w:val="clear" w:color="auto" w:fill="F2F2F2" w:themeFill="background1" w:themeFillShade="F2"/>
          </w:tcPr>
          <w:p w14:paraId="05818371" w14:textId="71B83963" w:rsidR="009C59AF" w:rsidRDefault="009C59AF" w:rsidP="009C59AF">
            <w:pPr>
              <w:spacing w:line="360" w:lineRule="auto"/>
              <w:jc w:val="center"/>
            </w:pPr>
            <w:r>
              <w:t>T6</w:t>
            </w:r>
          </w:p>
        </w:tc>
        <w:tc>
          <w:tcPr>
            <w:tcW w:w="3969" w:type="dxa"/>
            <w:shd w:val="clear" w:color="auto" w:fill="F2F2F2" w:themeFill="background1" w:themeFillShade="F2"/>
          </w:tcPr>
          <w:p w14:paraId="549C2B70" w14:textId="2AD65B57" w:rsidR="009C59AF" w:rsidRDefault="009C59AF" w:rsidP="009C59AF">
            <w:pPr>
              <w:spacing w:line="360" w:lineRule="auto"/>
              <w:jc w:val="left"/>
            </w:pPr>
            <w:r>
              <w:t>Facilidad de instalación</w:t>
            </w:r>
          </w:p>
        </w:tc>
        <w:tc>
          <w:tcPr>
            <w:tcW w:w="850" w:type="dxa"/>
            <w:shd w:val="clear" w:color="auto" w:fill="F2F2F2" w:themeFill="background1" w:themeFillShade="F2"/>
          </w:tcPr>
          <w:p w14:paraId="063B5A08" w14:textId="27E0ABF7" w:rsidR="009C59AF" w:rsidRDefault="009C59AF" w:rsidP="009C59AF">
            <w:pPr>
              <w:spacing w:line="360" w:lineRule="auto"/>
              <w:jc w:val="center"/>
            </w:pPr>
            <w:r>
              <w:t>0.5</w:t>
            </w:r>
          </w:p>
        </w:tc>
        <w:tc>
          <w:tcPr>
            <w:tcW w:w="2226" w:type="dxa"/>
            <w:shd w:val="clear" w:color="auto" w:fill="F2F2F2" w:themeFill="background1" w:themeFillShade="F2"/>
          </w:tcPr>
          <w:p w14:paraId="2DF99F6D" w14:textId="7131FA9E" w:rsidR="009C59AF" w:rsidRDefault="009C59AF" w:rsidP="009C59AF">
            <w:pPr>
              <w:spacing w:line="360" w:lineRule="auto"/>
              <w:jc w:val="center"/>
            </w:pPr>
            <w:r>
              <w:t>4</w:t>
            </w:r>
          </w:p>
        </w:tc>
        <w:tc>
          <w:tcPr>
            <w:tcW w:w="795" w:type="dxa"/>
            <w:shd w:val="clear" w:color="auto" w:fill="F2F2F2" w:themeFill="background1" w:themeFillShade="F2"/>
          </w:tcPr>
          <w:p w14:paraId="5C65ED1E" w14:textId="25688213" w:rsidR="009C59AF" w:rsidRDefault="009C59AF" w:rsidP="009C59AF">
            <w:pPr>
              <w:spacing w:line="360" w:lineRule="auto"/>
              <w:jc w:val="center"/>
            </w:pPr>
            <w:r>
              <w:t>2</w:t>
            </w:r>
          </w:p>
        </w:tc>
      </w:tr>
      <w:tr w:rsidR="009C59AF" w14:paraId="2EB7CE14" w14:textId="77777777" w:rsidTr="009C59AF">
        <w:tc>
          <w:tcPr>
            <w:tcW w:w="988" w:type="dxa"/>
          </w:tcPr>
          <w:p w14:paraId="1B636362" w14:textId="5DC2CCBA" w:rsidR="009C59AF" w:rsidRDefault="009C59AF" w:rsidP="009C59AF">
            <w:pPr>
              <w:spacing w:line="360" w:lineRule="auto"/>
              <w:jc w:val="center"/>
            </w:pPr>
            <w:r>
              <w:t>T7</w:t>
            </w:r>
          </w:p>
        </w:tc>
        <w:tc>
          <w:tcPr>
            <w:tcW w:w="3969" w:type="dxa"/>
          </w:tcPr>
          <w:p w14:paraId="4EE87580" w14:textId="095DD687" w:rsidR="009C59AF" w:rsidRDefault="009C59AF" w:rsidP="009C59AF">
            <w:pPr>
              <w:spacing w:line="360" w:lineRule="auto"/>
              <w:jc w:val="left"/>
            </w:pPr>
            <w:r>
              <w:t>Facilidad de uso</w:t>
            </w:r>
          </w:p>
        </w:tc>
        <w:tc>
          <w:tcPr>
            <w:tcW w:w="850" w:type="dxa"/>
          </w:tcPr>
          <w:p w14:paraId="46F0939B" w14:textId="6FFBBB80" w:rsidR="009C59AF" w:rsidRDefault="009C59AF" w:rsidP="009C59AF">
            <w:pPr>
              <w:spacing w:line="360" w:lineRule="auto"/>
              <w:jc w:val="center"/>
            </w:pPr>
            <w:r>
              <w:t>1</w:t>
            </w:r>
          </w:p>
        </w:tc>
        <w:tc>
          <w:tcPr>
            <w:tcW w:w="2226" w:type="dxa"/>
          </w:tcPr>
          <w:p w14:paraId="165B6E90" w14:textId="27552220" w:rsidR="009C59AF" w:rsidRDefault="009C59AF" w:rsidP="009C59AF">
            <w:pPr>
              <w:spacing w:line="360" w:lineRule="auto"/>
              <w:jc w:val="center"/>
            </w:pPr>
            <w:r>
              <w:t>4</w:t>
            </w:r>
          </w:p>
        </w:tc>
        <w:tc>
          <w:tcPr>
            <w:tcW w:w="795" w:type="dxa"/>
          </w:tcPr>
          <w:p w14:paraId="4CAD4834" w14:textId="080AEC96" w:rsidR="009C59AF" w:rsidRDefault="009C59AF" w:rsidP="009C59AF">
            <w:pPr>
              <w:spacing w:line="360" w:lineRule="auto"/>
              <w:jc w:val="center"/>
            </w:pPr>
            <w:r>
              <w:t>4</w:t>
            </w:r>
          </w:p>
        </w:tc>
      </w:tr>
      <w:tr w:rsidR="009C59AF" w14:paraId="7309877D" w14:textId="77777777" w:rsidTr="009C59AF">
        <w:tc>
          <w:tcPr>
            <w:tcW w:w="988" w:type="dxa"/>
            <w:shd w:val="clear" w:color="auto" w:fill="F2F2F2" w:themeFill="background1" w:themeFillShade="F2"/>
          </w:tcPr>
          <w:p w14:paraId="48DF63D0" w14:textId="3D687FD1" w:rsidR="009C59AF" w:rsidRDefault="009C59AF" w:rsidP="009C59AF">
            <w:pPr>
              <w:spacing w:line="360" w:lineRule="auto"/>
              <w:jc w:val="center"/>
            </w:pPr>
            <w:r>
              <w:t>T8</w:t>
            </w:r>
          </w:p>
        </w:tc>
        <w:tc>
          <w:tcPr>
            <w:tcW w:w="3969" w:type="dxa"/>
            <w:shd w:val="clear" w:color="auto" w:fill="F2F2F2" w:themeFill="background1" w:themeFillShade="F2"/>
          </w:tcPr>
          <w:p w14:paraId="3D050C96" w14:textId="4E39B6CC" w:rsidR="009C59AF" w:rsidRDefault="009C59AF" w:rsidP="009C59AF">
            <w:pPr>
              <w:spacing w:line="360" w:lineRule="auto"/>
              <w:jc w:val="left"/>
            </w:pPr>
            <w:r>
              <w:t>Portabilidad</w:t>
            </w:r>
          </w:p>
        </w:tc>
        <w:tc>
          <w:tcPr>
            <w:tcW w:w="850" w:type="dxa"/>
            <w:shd w:val="clear" w:color="auto" w:fill="F2F2F2" w:themeFill="background1" w:themeFillShade="F2"/>
          </w:tcPr>
          <w:p w14:paraId="05C0B129" w14:textId="172688C1" w:rsidR="009C59AF" w:rsidRDefault="009C59AF" w:rsidP="009C59AF">
            <w:pPr>
              <w:spacing w:line="360" w:lineRule="auto"/>
              <w:jc w:val="center"/>
            </w:pPr>
            <w:r>
              <w:t>2</w:t>
            </w:r>
          </w:p>
        </w:tc>
        <w:tc>
          <w:tcPr>
            <w:tcW w:w="2226" w:type="dxa"/>
            <w:shd w:val="clear" w:color="auto" w:fill="F2F2F2" w:themeFill="background1" w:themeFillShade="F2"/>
          </w:tcPr>
          <w:p w14:paraId="4C591D21" w14:textId="3C590305" w:rsidR="009C59AF" w:rsidRDefault="009C59AF" w:rsidP="009C59AF">
            <w:pPr>
              <w:spacing w:line="360" w:lineRule="auto"/>
              <w:jc w:val="center"/>
            </w:pPr>
            <w:r>
              <w:t>4</w:t>
            </w:r>
          </w:p>
        </w:tc>
        <w:tc>
          <w:tcPr>
            <w:tcW w:w="795" w:type="dxa"/>
            <w:shd w:val="clear" w:color="auto" w:fill="F2F2F2" w:themeFill="background1" w:themeFillShade="F2"/>
          </w:tcPr>
          <w:p w14:paraId="11BF4D6A" w14:textId="3DD5A56B" w:rsidR="009C59AF" w:rsidRDefault="009C59AF" w:rsidP="009C59AF">
            <w:pPr>
              <w:spacing w:line="360" w:lineRule="auto"/>
              <w:jc w:val="center"/>
            </w:pPr>
            <w:r>
              <w:t>8</w:t>
            </w:r>
          </w:p>
        </w:tc>
      </w:tr>
      <w:tr w:rsidR="009C59AF" w14:paraId="4B6C2E0B" w14:textId="77777777" w:rsidTr="009C59AF">
        <w:tc>
          <w:tcPr>
            <w:tcW w:w="988" w:type="dxa"/>
          </w:tcPr>
          <w:p w14:paraId="5E59317B" w14:textId="085280BA" w:rsidR="009C59AF" w:rsidRDefault="009C59AF" w:rsidP="009C59AF">
            <w:pPr>
              <w:spacing w:line="360" w:lineRule="auto"/>
              <w:jc w:val="center"/>
            </w:pPr>
            <w:r>
              <w:t>T9</w:t>
            </w:r>
          </w:p>
        </w:tc>
        <w:tc>
          <w:tcPr>
            <w:tcW w:w="3969" w:type="dxa"/>
          </w:tcPr>
          <w:p w14:paraId="1ECC30B9" w14:textId="19B63D9C" w:rsidR="009C59AF" w:rsidRDefault="009C59AF" w:rsidP="009C59AF">
            <w:pPr>
              <w:spacing w:line="360" w:lineRule="auto"/>
              <w:jc w:val="left"/>
            </w:pPr>
            <w:r>
              <w:t>Facilidad de cambio</w:t>
            </w:r>
          </w:p>
        </w:tc>
        <w:tc>
          <w:tcPr>
            <w:tcW w:w="850" w:type="dxa"/>
          </w:tcPr>
          <w:p w14:paraId="1A75F869" w14:textId="7F663AE5" w:rsidR="009C59AF" w:rsidRDefault="009C59AF" w:rsidP="009C59AF">
            <w:pPr>
              <w:spacing w:line="360" w:lineRule="auto"/>
              <w:jc w:val="center"/>
            </w:pPr>
            <w:r>
              <w:t>1</w:t>
            </w:r>
          </w:p>
        </w:tc>
        <w:tc>
          <w:tcPr>
            <w:tcW w:w="2226" w:type="dxa"/>
          </w:tcPr>
          <w:p w14:paraId="3AC78765" w14:textId="0FEE705C" w:rsidR="009C59AF" w:rsidRDefault="009C59AF" w:rsidP="009C59AF">
            <w:pPr>
              <w:spacing w:line="360" w:lineRule="auto"/>
              <w:jc w:val="center"/>
            </w:pPr>
            <w:r>
              <w:t>4</w:t>
            </w:r>
          </w:p>
        </w:tc>
        <w:tc>
          <w:tcPr>
            <w:tcW w:w="795" w:type="dxa"/>
          </w:tcPr>
          <w:p w14:paraId="13A210D3" w14:textId="495934FD" w:rsidR="009C59AF" w:rsidRDefault="009C59AF" w:rsidP="009C59AF">
            <w:pPr>
              <w:spacing w:line="360" w:lineRule="auto"/>
              <w:jc w:val="center"/>
            </w:pPr>
            <w:r>
              <w:t>4</w:t>
            </w:r>
          </w:p>
        </w:tc>
      </w:tr>
      <w:tr w:rsidR="009C59AF" w14:paraId="46A736A8" w14:textId="77777777" w:rsidTr="009C59AF">
        <w:tc>
          <w:tcPr>
            <w:tcW w:w="988" w:type="dxa"/>
            <w:shd w:val="clear" w:color="auto" w:fill="F2F2F2" w:themeFill="background1" w:themeFillShade="F2"/>
          </w:tcPr>
          <w:p w14:paraId="558EAB97" w14:textId="5A3D070E" w:rsidR="009C59AF" w:rsidRDefault="009C59AF" w:rsidP="009C59AF">
            <w:pPr>
              <w:spacing w:line="360" w:lineRule="auto"/>
              <w:jc w:val="center"/>
            </w:pPr>
            <w:r>
              <w:t>T10</w:t>
            </w:r>
          </w:p>
        </w:tc>
        <w:tc>
          <w:tcPr>
            <w:tcW w:w="3969" w:type="dxa"/>
            <w:shd w:val="clear" w:color="auto" w:fill="F2F2F2" w:themeFill="background1" w:themeFillShade="F2"/>
          </w:tcPr>
          <w:p w14:paraId="5D59A156" w14:textId="32647838" w:rsidR="009C59AF" w:rsidRDefault="009C59AF" w:rsidP="009C59AF">
            <w:pPr>
              <w:spacing w:line="360" w:lineRule="auto"/>
              <w:jc w:val="left"/>
            </w:pPr>
            <w:r>
              <w:t>Concurrencia</w:t>
            </w:r>
          </w:p>
        </w:tc>
        <w:tc>
          <w:tcPr>
            <w:tcW w:w="850" w:type="dxa"/>
            <w:shd w:val="clear" w:color="auto" w:fill="F2F2F2" w:themeFill="background1" w:themeFillShade="F2"/>
          </w:tcPr>
          <w:p w14:paraId="528F4625" w14:textId="5364BF41" w:rsidR="009C59AF" w:rsidRDefault="009C59AF" w:rsidP="009C59AF">
            <w:pPr>
              <w:spacing w:line="360" w:lineRule="auto"/>
              <w:jc w:val="center"/>
            </w:pPr>
            <w:r>
              <w:t>1</w:t>
            </w:r>
          </w:p>
        </w:tc>
        <w:tc>
          <w:tcPr>
            <w:tcW w:w="2226" w:type="dxa"/>
            <w:shd w:val="clear" w:color="auto" w:fill="F2F2F2" w:themeFill="background1" w:themeFillShade="F2"/>
          </w:tcPr>
          <w:p w14:paraId="5D82D47A" w14:textId="5B0A0252" w:rsidR="009C59AF" w:rsidRDefault="009C59AF" w:rsidP="009C59AF">
            <w:pPr>
              <w:spacing w:line="360" w:lineRule="auto"/>
              <w:jc w:val="center"/>
            </w:pPr>
            <w:r>
              <w:t>3</w:t>
            </w:r>
          </w:p>
        </w:tc>
        <w:tc>
          <w:tcPr>
            <w:tcW w:w="795" w:type="dxa"/>
            <w:shd w:val="clear" w:color="auto" w:fill="F2F2F2" w:themeFill="background1" w:themeFillShade="F2"/>
          </w:tcPr>
          <w:p w14:paraId="7F1E40C1" w14:textId="2A07D83C" w:rsidR="009C59AF" w:rsidRDefault="009C59AF" w:rsidP="009C59AF">
            <w:pPr>
              <w:spacing w:line="360" w:lineRule="auto"/>
              <w:jc w:val="center"/>
            </w:pPr>
            <w:r>
              <w:t>3</w:t>
            </w:r>
          </w:p>
        </w:tc>
      </w:tr>
      <w:tr w:rsidR="009C59AF" w14:paraId="4BD7DFC7" w14:textId="77777777" w:rsidTr="009C59AF">
        <w:tc>
          <w:tcPr>
            <w:tcW w:w="988" w:type="dxa"/>
          </w:tcPr>
          <w:p w14:paraId="7D7971D8" w14:textId="58B75721" w:rsidR="009C59AF" w:rsidRDefault="009C59AF" w:rsidP="009C59AF">
            <w:pPr>
              <w:spacing w:line="360" w:lineRule="auto"/>
              <w:jc w:val="center"/>
            </w:pPr>
            <w:r>
              <w:t>T11</w:t>
            </w:r>
          </w:p>
        </w:tc>
        <w:tc>
          <w:tcPr>
            <w:tcW w:w="3969" w:type="dxa"/>
          </w:tcPr>
          <w:p w14:paraId="37116826" w14:textId="7D0AB0F6" w:rsidR="009C59AF" w:rsidRDefault="009C59AF" w:rsidP="009C59AF">
            <w:pPr>
              <w:spacing w:line="360" w:lineRule="auto"/>
              <w:jc w:val="left"/>
            </w:pPr>
            <w:r>
              <w:t>Objetivos especiales de seguridad</w:t>
            </w:r>
          </w:p>
        </w:tc>
        <w:tc>
          <w:tcPr>
            <w:tcW w:w="850" w:type="dxa"/>
          </w:tcPr>
          <w:p w14:paraId="31D55D3C" w14:textId="3FB0951D" w:rsidR="009C59AF" w:rsidRDefault="009C59AF" w:rsidP="009C59AF">
            <w:pPr>
              <w:spacing w:line="360" w:lineRule="auto"/>
              <w:jc w:val="center"/>
            </w:pPr>
            <w:r>
              <w:t>1</w:t>
            </w:r>
          </w:p>
        </w:tc>
        <w:tc>
          <w:tcPr>
            <w:tcW w:w="2226" w:type="dxa"/>
          </w:tcPr>
          <w:p w14:paraId="6166A20F" w14:textId="74553DDE" w:rsidR="009C59AF" w:rsidRDefault="009C59AF" w:rsidP="009C59AF">
            <w:pPr>
              <w:spacing w:line="360" w:lineRule="auto"/>
              <w:jc w:val="center"/>
            </w:pPr>
            <w:r>
              <w:t>1</w:t>
            </w:r>
          </w:p>
        </w:tc>
        <w:tc>
          <w:tcPr>
            <w:tcW w:w="795" w:type="dxa"/>
          </w:tcPr>
          <w:p w14:paraId="3963FC6E" w14:textId="053360AB" w:rsidR="009C59AF" w:rsidRDefault="009C59AF" w:rsidP="009C59AF">
            <w:pPr>
              <w:spacing w:line="360" w:lineRule="auto"/>
              <w:jc w:val="center"/>
            </w:pPr>
            <w:r>
              <w:t>1</w:t>
            </w:r>
          </w:p>
        </w:tc>
      </w:tr>
      <w:tr w:rsidR="009C59AF" w14:paraId="69F3033A" w14:textId="77777777" w:rsidTr="009C59AF">
        <w:tc>
          <w:tcPr>
            <w:tcW w:w="988" w:type="dxa"/>
            <w:shd w:val="clear" w:color="auto" w:fill="F2F2F2" w:themeFill="background1" w:themeFillShade="F2"/>
          </w:tcPr>
          <w:p w14:paraId="6B7E0A41" w14:textId="698A62A2" w:rsidR="009C59AF" w:rsidRDefault="009C59AF" w:rsidP="009C59AF">
            <w:pPr>
              <w:spacing w:line="360" w:lineRule="auto"/>
              <w:jc w:val="center"/>
            </w:pPr>
            <w:r>
              <w:t>T12</w:t>
            </w:r>
          </w:p>
        </w:tc>
        <w:tc>
          <w:tcPr>
            <w:tcW w:w="3969" w:type="dxa"/>
            <w:shd w:val="clear" w:color="auto" w:fill="F2F2F2" w:themeFill="background1" w:themeFillShade="F2"/>
          </w:tcPr>
          <w:p w14:paraId="5D5C53FA" w14:textId="2A9E73B4" w:rsidR="009C59AF" w:rsidRDefault="009C59AF" w:rsidP="009C59AF">
            <w:pPr>
              <w:spacing w:line="360" w:lineRule="auto"/>
              <w:jc w:val="left"/>
            </w:pPr>
            <w:r>
              <w:t>Acceso a terceras partes</w:t>
            </w:r>
          </w:p>
        </w:tc>
        <w:tc>
          <w:tcPr>
            <w:tcW w:w="850" w:type="dxa"/>
            <w:shd w:val="clear" w:color="auto" w:fill="F2F2F2" w:themeFill="background1" w:themeFillShade="F2"/>
          </w:tcPr>
          <w:p w14:paraId="3A0E7B1B" w14:textId="1BC99403" w:rsidR="009C59AF" w:rsidRDefault="009C59AF" w:rsidP="009C59AF">
            <w:pPr>
              <w:spacing w:line="360" w:lineRule="auto"/>
              <w:jc w:val="center"/>
            </w:pPr>
            <w:r>
              <w:t>1</w:t>
            </w:r>
          </w:p>
        </w:tc>
        <w:tc>
          <w:tcPr>
            <w:tcW w:w="2226" w:type="dxa"/>
            <w:shd w:val="clear" w:color="auto" w:fill="F2F2F2" w:themeFill="background1" w:themeFillShade="F2"/>
          </w:tcPr>
          <w:p w14:paraId="58959A1E" w14:textId="1F4005D8" w:rsidR="009C59AF" w:rsidRDefault="009C59AF" w:rsidP="009C59AF">
            <w:pPr>
              <w:spacing w:line="360" w:lineRule="auto"/>
              <w:jc w:val="center"/>
            </w:pPr>
            <w:r>
              <w:t>0</w:t>
            </w:r>
          </w:p>
        </w:tc>
        <w:tc>
          <w:tcPr>
            <w:tcW w:w="795" w:type="dxa"/>
            <w:shd w:val="clear" w:color="auto" w:fill="F2F2F2" w:themeFill="background1" w:themeFillShade="F2"/>
          </w:tcPr>
          <w:p w14:paraId="7E464C88" w14:textId="762CDF45" w:rsidR="009C59AF" w:rsidRDefault="009C59AF" w:rsidP="009C59AF">
            <w:pPr>
              <w:spacing w:line="360" w:lineRule="auto"/>
              <w:jc w:val="center"/>
            </w:pPr>
            <w:r>
              <w:t>0</w:t>
            </w:r>
          </w:p>
        </w:tc>
      </w:tr>
      <w:tr w:rsidR="009C59AF" w14:paraId="2B6C326A" w14:textId="77777777" w:rsidTr="009C59AF">
        <w:tc>
          <w:tcPr>
            <w:tcW w:w="988" w:type="dxa"/>
          </w:tcPr>
          <w:p w14:paraId="65FEC18C" w14:textId="5E13C454" w:rsidR="009C59AF" w:rsidRDefault="009C59AF" w:rsidP="009C59AF">
            <w:pPr>
              <w:spacing w:line="360" w:lineRule="auto"/>
              <w:jc w:val="center"/>
            </w:pPr>
            <w:r>
              <w:t>T13</w:t>
            </w:r>
          </w:p>
        </w:tc>
        <w:tc>
          <w:tcPr>
            <w:tcW w:w="3969" w:type="dxa"/>
          </w:tcPr>
          <w:p w14:paraId="79540CD2" w14:textId="6E127504" w:rsidR="009C59AF" w:rsidRDefault="009C59AF" w:rsidP="009C59AF">
            <w:pPr>
              <w:spacing w:line="360" w:lineRule="auto"/>
              <w:jc w:val="left"/>
            </w:pPr>
            <w:r>
              <w:t>Entrenamiento a terceros usuarios</w:t>
            </w:r>
          </w:p>
        </w:tc>
        <w:tc>
          <w:tcPr>
            <w:tcW w:w="850" w:type="dxa"/>
          </w:tcPr>
          <w:p w14:paraId="287CC2E3" w14:textId="55201CFA" w:rsidR="009C59AF" w:rsidRDefault="009C59AF" w:rsidP="009C59AF">
            <w:pPr>
              <w:spacing w:line="360" w:lineRule="auto"/>
              <w:jc w:val="center"/>
            </w:pPr>
            <w:r>
              <w:t>1</w:t>
            </w:r>
          </w:p>
        </w:tc>
        <w:tc>
          <w:tcPr>
            <w:tcW w:w="2226" w:type="dxa"/>
          </w:tcPr>
          <w:p w14:paraId="554D35D6" w14:textId="4C048CD8" w:rsidR="009C59AF" w:rsidRDefault="009C59AF" w:rsidP="009C59AF">
            <w:pPr>
              <w:spacing w:line="360" w:lineRule="auto"/>
              <w:jc w:val="center"/>
            </w:pPr>
            <w:r>
              <w:t>0</w:t>
            </w:r>
          </w:p>
        </w:tc>
        <w:tc>
          <w:tcPr>
            <w:tcW w:w="795" w:type="dxa"/>
          </w:tcPr>
          <w:p w14:paraId="0E173580" w14:textId="659C1521" w:rsidR="009C59AF" w:rsidRDefault="009C59AF" w:rsidP="009C59AF">
            <w:pPr>
              <w:spacing w:line="360" w:lineRule="auto"/>
              <w:jc w:val="center"/>
            </w:pPr>
            <w:r>
              <w:t>0</w:t>
            </w:r>
          </w:p>
        </w:tc>
      </w:tr>
      <w:tr w:rsidR="009C59AF" w14:paraId="34CB7C33" w14:textId="77777777" w:rsidTr="00F25F86">
        <w:tc>
          <w:tcPr>
            <w:tcW w:w="8033" w:type="dxa"/>
            <w:gridSpan w:val="4"/>
            <w:shd w:val="clear" w:color="auto" w:fill="F2F2F2" w:themeFill="background1" w:themeFillShade="F2"/>
          </w:tcPr>
          <w:p w14:paraId="7BE39833" w14:textId="0816AEB7" w:rsidR="009C59AF" w:rsidRPr="009C59AF" w:rsidRDefault="009C59AF" w:rsidP="009C59AF">
            <w:pPr>
              <w:spacing w:line="360" w:lineRule="auto"/>
              <w:jc w:val="right"/>
              <w:rPr>
                <w:b/>
                <w:bCs/>
              </w:rPr>
            </w:pPr>
            <w:r>
              <w:rPr>
                <w:b/>
                <w:bCs/>
              </w:rPr>
              <w:t>Total</w:t>
            </w:r>
          </w:p>
        </w:tc>
        <w:tc>
          <w:tcPr>
            <w:tcW w:w="795" w:type="dxa"/>
            <w:shd w:val="clear" w:color="auto" w:fill="F2F2F2" w:themeFill="background1" w:themeFillShade="F2"/>
          </w:tcPr>
          <w:p w14:paraId="6552CE91" w14:textId="1B3D23CB" w:rsidR="009C59AF" w:rsidRPr="009C59AF" w:rsidRDefault="009C59AF" w:rsidP="009C59AF">
            <w:pPr>
              <w:spacing w:line="360" w:lineRule="auto"/>
              <w:jc w:val="center"/>
              <w:rPr>
                <w:b/>
                <w:bCs/>
              </w:rPr>
            </w:pPr>
            <w:r>
              <w:rPr>
                <w:b/>
                <w:bCs/>
              </w:rPr>
              <w:t>29</w:t>
            </w:r>
          </w:p>
        </w:tc>
      </w:tr>
    </w:tbl>
    <w:p w14:paraId="5D5D9DDF" w14:textId="3B7C1D70" w:rsidR="00A72859" w:rsidRDefault="009C59AF" w:rsidP="009C59AF">
      <w:pPr>
        <w:pStyle w:val="tabla1"/>
      </w:pPr>
      <w:bookmarkStart w:id="511" w:name="_Toc167362388"/>
      <w:bookmarkStart w:id="512" w:name="_Toc167378199"/>
      <w:r>
        <w:t>Factores de complejidad técnica.</w:t>
      </w:r>
      <w:bookmarkEnd w:id="511"/>
      <w:bookmarkEnd w:id="512"/>
    </w:p>
    <w:p w14:paraId="3A5640CF" w14:textId="77777777" w:rsidR="009C59AF" w:rsidRDefault="009C59AF" w:rsidP="009C59AF">
      <w:r>
        <w:t xml:space="preserve">Para calcular el FCT se utiliza la ecuación: </w:t>
      </w:r>
    </w:p>
    <w:p w14:paraId="34BADAB7" w14:textId="77777777" w:rsidR="009C59AF" w:rsidRDefault="009C59AF" w:rsidP="009C59AF">
      <w:r w:rsidRPr="009C59AF">
        <w:rPr>
          <w:b/>
          <w:bCs/>
        </w:rPr>
        <w:t>FCT</w:t>
      </w:r>
      <w:r>
        <w:t xml:space="preserve"> = 0.6 + 0.01 * ∑ (Peso en i * Valor asignado en i) </w:t>
      </w:r>
    </w:p>
    <w:p w14:paraId="72279A92" w14:textId="77777777" w:rsidR="009C59AF" w:rsidRDefault="009C59AF" w:rsidP="009C59AF">
      <w:r w:rsidRPr="009C59AF">
        <w:rPr>
          <w:b/>
          <w:bCs/>
        </w:rPr>
        <w:t>FCT</w:t>
      </w:r>
      <w:r>
        <w:t xml:space="preserve"> = 0.6 + 0.01 * 29 = 0.89 </w:t>
      </w:r>
    </w:p>
    <w:p w14:paraId="55117D1A" w14:textId="7F657432" w:rsidR="009C59AF" w:rsidRDefault="009C59AF" w:rsidP="009C59AF">
      <w:r w:rsidRPr="009C59AF">
        <w:rPr>
          <w:b/>
          <w:bCs/>
        </w:rPr>
        <w:t>El Factor de Ambiente (FA)</w:t>
      </w:r>
      <w:r>
        <w:t xml:space="preserve"> se calcula empleando el mismo criterio del caso anterior. Se tienen en cuenta el entrenamiento y las habilidades del grupo involucrado en el desarrollo del proyecto. En la siguiente tabla se muestra el significado y el peso de cada uno de estos factores.</w:t>
      </w:r>
    </w:p>
    <w:tbl>
      <w:tblPr>
        <w:tblStyle w:val="Tablaconcuadrcula"/>
        <w:tblW w:w="0" w:type="auto"/>
        <w:tblLook w:val="04A0" w:firstRow="1" w:lastRow="0" w:firstColumn="1" w:lastColumn="0" w:noHBand="0" w:noVBand="1"/>
      </w:tblPr>
      <w:tblGrid>
        <w:gridCol w:w="983"/>
        <w:gridCol w:w="4257"/>
        <w:gridCol w:w="790"/>
        <w:gridCol w:w="2004"/>
        <w:gridCol w:w="794"/>
      </w:tblGrid>
      <w:tr w:rsidR="009C59AF" w14:paraId="275B0E75" w14:textId="77777777" w:rsidTr="009C59AF">
        <w:tc>
          <w:tcPr>
            <w:tcW w:w="986" w:type="dxa"/>
            <w:shd w:val="clear" w:color="auto" w:fill="B4C6E7" w:themeFill="accent1" w:themeFillTint="66"/>
          </w:tcPr>
          <w:p w14:paraId="624A9265" w14:textId="14DFBB11" w:rsidR="009C59AF" w:rsidRPr="009C59AF" w:rsidRDefault="009C59AF" w:rsidP="009C59AF">
            <w:pPr>
              <w:spacing w:line="360" w:lineRule="auto"/>
              <w:jc w:val="center"/>
              <w:rPr>
                <w:b/>
                <w:bCs/>
              </w:rPr>
            </w:pPr>
            <w:r w:rsidRPr="009C59AF">
              <w:rPr>
                <w:b/>
                <w:bCs/>
              </w:rPr>
              <w:t>Factor</w:t>
            </w:r>
          </w:p>
        </w:tc>
        <w:tc>
          <w:tcPr>
            <w:tcW w:w="4538" w:type="dxa"/>
            <w:shd w:val="clear" w:color="auto" w:fill="B4C6E7" w:themeFill="accent1" w:themeFillTint="66"/>
          </w:tcPr>
          <w:p w14:paraId="61DF0541" w14:textId="452E3473" w:rsidR="009C59AF" w:rsidRPr="009C59AF" w:rsidRDefault="009C59AF" w:rsidP="009C59AF">
            <w:pPr>
              <w:spacing w:line="360" w:lineRule="auto"/>
              <w:jc w:val="center"/>
              <w:rPr>
                <w:b/>
                <w:bCs/>
              </w:rPr>
            </w:pPr>
            <w:r w:rsidRPr="009C59AF">
              <w:rPr>
                <w:b/>
                <w:bCs/>
              </w:rPr>
              <w:t>Descripción</w:t>
            </w:r>
          </w:p>
        </w:tc>
        <w:tc>
          <w:tcPr>
            <w:tcW w:w="425" w:type="dxa"/>
            <w:shd w:val="clear" w:color="auto" w:fill="B4C6E7" w:themeFill="accent1" w:themeFillTint="66"/>
          </w:tcPr>
          <w:p w14:paraId="43D98347" w14:textId="475F962D" w:rsidR="009C59AF" w:rsidRPr="009C59AF" w:rsidRDefault="009C59AF" w:rsidP="009C59AF">
            <w:pPr>
              <w:spacing w:line="360" w:lineRule="auto"/>
              <w:jc w:val="center"/>
              <w:rPr>
                <w:b/>
                <w:bCs/>
              </w:rPr>
            </w:pPr>
            <w:r w:rsidRPr="009C59AF">
              <w:rPr>
                <w:b/>
                <w:bCs/>
              </w:rPr>
              <w:t>Peso</w:t>
            </w:r>
          </w:p>
        </w:tc>
        <w:tc>
          <w:tcPr>
            <w:tcW w:w="2084" w:type="dxa"/>
            <w:shd w:val="clear" w:color="auto" w:fill="B4C6E7" w:themeFill="accent1" w:themeFillTint="66"/>
          </w:tcPr>
          <w:p w14:paraId="0A8E0D84" w14:textId="0E4DD212" w:rsidR="009C59AF" w:rsidRPr="009C59AF" w:rsidRDefault="009C59AF" w:rsidP="009C59AF">
            <w:pPr>
              <w:spacing w:line="360" w:lineRule="auto"/>
              <w:jc w:val="center"/>
              <w:rPr>
                <w:b/>
                <w:bCs/>
              </w:rPr>
            </w:pPr>
            <w:r w:rsidRPr="009C59AF">
              <w:rPr>
                <w:b/>
                <w:bCs/>
              </w:rPr>
              <w:t>Valor Asignado</w:t>
            </w:r>
          </w:p>
        </w:tc>
        <w:tc>
          <w:tcPr>
            <w:tcW w:w="795" w:type="dxa"/>
            <w:shd w:val="clear" w:color="auto" w:fill="B4C6E7" w:themeFill="accent1" w:themeFillTint="66"/>
          </w:tcPr>
          <w:p w14:paraId="06A948D0" w14:textId="1E925893" w:rsidR="009C59AF" w:rsidRPr="009C59AF" w:rsidRDefault="009C59AF" w:rsidP="009C59AF">
            <w:pPr>
              <w:spacing w:line="360" w:lineRule="auto"/>
              <w:jc w:val="center"/>
              <w:rPr>
                <w:b/>
                <w:bCs/>
              </w:rPr>
            </w:pPr>
            <w:r w:rsidRPr="009C59AF">
              <w:rPr>
                <w:b/>
                <w:bCs/>
              </w:rPr>
              <w:t>Total</w:t>
            </w:r>
          </w:p>
        </w:tc>
      </w:tr>
      <w:tr w:rsidR="009C59AF" w14:paraId="32A72784" w14:textId="77777777" w:rsidTr="009C59AF">
        <w:tc>
          <w:tcPr>
            <w:tcW w:w="986" w:type="dxa"/>
          </w:tcPr>
          <w:p w14:paraId="6B466F80" w14:textId="1D9E061E" w:rsidR="009C59AF" w:rsidRDefault="009C59AF" w:rsidP="009C59AF">
            <w:pPr>
              <w:spacing w:line="360" w:lineRule="auto"/>
              <w:jc w:val="center"/>
            </w:pPr>
            <w:r>
              <w:t>E1</w:t>
            </w:r>
          </w:p>
        </w:tc>
        <w:tc>
          <w:tcPr>
            <w:tcW w:w="4538" w:type="dxa"/>
          </w:tcPr>
          <w:p w14:paraId="083068E8" w14:textId="573CE067" w:rsidR="009C59AF" w:rsidRDefault="009C59AF" w:rsidP="009C59AF">
            <w:pPr>
              <w:spacing w:line="360" w:lineRule="auto"/>
              <w:jc w:val="center"/>
            </w:pPr>
            <w:r>
              <w:t>Familiaridad con el modelo de proyecto utilizado.</w:t>
            </w:r>
          </w:p>
        </w:tc>
        <w:tc>
          <w:tcPr>
            <w:tcW w:w="425" w:type="dxa"/>
          </w:tcPr>
          <w:p w14:paraId="443532DF" w14:textId="3EE1AF2E" w:rsidR="009C59AF" w:rsidRDefault="009C59AF" w:rsidP="009C59AF">
            <w:pPr>
              <w:spacing w:line="360" w:lineRule="auto"/>
              <w:jc w:val="center"/>
            </w:pPr>
            <w:r>
              <w:t>1.5</w:t>
            </w:r>
          </w:p>
        </w:tc>
        <w:tc>
          <w:tcPr>
            <w:tcW w:w="2084" w:type="dxa"/>
          </w:tcPr>
          <w:p w14:paraId="47ED5D64" w14:textId="730A4E8D" w:rsidR="009C59AF" w:rsidRDefault="009C59AF" w:rsidP="009C59AF">
            <w:pPr>
              <w:spacing w:line="360" w:lineRule="auto"/>
              <w:jc w:val="center"/>
            </w:pPr>
            <w:r>
              <w:t>4</w:t>
            </w:r>
          </w:p>
        </w:tc>
        <w:tc>
          <w:tcPr>
            <w:tcW w:w="795" w:type="dxa"/>
          </w:tcPr>
          <w:p w14:paraId="7824B0FF" w14:textId="6D746511" w:rsidR="009C59AF" w:rsidRDefault="009C59AF" w:rsidP="009C59AF">
            <w:pPr>
              <w:spacing w:line="360" w:lineRule="auto"/>
              <w:jc w:val="center"/>
            </w:pPr>
            <w:r>
              <w:t>6</w:t>
            </w:r>
          </w:p>
        </w:tc>
      </w:tr>
      <w:tr w:rsidR="009C59AF" w14:paraId="432244A2" w14:textId="77777777" w:rsidTr="009C59AF">
        <w:tc>
          <w:tcPr>
            <w:tcW w:w="986" w:type="dxa"/>
          </w:tcPr>
          <w:p w14:paraId="51A3B69D" w14:textId="7467330F" w:rsidR="009C59AF" w:rsidRDefault="009C59AF" w:rsidP="009C59AF">
            <w:pPr>
              <w:spacing w:line="360" w:lineRule="auto"/>
              <w:jc w:val="center"/>
            </w:pPr>
            <w:r>
              <w:t>E2</w:t>
            </w:r>
          </w:p>
        </w:tc>
        <w:tc>
          <w:tcPr>
            <w:tcW w:w="4538" w:type="dxa"/>
          </w:tcPr>
          <w:p w14:paraId="10A17FB4" w14:textId="21012A1C" w:rsidR="009C59AF" w:rsidRDefault="009C59AF" w:rsidP="009C59AF">
            <w:pPr>
              <w:spacing w:line="360" w:lineRule="auto"/>
              <w:jc w:val="center"/>
            </w:pPr>
            <w:r>
              <w:t>Experiencia en la aplicación</w:t>
            </w:r>
          </w:p>
        </w:tc>
        <w:tc>
          <w:tcPr>
            <w:tcW w:w="425" w:type="dxa"/>
          </w:tcPr>
          <w:p w14:paraId="1EACC7A0" w14:textId="799B31B9" w:rsidR="009C59AF" w:rsidRDefault="009C59AF" w:rsidP="009C59AF">
            <w:pPr>
              <w:spacing w:line="360" w:lineRule="auto"/>
              <w:jc w:val="center"/>
            </w:pPr>
            <w:r>
              <w:t>0.5</w:t>
            </w:r>
          </w:p>
        </w:tc>
        <w:tc>
          <w:tcPr>
            <w:tcW w:w="2084" w:type="dxa"/>
          </w:tcPr>
          <w:p w14:paraId="6573178B" w14:textId="51CF8A28" w:rsidR="009C59AF" w:rsidRDefault="009C59AF" w:rsidP="009C59AF">
            <w:pPr>
              <w:spacing w:line="360" w:lineRule="auto"/>
              <w:jc w:val="center"/>
            </w:pPr>
            <w:r>
              <w:t>4</w:t>
            </w:r>
          </w:p>
        </w:tc>
        <w:tc>
          <w:tcPr>
            <w:tcW w:w="795" w:type="dxa"/>
          </w:tcPr>
          <w:p w14:paraId="0B5B2836" w14:textId="21F3F56D" w:rsidR="009C59AF" w:rsidRDefault="009C59AF" w:rsidP="009C59AF">
            <w:pPr>
              <w:spacing w:line="360" w:lineRule="auto"/>
              <w:jc w:val="center"/>
            </w:pPr>
            <w:r>
              <w:t>2</w:t>
            </w:r>
          </w:p>
        </w:tc>
      </w:tr>
      <w:tr w:rsidR="009C59AF" w14:paraId="1E83C7DB" w14:textId="77777777" w:rsidTr="009C59AF">
        <w:tc>
          <w:tcPr>
            <w:tcW w:w="986" w:type="dxa"/>
          </w:tcPr>
          <w:p w14:paraId="14AFCA5A" w14:textId="57F5F7AE" w:rsidR="009C59AF" w:rsidRDefault="009C59AF" w:rsidP="009C59AF">
            <w:pPr>
              <w:spacing w:line="360" w:lineRule="auto"/>
              <w:jc w:val="center"/>
            </w:pPr>
            <w:r>
              <w:t>E3</w:t>
            </w:r>
          </w:p>
        </w:tc>
        <w:tc>
          <w:tcPr>
            <w:tcW w:w="4538" w:type="dxa"/>
          </w:tcPr>
          <w:p w14:paraId="36F2ADD2" w14:textId="6FF6D591" w:rsidR="009C59AF" w:rsidRDefault="009C59AF" w:rsidP="009C59AF">
            <w:pPr>
              <w:spacing w:line="360" w:lineRule="auto"/>
              <w:jc w:val="center"/>
            </w:pPr>
            <w:r>
              <w:t>Experiencia en orientación a objetos.</w:t>
            </w:r>
          </w:p>
        </w:tc>
        <w:tc>
          <w:tcPr>
            <w:tcW w:w="425" w:type="dxa"/>
          </w:tcPr>
          <w:p w14:paraId="170323F0" w14:textId="6B6C1B47" w:rsidR="009C59AF" w:rsidRDefault="009C59AF" w:rsidP="009C59AF">
            <w:pPr>
              <w:spacing w:line="360" w:lineRule="auto"/>
              <w:jc w:val="center"/>
            </w:pPr>
            <w:r>
              <w:t>1</w:t>
            </w:r>
          </w:p>
        </w:tc>
        <w:tc>
          <w:tcPr>
            <w:tcW w:w="2084" w:type="dxa"/>
          </w:tcPr>
          <w:p w14:paraId="6E866F13" w14:textId="2D5F7073" w:rsidR="009C59AF" w:rsidRDefault="009C59AF" w:rsidP="009C59AF">
            <w:pPr>
              <w:spacing w:line="360" w:lineRule="auto"/>
              <w:jc w:val="center"/>
            </w:pPr>
            <w:r>
              <w:t>5</w:t>
            </w:r>
          </w:p>
        </w:tc>
        <w:tc>
          <w:tcPr>
            <w:tcW w:w="795" w:type="dxa"/>
          </w:tcPr>
          <w:p w14:paraId="36601148" w14:textId="4169B6C8" w:rsidR="009C59AF" w:rsidRDefault="009C59AF" w:rsidP="009C59AF">
            <w:pPr>
              <w:spacing w:line="360" w:lineRule="auto"/>
              <w:jc w:val="center"/>
            </w:pPr>
            <w:r>
              <w:t>5</w:t>
            </w:r>
          </w:p>
        </w:tc>
      </w:tr>
      <w:tr w:rsidR="009C59AF" w14:paraId="34A79886" w14:textId="77777777" w:rsidTr="009C59AF">
        <w:tc>
          <w:tcPr>
            <w:tcW w:w="986" w:type="dxa"/>
          </w:tcPr>
          <w:p w14:paraId="60C3F5F6" w14:textId="52034777" w:rsidR="009C59AF" w:rsidRDefault="009C59AF" w:rsidP="009C59AF">
            <w:pPr>
              <w:spacing w:line="360" w:lineRule="auto"/>
              <w:jc w:val="center"/>
            </w:pPr>
            <w:r>
              <w:lastRenderedPageBreak/>
              <w:t>E4</w:t>
            </w:r>
          </w:p>
        </w:tc>
        <w:tc>
          <w:tcPr>
            <w:tcW w:w="4538" w:type="dxa"/>
          </w:tcPr>
          <w:p w14:paraId="58BFD07B" w14:textId="68893575" w:rsidR="009C59AF" w:rsidRDefault="009C59AF" w:rsidP="009C59AF">
            <w:pPr>
              <w:spacing w:line="360" w:lineRule="auto"/>
              <w:jc w:val="center"/>
            </w:pPr>
            <w:r>
              <w:t>Capacidad del analista.</w:t>
            </w:r>
          </w:p>
        </w:tc>
        <w:tc>
          <w:tcPr>
            <w:tcW w:w="425" w:type="dxa"/>
          </w:tcPr>
          <w:p w14:paraId="51ADF106" w14:textId="7BC6B829" w:rsidR="009C59AF" w:rsidRDefault="009C59AF" w:rsidP="009C59AF">
            <w:pPr>
              <w:spacing w:line="360" w:lineRule="auto"/>
              <w:jc w:val="center"/>
            </w:pPr>
            <w:r>
              <w:t>0.5</w:t>
            </w:r>
          </w:p>
        </w:tc>
        <w:tc>
          <w:tcPr>
            <w:tcW w:w="2084" w:type="dxa"/>
          </w:tcPr>
          <w:p w14:paraId="19045411" w14:textId="1193FCE0" w:rsidR="009C59AF" w:rsidRDefault="009C59AF" w:rsidP="009C59AF">
            <w:pPr>
              <w:spacing w:line="360" w:lineRule="auto"/>
              <w:jc w:val="center"/>
            </w:pPr>
            <w:r>
              <w:t>5</w:t>
            </w:r>
          </w:p>
        </w:tc>
        <w:tc>
          <w:tcPr>
            <w:tcW w:w="795" w:type="dxa"/>
          </w:tcPr>
          <w:p w14:paraId="5619BE55" w14:textId="0982C4A2" w:rsidR="009C59AF" w:rsidRDefault="009C59AF" w:rsidP="009C59AF">
            <w:pPr>
              <w:spacing w:line="360" w:lineRule="auto"/>
              <w:jc w:val="center"/>
            </w:pPr>
            <w:r>
              <w:t>2.5</w:t>
            </w:r>
          </w:p>
        </w:tc>
      </w:tr>
      <w:tr w:rsidR="009C59AF" w14:paraId="174C7FBF" w14:textId="77777777" w:rsidTr="009C59AF">
        <w:tc>
          <w:tcPr>
            <w:tcW w:w="986" w:type="dxa"/>
          </w:tcPr>
          <w:p w14:paraId="3F0FC014" w14:textId="485AA244" w:rsidR="009C59AF" w:rsidRDefault="009C59AF" w:rsidP="009C59AF">
            <w:pPr>
              <w:spacing w:line="360" w:lineRule="auto"/>
              <w:jc w:val="center"/>
            </w:pPr>
            <w:r>
              <w:t>E5</w:t>
            </w:r>
          </w:p>
        </w:tc>
        <w:tc>
          <w:tcPr>
            <w:tcW w:w="4538" w:type="dxa"/>
          </w:tcPr>
          <w:p w14:paraId="5A4892CF" w14:textId="580FE84A" w:rsidR="009C59AF" w:rsidRDefault="009C59AF" w:rsidP="009C59AF">
            <w:pPr>
              <w:spacing w:line="360" w:lineRule="auto"/>
              <w:jc w:val="center"/>
            </w:pPr>
            <w:r>
              <w:t>Motivación</w:t>
            </w:r>
          </w:p>
        </w:tc>
        <w:tc>
          <w:tcPr>
            <w:tcW w:w="425" w:type="dxa"/>
          </w:tcPr>
          <w:p w14:paraId="2D34FD58" w14:textId="754F33B3" w:rsidR="009C59AF" w:rsidRDefault="009C59AF" w:rsidP="009C59AF">
            <w:pPr>
              <w:spacing w:line="360" w:lineRule="auto"/>
              <w:jc w:val="center"/>
            </w:pPr>
            <w:r>
              <w:t>1</w:t>
            </w:r>
          </w:p>
        </w:tc>
        <w:tc>
          <w:tcPr>
            <w:tcW w:w="2084" w:type="dxa"/>
          </w:tcPr>
          <w:p w14:paraId="64E7F341" w14:textId="7A7F4B8A" w:rsidR="009C59AF" w:rsidRDefault="009C59AF" w:rsidP="009C59AF">
            <w:pPr>
              <w:spacing w:line="360" w:lineRule="auto"/>
              <w:jc w:val="center"/>
            </w:pPr>
            <w:r>
              <w:t>5</w:t>
            </w:r>
          </w:p>
        </w:tc>
        <w:tc>
          <w:tcPr>
            <w:tcW w:w="795" w:type="dxa"/>
          </w:tcPr>
          <w:p w14:paraId="316C0019" w14:textId="0081F488" w:rsidR="009C59AF" w:rsidRDefault="009C59AF" w:rsidP="009C59AF">
            <w:pPr>
              <w:spacing w:line="360" w:lineRule="auto"/>
              <w:jc w:val="center"/>
            </w:pPr>
            <w:r>
              <w:t>5</w:t>
            </w:r>
          </w:p>
        </w:tc>
      </w:tr>
      <w:tr w:rsidR="009C59AF" w14:paraId="4570E3F2" w14:textId="77777777" w:rsidTr="009C59AF">
        <w:tc>
          <w:tcPr>
            <w:tcW w:w="986" w:type="dxa"/>
          </w:tcPr>
          <w:p w14:paraId="009AB374" w14:textId="7E945849" w:rsidR="009C59AF" w:rsidRDefault="009C59AF" w:rsidP="009C59AF">
            <w:pPr>
              <w:spacing w:line="360" w:lineRule="auto"/>
              <w:jc w:val="center"/>
            </w:pPr>
            <w:r>
              <w:t>E6</w:t>
            </w:r>
          </w:p>
        </w:tc>
        <w:tc>
          <w:tcPr>
            <w:tcW w:w="4538" w:type="dxa"/>
          </w:tcPr>
          <w:p w14:paraId="49E3137A" w14:textId="13199329" w:rsidR="009C59AF" w:rsidRDefault="009C59AF" w:rsidP="009C59AF">
            <w:pPr>
              <w:spacing w:line="360" w:lineRule="auto"/>
              <w:jc w:val="center"/>
            </w:pPr>
            <w:r>
              <w:t>Estabilidad de los requerimientos</w:t>
            </w:r>
          </w:p>
        </w:tc>
        <w:tc>
          <w:tcPr>
            <w:tcW w:w="425" w:type="dxa"/>
          </w:tcPr>
          <w:p w14:paraId="276EFADA" w14:textId="572F37F4" w:rsidR="009C59AF" w:rsidRDefault="009C59AF" w:rsidP="009C59AF">
            <w:pPr>
              <w:spacing w:line="360" w:lineRule="auto"/>
              <w:jc w:val="center"/>
            </w:pPr>
            <w:r>
              <w:t>2</w:t>
            </w:r>
          </w:p>
        </w:tc>
        <w:tc>
          <w:tcPr>
            <w:tcW w:w="2084" w:type="dxa"/>
          </w:tcPr>
          <w:p w14:paraId="679A3FBB" w14:textId="49825DFD" w:rsidR="009C59AF" w:rsidRDefault="009C59AF" w:rsidP="009C59AF">
            <w:pPr>
              <w:spacing w:line="360" w:lineRule="auto"/>
              <w:jc w:val="center"/>
            </w:pPr>
            <w:r>
              <w:t>5</w:t>
            </w:r>
          </w:p>
        </w:tc>
        <w:tc>
          <w:tcPr>
            <w:tcW w:w="795" w:type="dxa"/>
          </w:tcPr>
          <w:p w14:paraId="238BCE2A" w14:textId="78A98437" w:rsidR="009C59AF" w:rsidRDefault="009C59AF" w:rsidP="009C59AF">
            <w:pPr>
              <w:spacing w:line="360" w:lineRule="auto"/>
              <w:jc w:val="center"/>
            </w:pPr>
            <w:r>
              <w:t>10</w:t>
            </w:r>
          </w:p>
        </w:tc>
      </w:tr>
      <w:tr w:rsidR="009C59AF" w14:paraId="3C66689C" w14:textId="77777777" w:rsidTr="009C59AF">
        <w:tc>
          <w:tcPr>
            <w:tcW w:w="986" w:type="dxa"/>
          </w:tcPr>
          <w:p w14:paraId="113A6932" w14:textId="73B11451" w:rsidR="009C59AF" w:rsidRDefault="009C59AF" w:rsidP="009C59AF">
            <w:pPr>
              <w:spacing w:line="360" w:lineRule="auto"/>
              <w:jc w:val="center"/>
            </w:pPr>
            <w:r>
              <w:t>E7</w:t>
            </w:r>
          </w:p>
        </w:tc>
        <w:tc>
          <w:tcPr>
            <w:tcW w:w="4538" w:type="dxa"/>
          </w:tcPr>
          <w:p w14:paraId="08E251A0" w14:textId="24913BEA" w:rsidR="009C59AF" w:rsidRDefault="009C59AF" w:rsidP="009C59AF">
            <w:pPr>
              <w:spacing w:line="360" w:lineRule="auto"/>
              <w:jc w:val="center"/>
            </w:pPr>
            <w:r>
              <w:t>Personal media jornada</w:t>
            </w:r>
          </w:p>
        </w:tc>
        <w:tc>
          <w:tcPr>
            <w:tcW w:w="425" w:type="dxa"/>
          </w:tcPr>
          <w:p w14:paraId="6D620BEA" w14:textId="774F49A2" w:rsidR="009C59AF" w:rsidRPr="009C59AF" w:rsidRDefault="009C59AF" w:rsidP="009C59AF">
            <w:pPr>
              <w:spacing w:line="360" w:lineRule="auto"/>
              <w:jc w:val="center"/>
              <w:rPr>
                <w:lang w:val="en-US"/>
              </w:rPr>
            </w:pPr>
            <w:r>
              <w:rPr>
                <w:lang w:val="en-US"/>
              </w:rPr>
              <w:t>-1</w:t>
            </w:r>
          </w:p>
        </w:tc>
        <w:tc>
          <w:tcPr>
            <w:tcW w:w="2084" w:type="dxa"/>
          </w:tcPr>
          <w:p w14:paraId="656FF0F7" w14:textId="37C8CCA7" w:rsidR="009C59AF" w:rsidRDefault="009C59AF" w:rsidP="009C59AF">
            <w:pPr>
              <w:spacing w:line="360" w:lineRule="auto"/>
              <w:jc w:val="center"/>
            </w:pPr>
            <w:r>
              <w:t>0</w:t>
            </w:r>
          </w:p>
        </w:tc>
        <w:tc>
          <w:tcPr>
            <w:tcW w:w="795" w:type="dxa"/>
          </w:tcPr>
          <w:p w14:paraId="127C0F5F" w14:textId="2D6005CD" w:rsidR="009C59AF" w:rsidRDefault="009C59AF" w:rsidP="009C59AF">
            <w:pPr>
              <w:spacing w:line="360" w:lineRule="auto"/>
              <w:jc w:val="center"/>
            </w:pPr>
            <w:r>
              <w:t>0</w:t>
            </w:r>
          </w:p>
        </w:tc>
      </w:tr>
      <w:tr w:rsidR="009C59AF" w14:paraId="431D86CC" w14:textId="77777777" w:rsidTr="009C59AF">
        <w:tc>
          <w:tcPr>
            <w:tcW w:w="986" w:type="dxa"/>
          </w:tcPr>
          <w:p w14:paraId="7CF36417" w14:textId="65DB1B17" w:rsidR="009C59AF" w:rsidRDefault="009C59AF" w:rsidP="009C59AF">
            <w:pPr>
              <w:spacing w:line="360" w:lineRule="auto"/>
              <w:jc w:val="center"/>
            </w:pPr>
            <w:r>
              <w:t>E8</w:t>
            </w:r>
          </w:p>
        </w:tc>
        <w:tc>
          <w:tcPr>
            <w:tcW w:w="4538" w:type="dxa"/>
          </w:tcPr>
          <w:p w14:paraId="2053D00A" w14:textId="3349D67B" w:rsidR="009C59AF" w:rsidRPr="009C59AF" w:rsidRDefault="009C59AF" w:rsidP="009C59AF">
            <w:pPr>
              <w:spacing w:line="360" w:lineRule="auto"/>
              <w:jc w:val="center"/>
              <w:rPr>
                <w:lang w:val="es-ES"/>
              </w:rPr>
            </w:pPr>
            <w:r>
              <w:t>Dificultad del lenguaje de programaci</w:t>
            </w:r>
            <w:r>
              <w:rPr>
                <w:lang w:val="es-ES"/>
              </w:rPr>
              <w:t>ón</w:t>
            </w:r>
          </w:p>
        </w:tc>
        <w:tc>
          <w:tcPr>
            <w:tcW w:w="425" w:type="dxa"/>
          </w:tcPr>
          <w:p w14:paraId="4A60CD4C" w14:textId="5A5A2D5C" w:rsidR="009C59AF" w:rsidRDefault="009C59AF" w:rsidP="009C59AF">
            <w:pPr>
              <w:spacing w:line="360" w:lineRule="auto"/>
              <w:jc w:val="center"/>
              <w:rPr>
                <w:lang w:val="en-US"/>
              </w:rPr>
            </w:pPr>
            <w:r>
              <w:rPr>
                <w:lang w:val="en-US"/>
              </w:rPr>
              <w:t>-1</w:t>
            </w:r>
          </w:p>
        </w:tc>
        <w:tc>
          <w:tcPr>
            <w:tcW w:w="2084" w:type="dxa"/>
          </w:tcPr>
          <w:p w14:paraId="7EB0C940" w14:textId="0C22FD85" w:rsidR="009C59AF" w:rsidRDefault="009C59AF" w:rsidP="009C59AF">
            <w:pPr>
              <w:spacing w:line="360" w:lineRule="auto"/>
              <w:jc w:val="center"/>
            </w:pPr>
            <w:r>
              <w:t>2</w:t>
            </w:r>
          </w:p>
        </w:tc>
        <w:tc>
          <w:tcPr>
            <w:tcW w:w="795" w:type="dxa"/>
          </w:tcPr>
          <w:p w14:paraId="5F25AAFD" w14:textId="24A40540" w:rsidR="009C59AF" w:rsidRPr="009C59AF" w:rsidRDefault="009C59AF" w:rsidP="009C59AF">
            <w:pPr>
              <w:spacing w:line="360" w:lineRule="auto"/>
              <w:jc w:val="center"/>
              <w:rPr>
                <w:lang w:val="en-US"/>
              </w:rPr>
            </w:pPr>
            <w:r>
              <w:rPr>
                <w:lang w:val="en-US"/>
              </w:rPr>
              <w:t>-2</w:t>
            </w:r>
          </w:p>
        </w:tc>
      </w:tr>
      <w:tr w:rsidR="009C59AF" w14:paraId="72916FFB" w14:textId="77777777" w:rsidTr="009C59AF">
        <w:tc>
          <w:tcPr>
            <w:tcW w:w="8033" w:type="dxa"/>
            <w:gridSpan w:val="4"/>
          </w:tcPr>
          <w:p w14:paraId="7953B27A" w14:textId="4C0FAC65" w:rsidR="009C59AF" w:rsidRPr="009C59AF" w:rsidRDefault="009C59AF" w:rsidP="009C59AF">
            <w:pPr>
              <w:spacing w:line="360" w:lineRule="auto"/>
              <w:jc w:val="right"/>
              <w:rPr>
                <w:b/>
                <w:bCs/>
              </w:rPr>
            </w:pPr>
            <w:r>
              <w:rPr>
                <w:b/>
                <w:bCs/>
              </w:rPr>
              <w:t>Total</w:t>
            </w:r>
          </w:p>
        </w:tc>
        <w:tc>
          <w:tcPr>
            <w:tcW w:w="795" w:type="dxa"/>
          </w:tcPr>
          <w:p w14:paraId="1AF2E03E" w14:textId="4856681A" w:rsidR="009C59AF" w:rsidRDefault="009C59AF" w:rsidP="009C59AF">
            <w:pPr>
              <w:spacing w:line="360" w:lineRule="auto"/>
              <w:jc w:val="center"/>
              <w:rPr>
                <w:lang w:val="en-US"/>
              </w:rPr>
            </w:pPr>
            <w:r w:rsidRPr="009C59AF">
              <w:rPr>
                <w:b/>
                <w:bCs/>
                <w:lang w:val="en-US"/>
              </w:rPr>
              <w:t>28.5</w:t>
            </w:r>
          </w:p>
        </w:tc>
      </w:tr>
    </w:tbl>
    <w:p w14:paraId="1856EF0B" w14:textId="48C38031" w:rsidR="009C59AF" w:rsidRDefault="009C59AF" w:rsidP="009C59AF">
      <w:pPr>
        <w:pStyle w:val="tabla1"/>
      </w:pPr>
      <w:bookmarkStart w:id="513" w:name="_Toc167362389"/>
      <w:bookmarkStart w:id="514" w:name="_Toc167378200"/>
      <w:r>
        <w:t>Factores ambientes del sistema</w:t>
      </w:r>
      <w:bookmarkEnd w:id="513"/>
      <w:bookmarkEnd w:id="514"/>
    </w:p>
    <w:p w14:paraId="160A6336" w14:textId="77777777" w:rsidR="009C59AF" w:rsidRDefault="009C59AF" w:rsidP="009C59AF">
      <w:r w:rsidRPr="009C59AF">
        <w:rPr>
          <w:b/>
          <w:bCs/>
        </w:rPr>
        <w:t xml:space="preserve">FA </w:t>
      </w:r>
      <w:r>
        <w:t xml:space="preserve">= 1.4 – 0.03 * ∑ (Peso en i * Valor asignado en i) </w:t>
      </w:r>
    </w:p>
    <w:p w14:paraId="5EE7B9EA" w14:textId="77777777" w:rsidR="009C59AF" w:rsidRDefault="009C59AF" w:rsidP="009C59AF">
      <w:r w:rsidRPr="009C59AF">
        <w:rPr>
          <w:b/>
          <w:bCs/>
        </w:rPr>
        <w:t>FA</w:t>
      </w:r>
      <w:r>
        <w:t xml:space="preserve"> = 1.4 – 0.03 * 28.5 = 0.545 </w:t>
      </w:r>
    </w:p>
    <w:p w14:paraId="387D267E" w14:textId="77777777" w:rsidR="009C59AF" w:rsidRDefault="009C59AF" w:rsidP="009C59AF">
      <w:r>
        <w:t xml:space="preserve">Una vez que se tienen todos los valores se procede a realizar el cálculo de los puntos de Casos de Uso ajustados. </w:t>
      </w:r>
    </w:p>
    <w:p w14:paraId="45E35084" w14:textId="77777777" w:rsidR="009C59AF" w:rsidRDefault="009C59AF" w:rsidP="009C59AF">
      <w:r w:rsidRPr="009C59AF">
        <w:rPr>
          <w:b/>
          <w:bCs/>
        </w:rPr>
        <w:t>PCUA = PCU * FCT * FA</w:t>
      </w:r>
      <w:r>
        <w:t xml:space="preserve"> </w:t>
      </w:r>
    </w:p>
    <w:p w14:paraId="4AF24806" w14:textId="48FAB683" w:rsidR="009C59AF" w:rsidRDefault="009C59AF" w:rsidP="009C59AF">
      <w:r w:rsidRPr="009C59AF">
        <w:rPr>
          <w:b/>
          <w:bCs/>
        </w:rPr>
        <w:t>PCUA</w:t>
      </w:r>
      <w:r>
        <w:t xml:space="preserve"> = 184* 0.89 * 0.545 = 89.2492</w:t>
      </w:r>
    </w:p>
    <w:p w14:paraId="43F50245" w14:textId="77777777" w:rsidR="009C59AF" w:rsidRDefault="009C59AF" w:rsidP="009C59AF">
      <w:r w:rsidRPr="009C59AF">
        <w:rPr>
          <w:b/>
          <w:bCs/>
        </w:rPr>
        <w:t>El Esfuerzo (E)</w:t>
      </w:r>
      <w:r>
        <w:t xml:space="preserve"> se calcula mediante la siguiente ecuación: </w:t>
      </w:r>
    </w:p>
    <w:p w14:paraId="204F6F8D" w14:textId="77777777" w:rsidR="009C59AF" w:rsidRDefault="009C59AF" w:rsidP="009C59AF">
      <w:r w:rsidRPr="009C59AF">
        <w:rPr>
          <w:b/>
          <w:bCs/>
        </w:rPr>
        <w:t>E = PCUA x FC</w:t>
      </w:r>
      <w:r>
        <w:t xml:space="preserve"> donde: </w:t>
      </w:r>
    </w:p>
    <w:p w14:paraId="50436F4F" w14:textId="77777777" w:rsidR="009C59AF" w:rsidRDefault="009C59AF" w:rsidP="009C59AF">
      <w:pPr>
        <w:ind w:firstLine="708"/>
      </w:pPr>
      <w:r w:rsidRPr="009C59AF">
        <w:rPr>
          <w:b/>
          <w:bCs/>
        </w:rPr>
        <w:t>- E:</w:t>
      </w:r>
      <w:r>
        <w:t xml:space="preserve"> Esfuerzo estimado en horas-hombre </w:t>
      </w:r>
    </w:p>
    <w:p w14:paraId="3FF2CAB4" w14:textId="77777777" w:rsidR="009C59AF" w:rsidRDefault="009C59AF" w:rsidP="009C59AF">
      <w:pPr>
        <w:ind w:firstLine="708"/>
      </w:pPr>
      <w:r w:rsidRPr="009C59AF">
        <w:rPr>
          <w:b/>
          <w:bCs/>
        </w:rPr>
        <w:t>- PCUA:</w:t>
      </w:r>
      <w:r>
        <w:t xml:space="preserve"> Puntos de CU ajustados </w:t>
      </w:r>
    </w:p>
    <w:p w14:paraId="764C0F2D" w14:textId="46121D17" w:rsidR="009C59AF" w:rsidRDefault="009C59AF" w:rsidP="009C59AF">
      <w:pPr>
        <w:ind w:firstLine="708"/>
      </w:pPr>
      <w:r w:rsidRPr="009C59AF">
        <w:rPr>
          <w:b/>
          <w:bCs/>
        </w:rPr>
        <w:t>- FC:</w:t>
      </w:r>
      <w:r>
        <w:t xml:space="preserve"> Factor de conversión</w:t>
      </w:r>
    </w:p>
    <w:p w14:paraId="4515C2E4" w14:textId="77777777" w:rsidR="009C59AF" w:rsidRDefault="009C59AF" w:rsidP="009C59AF">
      <w:r>
        <w:t xml:space="preserve">Para decidir cuántas horas-hombre requiere cada Punto de Casos de Uso se valora el siguiente criterio: si al sumar el número de factores de ambiente que están por debajo de la media (3) de E1 a E6 y los que están por encima de E7 y E8 el resultado es: </w:t>
      </w:r>
    </w:p>
    <w:p w14:paraId="00F7453F" w14:textId="77777777" w:rsidR="009C59AF" w:rsidRDefault="009C59AF" w:rsidP="009C59AF">
      <w:pPr>
        <w:ind w:firstLine="708"/>
      </w:pPr>
      <w:r>
        <w:t xml:space="preserve">- Menor o igual que 2, se usa como factor de conversión 20 horas-hombre. </w:t>
      </w:r>
    </w:p>
    <w:p w14:paraId="07857799" w14:textId="77777777" w:rsidR="009C59AF" w:rsidRDefault="009C59AF" w:rsidP="009C59AF">
      <w:pPr>
        <w:ind w:firstLine="708"/>
      </w:pPr>
      <w:r>
        <w:t xml:space="preserve">- 3 o 4, se usa como factor de conversión 28 horas-hombre. </w:t>
      </w:r>
    </w:p>
    <w:p w14:paraId="7C117B98" w14:textId="77777777" w:rsidR="009C59AF" w:rsidRDefault="009C59AF" w:rsidP="009C59AF">
      <w:pPr>
        <w:ind w:firstLine="708"/>
      </w:pPr>
      <w:r>
        <w:lastRenderedPageBreak/>
        <w:t xml:space="preserve">- Mayor o igual que 5, debe ajustarse, pues se considera de alto riesgo con posibilidad de fracaso. </w:t>
      </w:r>
    </w:p>
    <w:p w14:paraId="58A5B2DC" w14:textId="2649E636" w:rsidR="009C59AF" w:rsidRDefault="009C59AF" w:rsidP="009C59AF">
      <w:r>
        <w:t>El número de factores con valor por debajo de la media de E1 a E6 es 2 y por encima de la media de E7 a E8 es 0; por tanto se usará como factor de conversión (FC) 20 horas-hombre.</w:t>
      </w:r>
    </w:p>
    <w:p w14:paraId="557A4C04" w14:textId="77777777" w:rsidR="009C59AF" w:rsidRDefault="009C59AF" w:rsidP="009C59AF">
      <w:r w:rsidRPr="009C59AF">
        <w:rPr>
          <w:b/>
          <w:bCs/>
        </w:rPr>
        <w:t>E = PCUA * FC</w:t>
      </w:r>
      <w:r>
        <w:t xml:space="preserve"> </w:t>
      </w:r>
    </w:p>
    <w:p w14:paraId="108B16D2" w14:textId="42F73FF2" w:rsidR="009C59AF" w:rsidRDefault="009C59AF" w:rsidP="009C59AF">
      <w:r>
        <w:t>E = 89.2492 * 20 = 1796.98</w:t>
      </w:r>
    </w:p>
    <w:p w14:paraId="5CCBB37B" w14:textId="4FC312BD" w:rsidR="009C59AF" w:rsidRDefault="009C59AF" w:rsidP="009C59AF">
      <w:r>
        <w:t>Para determinar las estimaciones del esfuerzo para las demás actividades relacionadas con el desarrollo del software se utiliza el siguiente criterio:</w:t>
      </w:r>
    </w:p>
    <w:tbl>
      <w:tblPr>
        <w:tblStyle w:val="Tablaconcuadrcula"/>
        <w:tblW w:w="0" w:type="auto"/>
        <w:tblLook w:val="04A0" w:firstRow="1" w:lastRow="0" w:firstColumn="1" w:lastColumn="0" w:noHBand="0" w:noVBand="1"/>
      </w:tblPr>
      <w:tblGrid>
        <w:gridCol w:w="2942"/>
        <w:gridCol w:w="2943"/>
        <w:gridCol w:w="2943"/>
      </w:tblGrid>
      <w:tr w:rsidR="009C59AF" w14:paraId="7D0028B5" w14:textId="77777777" w:rsidTr="009C59AF">
        <w:tc>
          <w:tcPr>
            <w:tcW w:w="2942" w:type="dxa"/>
            <w:shd w:val="clear" w:color="auto" w:fill="B4C6E7" w:themeFill="accent1" w:themeFillTint="66"/>
          </w:tcPr>
          <w:p w14:paraId="079F2781" w14:textId="07C3F3FA" w:rsidR="009C59AF" w:rsidRPr="009C59AF" w:rsidRDefault="009C59AF" w:rsidP="009C59AF">
            <w:pPr>
              <w:spacing w:line="360" w:lineRule="auto"/>
              <w:jc w:val="center"/>
              <w:rPr>
                <w:b/>
                <w:bCs/>
              </w:rPr>
            </w:pPr>
            <w:r w:rsidRPr="009C59AF">
              <w:rPr>
                <w:b/>
                <w:bCs/>
              </w:rPr>
              <w:t>Actividad</w:t>
            </w:r>
          </w:p>
        </w:tc>
        <w:tc>
          <w:tcPr>
            <w:tcW w:w="2943" w:type="dxa"/>
            <w:shd w:val="clear" w:color="auto" w:fill="B4C6E7" w:themeFill="accent1" w:themeFillTint="66"/>
          </w:tcPr>
          <w:p w14:paraId="7FBB33B6" w14:textId="2C66DF7A" w:rsidR="009C59AF" w:rsidRPr="009C59AF" w:rsidRDefault="009C59AF" w:rsidP="009C59AF">
            <w:pPr>
              <w:spacing w:line="360" w:lineRule="auto"/>
              <w:jc w:val="center"/>
              <w:rPr>
                <w:b/>
                <w:bCs/>
              </w:rPr>
            </w:pPr>
            <w:r w:rsidRPr="009C59AF">
              <w:rPr>
                <w:b/>
                <w:bCs/>
              </w:rPr>
              <w:t>Porcentaje</w:t>
            </w:r>
          </w:p>
        </w:tc>
        <w:tc>
          <w:tcPr>
            <w:tcW w:w="2943" w:type="dxa"/>
            <w:shd w:val="clear" w:color="auto" w:fill="B4C6E7" w:themeFill="accent1" w:themeFillTint="66"/>
          </w:tcPr>
          <w:p w14:paraId="4BBBC1A1" w14:textId="68D3B778" w:rsidR="009C59AF" w:rsidRPr="009C59AF" w:rsidRDefault="009C59AF" w:rsidP="009C59AF">
            <w:pPr>
              <w:spacing w:line="360" w:lineRule="auto"/>
              <w:jc w:val="center"/>
              <w:rPr>
                <w:b/>
                <w:bCs/>
              </w:rPr>
            </w:pPr>
            <w:r w:rsidRPr="009C59AF">
              <w:rPr>
                <w:b/>
                <w:bCs/>
              </w:rPr>
              <w:t>Horas/Hombre</w:t>
            </w:r>
          </w:p>
        </w:tc>
      </w:tr>
      <w:tr w:rsidR="009C59AF" w14:paraId="099A27AB" w14:textId="77777777" w:rsidTr="009C59AF">
        <w:tc>
          <w:tcPr>
            <w:tcW w:w="2942" w:type="dxa"/>
          </w:tcPr>
          <w:p w14:paraId="0A26A530" w14:textId="6D802466" w:rsidR="009C59AF" w:rsidRPr="009C59AF" w:rsidRDefault="009C59AF" w:rsidP="009C59AF">
            <w:pPr>
              <w:spacing w:line="360" w:lineRule="auto"/>
              <w:jc w:val="center"/>
              <w:rPr>
                <w:lang w:val="es-ES"/>
              </w:rPr>
            </w:pPr>
            <w:r>
              <w:t>An</w:t>
            </w:r>
            <w:r>
              <w:rPr>
                <w:lang w:val="es-ES"/>
              </w:rPr>
              <w:t>álisis</w:t>
            </w:r>
          </w:p>
        </w:tc>
        <w:tc>
          <w:tcPr>
            <w:tcW w:w="2943" w:type="dxa"/>
          </w:tcPr>
          <w:p w14:paraId="079BD89D" w14:textId="16B9E648" w:rsidR="009C59AF" w:rsidRDefault="009C59AF" w:rsidP="009C59AF">
            <w:pPr>
              <w:spacing w:line="360" w:lineRule="auto"/>
              <w:jc w:val="center"/>
            </w:pPr>
            <w:r>
              <w:t>10</w:t>
            </w:r>
          </w:p>
        </w:tc>
        <w:tc>
          <w:tcPr>
            <w:tcW w:w="2943" w:type="dxa"/>
          </w:tcPr>
          <w:p w14:paraId="00D1BF07" w14:textId="53D7C93C" w:rsidR="009C59AF" w:rsidRDefault="00FC1AF4" w:rsidP="009C59AF">
            <w:pPr>
              <w:spacing w:line="360" w:lineRule="auto"/>
              <w:jc w:val="center"/>
            </w:pPr>
            <w:r>
              <w:t>3</w:t>
            </w:r>
            <w:r w:rsidR="009C59AF">
              <w:t>65.64</w:t>
            </w:r>
          </w:p>
        </w:tc>
      </w:tr>
      <w:tr w:rsidR="009C59AF" w14:paraId="1092DFAF" w14:textId="77777777" w:rsidTr="009C59AF">
        <w:tc>
          <w:tcPr>
            <w:tcW w:w="2942" w:type="dxa"/>
          </w:tcPr>
          <w:p w14:paraId="79F08078" w14:textId="75436A1D" w:rsidR="009C59AF" w:rsidRDefault="009C59AF" w:rsidP="009C59AF">
            <w:pPr>
              <w:spacing w:line="360" w:lineRule="auto"/>
              <w:jc w:val="center"/>
            </w:pPr>
            <w:r>
              <w:t>Diseño</w:t>
            </w:r>
          </w:p>
        </w:tc>
        <w:tc>
          <w:tcPr>
            <w:tcW w:w="2943" w:type="dxa"/>
          </w:tcPr>
          <w:p w14:paraId="1A7D6D86" w14:textId="6CF361A7" w:rsidR="009C59AF" w:rsidRDefault="009C59AF" w:rsidP="009C59AF">
            <w:pPr>
              <w:spacing w:line="360" w:lineRule="auto"/>
              <w:jc w:val="center"/>
            </w:pPr>
            <w:r>
              <w:t>20</w:t>
            </w:r>
          </w:p>
        </w:tc>
        <w:tc>
          <w:tcPr>
            <w:tcW w:w="2943" w:type="dxa"/>
          </w:tcPr>
          <w:p w14:paraId="58DF7B87" w14:textId="4D11F0E4" w:rsidR="009C59AF" w:rsidRDefault="00FC1AF4" w:rsidP="009C59AF">
            <w:pPr>
              <w:spacing w:line="360" w:lineRule="auto"/>
              <w:jc w:val="center"/>
            </w:pPr>
            <w:r>
              <w:t>7</w:t>
            </w:r>
            <w:r w:rsidR="009C59AF">
              <w:t>31.29</w:t>
            </w:r>
          </w:p>
        </w:tc>
      </w:tr>
      <w:tr w:rsidR="009C59AF" w14:paraId="6D4E461A" w14:textId="77777777" w:rsidTr="009C59AF">
        <w:tc>
          <w:tcPr>
            <w:tcW w:w="2942" w:type="dxa"/>
          </w:tcPr>
          <w:p w14:paraId="6D9BF6CB" w14:textId="40E10E77" w:rsidR="009C59AF" w:rsidRDefault="009C59AF" w:rsidP="009C59AF">
            <w:pPr>
              <w:spacing w:line="360" w:lineRule="auto"/>
              <w:jc w:val="center"/>
            </w:pPr>
            <w:r>
              <w:t>Implementación</w:t>
            </w:r>
          </w:p>
        </w:tc>
        <w:tc>
          <w:tcPr>
            <w:tcW w:w="2943" w:type="dxa"/>
          </w:tcPr>
          <w:p w14:paraId="1357A8C2" w14:textId="0D0277AC" w:rsidR="009C59AF" w:rsidRDefault="009C59AF" w:rsidP="009C59AF">
            <w:pPr>
              <w:spacing w:line="360" w:lineRule="auto"/>
              <w:jc w:val="center"/>
            </w:pPr>
            <w:r>
              <w:t>40</w:t>
            </w:r>
          </w:p>
        </w:tc>
        <w:tc>
          <w:tcPr>
            <w:tcW w:w="2943" w:type="dxa"/>
          </w:tcPr>
          <w:p w14:paraId="24F1DA3E" w14:textId="495FDB8A" w:rsidR="009C59AF" w:rsidRPr="009C59AF" w:rsidRDefault="009C59AF" w:rsidP="009C59AF">
            <w:pPr>
              <w:spacing w:line="360" w:lineRule="auto"/>
              <w:jc w:val="center"/>
              <w:rPr>
                <w:b/>
                <w:bCs/>
              </w:rPr>
            </w:pPr>
            <w:r>
              <w:rPr>
                <w:b/>
                <w:bCs/>
              </w:rPr>
              <w:t>1</w:t>
            </w:r>
            <w:r w:rsidR="00FC1AF4">
              <w:rPr>
                <w:b/>
                <w:bCs/>
              </w:rPr>
              <w:t>6</w:t>
            </w:r>
            <w:r>
              <w:rPr>
                <w:b/>
                <w:bCs/>
              </w:rPr>
              <w:t>62.58</w:t>
            </w:r>
          </w:p>
        </w:tc>
      </w:tr>
      <w:tr w:rsidR="009C59AF" w14:paraId="641AF650" w14:textId="77777777" w:rsidTr="009C59AF">
        <w:tc>
          <w:tcPr>
            <w:tcW w:w="2942" w:type="dxa"/>
          </w:tcPr>
          <w:p w14:paraId="6EE43B85" w14:textId="003FF375" w:rsidR="009C59AF" w:rsidRPr="009C59AF" w:rsidRDefault="009C59AF" w:rsidP="009C59AF">
            <w:pPr>
              <w:spacing w:line="360" w:lineRule="auto"/>
              <w:jc w:val="center"/>
            </w:pPr>
            <w:r>
              <w:t>Pruebas</w:t>
            </w:r>
          </w:p>
        </w:tc>
        <w:tc>
          <w:tcPr>
            <w:tcW w:w="2943" w:type="dxa"/>
          </w:tcPr>
          <w:p w14:paraId="44CC42B2" w14:textId="24E36782" w:rsidR="009C59AF" w:rsidRDefault="009C59AF" w:rsidP="009C59AF">
            <w:pPr>
              <w:spacing w:line="360" w:lineRule="auto"/>
              <w:jc w:val="center"/>
            </w:pPr>
            <w:r>
              <w:t>15</w:t>
            </w:r>
          </w:p>
        </w:tc>
        <w:tc>
          <w:tcPr>
            <w:tcW w:w="2943" w:type="dxa"/>
          </w:tcPr>
          <w:p w14:paraId="6B27775C" w14:textId="3767741A" w:rsidR="009C59AF" w:rsidRDefault="00FC1AF4" w:rsidP="009C59AF">
            <w:pPr>
              <w:spacing w:line="360" w:lineRule="auto"/>
              <w:jc w:val="center"/>
            </w:pPr>
            <w:r>
              <w:t>3</w:t>
            </w:r>
            <w:r w:rsidR="009C59AF">
              <w:t>98.46</w:t>
            </w:r>
          </w:p>
        </w:tc>
      </w:tr>
      <w:tr w:rsidR="009C59AF" w14:paraId="2B448596" w14:textId="77777777" w:rsidTr="009C59AF">
        <w:tc>
          <w:tcPr>
            <w:tcW w:w="2942" w:type="dxa"/>
          </w:tcPr>
          <w:p w14:paraId="7968387F" w14:textId="6F6A6DFE" w:rsidR="009C59AF" w:rsidRDefault="009C59AF" w:rsidP="009C59AF">
            <w:pPr>
              <w:spacing w:line="360" w:lineRule="auto"/>
              <w:jc w:val="center"/>
            </w:pPr>
            <w:r>
              <w:t>Otras Actividades</w:t>
            </w:r>
          </w:p>
        </w:tc>
        <w:tc>
          <w:tcPr>
            <w:tcW w:w="2943" w:type="dxa"/>
          </w:tcPr>
          <w:p w14:paraId="2E4C4D62" w14:textId="71D23687" w:rsidR="009C59AF" w:rsidRDefault="009C59AF" w:rsidP="009C59AF">
            <w:pPr>
              <w:spacing w:line="360" w:lineRule="auto"/>
              <w:jc w:val="center"/>
            </w:pPr>
            <w:r>
              <w:t>15</w:t>
            </w:r>
          </w:p>
        </w:tc>
        <w:tc>
          <w:tcPr>
            <w:tcW w:w="2943" w:type="dxa"/>
          </w:tcPr>
          <w:p w14:paraId="40417C26" w14:textId="59653931" w:rsidR="009C59AF" w:rsidRDefault="00FC1AF4" w:rsidP="009C59AF">
            <w:pPr>
              <w:spacing w:line="360" w:lineRule="auto"/>
              <w:jc w:val="center"/>
            </w:pPr>
            <w:r>
              <w:t>2</w:t>
            </w:r>
            <w:r w:rsidR="009C59AF">
              <w:t>98.46</w:t>
            </w:r>
          </w:p>
        </w:tc>
      </w:tr>
      <w:tr w:rsidR="009C59AF" w14:paraId="0E0CBF8E" w14:textId="77777777" w:rsidTr="009C59AF">
        <w:tc>
          <w:tcPr>
            <w:tcW w:w="2942" w:type="dxa"/>
          </w:tcPr>
          <w:p w14:paraId="7EC5A5C7" w14:textId="572E7453" w:rsidR="009C59AF" w:rsidRDefault="009C59AF" w:rsidP="009C59AF">
            <w:pPr>
              <w:spacing w:line="360" w:lineRule="auto"/>
              <w:jc w:val="center"/>
            </w:pPr>
            <w:r>
              <w:t>Total</w:t>
            </w:r>
          </w:p>
        </w:tc>
        <w:tc>
          <w:tcPr>
            <w:tcW w:w="2943" w:type="dxa"/>
          </w:tcPr>
          <w:p w14:paraId="7F75BEC5" w14:textId="793D80B3" w:rsidR="009C59AF" w:rsidRDefault="009C59AF" w:rsidP="009C59AF">
            <w:pPr>
              <w:spacing w:line="360" w:lineRule="auto"/>
              <w:jc w:val="center"/>
            </w:pPr>
            <w:r>
              <w:t>100</w:t>
            </w:r>
          </w:p>
        </w:tc>
        <w:tc>
          <w:tcPr>
            <w:tcW w:w="2943" w:type="dxa"/>
          </w:tcPr>
          <w:p w14:paraId="632498F4" w14:textId="13AC4C0F" w:rsidR="009C59AF" w:rsidRPr="009C59AF" w:rsidRDefault="00FC1AF4" w:rsidP="009C59AF">
            <w:pPr>
              <w:spacing w:line="360" w:lineRule="auto"/>
              <w:jc w:val="center"/>
              <w:rPr>
                <w:b/>
                <w:bCs/>
              </w:rPr>
            </w:pPr>
            <w:r>
              <w:rPr>
                <w:b/>
                <w:bCs/>
              </w:rPr>
              <w:t>3456.43</w:t>
            </w:r>
          </w:p>
        </w:tc>
      </w:tr>
    </w:tbl>
    <w:p w14:paraId="62607B66" w14:textId="4FAA305E" w:rsidR="009C59AF" w:rsidRDefault="009C59AF" w:rsidP="009C59AF">
      <w:pPr>
        <w:pStyle w:val="tabla1"/>
      </w:pPr>
      <w:bookmarkStart w:id="515" w:name="_Toc167362390"/>
      <w:bookmarkStart w:id="516" w:name="_Toc167378201"/>
      <w:r>
        <w:t>Estimación de esfuerzo en horas.</w:t>
      </w:r>
      <w:bookmarkEnd w:id="515"/>
      <w:bookmarkEnd w:id="516"/>
    </w:p>
    <w:p w14:paraId="705517D0" w14:textId="4302367B" w:rsidR="009C59AF" w:rsidRDefault="009C59AF" w:rsidP="009C59AF">
      <w:r>
        <w:t xml:space="preserve">El </w:t>
      </w:r>
      <w:r w:rsidRPr="009C59AF">
        <w:rPr>
          <w:b/>
          <w:bCs/>
        </w:rPr>
        <w:t>esfuerzo</w:t>
      </w:r>
      <w:r>
        <w:t xml:space="preserve"> total </w:t>
      </w:r>
      <w:r w:rsidRPr="009C59AF">
        <w:rPr>
          <w:b/>
          <w:bCs/>
        </w:rPr>
        <w:t>E (Total)</w:t>
      </w:r>
      <w:r>
        <w:t xml:space="preserve"> es de </w:t>
      </w:r>
      <w:r w:rsidR="00FC1AF4" w:rsidRPr="00FC1AF4">
        <w:rPr>
          <w:b/>
          <w:bCs/>
        </w:rPr>
        <w:t>3456.43</w:t>
      </w:r>
      <w:r w:rsidR="00FC1AF4">
        <w:t xml:space="preserve"> </w:t>
      </w:r>
      <w:r>
        <w:t xml:space="preserve">horas/hombre </w:t>
      </w:r>
    </w:p>
    <w:p w14:paraId="055A3B24" w14:textId="77777777" w:rsidR="008451BE" w:rsidRDefault="009C59AF" w:rsidP="009C59AF">
      <w:r w:rsidRPr="008451BE">
        <w:rPr>
          <w:b/>
          <w:bCs/>
        </w:rPr>
        <w:t>La Estimación del tiempo de desarrollo del proyecto (TDES)</w:t>
      </w:r>
      <w:r>
        <w:t xml:space="preserve"> se calcula: </w:t>
      </w:r>
    </w:p>
    <w:p w14:paraId="77727B55" w14:textId="77777777" w:rsidR="008451BE" w:rsidRDefault="009C59AF" w:rsidP="009C59AF">
      <w:r w:rsidRPr="008451BE">
        <w:rPr>
          <w:b/>
          <w:bCs/>
        </w:rPr>
        <w:t>TDES</w:t>
      </w:r>
      <w:r>
        <w:t xml:space="preserve"> (total) = </w:t>
      </w:r>
      <w:r w:rsidRPr="008451BE">
        <w:rPr>
          <w:b/>
          <w:bCs/>
        </w:rPr>
        <w:t>E (Total)</w:t>
      </w:r>
      <w:r>
        <w:t xml:space="preserve"> / </w:t>
      </w:r>
      <w:r w:rsidRPr="008451BE">
        <w:rPr>
          <w:b/>
          <w:bCs/>
        </w:rPr>
        <w:t>CH</w:t>
      </w:r>
      <w:r>
        <w:t xml:space="preserve">, donde </w:t>
      </w:r>
    </w:p>
    <w:p w14:paraId="55BC4F4F" w14:textId="77777777" w:rsidR="008451BE" w:rsidRDefault="009C59AF" w:rsidP="008451BE">
      <w:pPr>
        <w:ind w:firstLine="708"/>
      </w:pPr>
      <w:r>
        <w:t xml:space="preserve">- </w:t>
      </w:r>
      <w:r w:rsidRPr="008451BE">
        <w:rPr>
          <w:b/>
          <w:bCs/>
        </w:rPr>
        <w:t>TDES:</w:t>
      </w:r>
      <w:r>
        <w:t xml:space="preserve"> Tiempo de desarrollo del proyecto </w:t>
      </w:r>
    </w:p>
    <w:p w14:paraId="678E5DF9" w14:textId="77777777" w:rsidR="008451BE" w:rsidRDefault="009C59AF" w:rsidP="008451BE">
      <w:pPr>
        <w:ind w:firstLine="708"/>
      </w:pPr>
      <w:r>
        <w:t xml:space="preserve">- </w:t>
      </w:r>
      <w:r w:rsidRPr="008451BE">
        <w:rPr>
          <w:b/>
          <w:bCs/>
        </w:rPr>
        <w:t>E (Total):</w:t>
      </w:r>
      <w:r>
        <w:t xml:space="preserve"> Esfuerzo total </w:t>
      </w:r>
    </w:p>
    <w:p w14:paraId="3D14243A" w14:textId="77777777" w:rsidR="008451BE" w:rsidRDefault="009C59AF" w:rsidP="008451BE">
      <w:pPr>
        <w:ind w:firstLine="708"/>
      </w:pPr>
      <w:r>
        <w:t xml:space="preserve">- </w:t>
      </w:r>
      <w:r w:rsidRPr="008451BE">
        <w:rPr>
          <w:b/>
          <w:bCs/>
        </w:rPr>
        <w:t>CH:</w:t>
      </w:r>
      <w:r>
        <w:t xml:space="preserve"> Cantidad de hombres involucrados en el proyecto </w:t>
      </w:r>
    </w:p>
    <w:p w14:paraId="53EEA1CC" w14:textId="74E27085" w:rsidR="008451BE" w:rsidRDefault="009C59AF" w:rsidP="008451BE">
      <w:r w:rsidRPr="008451BE">
        <w:rPr>
          <w:b/>
          <w:bCs/>
        </w:rPr>
        <w:t>TDES =</w:t>
      </w:r>
      <w:r>
        <w:t xml:space="preserve"> </w:t>
      </w:r>
      <w:r w:rsidR="00FC1AF4" w:rsidRPr="00FC1AF4">
        <w:t>3456.43</w:t>
      </w:r>
      <w:r w:rsidR="00FC1AF4">
        <w:t xml:space="preserve"> </w:t>
      </w:r>
      <w:r>
        <w:t xml:space="preserve">/ 1 = </w:t>
      </w:r>
      <w:r w:rsidR="00FC1AF4" w:rsidRPr="00FC1AF4">
        <w:rPr>
          <w:b/>
          <w:bCs/>
        </w:rPr>
        <w:t>3456.43</w:t>
      </w:r>
      <w:r w:rsidR="00FC1AF4">
        <w:t xml:space="preserve"> </w:t>
      </w:r>
      <w:r>
        <w:t xml:space="preserve">horas/hombre </w:t>
      </w:r>
    </w:p>
    <w:p w14:paraId="782BA00F" w14:textId="48BE9F35" w:rsidR="009C59AF" w:rsidRDefault="009C59AF" w:rsidP="008451BE">
      <w:r>
        <w:t>Analizando que un mes tiene aproximadamente 24 días laborables, cada día tiene 8 horas de trabajo, entonces el tiempo total se calcularía:</w:t>
      </w:r>
    </w:p>
    <w:p w14:paraId="21489EF7" w14:textId="3522E365" w:rsidR="008451BE" w:rsidRDefault="008451BE" w:rsidP="008451BE">
      <w:pPr>
        <w:rPr>
          <w:lang w:val="en-US"/>
        </w:rPr>
      </w:pPr>
      <w:r>
        <w:rPr>
          <w:b/>
          <w:bCs/>
        </w:rPr>
        <w:lastRenderedPageBreak/>
        <w:t xml:space="preserve">T </w:t>
      </w:r>
      <w:r>
        <w:rPr>
          <w:lang w:val="en-US"/>
        </w:rPr>
        <w:t>= 24 d</w:t>
      </w:r>
      <w:r>
        <w:rPr>
          <w:lang w:val="es-ES"/>
        </w:rPr>
        <w:t xml:space="preserve">ías </w:t>
      </w:r>
      <w:r>
        <w:rPr>
          <w:lang w:val="en-US"/>
        </w:rPr>
        <w:t>* 8 horas</w:t>
      </w:r>
    </w:p>
    <w:p w14:paraId="74136A0A" w14:textId="7EBFCE22" w:rsidR="008451BE" w:rsidRDefault="008451BE" w:rsidP="008451BE">
      <w:pPr>
        <w:rPr>
          <w:lang w:val="en-US"/>
        </w:rPr>
      </w:pPr>
      <w:r>
        <w:rPr>
          <w:b/>
          <w:bCs/>
          <w:lang w:val="en-US"/>
        </w:rPr>
        <w:t xml:space="preserve">T </w:t>
      </w:r>
      <w:r>
        <w:rPr>
          <w:lang w:val="en-US"/>
        </w:rPr>
        <w:t>= 192 horas</w:t>
      </w:r>
    </w:p>
    <w:p w14:paraId="70052593" w14:textId="6536B571" w:rsidR="008451BE" w:rsidRDefault="008451BE" w:rsidP="008451BE">
      <w:r>
        <w:rPr>
          <w:b/>
          <w:bCs/>
          <w:lang w:val="en-US"/>
        </w:rPr>
        <w:t xml:space="preserve">TT </w:t>
      </w:r>
      <w:r>
        <w:rPr>
          <w:lang w:val="en-US"/>
        </w:rPr>
        <w:t xml:space="preserve">= </w:t>
      </w:r>
      <w:r w:rsidR="00FC1AF4" w:rsidRPr="00FC1AF4">
        <w:t>3456.43</w:t>
      </w:r>
      <w:r w:rsidR="00FC1AF4">
        <w:t xml:space="preserve"> </w:t>
      </w:r>
      <w:r>
        <w:t>/ 192</w:t>
      </w:r>
    </w:p>
    <w:p w14:paraId="02BD77EE" w14:textId="1F3D7D4A" w:rsidR="008451BE" w:rsidRDefault="008451BE" w:rsidP="008451BE">
      <w:r>
        <w:rPr>
          <w:b/>
          <w:bCs/>
        </w:rPr>
        <w:t>TT</w:t>
      </w:r>
      <w:r>
        <w:t xml:space="preserve"> = </w:t>
      </w:r>
      <w:r w:rsidR="00FC1AF4">
        <w:t>18.002</w:t>
      </w:r>
      <w:r>
        <w:t xml:space="preserve"> </w:t>
      </w:r>
      <w:r w:rsidR="00FC1AF4">
        <w:t>≈</w:t>
      </w:r>
      <w:r>
        <w:t xml:space="preserve"> </w:t>
      </w:r>
      <w:r w:rsidR="00FC1AF4">
        <w:t>18</w:t>
      </w:r>
      <w:r>
        <w:t xml:space="preserve"> meses de desarrollo (</w:t>
      </w:r>
      <w:r w:rsidR="00FC1AF4">
        <w:t>1</w:t>
      </w:r>
      <w:r>
        <w:t xml:space="preserve"> a</w:t>
      </w:r>
      <w:r>
        <w:rPr>
          <w:lang w:val="es-ES"/>
        </w:rPr>
        <w:t>ño</w:t>
      </w:r>
      <w:r w:rsidR="00FC1AF4">
        <w:rPr>
          <w:lang w:val="es-ES"/>
        </w:rPr>
        <w:t xml:space="preserve"> y medio</w:t>
      </w:r>
      <w:r>
        <w:t>).</w:t>
      </w:r>
    </w:p>
    <w:p w14:paraId="35EBEB92" w14:textId="77777777" w:rsidR="008451BE" w:rsidRDefault="008451BE" w:rsidP="008451BE">
      <w:r w:rsidRPr="008451BE">
        <w:rPr>
          <w:b/>
          <w:bCs/>
        </w:rPr>
        <w:t>El Costo de desarrollo del proyecto (C)</w:t>
      </w:r>
      <w:r>
        <w:t xml:space="preserve"> se calcula: </w:t>
      </w:r>
    </w:p>
    <w:p w14:paraId="72B8C5B9" w14:textId="77777777" w:rsidR="008451BE" w:rsidRDefault="008451BE" w:rsidP="008451BE">
      <w:r w:rsidRPr="008451BE">
        <w:rPr>
          <w:b/>
          <w:bCs/>
        </w:rPr>
        <w:t>C</w:t>
      </w:r>
      <w:r>
        <w:t xml:space="preserve"> (total) = </w:t>
      </w:r>
      <w:r w:rsidRPr="008451BE">
        <w:rPr>
          <w:b/>
          <w:bCs/>
        </w:rPr>
        <w:t>E</w:t>
      </w:r>
      <w:r>
        <w:t xml:space="preserve"> (total) * </w:t>
      </w:r>
      <w:r w:rsidRPr="008451BE">
        <w:rPr>
          <w:b/>
          <w:bCs/>
        </w:rPr>
        <w:t>CHH</w:t>
      </w:r>
      <w:r>
        <w:t xml:space="preserve"> </w:t>
      </w:r>
    </w:p>
    <w:p w14:paraId="79D6476D" w14:textId="77777777" w:rsidR="008451BE" w:rsidRDefault="008451BE" w:rsidP="008451BE">
      <w:pPr>
        <w:ind w:firstLine="708"/>
      </w:pPr>
      <w:r>
        <w:t xml:space="preserve">- </w:t>
      </w:r>
      <w:r w:rsidRPr="008451BE">
        <w:rPr>
          <w:b/>
          <w:bCs/>
        </w:rPr>
        <w:t>C</w:t>
      </w:r>
      <w:r>
        <w:t xml:space="preserve"> (total): costo total. </w:t>
      </w:r>
    </w:p>
    <w:p w14:paraId="227F1CA4" w14:textId="77777777" w:rsidR="008451BE" w:rsidRDefault="008451BE" w:rsidP="008451BE">
      <w:pPr>
        <w:ind w:firstLine="708"/>
      </w:pPr>
      <w:r>
        <w:t xml:space="preserve">- </w:t>
      </w:r>
      <w:r w:rsidRPr="008451BE">
        <w:rPr>
          <w:b/>
          <w:bCs/>
        </w:rPr>
        <w:t>CHH</w:t>
      </w:r>
      <w:r>
        <w:t xml:space="preserve">: costo horas hombre. </w:t>
      </w:r>
    </w:p>
    <w:p w14:paraId="539F3A9C" w14:textId="77777777" w:rsidR="008451BE" w:rsidRDefault="008451BE" w:rsidP="008451BE">
      <w:r w:rsidRPr="008451BE">
        <w:rPr>
          <w:b/>
          <w:bCs/>
        </w:rPr>
        <w:t>CHH = K * THP</w:t>
      </w:r>
      <w:r>
        <w:t xml:space="preserve"> </w:t>
      </w:r>
    </w:p>
    <w:p w14:paraId="525A8AA2" w14:textId="77777777" w:rsidR="008451BE" w:rsidRDefault="008451BE" w:rsidP="008451BE">
      <w:pPr>
        <w:ind w:firstLine="708"/>
      </w:pPr>
      <w:r>
        <w:t xml:space="preserve">- </w:t>
      </w:r>
      <w:r w:rsidRPr="008451BE">
        <w:rPr>
          <w:b/>
          <w:bCs/>
        </w:rPr>
        <w:t>K</w:t>
      </w:r>
      <w:r>
        <w:t xml:space="preserve">: coeficiente que tiene en cuenta los costos indirectos (1.5 y 2.0) </w:t>
      </w:r>
    </w:p>
    <w:p w14:paraId="7150D27D" w14:textId="77777777" w:rsidR="008451BE" w:rsidRDefault="008451BE" w:rsidP="008451BE">
      <w:pPr>
        <w:ind w:firstLine="708"/>
      </w:pPr>
      <w:r>
        <w:t xml:space="preserve">- </w:t>
      </w:r>
      <w:r w:rsidRPr="008451BE">
        <w:rPr>
          <w:b/>
          <w:bCs/>
        </w:rPr>
        <w:t>THP</w:t>
      </w:r>
      <w:r>
        <w:t xml:space="preserve">: tarifa horaria promedio </w:t>
      </w:r>
    </w:p>
    <w:p w14:paraId="09A14E62" w14:textId="77777777" w:rsidR="008451BE" w:rsidRDefault="008451BE" w:rsidP="008451BE">
      <w:r>
        <w:t xml:space="preserve">Para realizar los siguientes cálculos se considera como salario mínimo mensual de un desarrollador $2375.00 CUP. </w:t>
      </w:r>
    </w:p>
    <w:p w14:paraId="5B3C1998" w14:textId="77777777" w:rsidR="008451BE" w:rsidRDefault="008451BE" w:rsidP="008451BE">
      <w:r w:rsidRPr="008451BE">
        <w:rPr>
          <w:b/>
          <w:bCs/>
        </w:rPr>
        <w:t>THP</w:t>
      </w:r>
      <w:r>
        <w:t xml:space="preserve"> = salario básico mensual / horas laborales en el mes </w:t>
      </w:r>
    </w:p>
    <w:p w14:paraId="072A93F1" w14:textId="77777777" w:rsidR="008451BE" w:rsidRDefault="008451BE" w:rsidP="008451BE">
      <w:r w:rsidRPr="008451BE">
        <w:rPr>
          <w:b/>
          <w:bCs/>
        </w:rPr>
        <w:t>THP</w:t>
      </w:r>
      <w:r>
        <w:t xml:space="preserve"> = $2375.00 /192 horas </w:t>
      </w:r>
    </w:p>
    <w:p w14:paraId="7877D47A" w14:textId="5196FB92" w:rsidR="00C916DE" w:rsidRDefault="008451BE" w:rsidP="008451BE">
      <w:r w:rsidRPr="00C916DE">
        <w:rPr>
          <w:b/>
          <w:bCs/>
        </w:rPr>
        <w:t>THP</w:t>
      </w:r>
      <w:r>
        <w:t xml:space="preserve"> = $</w:t>
      </w:r>
      <w:r w:rsidR="00C916DE">
        <w:t>12.37</w:t>
      </w:r>
      <w:r>
        <w:t xml:space="preserve"> horas </w:t>
      </w:r>
    </w:p>
    <w:p w14:paraId="69E352AD" w14:textId="77777777" w:rsidR="00C916DE" w:rsidRDefault="008451BE" w:rsidP="008451BE">
      <w:r>
        <w:t xml:space="preserve">Entonces: </w:t>
      </w:r>
    </w:p>
    <w:p w14:paraId="5E177E3B" w14:textId="77777777" w:rsidR="00C916DE" w:rsidRDefault="008451BE" w:rsidP="008451BE">
      <w:r w:rsidRPr="00C916DE">
        <w:rPr>
          <w:b/>
          <w:bCs/>
        </w:rPr>
        <w:t>CHH</w:t>
      </w:r>
      <w:r>
        <w:t xml:space="preserve"> = 1.5 * </w:t>
      </w:r>
      <w:r w:rsidR="00C916DE">
        <w:t>12.37</w:t>
      </w:r>
      <w:r>
        <w:t xml:space="preserve"> </w:t>
      </w:r>
    </w:p>
    <w:p w14:paraId="545099D2" w14:textId="1A98C222" w:rsidR="00C916DE" w:rsidRDefault="008451BE" w:rsidP="008451BE">
      <w:r w:rsidRPr="00C916DE">
        <w:rPr>
          <w:b/>
          <w:bCs/>
        </w:rPr>
        <w:t>CHH</w:t>
      </w:r>
      <w:r>
        <w:t>=</w:t>
      </w:r>
      <w:r w:rsidR="00C916DE">
        <w:t xml:space="preserve"> 18.56</w:t>
      </w:r>
      <w:r>
        <w:t xml:space="preserve">  </w:t>
      </w:r>
    </w:p>
    <w:p w14:paraId="7E25EE35" w14:textId="77777777" w:rsidR="00C916DE" w:rsidRDefault="008451BE" w:rsidP="008451BE">
      <w:r w:rsidRPr="00C916DE">
        <w:rPr>
          <w:b/>
          <w:bCs/>
        </w:rPr>
        <w:t>C (total)</w:t>
      </w:r>
      <w:r>
        <w:t xml:space="preserve"> = E (total) * CHH </w:t>
      </w:r>
    </w:p>
    <w:p w14:paraId="301396DA" w14:textId="75043DA5" w:rsidR="00C916DE" w:rsidRDefault="008451BE" w:rsidP="008451BE">
      <w:r w:rsidRPr="00C916DE">
        <w:rPr>
          <w:b/>
          <w:bCs/>
        </w:rPr>
        <w:t>C (total)</w:t>
      </w:r>
      <w:r>
        <w:t xml:space="preserve"> =</w:t>
      </w:r>
      <w:r w:rsidR="00FC1AF4">
        <w:t xml:space="preserve"> </w:t>
      </w:r>
      <w:r w:rsidR="00FC1AF4" w:rsidRPr="00FC1AF4">
        <w:t>3456.43</w:t>
      </w:r>
      <w:r>
        <w:t xml:space="preserve"> * </w:t>
      </w:r>
      <w:r w:rsidR="00C916DE">
        <w:t>18.56</w:t>
      </w:r>
      <w:r>
        <w:t xml:space="preserve"> </w:t>
      </w:r>
    </w:p>
    <w:p w14:paraId="252C8FAB" w14:textId="15E5322E" w:rsidR="008451BE" w:rsidRPr="008451BE" w:rsidRDefault="008451BE" w:rsidP="008451BE">
      <w:pPr>
        <w:rPr>
          <w:lang w:val="en-US"/>
        </w:rPr>
      </w:pPr>
      <w:r w:rsidRPr="00C916DE">
        <w:rPr>
          <w:b/>
          <w:bCs/>
        </w:rPr>
        <w:t>C (total)</w:t>
      </w:r>
      <w:r>
        <w:t xml:space="preserve"> = </w:t>
      </w:r>
      <w:r w:rsidR="00FF0277">
        <w:t>64151,34</w:t>
      </w:r>
      <w:r>
        <w:t xml:space="preserve"> ≈ </w:t>
      </w:r>
      <w:r w:rsidRPr="00C916DE">
        <w:rPr>
          <w:b/>
          <w:bCs/>
        </w:rPr>
        <w:t xml:space="preserve">$ </w:t>
      </w:r>
      <w:r w:rsidR="00FF0277">
        <w:rPr>
          <w:b/>
          <w:bCs/>
        </w:rPr>
        <w:t>64150</w:t>
      </w:r>
      <w:r w:rsidRPr="00C916DE">
        <w:rPr>
          <w:b/>
          <w:bCs/>
        </w:rPr>
        <w:t xml:space="preserve"> CUP</w:t>
      </w:r>
    </w:p>
    <w:p w14:paraId="6E2556CE" w14:textId="4A41EB79" w:rsidR="008500DC" w:rsidRPr="007211BA" w:rsidRDefault="008500DC" w:rsidP="008500DC">
      <w:pPr>
        <w:pStyle w:val="Ttulo3"/>
        <w:rPr>
          <w:rFonts w:ascii="Arial" w:hAnsi="Arial" w:cs="Arial"/>
        </w:rPr>
      </w:pPr>
      <w:bookmarkStart w:id="517" w:name="_Toc138348018"/>
      <w:bookmarkStart w:id="518" w:name="_Toc167378202"/>
      <w:bookmarkStart w:id="519" w:name="_Toc167378408"/>
      <w:r w:rsidRPr="007211BA">
        <w:rPr>
          <w:rFonts w:ascii="Arial" w:hAnsi="Arial" w:cs="Arial"/>
          <w:lang w:val="es-ES"/>
        </w:rPr>
        <w:lastRenderedPageBreak/>
        <w:t>5.</w:t>
      </w:r>
      <w:r w:rsidR="00107829">
        <w:rPr>
          <w:rFonts w:ascii="Arial" w:hAnsi="Arial" w:cs="Arial"/>
          <w:lang w:val="es-ES"/>
        </w:rPr>
        <w:t>5</w:t>
      </w:r>
      <w:r w:rsidRPr="007211BA">
        <w:rPr>
          <w:rFonts w:ascii="Arial" w:hAnsi="Arial" w:cs="Arial"/>
          <w:lang w:val="es-ES"/>
        </w:rPr>
        <w:t>.1 Beneficios tangibles</w:t>
      </w:r>
      <w:r>
        <w:rPr>
          <w:rFonts w:ascii="Arial" w:hAnsi="Arial" w:cs="Arial"/>
          <w:lang w:val="es-ES"/>
        </w:rPr>
        <w:t>:</w:t>
      </w:r>
      <w:bookmarkEnd w:id="517"/>
      <w:bookmarkEnd w:id="518"/>
      <w:bookmarkEnd w:id="519"/>
    </w:p>
    <w:p w14:paraId="29800105" w14:textId="77777777" w:rsidR="008500DC" w:rsidRDefault="008500DC" w:rsidP="008500DC">
      <w:r>
        <w:t>Esta aplicación web proveerá a la Agencia una herramienta para la gestión y control de las producciones musicales generadas en el pa</w:t>
      </w:r>
      <w:r>
        <w:rPr>
          <w:lang w:val="es-ES"/>
        </w:rPr>
        <w:t>í</w:t>
      </w:r>
      <w:r>
        <w:t>s, así como también promover la utilización del ISMN y facilitar su gestión por parte de los editores, artistas y compositores.</w:t>
      </w:r>
    </w:p>
    <w:p w14:paraId="2EB3E1AD" w14:textId="5AE0E1F0" w:rsidR="008500DC" w:rsidRDefault="008500DC" w:rsidP="008500DC">
      <w:pPr>
        <w:pStyle w:val="Ttulo3"/>
        <w:rPr>
          <w:rFonts w:ascii="Arial" w:hAnsi="Arial" w:cs="Arial"/>
          <w:lang w:val="en-US"/>
        </w:rPr>
      </w:pPr>
      <w:bookmarkStart w:id="520" w:name="_Toc138348019"/>
      <w:bookmarkStart w:id="521" w:name="_Toc167378203"/>
      <w:bookmarkStart w:id="522" w:name="_Toc167378409"/>
      <w:r w:rsidRPr="007211BA">
        <w:rPr>
          <w:rFonts w:ascii="Arial" w:hAnsi="Arial" w:cs="Arial"/>
        </w:rPr>
        <w:t>5.</w:t>
      </w:r>
      <w:r w:rsidR="00107829">
        <w:rPr>
          <w:rFonts w:ascii="Arial" w:hAnsi="Arial" w:cs="Arial"/>
        </w:rPr>
        <w:t>5</w:t>
      </w:r>
      <w:r w:rsidRPr="007211BA">
        <w:rPr>
          <w:rFonts w:ascii="Arial" w:hAnsi="Arial" w:cs="Arial"/>
        </w:rPr>
        <w:t>.2 Beneficios intangibles</w:t>
      </w:r>
      <w:r w:rsidRPr="007211BA">
        <w:rPr>
          <w:rFonts w:ascii="Arial" w:hAnsi="Arial" w:cs="Arial"/>
          <w:lang w:val="en-US"/>
        </w:rPr>
        <w:t>:</w:t>
      </w:r>
      <w:bookmarkEnd w:id="520"/>
      <w:bookmarkEnd w:id="521"/>
      <w:bookmarkEnd w:id="522"/>
    </w:p>
    <w:p w14:paraId="45E580EA" w14:textId="77777777" w:rsidR="008500DC" w:rsidRPr="00EB004D" w:rsidRDefault="008500DC" w:rsidP="008500DC">
      <w:pPr>
        <w:pStyle w:val="Prrafodelista"/>
        <w:numPr>
          <w:ilvl w:val="0"/>
          <w:numId w:val="34"/>
        </w:numPr>
      </w:pPr>
      <w:r>
        <w:t>Disminución del tiempo y el esfuerzo de los especialistas para realizar la labor de asignaci</w:t>
      </w:r>
      <w:r>
        <w:rPr>
          <w:lang w:val="es-ES"/>
        </w:rPr>
        <w:t>ón y gestión de los ISMN y las publicaciones musicales</w:t>
      </w:r>
      <w:r>
        <w:t xml:space="preserve">. </w:t>
      </w:r>
    </w:p>
    <w:p w14:paraId="108F6D66" w14:textId="7A0D3E95" w:rsidR="008500DC" w:rsidRDefault="008500DC" w:rsidP="008500DC">
      <w:pPr>
        <w:pStyle w:val="Prrafodelista"/>
        <w:numPr>
          <w:ilvl w:val="0"/>
          <w:numId w:val="34"/>
        </w:numPr>
      </w:pPr>
      <w:r>
        <w:t xml:space="preserve">Se hace </w:t>
      </w:r>
      <w:r w:rsidR="00EC0963">
        <w:t>posible</w:t>
      </w:r>
      <w:r>
        <w:t xml:space="preserve"> la obtención de reportes </w:t>
      </w:r>
      <w:r w:rsidR="00EC0963">
        <w:t xml:space="preserve">de una </w:t>
      </w:r>
      <w:r w:rsidR="007B2653">
        <w:t>ma</w:t>
      </w:r>
      <w:r w:rsidR="00EC0963">
        <w:t>nera r</w:t>
      </w:r>
      <w:r w:rsidR="00EC0963">
        <w:rPr>
          <w:lang w:val="es-ES"/>
        </w:rPr>
        <w:t>ápida y sencilla</w:t>
      </w:r>
      <w:r>
        <w:t xml:space="preserve">. </w:t>
      </w:r>
    </w:p>
    <w:p w14:paraId="41186C80" w14:textId="6D5CF0B7" w:rsidR="00EC0963" w:rsidRPr="00EB004D" w:rsidRDefault="00EC0963" w:rsidP="008500DC">
      <w:pPr>
        <w:pStyle w:val="Prrafodelista"/>
        <w:numPr>
          <w:ilvl w:val="0"/>
          <w:numId w:val="34"/>
        </w:numPr>
      </w:pPr>
      <w:r>
        <w:t>Aumenta la velocidad en la búsqueda de información.</w:t>
      </w:r>
    </w:p>
    <w:p w14:paraId="6964941B" w14:textId="77777777" w:rsidR="008500DC" w:rsidRPr="007211BA" w:rsidRDefault="008500DC" w:rsidP="008500DC">
      <w:pPr>
        <w:pStyle w:val="Prrafodelista"/>
        <w:numPr>
          <w:ilvl w:val="0"/>
          <w:numId w:val="34"/>
        </w:numPr>
        <w:rPr>
          <w:lang w:val="en-US"/>
        </w:rPr>
      </w:pPr>
      <w:r>
        <w:t xml:space="preserve">Disminución de errores humanos. </w:t>
      </w:r>
    </w:p>
    <w:p w14:paraId="5292B689" w14:textId="77777777" w:rsidR="008500DC" w:rsidRDefault="008500DC" w:rsidP="008500DC">
      <w:pPr>
        <w:pStyle w:val="Prrafodelista"/>
        <w:numPr>
          <w:ilvl w:val="0"/>
          <w:numId w:val="34"/>
        </w:numPr>
      </w:pPr>
      <w:r>
        <w:t xml:space="preserve">Conservación de la memoria histórica de la música en Cuba. </w:t>
      </w:r>
    </w:p>
    <w:p w14:paraId="617180BB" w14:textId="13A3D46B" w:rsidR="008500DC" w:rsidRDefault="008500DC" w:rsidP="008500DC">
      <w:pPr>
        <w:pStyle w:val="Prrafodelista"/>
        <w:numPr>
          <w:ilvl w:val="0"/>
          <w:numId w:val="34"/>
        </w:numPr>
      </w:pPr>
      <w:r>
        <w:t>Apoyo en l</w:t>
      </w:r>
      <w:r w:rsidR="007B2653">
        <w:t>a</w:t>
      </w:r>
      <w:r>
        <w:t xml:space="preserve"> </w:t>
      </w:r>
      <w:r w:rsidR="00EC0963">
        <w:t>gestión y manteni</w:t>
      </w:r>
      <w:r>
        <w:t>miento de derechos de autor.</w:t>
      </w:r>
    </w:p>
    <w:p w14:paraId="5A647367" w14:textId="77777777" w:rsidR="008500DC" w:rsidRDefault="008500DC" w:rsidP="008500DC">
      <w:pPr>
        <w:pStyle w:val="Prrafodelista"/>
        <w:numPr>
          <w:ilvl w:val="0"/>
          <w:numId w:val="34"/>
        </w:numPr>
      </w:pPr>
      <w:r>
        <w:t>Asignación remota de los ISMN a los editores asociados.</w:t>
      </w:r>
    </w:p>
    <w:p w14:paraId="5AAC1EB8" w14:textId="6795EE66" w:rsidR="008500DC" w:rsidRDefault="008500DC" w:rsidP="008500DC">
      <w:pPr>
        <w:pStyle w:val="Ttulo2"/>
        <w:rPr>
          <w:rFonts w:ascii="Arial" w:hAnsi="Arial" w:cs="Arial"/>
          <w:sz w:val="24"/>
          <w:szCs w:val="24"/>
        </w:rPr>
      </w:pPr>
      <w:bookmarkStart w:id="523" w:name="_Toc138348020"/>
      <w:bookmarkStart w:id="524" w:name="_Toc167378204"/>
      <w:bookmarkStart w:id="525" w:name="_Toc167378410"/>
      <w:r w:rsidRPr="009D057C">
        <w:rPr>
          <w:rFonts w:ascii="Arial" w:hAnsi="Arial" w:cs="Arial"/>
          <w:sz w:val="24"/>
          <w:szCs w:val="24"/>
        </w:rPr>
        <w:t>5.</w:t>
      </w:r>
      <w:r w:rsidR="00EC0963">
        <w:rPr>
          <w:rFonts w:ascii="Arial" w:hAnsi="Arial" w:cs="Arial"/>
          <w:sz w:val="24"/>
          <w:szCs w:val="24"/>
        </w:rPr>
        <w:t>6</w:t>
      </w:r>
      <w:r w:rsidRPr="009D057C">
        <w:rPr>
          <w:rFonts w:ascii="Arial" w:hAnsi="Arial" w:cs="Arial"/>
          <w:sz w:val="24"/>
          <w:szCs w:val="24"/>
        </w:rPr>
        <w:t xml:space="preserve"> Análisis de costos y beneficios</w:t>
      </w:r>
      <w:bookmarkEnd w:id="523"/>
      <w:bookmarkEnd w:id="524"/>
      <w:bookmarkEnd w:id="525"/>
    </w:p>
    <w:tbl>
      <w:tblPr>
        <w:tblW w:w="8884" w:type="dxa"/>
        <w:tblLayout w:type="fixed"/>
        <w:tblLook w:val="04A0" w:firstRow="1" w:lastRow="0" w:firstColumn="1" w:lastColumn="0" w:noHBand="0" w:noVBand="1"/>
      </w:tblPr>
      <w:tblGrid>
        <w:gridCol w:w="3277"/>
        <w:gridCol w:w="1712"/>
        <w:gridCol w:w="1141"/>
        <w:gridCol w:w="1714"/>
        <w:gridCol w:w="1040"/>
      </w:tblGrid>
      <w:tr w:rsidR="006D40B3" w14:paraId="258B0978" w14:textId="77777777" w:rsidTr="00FA6127">
        <w:trPr>
          <w:trHeight w:val="793"/>
        </w:trPr>
        <w:tc>
          <w:tcPr>
            <w:tcW w:w="3277"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1D0B62ED" w14:textId="70007E3D" w:rsidR="00266F42" w:rsidRPr="00266F42" w:rsidRDefault="00266F42" w:rsidP="00EC0963">
            <w:pPr>
              <w:rPr>
                <w:b/>
                <w:bCs/>
              </w:rPr>
            </w:pPr>
            <w:r>
              <w:rPr>
                <w:b/>
                <w:bCs/>
              </w:rPr>
              <w:t>Tareas desarrolladas</w:t>
            </w:r>
          </w:p>
        </w:tc>
        <w:tc>
          <w:tcPr>
            <w:tcW w:w="1712"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58DEEA73" w14:textId="70FBB3BB" w:rsidR="00266F42" w:rsidRPr="00266F42" w:rsidRDefault="00266F42" w:rsidP="00EC0963">
            <w:pPr>
              <w:rPr>
                <w:b/>
                <w:bCs/>
              </w:rPr>
            </w:pPr>
            <w:r>
              <w:rPr>
                <w:b/>
                <w:bCs/>
              </w:rPr>
              <w:t>Cantidad de trabajadores</w:t>
            </w:r>
          </w:p>
        </w:tc>
        <w:tc>
          <w:tcPr>
            <w:tcW w:w="1141"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7AD53223" w14:textId="3A228FE6" w:rsidR="00266F42" w:rsidRPr="00266F42" w:rsidRDefault="00266F42" w:rsidP="00EC0963">
            <w:pPr>
              <w:rPr>
                <w:b/>
                <w:bCs/>
              </w:rPr>
            </w:pPr>
            <w:r>
              <w:rPr>
                <w:b/>
                <w:bCs/>
              </w:rPr>
              <w:t>Salario/Horas</w:t>
            </w:r>
          </w:p>
        </w:tc>
        <w:tc>
          <w:tcPr>
            <w:tcW w:w="1714"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5FF16C4A" w14:textId="2BC79E29" w:rsidR="00266F42" w:rsidRPr="00266F42" w:rsidRDefault="00266F42" w:rsidP="00EC0963">
            <w:pPr>
              <w:rPr>
                <w:b/>
                <w:bCs/>
              </w:rPr>
            </w:pPr>
            <w:r>
              <w:rPr>
                <w:b/>
                <w:bCs/>
              </w:rPr>
              <w:t>Tiempo en Horas Consumidas</w:t>
            </w:r>
          </w:p>
        </w:tc>
        <w:tc>
          <w:tcPr>
            <w:tcW w:w="1040"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4BD42B39" w14:textId="29CDD9C1" w:rsidR="00266F42" w:rsidRPr="00266F42" w:rsidRDefault="00266F42" w:rsidP="00EC0963">
            <w:pPr>
              <w:rPr>
                <w:b/>
                <w:bCs/>
              </w:rPr>
            </w:pPr>
            <w:r>
              <w:rPr>
                <w:b/>
                <w:bCs/>
              </w:rPr>
              <w:t>Costo por Horas</w:t>
            </w:r>
          </w:p>
        </w:tc>
      </w:tr>
      <w:tr w:rsidR="009B7B9E" w14:paraId="2C6B6D1F" w14:textId="77777777" w:rsidTr="00FA6127">
        <w:trPr>
          <w:trHeight w:val="793"/>
        </w:trPr>
        <w:tc>
          <w:tcPr>
            <w:tcW w:w="3277" w:type="dxa"/>
            <w:tcBorders>
              <w:top w:val="single" w:sz="4" w:space="0" w:color="auto"/>
              <w:left w:val="single" w:sz="4" w:space="0" w:color="auto"/>
              <w:bottom w:val="single" w:sz="4" w:space="0" w:color="auto"/>
              <w:right w:val="single" w:sz="4" w:space="0" w:color="auto"/>
            </w:tcBorders>
            <w:vAlign w:val="center"/>
          </w:tcPr>
          <w:p w14:paraId="61F6F950" w14:textId="255777FA" w:rsidR="009B7B9E" w:rsidRPr="0020399A" w:rsidRDefault="009B7B9E" w:rsidP="00EC0963">
            <w:pPr>
              <w:rPr>
                <w:b/>
                <w:bCs/>
              </w:rPr>
            </w:pPr>
            <w:r w:rsidRPr="0020399A">
              <w:rPr>
                <w:b/>
                <w:bCs/>
              </w:rPr>
              <w:t>Estudio del negocio</w:t>
            </w:r>
          </w:p>
        </w:tc>
        <w:tc>
          <w:tcPr>
            <w:tcW w:w="1712" w:type="dxa"/>
            <w:vMerge w:val="restart"/>
            <w:tcBorders>
              <w:top w:val="single" w:sz="4" w:space="0" w:color="auto"/>
              <w:left w:val="single" w:sz="4" w:space="0" w:color="auto"/>
              <w:bottom w:val="single" w:sz="4" w:space="0" w:color="auto"/>
              <w:right w:val="single" w:sz="4" w:space="0" w:color="auto"/>
            </w:tcBorders>
            <w:vAlign w:val="center"/>
          </w:tcPr>
          <w:p w14:paraId="016FFF6C" w14:textId="77777777" w:rsidR="009B7B9E" w:rsidRDefault="009B7B9E" w:rsidP="00266F42">
            <w:pPr>
              <w:jc w:val="center"/>
            </w:pPr>
          </w:p>
          <w:p w14:paraId="4F5EA90C" w14:textId="77777777" w:rsidR="009B7B9E" w:rsidRDefault="009B7B9E" w:rsidP="00266F42">
            <w:pPr>
              <w:jc w:val="center"/>
            </w:pPr>
          </w:p>
          <w:p w14:paraId="6A0533F6" w14:textId="77777777" w:rsidR="009B7B9E" w:rsidRDefault="009B7B9E" w:rsidP="00266F42">
            <w:pPr>
              <w:jc w:val="center"/>
            </w:pPr>
          </w:p>
          <w:p w14:paraId="013DAF95" w14:textId="77777777" w:rsidR="009B7B9E" w:rsidRDefault="009B7B9E" w:rsidP="00266F42">
            <w:pPr>
              <w:jc w:val="center"/>
            </w:pPr>
          </w:p>
          <w:p w14:paraId="3E274261" w14:textId="77777777" w:rsidR="009B7B9E" w:rsidRDefault="009B7B9E" w:rsidP="00266F42">
            <w:pPr>
              <w:jc w:val="center"/>
            </w:pPr>
          </w:p>
          <w:p w14:paraId="5AC75F28" w14:textId="3685980F" w:rsidR="009B7B9E" w:rsidRDefault="009B7B9E" w:rsidP="00266F42">
            <w:pPr>
              <w:jc w:val="center"/>
            </w:pPr>
            <w:r>
              <w:t>1</w:t>
            </w:r>
          </w:p>
        </w:tc>
        <w:tc>
          <w:tcPr>
            <w:tcW w:w="1141" w:type="dxa"/>
            <w:vMerge w:val="restart"/>
            <w:tcBorders>
              <w:top w:val="single" w:sz="4" w:space="0" w:color="auto"/>
              <w:left w:val="single" w:sz="4" w:space="0" w:color="auto"/>
              <w:bottom w:val="single" w:sz="4" w:space="0" w:color="auto"/>
              <w:right w:val="single" w:sz="4" w:space="0" w:color="auto"/>
            </w:tcBorders>
            <w:vAlign w:val="center"/>
          </w:tcPr>
          <w:p w14:paraId="7C591BEF" w14:textId="77777777" w:rsidR="009B7B9E" w:rsidRDefault="009B7B9E" w:rsidP="00EC0963"/>
          <w:p w14:paraId="47AFC127" w14:textId="77777777" w:rsidR="009B7B9E" w:rsidRDefault="009B7B9E" w:rsidP="00EC0963"/>
          <w:p w14:paraId="422C6C70" w14:textId="77777777" w:rsidR="009B7B9E" w:rsidRDefault="009B7B9E" w:rsidP="00EC0963"/>
          <w:p w14:paraId="3056E9AA" w14:textId="77777777" w:rsidR="009B7B9E" w:rsidRDefault="009B7B9E" w:rsidP="00EC0963"/>
          <w:p w14:paraId="1A95FA6F" w14:textId="77777777" w:rsidR="009B7B9E" w:rsidRDefault="009B7B9E" w:rsidP="00EC0963"/>
          <w:p w14:paraId="2D9A6D5B" w14:textId="45EE29B7" w:rsidR="009B7B9E" w:rsidRDefault="00FF0277" w:rsidP="00266F42">
            <w:pPr>
              <w:jc w:val="center"/>
            </w:pPr>
            <w:r>
              <w:t>12.37</w:t>
            </w:r>
            <w:r w:rsidR="009B7B9E">
              <w:t>cup/h</w:t>
            </w:r>
          </w:p>
        </w:tc>
        <w:tc>
          <w:tcPr>
            <w:tcW w:w="1714" w:type="dxa"/>
            <w:tcBorders>
              <w:top w:val="single" w:sz="4" w:space="0" w:color="auto"/>
              <w:left w:val="single" w:sz="4" w:space="0" w:color="auto"/>
              <w:bottom w:val="single" w:sz="4" w:space="0" w:color="auto"/>
              <w:right w:val="single" w:sz="4" w:space="0" w:color="auto"/>
            </w:tcBorders>
            <w:vAlign w:val="center"/>
          </w:tcPr>
          <w:p w14:paraId="1861FE26" w14:textId="4C282BC3" w:rsidR="009B7B9E" w:rsidRDefault="006B6C4E" w:rsidP="00EC0963">
            <w:r>
              <w:t>200</w:t>
            </w:r>
            <w:r w:rsidR="00FF0277">
              <w:t>h</w:t>
            </w:r>
            <w:r w:rsidR="009B7B9E">
              <w:t xml:space="preserve"> (4h * </w:t>
            </w:r>
            <w:r>
              <w:t>50</w:t>
            </w:r>
            <w:r w:rsidR="009B7B9E">
              <w:t>d)</w:t>
            </w:r>
          </w:p>
        </w:tc>
        <w:tc>
          <w:tcPr>
            <w:tcW w:w="1040" w:type="dxa"/>
            <w:tcBorders>
              <w:top w:val="single" w:sz="4" w:space="0" w:color="auto"/>
              <w:left w:val="single" w:sz="4" w:space="0" w:color="auto"/>
              <w:bottom w:val="single" w:sz="4" w:space="0" w:color="auto"/>
              <w:right w:val="single" w:sz="4" w:space="0" w:color="auto"/>
            </w:tcBorders>
            <w:vAlign w:val="center"/>
          </w:tcPr>
          <w:p w14:paraId="025FB33A" w14:textId="6BDA83A5" w:rsidR="009B7B9E" w:rsidRPr="00266F42" w:rsidRDefault="009B7B9E" w:rsidP="00EC0963">
            <w:pPr>
              <w:rPr>
                <w:lang w:val="en-US"/>
              </w:rPr>
            </w:pPr>
            <w:r>
              <w:rPr>
                <w:lang w:val="en-US"/>
              </w:rPr>
              <w:t xml:space="preserve">$ </w:t>
            </w:r>
            <w:r w:rsidR="006B6C4E">
              <w:rPr>
                <w:lang w:val="en-US"/>
              </w:rPr>
              <w:t>2474</w:t>
            </w:r>
          </w:p>
        </w:tc>
      </w:tr>
      <w:tr w:rsidR="009B7B9E" w14:paraId="45045271" w14:textId="77777777" w:rsidTr="00FA6127">
        <w:trPr>
          <w:trHeight w:val="793"/>
        </w:trPr>
        <w:tc>
          <w:tcPr>
            <w:tcW w:w="3277" w:type="dxa"/>
            <w:tcBorders>
              <w:top w:val="single" w:sz="4" w:space="0" w:color="auto"/>
              <w:left w:val="single" w:sz="4" w:space="0" w:color="auto"/>
              <w:bottom w:val="single" w:sz="4" w:space="0" w:color="auto"/>
              <w:right w:val="single" w:sz="4" w:space="0" w:color="auto"/>
            </w:tcBorders>
            <w:vAlign w:val="center"/>
          </w:tcPr>
          <w:p w14:paraId="304608D2" w14:textId="10809509" w:rsidR="009B7B9E" w:rsidRPr="0020399A" w:rsidRDefault="009B7B9E" w:rsidP="00EC0963">
            <w:pPr>
              <w:rPr>
                <w:b/>
                <w:bCs/>
              </w:rPr>
            </w:pPr>
            <w:r w:rsidRPr="0020399A">
              <w:rPr>
                <w:b/>
                <w:bCs/>
              </w:rPr>
              <w:t>Captura de requisitos</w:t>
            </w:r>
          </w:p>
        </w:tc>
        <w:tc>
          <w:tcPr>
            <w:tcW w:w="1712" w:type="dxa"/>
            <w:vMerge/>
            <w:tcBorders>
              <w:top w:val="single" w:sz="4" w:space="0" w:color="auto"/>
              <w:left w:val="single" w:sz="4" w:space="0" w:color="auto"/>
              <w:bottom w:val="single" w:sz="4" w:space="0" w:color="auto"/>
              <w:right w:val="single" w:sz="4" w:space="0" w:color="auto"/>
            </w:tcBorders>
            <w:vAlign w:val="center"/>
          </w:tcPr>
          <w:p w14:paraId="09CD2082" w14:textId="77777777" w:rsidR="009B7B9E" w:rsidRDefault="009B7B9E" w:rsidP="00EC0963"/>
        </w:tc>
        <w:tc>
          <w:tcPr>
            <w:tcW w:w="1141" w:type="dxa"/>
            <w:vMerge/>
            <w:tcBorders>
              <w:top w:val="single" w:sz="4" w:space="0" w:color="auto"/>
              <w:left w:val="single" w:sz="4" w:space="0" w:color="auto"/>
              <w:bottom w:val="single" w:sz="4" w:space="0" w:color="auto"/>
              <w:right w:val="single" w:sz="4" w:space="0" w:color="auto"/>
            </w:tcBorders>
            <w:vAlign w:val="center"/>
          </w:tcPr>
          <w:p w14:paraId="1D64C1E4" w14:textId="77777777" w:rsidR="009B7B9E" w:rsidRDefault="009B7B9E" w:rsidP="00EC0963"/>
        </w:tc>
        <w:tc>
          <w:tcPr>
            <w:tcW w:w="1714" w:type="dxa"/>
            <w:tcBorders>
              <w:top w:val="single" w:sz="4" w:space="0" w:color="auto"/>
              <w:left w:val="single" w:sz="4" w:space="0" w:color="auto"/>
              <w:bottom w:val="single" w:sz="4" w:space="0" w:color="auto"/>
              <w:right w:val="single" w:sz="4" w:space="0" w:color="auto"/>
            </w:tcBorders>
            <w:vAlign w:val="center"/>
          </w:tcPr>
          <w:p w14:paraId="3D6F172D" w14:textId="0DE153FF" w:rsidR="009B7B9E" w:rsidRDefault="006B6C4E" w:rsidP="00EC0963">
            <w:r>
              <w:t>200</w:t>
            </w:r>
            <w:r w:rsidR="009B7B9E">
              <w:t xml:space="preserve">h (5h * </w:t>
            </w:r>
            <w:r>
              <w:t>40</w:t>
            </w:r>
            <w:r w:rsidR="009B7B9E">
              <w:t>d)</w:t>
            </w:r>
          </w:p>
        </w:tc>
        <w:tc>
          <w:tcPr>
            <w:tcW w:w="1040" w:type="dxa"/>
            <w:tcBorders>
              <w:top w:val="single" w:sz="4" w:space="0" w:color="auto"/>
              <w:left w:val="single" w:sz="4" w:space="0" w:color="auto"/>
              <w:bottom w:val="single" w:sz="4" w:space="0" w:color="auto"/>
              <w:right w:val="single" w:sz="4" w:space="0" w:color="auto"/>
            </w:tcBorders>
            <w:vAlign w:val="center"/>
          </w:tcPr>
          <w:p w14:paraId="69D900E5" w14:textId="3F9CA857" w:rsidR="009B7B9E" w:rsidRDefault="009B7B9E" w:rsidP="00EC0963">
            <w:r>
              <w:t>$</w:t>
            </w:r>
            <w:r w:rsidR="006B6C4E">
              <w:t>2474</w:t>
            </w:r>
          </w:p>
        </w:tc>
      </w:tr>
      <w:tr w:rsidR="009B7B9E" w14:paraId="4889610D" w14:textId="77777777" w:rsidTr="00FA6127">
        <w:trPr>
          <w:trHeight w:val="793"/>
        </w:trPr>
        <w:tc>
          <w:tcPr>
            <w:tcW w:w="3277" w:type="dxa"/>
            <w:tcBorders>
              <w:top w:val="single" w:sz="4" w:space="0" w:color="auto"/>
              <w:left w:val="single" w:sz="4" w:space="0" w:color="auto"/>
              <w:bottom w:val="single" w:sz="4" w:space="0" w:color="auto"/>
              <w:right w:val="single" w:sz="4" w:space="0" w:color="auto"/>
            </w:tcBorders>
            <w:vAlign w:val="center"/>
          </w:tcPr>
          <w:p w14:paraId="51DB9F8D" w14:textId="4CA22A70" w:rsidR="009B7B9E" w:rsidRPr="0020399A" w:rsidRDefault="009B7B9E" w:rsidP="00EC0963">
            <w:pPr>
              <w:rPr>
                <w:b/>
                <w:bCs/>
                <w:lang w:val="es-ES"/>
              </w:rPr>
            </w:pPr>
            <w:r w:rsidRPr="0020399A">
              <w:rPr>
                <w:b/>
                <w:bCs/>
              </w:rPr>
              <w:t>Estudio y selecci</w:t>
            </w:r>
            <w:r w:rsidRPr="0020399A">
              <w:rPr>
                <w:b/>
                <w:bCs/>
                <w:lang w:val="es-ES"/>
              </w:rPr>
              <w:t>ón de las tecnologías</w:t>
            </w:r>
          </w:p>
        </w:tc>
        <w:tc>
          <w:tcPr>
            <w:tcW w:w="1712" w:type="dxa"/>
            <w:vMerge/>
            <w:tcBorders>
              <w:top w:val="single" w:sz="4" w:space="0" w:color="auto"/>
              <w:left w:val="single" w:sz="4" w:space="0" w:color="auto"/>
              <w:bottom w:val="single" w:sz="4" w:space="0" w:color="auto"/>
              <w:right w:val="single" w:sz="4" w:space="0" w:color="auto"/>
            </w:tcBorders>
            <w:vAlign w:val="center"/>
          </w:tcPr>
          <w:p w14:paraId="7184D0A4" w14:textId="77777777" w:rsidR="009B7B9E" w:rsidRDefault="009B7B9E" w:rsidP="00EC0963"/>
        </w:tc>
        <w:tc>
          <w:tcPr>
            <w:tcW w:w="1141" w:type="dxa"/>
            <w:vMerge/>
            <w:tcBorders>
              <w:top w:val="single" w:sz="4" w:space="0" w:color="auto"/>
              <w:left w:val="single" w:sz="4" w:space="0" w:color="auto"/>
              <w:bottom w:val="single" w:sz="4" w:space="0" w:color="auto"/>
              <w:right w:val="single" w:sz="4" w:space="0" w:color="auto"/>
            </w:tcBorders>
            <w:vAlign w:val="center"/>
          </w:tcPr>
          <w:p w14:paraId="0F451D6A" w14:textId="77777777" w:rsidR="009B7B9E" w:rsidRDefault="009B7B9E" w:rsidP="00EC0963"/>
        </w:tc>
        <w:tc>
          <w:tcPr>
            <w:tcW w:w="1714" w:type="dxa"/>
            <w:tcBorders>
              <w:top w:val="single" w:sz="4" w:space="0" w:color="auto"/>
              <w:left w:val="single" w:sz="4" w:space="0" w:color="auto"/>
              <w:bottom w:val="single" w:sz="4" w:space="0" w:color="auto"/>
              <w:right w:val="single" w:sz="4" w:space="0" w:color="auto"/>
            </w:tcBorders>
            <w:vAlign w:val="center"/>
          </w:tcPr>
          <w:p w14:paraId="69862C78" w14:textId="53CF70EF" w:rsidR="009B7B9E" w:rsidRDefault="006B6C4E" w:rsidP="00EC0963">
            <w:r>
              <w:t>140</w:t>
            </w:r>
            <w:r w:rsidR="009B7B9E">
              <w:t xml:space="preserve">h (4h * </w:t>
            </w:r>
            <w:r>
              <w:t>35</w:t>
            </w:r>
            <w:r w:rsidR="009B7B9E">
              <w:t>d)</w:t>
            </w:r>
          </w:p>
        </w:tc>
        <w:tc>
          <w:tcPr>
            <w:tcW w:w="1040" w:type="dxa"/>
            <w:tcBorders>
              <w:top w:val="single" w:sz="4" w:space="0" w:color="auto"/>
              <w:left w:val="single" w:sz="4" w:space="0" w:color="auto"/>
              <w:bottom w:val="single" w:sz="4" w:space="0" w:color="auto"/>
              <w:right w:val="single" w:sz="4" w:space="0" w:color="auto"/>
            </w:tcBorders>
            <w:vAlign w:val="center"/>
          </w:tcPr>
          <w:p w14:paraId="5B64E3F0" w14:textId="34367B33" w:rsidR="009B7B9E" w:rsidRDefault="009B7B9E" w:rsidP="00EC0963">
            <w:r>
              <w:t>$</w:t>
            </w:r>
            <w:r w:rsidR="006B6C4E">
              <w:t>1731.80</w:t>
            </w:r>
          </w:p>
        </w:tc>
      </w:tr>
      <w:tr w:rsidR="009B7B9E" w14:paraId="60767FFB" w14:textId="77777777" w:rsidTr="00FA6127">
        <w:trPr>
          <w:trHeight w:val="793"/>
        </w:trPr>
        <w:tc>
          <w:tcPr>
            <w:tcW w:w="3277" w:type="dxa"/>
            <w:tcBorders>
              <w:top w:val="single" w:sz="4" w:space="0" w:color="auto"/>
              <w:left w:val="single" w:sz="4" w:space="0" w:color="auto"/>
              <w:bottom w:val="single" w:sz="4" w:space="0" w:color="auto"/>
              <w:right w:val="single" w:sz="4" w:space="0" w:color="auto"/>
            </w:tcBorders>
            <w:vAlign w:val="center"/>
          </w:tcPr>
          <w:p w14:paraId="595D1B05" w14:textId="135DE258" w:rsidR="009B7B9E" w:rsidRPr="0020399A" w:rsidRDefault="009B7B9E" w:rsidP="00EC0963">
            <w:pPr>
              <w:rPr>
                <w:b/>
                <w:bCs/>
              </w:rPr>
            </w:pPr>
            <w:r w:rsidRPr="0020399A">
              <w:rPr>
                <w:b/>
                <w:bCs/>
              </w:rPr>
              <w:t>Diseño de la solución propuesta</w:t>
            </w:r>
          </w:p>
        </w:tc>
        <w:tc>
          <w:tcPr>
            <w:tcW w:w="1712" w:type="dxa"/>
            <w:vMerge/>
            <w:tcBorders>
              <w:top w:val="single" w:sz="4" w:space="0" w:color="auto"/>
              <w:left w:val="single" w:sz="4" w:space="0" w:color="auto"/>
              <w:bottom w:val="single" w:sz="4" w:space="0" w:color="auto"/>
              <w:right w:val="single" w:sz="4" w:space="0" w:color="auto"/>
            </w:tcBorders>
            <w:vAlign w:val="center"/>
          </w:tcPr>
          <w:p w14:paraId="63E26CD9" w14:textId="77777777" w:rsidR="009B7B9E" w:rsidRDefault="009B7B9E" w:rsidP="00EC0963"/>
        </w:tc>
        <w:tc>
          <w:tcPr>
            <w:tcW w:w="1141" w:type="dxa"/>
            <w:vMerge/>
            <w:tcBorders>
              <w:top w:val="single" w:sz="4" w:space="0" w:color="auto"/>
              <w:left w:val="single" w:sz="4" w:space="0" w:color="auto"/>
              <w:bottom w:val="single" w:sz="4" w:space="0" w:color="auto"/>
              <w:right w:val="single" w:sz="4" w:space="0" w:color="auto"/>
            </w:tcBorders>
            <w:vAlign w:val="center"/>
          </w:tcPr>
          <w:p w14:paraId="0076BF77" w14:textId="77777777" w:rsidR="009B7B9E" w:rsidRDefault="009B7B9E" w:rsidP="00EC0963"/>
        </w:tc>
        <w:tc>
          <w:tcPr>
            <w:tcW w:w="1714" w:type="dxa"/>
            <w:tcBorders>
              <w:top w:val="single" w:sz="4" w:space="0" w:color="auto"/>
              <w:left w:val="single" w:sz="4" w:space="0" w:color="auto"/>
              <w:bottom w:val="single" w:sz="4" w:space="0" w:color="auto"/>
              <w:right w:val="single" w:sz="4" w:space="0" w:color="auto"/>
            </w:tcBorders>
            <w:vAlign w:val="center"/>
          </w:tcPr>
          <w:p w14:paraId="669BEAA8" w14:textId="4060B6AF" w:rsidR="009B7B9E" w:rsidRDefault="000C3BD7" w:rsidP="00EC0963">
            <w:r>
              <w:t>500</w:t>
            </w:r>
            <w:r w:rsidR="009B7B9E">
              <w:t>h (</w:t>
            </w:r>
            <w:r>
              <w:t>5</w:t>
            </w:r>
            <w:r w:rsidR="009B7B9E">
              <w:t xml:space="preserve">h </w:t>
            </w:r>
            <w:r w:rsidR="009B7B9E">
              <w:rPr>
                <w:lang w:val="en-US"/>
              </w:rPr>
              <w:t xml:space="preserve">* </w:t>
            </w:r>
            <w:r>
              <w:rPr>
                <w:lang w:val="en-US"/>
              </w:rPr>
              <w:t>10</w:t>
            </w:r>
            <w:r w:rsidR="006B6C4E">
              <w:rPr>
                <w:lang w:val="en-US"/>
              </w:rPr>
              <w:t>0</w:t>
            </w:r>
            <w:r w:rsidR="009B7B9E">
              <w:rPr>
                <w:lang w:val="en-US"/>
              </w:rPr>
              <w:t>d</w:t>
            </w:r>
            <w:r w:rsidR="009B7B9E">
              <w:t>)</w:t>
            </w:r>
          </w:p>
        </w:tc>
        <w:tc>
          <w:tcPr>
            <w:tcW w:w="1040" w:type="dxa"/>
            <w:tcBorders>
              <w:top w:val="single" w:sz="4" w:space="0" w:color="auto"/>
              <w:left w:val="single" w:sz="4" w:space="0" w:color="auto"/>
              <w:bottom w:val="single" w:sz="4" w:space="0" w:color="auto"/>
              <w:right w:val="single" w:sz="4" w:space="0" w:color="auto"/>
            </w:tcBorders>
            <w:vAlign w:val="center"/>
          </w:tcPr>
          <w:p w14:paraId="0686123E" w14:textId="2C108C4F" w:rsidR="009B7B9E" w:rsidRDefault="009B7B9E" w:rsidP="00EC0963">
            <w:r>
              <w:t>$</w:t>
            </w:r>
            <w:r w:rsidR="000C3BD7">
              <w:t>6185</w:t>
            </w:r>
          </w:p>
        </w:tc>
      </w:tr>
      <w:tr w:rsidR="009B7B9E" w14:paraId="0A80699D" w14:textId="77777777" w:rsidTr="00FA6127">
        <w:trPr>
          <w:trHeight w:val="793"/>
        </w:trPr>
        <w:tc>
          <w:tcPr>
            <w:tcW w:w="3277" w:type="dxa"/>
            <w:tcBorders>
              <w:top w:val="single" w:sz="4" w:space="0" w:color="auto"/>
              <w:left w:val="single" w:sz="4" w:space="0" w:color="auto"/>
              <w:bottom w:val="single" w:sz="4" w:space="0" w:color="auto"/>
              <w:right w:val="single" w:sz="4" w:space="0" w:color="auto"/>
            </w:tcBorders>
            <w:vAlign w:val="center"/>
          </w:tcPr>
          <w:p w14:paraId="3D18A783" w14:textId="696181F7" w:rsidR="009B7B9E" w:rsidRPr="0020399A" w:rsidRDefault="009B7B9E" w:rsidP="00EC0963">
            <w:pPr>
              <w:rPr>
                <w:b/>
                <w:bCs/>
                <w:lang w:val="es-ES"/>
              </w:rPr>
            </w:pPr>
            <w:r w:rsidRPr="0020399A">
              <w:rPr>
                <w:b/>
                <w:bCs/>
              </w:rPr>
              <w:t>Implementaci</w:t>
            </w:r>
            <w:r w:rsidRPr="0020399A">
              <w:rPr>
                <w:b/>
                <w:bCs/>
                <w:lang w:val="es-ES"/>
              </w:rPr>
              <w:t>ón de la aplicación</w:t>
            </w:r>
          </w:p>
        </w:tc>
        <w:tc>
          <w:tcPr>
            <w:tcW w:w="1712" w:type="dxa"/>
            <w:vMerge/>
            <w:tcBorders>
              <w:top w:val="single" w:sz="4" w:space="0" w:color="auto"/>
              <w:left w:val="single" w:sz="4" w:space="0" w:color="auto"/>
              <w:bottom w:val="single" w:sz="4" w:space="0" w:color="auto"/>
              <w:right w:val="single" w:sz="4" w:space="0" w:color="auto"/>
            </w:tcBorders>
            <w:vAlign w:val="center"/>
          </w:tcPr>
          <w:p w14:paraId="75DF1292" w14:textId="77777777" w:rsidR="009B7B9E" w:rsidRDefault="009B7B9E" w:rsidP="00EC0963"/>
        </w:tc>
        <w:tc>
          <w:tcPr>
            <w:tcW w:w="1141" w:type="dxa"/>
            <w:vMerge/>
            <w:tcBorders>
              <w:top w:val="single" w:sz="4" w:space="0" w:color="auto"/>
              <w:left w:val="single" w:sz="4" w:space="0" w:color="auto"/>
              <w:bottom w:val="single" w:sz="4" w:space="0" w:color="auto"/>
              <w:right w:val="single" w:sz="4" w:space="0" w:color="auto"/>
            </w:tcBorders>
            <w:vAlign w:val="center"/>
          </w:tcPr>
          <w:p w14:paraId="09D85DE8" w14:textId="77777777" w:rsidR="009B7B9E" w:rsidRDefault="009B7B9E" w:rsidP="00EC0963"/>
        </w:tc>
        <w:tc>
          <w:tcPr>
            <w:tcW w:w="1714" w:type="dxa"/>
            <w:tcBorders>
              <w:top w:val="single" w:sz="4" w:space="0" w:color="auto"/>
              <w:left w:val="single" w:sz="4" w:space="0" w:color="auto"/>
              <w:bottom w:val="single" w:sz="4" w:space="0" w:color="auto"/>
              <w:right w:val="single" w:sz="4" w:space="0" w:color="auto"/>
            </w:tcBorders>
            <w:vAlign w:val="center"/>
          </w:tcPr>
          <w:p w14:paraId="4C97524A" w14:textId="32D1A2E8" w:rsidR="009B7B9E" w:rsidRDefault="006B6C4E" w:rsidP="00EC0963">
            <w:r>
              <w:t>1</w:t>
            </w:r>
            <w:r w:rsidR="000C3BD7">
              <w:t>6</w:t>
            </w:r>
            <w:r>
              <w:t>00</w:t>
            </w:r>
            <w:r w:rsidR="009B7B9E">
              <w:t>h (</w:t>
            </w:r>
            <w:r w:rsidR="000C3BD7">
              <w:t>8</w:t>
            </w:r>
            <w:r w:rsidR="009B7B9E">
              <w:t xml:space="preserve">h </w:t>
            </w:r>
            <w:r w:rsidR="009B7B9E">
              <w:rPr>
                <w:lang w:val="en-US"/>
              </w:rPr>
              <w:t xml:space="preserve">* </w:t>
            </w:r>
            <w:r>
              <w:rPr>
                <w:lang w:val="en-US"/>
              </w:rPr>
              <w:t>200</w:t>
            </w:r>
            <w:r w:rsidR="009B7B9E">
              <w:rPr>
                <w:lang w:val="en-US"/>
              </w:rPr>
              <w:t>d</w:t>
            </w:r>
            <w:r w:rsidR="009B7B9E">
              <w:t>)</w:t>
            </w:r>
          </w:p>
        </w:tc>
        <w:tc>
          <w:tcPr>
            <w:tcW w:w="1040" w:type="dxa"/>
            <w:tcBorders>
              <w:top w:val="single" w:sz="4" w:space="0" w:color="auto"/>
              <w:left w:val="single" w:sz="4" w:space="0" w:color="auto"/>
              <w:bottom w:val="single" w:sz="4" w:space="0" w:color="auto"/>
              <w:right w:val="single" w:sz="4" w:space="0" w:color="auto"/>
            </w:tcBorders>
            <w:vAlign w:val="center"/>
          </w:tcPr>
          <w:p w14:paraId="643CC5E2" w14:textId="744DD465" w:rsidR="009B7B9E" w:rsidRDefault="009B7B9E" w:rsidP="00EC0963">
            <w:r>
              <w:t>$</w:t>
            </w:r>
            <w:r w:rsidR="000C3BD7">
              <w:t>19792</w:t>
            </w:r>
          </w:p>
        </w:tc>
      </w:tr>
      <w:tr w:rsidR="009B7B9E" w14:paraId="01768B55" w14:textId="77777777" w:rsidTr="00FA6127">
        <w:trPr>
          <w:trHeight w:val="793"/>
        </w:trPr>
        <w:tc>
          <w:tcPr>
            <w:tcW w:w="3277" w:type="dxa"/>
            <w:tcBorders>
              <w:top w:val="single" w:sz="4" w:space="0" w:color="auto"/>
              <w:left w:val="single" w:sz="4" w:space="0" w:color="auto"/>
              <w:bottom w:val="single" w:sz="4" w:space="0" w:color="auto"/>
              <w:right w:val="single" w:sz="4" w:space="0" w:color="auto"/>
            </w:tcBorders>
            <w:vAlign w:val="center"/>
          </w:tcPr>
          <w:p w14:paraId="7B605ED5" w14:textId="307CA032" w:rsidR="009B7B9E" w:rsidRPr="0020399A" w:rsidRDefault="009B7B9E" w:rsidP="00EC0963">
            <w:pPr>
              <w:rPr>
                <w:b/>
                <w:bCs/>
                <w:lang w:val="es-ES"/>
              </w:rPr>
            </w:pPr>
            <w:r w:rsidRPr="0020399A">
              <w:rPr>
                <w:b/>
                <w:bCs/>
              </w:rPr>
              <w:lastRenderedPageBreak/>
              <w:t>Documentaci</w:t>
            </w:r>
            <w:r w:rsidRPr="0020399A">
              <w:rPr>
                <w:b/>
                <w:bCs/>
                <w:lang w:val="es-ES"/>
              </w:rPr>
              <w:t>ón</w:t>
            </w:r>
          </w:p>
        </w:tc>
        <w:tc>
          <w:tcPr>
            <w:tcW w:w="1712" w:type="dxa"/>
            <w:vMerge/>
            <w:tcBorders>
              <w:top w:val="single" w:sz="4" w:space="0" w:color="auto"/>
              <w:left w:val="single" w:sz="4" w:space="0" w:color="auto"/>
              <w:bottom w:val="single" w:sz="4" w:space="0" w:color="auto"/>
              <w:right w:val="single" w:sz="4" w:space="0" w:color="auto"/>
            </w:tcBorders>
            <w:vAlign w:val="center"/>
          </w:tcPr>
          <w:p w14:paraId="3B23176D" w14:textId="77777777" w:rsidR="009B7B9E" w:rsidRDefault="009B7B9E" w:rsidP="00EC0963"/>
        </w:tc>
        <w:tc>
          <w:tcPr>
            <w:tcW w:w="1141" w:type="dxa"/>
            <w:vMerge/>
            <w:tcBorders>
              <w:top w:val="single" w:sz="4" w:space="0" w:color="auto"/>
              <w:left w:val="single" w:sz="4" w:space="0" w:color="auto"/>
              <w:bottom w:val="single" w:sz="4" w:space="0" w:color="auto"/>
              <w:right w:val="single" w:sz="4" w:space="0" w:color="auto"/>
            </w:tcBorders>
            <w:vAlign w:val="center"/>
          </w:tcPr>
          <w:p w14:paraId="4C4688CA" w14:textId="77777777" w:rsidR="009B7B9E" w:rsidRDefault="009B7B9E" w:rsidP="00EC0963"/>
        </w:tc>
        <w:tc>
          <w:tcPr>
            <w:tcW w:w="1714" w:type="dxa"/>
            <w:tcBorders>
              <w:top w:val="single" w:sz="4" w:space="0" w:color="auto"/>
              <w:left w:val="single" w:sz="4" w:space="0" w:color="auto"/>
              <w:bottom w:val="single" w:sz="4" w:space="0" w:color="auto"/>
              <w:right w:val="single" w:sz="4" w:space="0" w:color="auto"/>
            </w:tcBorders>
            <w:vAlign w:val="center"/>
          </w:tcPr>
          <w:p w14:paraId="48FA7F34" w14:textId="4FAB0358" w:rsidR="009B7B9E" w:rsidRPr="004262D6" w:rsidRDefault="000C3BD7" w:rsidP="00EC0963">
            <w:pPr>
              <w:rPr>
                <w:lang w:val="en-US"/>
              </w:rPr>
            </w:pPr>
            <w:r>
              <w:rPr>
                <w:lang w:val="en-US"/>
              </w:rPr>
              <w:t>210</w:t>
            </w:r>
            <w:r w:rsidR="009B7B9E">
              <w:rPr>
                <w:lang w:val="en-US"/>
              </w:rPr>
              <w:t xml:space="preserve">h (3h * </w:t>
            </w:r>
            <w:r>
              <w:rPr>
                <w:lang w:val="en-US"/>
              </w:rPr>
              <w:t>7</w:t>
            </w:r>
            <w:r w:rsidR="009B7B9E">
              <w:rPr>
                <w:lang w:val="en-US"/>
              </w:rPr>
              <w:t>0d)</w:t>
            </w:r>
          </w:p>
        </w:tc>
        <w:tc>
          <w:tcPr>
            <w:tcW w:w="1040" w:type="dxa"/>
            <w:tcBorders>
              <w:top w:val="single" w:sz="4" w:space="0" w:color="auto"/>
              <w:left w:val="single" w:sz="4" w:space="0" w:color="auto"/>
              <w:bottom w:val="single" w:sz="4" w:space="0" w:color="auto"/>
              <w:right w:val="single" w:sz="4" w:space="0" w:color="auto"/>
            </w:tcBorders>
            <w:vAlign w:val="center"/>
          </w:tcPr>
          <w:p w14:paraId="4CEED537" w14:textId="1EE8B3F8" w:rsidR="009B7B9E" w:rsidRDefault="009B7B9E" w:rsidP="00EC0963">
            <w:r>
              <w:t>$</w:t>
            </w:r>
            <w:r w:rsidR="000C3BD7">
              <w:t>2597.70</w:t>
            </w:r>
          </w:p>
        </w:tc>
      </w:tr>
      <w:tr w:rsidR="009B7B9E" w14:paraId="694AC9ED" w14:textId="77777777" w:rsidTr="00FA6127">
        <w:trPr>
          <w:trHeight w:val="793"/>
        </w:trPr>
        <w:tc>
          <w:tcPr>
            <w:tcW w:w="3277" w:type="dxa"/>
            <w:tcBorders>
              <w:top w:val="single" w:sz="4" w:space="0" w:color="auto"/>
              <w:left w:val="single" w:sz="4" w:space="0" w:color="auto"/>
              <w:bottom w:val="single" w:sz="4" w:space="0" w:color="auto"/>
              <w:right w:val="single" w:sz="4" w:space="0" w:color="auto"/>
            </w:tcBorders>
            <w:vAlign w:val="center"/>
          </w:tcPr>
          <w:p w14:paraId="3BCBE205" w14:textId="708D3B4B" w:rsidR="009B7B9E" w:rsidRPr="0020399A" w:rsidRDefault="009B7B9E" w:rsidP="00EC0963">
            <w:pPr>
              <w:rPr>
                <w:b/>
                <w:bCs/>
              </w:rPr>
            </w:pPr>
            <w:r w:rsidRPr="0020399A">
              <w:rPr>
                <w:b/>
                <w:bCs/>
              </w:rPr>
              <w:t>Pruebas de software</w:t>
            </w:r>
          </w:p>
        </w:tc>
        <w:tc>
          <w:tcPr>
            <w:tcW w:w="1712" w:type="dxa"/>
            <w:vMerge/>
            <w:tcBorders>
              <w:top w:val="single" w:sz="4" w:space="0" w:color="auto"/>
              <w:left w:val="single" w:sz="4" w:space="0" w:color="auto"/>
              <w:bottom w:val="single" w:sz="4" w:space="0" w:color="auto"/>
              <w:right w:val="single" w:sz="4" w:space="0" w:color="auto"/>
            </w:tcBorders>
            <w:vAlign w:val="center"/>
          </w:tcPr>
          <w:p w14:paraId="17AA9EC1" w14:textId="77777777" w:rsidR="009B7B9E" w:rsidRDefault="009B7B9E" w:rsidP="00EC0963"/>
        </w:tc>
        <w:tc>
          <w:tcPr>
            <w:tcW w:w="1141" w:type="dxa"/>
            <w:vMerge/>
            <w:tcBorders>
              <w:top w:val="single" w:sz="4" w:space="0" w:color="auto"/>
              <w:left w:val="single" w:sz="4" w:space="0" w:color="auto"/>
              <w:bottom w:val="single" w:sz="4" w:space="0" w:color="auto"/>
              <w:right w:val="single" w:sz="4" w:space="0" w:color="auto"/>
            </w:tcBorders>
            <w:vAlign w:val="center"/>
          </w:tcPr>
          <w:p w14:paraId="07991541" w14:textId="77777777" w:rsidR="009B7B9E" w:rsidRDefault="009B7B9E" w:rsidP="00EC0963"/>
        </w:tc>
        <w:tc>
          <w:tcPr>
            <w:tcW w:w="1714" w:type="dxa"/>
            <w:tcBorders>
              <w:top w:val="single" w:sz="4" w:space="0" w:color="auto"/>
              <w:left w:val="single" w:sz="4" w:space="0" w:color="auto"/>
              <w:bottom w:val="single" w:sz="4" w:space="0" w:color="auto"/>
              <w:right w:val="single" w:sz="4" w:space="0" w:color="auto"/>
            </w:tcBorders>
            <w:vAlign w:val="center"/>
          </w:tcPr>
          <w:p w14:paraId="16D10880" w14:textId="1F097B8B" w:rsidR="009B7B9E" w:rsidRDefault="006B6C4E" w:rsidP="00EC0963">
            <w:r>
              <w:t>260</w:t>
            </w:r>
            <w:r w:rsidR="009B7B9E">
              <w:t xml:space="preserve">h (4h * </w:t>
            </w:r>
            <w:r>
              <w:t>65</w:t>
            </w:r>
            <w:r w:rsidR="009B7B9E">
              <w:t>d)</w:t>
            </w:r>
          </w:p>
        </w:tc>
        <w:tc>
          <w:tcPr>
            <w:tcW w:w="1040" w:type="dxa"/>
            <w:tcBorders>
              <w:top w:val="single" w:sz="4" w:space="0" w:color="auto"/>
              <w:left w:val="single" w:sz="4" w:space="0" w:color="auto"/>
              <w:bottom w:val="single" w:sz="4" w:space="0" w:color="auto"/>
              <w:right w:val="single" w:sz="4" w:space="0" w:color="auto"/>
            </w:tcBorders>
            <w:vAlign w:val="center"/>
          </w:tcPr>
          <w:p w14:paraId="6C3FDE94" w14:textId="722F83C2" w:rsidR="009B7B9E" w:rsidRDefault="009B7B9E" w:rsidP="00EC0963">
            <w:r>
              <w:t>$</w:t>
            </w:r>
            <w:r w:rsidR="006B6C4E">
              <w:t>3216.20</w:t>
            </w:r>
          </w:p>
        </w:tc>
      </w:tr>
      <w:tr w:rsidR="009B7B9E" w14:paraId="5BBCE9BF" w14:textId="77777777" w:rsidTr="00FA6127">
        <w:trPr>
          <w:trHeight w:val="793"/>
        </w:trPr>
        <w:tc>
          <w:tcPr>
            <w:tcW w:w="3277" w:type="dxa"/>
            <w:tcBorders>
              <w:top w:val="single" w:sz="4" w:space="0" w:color="auto"/>
              <w:left w:val="single" w:sz="4" w:space="0" w:color="auto"/>
              <w:bottom w:val="single" w:sz="4" w:space="0" w:color="auto"/>
              <w:right w:val="single" w:sz="4" w:space="0" w:color="auto"/>
            </w:tcBorders>
            <w:vAlign w:val="center"/>
          </w:tcPr>
          <w:p w14:paraId="7531742B" w14:textId="04D8B236" w:rsidR="009B7B9E" w:rsidRPr="0020399A" w:rsidRDefault="009B7B9E" w:rsidP="00EC0963">
            <w:pPr>
              <w:rPr>
                <w:b/>
                <w:bCs/>
                <w:lang w:val="es-ES"/>
              </w:rPr>
            </w:pPr>
            <w:r w:rsidRPr="0020399A">
              <w:rPr>
                <w:b/>
                <w:bCs/>
              </w:rPr>
              <w:t>Presentaci</w:t>
            </w:r>
            <w:r w:rsidRPr="0020399A">
              <w:rPr>
                <w:b/>
                <w:bCs/>
                <w:lang w:val="es-ES"/>
              </w:rPr>
              <w:t>ón del software al usuario</w:t>
            </w:r>
          </w:p>
        </w:tc>
        <w:tc>
          <w:tcPr>
            <w:tcW w:w="1712" w:type="dxa"/>
            <w:vMerge/>
            <w:tcBorders>
              <w:top w:val="single" w:sz="4" w:space="0" w:color="auto"/>
              <w:left w:val="single" w:sz="4" w:space="0" w:color="auto"/>
              <w:bottom w:val="single" w:sz="4" w:space="0" w:color="auto"/>
              <w:right w:val="single" w:sz="4" w:space="0" w:color="auto"/>
            </w:tcBorders>
            <w:vAlign w:val="center"/>
          </w:tcPr>
          <w:p w14:paraId="0542851E" w14:textId="77777777" w:rsidR="009B7B9E" w:rsidRDefault="009B7B9E" w:rsidP="00EC0963"/>
        </w:tc>
        <w:tc>
          <w:tcPr>
            <w:tcW w:w="1141" w:type="dxa"/>
            <w:vMerge/>
            <w:tcBorders>
              <w:top w:val="single" w:sz="4" w:space="0" w:color="auto"/>
              <w:left w:val="single" w:sz="4" w:space="0" w:color="auto"/>
              <w:bottom w:val="single" w:sz="4" w:space="0" w:color="auto"/>
              <w:right w:val="single" w:sz="4" w:space="0" w:color="auto"/>
            </w:tcBorders>
            <w:vAlign w:val="center"/>
          </w:tcPr>
          <w:p w14:paraId="63F98E29" w14:textId="77777777" w:rsidR="009B7B9E" w:rsidRDefault="009B7B9E" w:rsidP="00EC0963"/>
        </w:tc>
        <w:tc>
          <w:tcPr>
            <w:tcW w:w="1714" w:type="dxa"/>
            <w:tcBorders>
              <w:top w:val="single" w:sz="4" w:space="0" w:color="auto"/>
              <w:left w:val="single" w:sz="4" w:space="0" w:color="auto"/>
              <w:bottom w:val="single" w:sz="4" w:space="0" w:color="auto"/>
              <w:right w:val="single" w:sz="4" w:space="0" w:color="auto"/>
            </w:tcBorders>
            <w:vAlign w:val="center"/>
          </w:tcPr>
          <w:p w14:paraId="77CFB8EC" w14:textId="20DFD0D7" w:rsidR="009B7B9E" w:rsidRDefault="006B6C4E" w:rsidP="00EC0963">
            <w:r>
              <w:t>40</w:t>
            </w:r>
            <w:r w:rsidR="009B7B9E">
              <w:t xml:space="preserve">h (4h </w:t>
            </w:r>
            <w:r w:rsidR="009B7B9E">
              <w:rPr>
                <w:lang w:val="en-US"/>
              </w:rPr>
              <w:t xml:space="preserve">* </w:t>
            </w:r>
            <w:r>
              <w:rPr>
                <w:lang w:val="en-US"/>
              </w:rPr>
              <w:t>10</w:t>
            </w:r>
            <w:r w:rsidR="009B7B9E">
              <w:rPr>
                <w:lang w:val="en-US"/>
              </w:rPr>
              <w:t>d</w:t>
            </w:r>
            <w:r w:rsidR="009B7B9E">
              <w:t>)</w:t>
            </w:r>
          </w:p>
        </w:tc>
        <w:tc>
          <w:tcPr>
            <w:tcW w:w="1040" w:type="dxa"/>
            <w:tcBorders>
              <w:top w:val="single" w:sz="4" w:space="0" w:color="auto"/>
              <w:left w:val="single" w:sz="4" w:space="0" w:color="auto"/>
              <w:bottom w:val="single" w:sz="4" w:space="0" w:color="auto"/>
              <w:right w:val="single" w:sz="4" w:space="0" w:color="auto"/>
            </w:tcBorders>
            <w:vAlign w:val="center"/>
          </w:tcPr>
          <w:p w14:paraId="76F62380" w14:textId="2605483F" w:rsidR="009B7B9E" w:rsidRDefault="009B7B9E" w:rsidP="00EC0963">
            <w:r>
              <w:t>$</w:t>
            </w:r>
            <w:r w:rsidR="006B6C4E">
              <w:t>494.80</w:t>
            </w:r>
          </w:p>
        </w:tc>
      </w:tr>
      <w:tr w:rsidR="009B7B9E" w14:paraId="7D975F66" w14:textId="77777777" w:rsidTr="00FA6127">
        <w:trPr>
          <w:trHeight w:val="793"/>
        </w:trPr>
        <w:tc>
          <w:tcPr>
            <w:tcW w:w="6130" w:type="dxa"/>
            <w:gridSpan w:val="3"/>
            <w:tcBorders>
              <w:top w:val="single" w:sz="4" w:space="0" w:color="auto"/>
              <w:left w:val="single" w:sz="4" w:space="0" w:color="auto"/>
              <w:bottom w:val="single" w:sz="4" w:space="0" w:color="auto"/>
              <w:right w:val="single" w:sz="4" w:space="0" w:color="auto"/>
            </w:tcBorders>
            <w:vAlign w:val="center"/>
          </w:tcPr>
          <w:p w14:paraId="5DEA04B3" w14:textId="062B3166" w:rsidR="009B7B9E" w:rsidRPr="009B7B9E" w:rsidRDefault="009B7B9E" w:rsidP="009B7B9E">
            <w:pPr>
              <w:jc w:val="center"/>
              <w:rPr>
                <w:b/>
                <w:bCs/>
              </w:rPr>
            </w:pPr>
            <w:r>
              <w:rPr>
                <w:b/>
                <w:bCs/>
              </w:rPr>
              <w:t>Total</w:t>
            </w:r>
          </w:p>
        </w:tc>
        <w:tc>
          <w:tcPr>
            <w:tcW w:w="1714" w:type="dxa"/>
            <w:tcBorders>
              <w:top w:val="single" w:sz="4" w:space="0" w:color="auto"/>
              <w:left w:val="single" w:sz="4" w:space="0" w:color="auto"/>
              <w:bottom w:val="single" w:sz="4" w:space="0" w:color="auto"/>
              <w:right w:val="single" w:sz="4" w:space="0" w:color="auto"/>
            </w:tcBorders>
            <w:vAlign w:val="center"/>
          </w:tcPr>
          <w:p w14:paraId="75C32A4E" w14:textId="406E8227" w:rsidR="009B7B9E" w:rsidRDefault="000C3BD7" w:rsidP="009B7B9E">
            <w:pPr>
              <w:jc w:val="center"/>
            </w:pPr>
            <w:r>
              <w:rPr>
                <w:b/>
                <w:bCs/>
              </w:rPr>
              <w:t>2550</w:t>
            </w:r>
            <w:r w:rsidR="009B7B9E" w:rsidRPr="006D40B3">
              <w:rPr>
                <w:b/>
                <w:bCs/>
              </w:rPr>
              <w:t xml:space="preserve"> horas</w:t>
            </w:r>
          </w:p>
        </w:tc>
        <w:tc>
          <w:tcPr>
            <w:tcW w:w="1040" w:type="dxa"/>
            <w:tcBorders>
              <w:top w:val="single" w:sz="4" w:space="0" w:color="auto"/>
              <w:left w:val="single" w:sz="4" w:space="0" w:color="auto"/>
              <w:bottom w:val="single" w:sz="4" w:space="0" w:color="auto"/>
              <w:right w:val="single" w:sz="4" w:space="0" w:color="auto"/>
            </w:tcBorders>
            <w:vAlign w:val="center"/>
          </w:tcPr>
          <w:p w14:paraId="5B3AE606" w14:textId="35ED75AC" w:rsidR="009B7B9E" w:rsidRPr="009B7B9E" w:rsidRDefault="009B7B9E" w:rsidP="00EC0963">
            <w:pPr>
              <w:rPr>
                <w:b/>
                <w:bCs/>
              </w:rPr>
            </w:pPr>
            <w:r>
              <w:rPr>
                <w:b/>
                <w:bCs/>
              </w:rPr>
              <w:t>$</w:t>
            </w:r>
            <w:r w:rsidR="000C3BD7">
              <w:rPr>
                <w:b/>
                <w:bCs/>
              </w:rPr>
              <w:t>38965.50</w:t>
            </w:r>
            <w:r>
              <w:rPr>
                <w:b/>
                <w:bCs/>
              </w:rPr>
              <w:t>cup</w:t>
            </w:r>
          </w:p>
        </w:tc>
      </w:tr>
      <w:tr w:rsidR="0020399A" w14:paraId="62DE15CF" w14:textId="77777777" w:rsidTr="00FA6127">
        <w:trPr>
          <w:trHeight w:val="793"/>
        </w:trPr>
        <w:tc>
          <w:tcPr>
            <w:tcW w:w="3277" w:type="dxa"/>
            <w:tcBorders>
              <w:top w:val="single" w:sz="4" w:space="0" w:color="auto"/>
              <w:left w:val="single" w:sz="4" w:space="0" w:color="auto"/>
              <w:bottom w:val="single" w:sz="4" w:space="0" w:color="auto"/>
              <w:right w:val="single" w:sz="4" w:space="0" w:color="auto"/>
            </w:tcBorders>
            <w:vAlign w:val="center"/>
          </w:tcPr>
          <w:p w14:paraId="651A0E27" w14:textId="2ACC32EB" w:rsidR="0020399A" w:rsidRPr="0020399A" w:rsidRDefault="009B7B9E" w:rsidP="00EC0963">
            <w:pPr>
              <w:rPr>
                <w:b/>
                <w:bCs/>
              </w:rPr>
            </w:pPr>
            <w:r>
              <w:rPr>
                <w:b/>
                <w:bCs/>
              </w:rPr>
              <w:t>Gastos en c</w:t>
            </w:r>
            <w:r w:rsidR="0020399A" w:rsidRPr="0020399A">
              <w:rPr>
                <w:b/>
                <w:bCs/>
              </w:rPr>
              <w:t>onsumo de electricidad, medios de cómputo, materiales de oficina y acceso a Internet</w:t>
            </w:r>
          </w:p>
        </w:tc>
        <w:tc>
          <w:tcPr>
            <w:tcW w:w="1712" w:type="dxa"/>
            <w:tcBorders>
              <w:top w:val="single" w:sz="4" w:space="0" w:color="auto"/>
              <w:left w:val="single" w:sz="4" w:space="0" w:color="auto"/>
              <w:bottom w:val="single" w:sz="4" w:space="0" w:color="auto"/>
              <w:right w:val="single" w:sz="4" w:space="0" w:color="auto"/>
            </w:tcBorders>
            <w:vAlign w:val="center"/>
          </w:tcPr>
          <w:p w14:paraId="339DD652" w14:textId="130FF833" w:rsidR="0020399A" w:rsidRDefault="009B7B9E" w:rsidP="009B7B9E">
            <w:pPr>
              <w:jc w:val="center"/>
            </w:pPr>
            <w:r>
              <w:t>1</w:t>
            </w:r>
          </w:p>
        </w:tc>
        <w:tc>
          <w:tcPr>
            <w:tcW w:w="1141" w:type="dxa"/>
            <w:tcBorders>
              <w:top w:val="single" w:sz="4" w:space="0" w:color="auto"/>
              <w:left w:val="single" w:sz="4" w:space="0" w:color="auto"/>
              <w:bottom w:val="single" w:sz="4" w:space="0" w:color="auto"/>
              <w:right w:val="single" w:sz="4" w:space="0" w:color="auto"/>
            </w:tcBorders>
            <w:vAlign w:val="center"/>
          </w:tcPr>
          <w:p w14:paraId="4933CDB2" w14:textId="1EEB0ED8" w:rsidR="0020399A" w:rsidRDefault="000C3BD7" w:rsidP="00EC0963">
            <w:r>
              <w:t>5.70</w:t>
            </w:r>
            <w:r w:rsidR="0020399A">
              <w:t>cup/h</w:t>
            </w:r>
          </w:p>
        </w:tc>
        <w:tc>
          <w:tcPr>
            <w:tcW w:w="1714" w:type="dxa"/>
            <w:tcBorders>
              <w:top w:val="single" w:sz="4" w:space="0" w:color="auto"/>
              <w:left w:val="single" w:sz="4" w:space="0" w:color="auto"/>
              <w:bottom w:val="single" w:sz="4" w:space="0" w:color="auto"/>
              <w:right w:val="single" w:sz="4" w:space="0" w:color="auto"/>
            </w:tcBorders>
            <w:vAlign w:val="center"/>
          </w:tcPr>
          <w:p w14:paraId="6367118F" w14:textId="0D23C983" w:rsidR="0020399A" w:rsidRDefault="000C3BD7" w:rsidP="00EC0963">
            <w:r>
              <w:t>4320</w:t>
            </w:r>
            <w:r w:rsidR="0020399A">
              <w:t>h (</w:t>
            </w:r>
            <w:r>
              <w:t>8</w:t>
            </w:r>
            <w:r w:rsidR="0020399A">
              <w:t xml:space="preserve">h * </w:t>
            </w:r>
            <w:r>
              <w:t>540</w:t>
            </w:r>
            <w:r w:rsidR="0020399A">
              <w:t>d)</w:t>
            </w:r>
          </w:p>
        </w:tc>
        <w:tc>
          <w:tcPr>
            <w:tcW w:w="1040" w:type="dxa"/>
            <w:tcBorders>
              <w:top w:val="single" w:sz="4" w:space="0" w:color="auto"/>
              <w:left w:val="single" w:sz="4" w:space="0" w:color="auto"/>
              <w:bottom w:val="single" w:sz="4" w:space="0" w:color="auto"/>
              <w:right w:val="single" w:sz="4" w:space="0" w:color="auto"/>
            </w:tcBorders>
            <w:vAlign w:val="center"/>
          </w:tcPr>
          <w:p w14:paraId="04198A5F" w14:textId="6D707C32" w:rsidR="0020399A" w:rsidRDefault="0020399A" w:rsidP="00EC0963">
            <w:r>
              <w:t>$</w:t>
            </w:r>
            <w:r w:rsidR="000C3BD7">
              <w:t>24624</w:t>
            </w:r>
          </w:p>
        </w:tc>
      </w:tr>
      <w:tr w:rsidR="0020399A" w14:paraId="3BB3A1E8" w14:textId="77777777" w:rsidTr="00FA6127">
        <w:trPr>
          <w:trHeight w:val="793"/>
        </w:trPr>
        <w:tc>
          <w:tcPr>
            <w:tcW w:w="6130" w:type="dxa"/>
            <w:gridSpan w:val="3"/>
            <w:tcBorders>
              <w:top w:val="single" w:sz="4" w:space="0" w:color="auto"/>
              <w:left w:val="single" w:sz="4" w:space="0" w:color="auto"/>
              <w:bottom w:val="single" w:sz="4" w:space="0" w:color="auto"/>
              <w:right w:val="single" w:sz="4" w:space="0" w:color="auto"/>
            </w:tcBorders>
            <w:vAlign w:val="center"/>
          </w:tcPr>
          <w:p w14:paraId="1A4C37E3" w14:textId="14745EDB" w:rsidR="0020399A" w:rsidRPr="0020399A" w:rsidRDefault="0020399A" w:rsidP="0020399A">
            <w:pPr>
              <w:jc w:val="center"/>
              <w:rPr>
                <w:b/>
                <w:bCs/>
              </w:rPr>
            </w:pPr>
            <w:r>
              <w:rPr>
                <w:b/>
                <w:bCs/>
              </w:rPr>
              <w:t>Total</w:t>
            </w:r>
          </w:p>
        </w:tc>
        <w:tc>
          <w:tcPr>
            <w:tcW w:w="1714" w:type="dxa"/>
            <w:tcBorders>
              <w:top w:val="single" w:sz="4" w:space="0" w:color="auto"/>
              <w:left w:val="single" w:sz="4" w:space="0" w:color="auto"/>
              <w:bottom w:val="single" w:sz="4" w:space="0" w:color="auto"/>
              <w:right w:val="single" w:sz="4" w:space="0" w:color="auto"/>
            </w:tcBorders>
            <w:vAlign w:val="center"/>
          </w:tcPr>
          <w:p w14:paraId="7908B110" w14:textId="7855E792" w:rsidR="009B7B9E" w:rsidRPr="009B7B9E" w:rsidRDefault="00D96F61" w:rsidP="009B7B9E">
            <w:pPr>
              <w:jc w:val="center"/>
              <w:rPr>
                <w:b/>
                <w:bCs/>
              </w:rPr>
            </w:pPr>
            <w:r>
              <w:rPr>
                <w:b/>
                <w:bCs/>
              </w:rPr>
              <w:t>6870</w:t>
            </w:r>
            <w:r w:rsidR="009B7B9E">
              <w:rPr>
                <w:b/>
                <w:bCs/>
              </w:rPr>
              <w:t xml:space="preserve"> horas</w:t>
            </w:r>
          </w:p>
        </w:tc>
        <w:tc>
          <w:tcPr>
            <w:tcW w:w="1040" w:type="dxa"/>
            <w:tcBorders>
              <w:top w:val="single" w:sz="4" w:space="0" w:color="auto"/>
              <w:left w:val="single" w:sz="4" w:space="0" w:color="auto"/>
              <w:bottom w:val="single" w:sz="4" w:space="0" w:color="auto"/>
              <w:right w:val="single" w:sz="4" w:space="0" w:color="auto"/>
            </w:tcBorders>
            <w:vAlign w:val="center"/>
          </w:tcPr>
          <w:p w14:paraId="5D7DBC74" w14:textId="043DB55A" w:rsidR="0020399A" w:rsidRPr="009B7B9E" w:rsidRDefault="009B7B9E" w:rsidP="009B7B9E">
            <w:pPr>
              <w:keepNext/>
              <w:rPr>
                <w:b/>
                <w:bCs/>
              </w:rPr>
            </w:pPr>
            <w:r w:rsidRPr="009B7B9E">
              <w:rPr>
                <w:b/>
                <w:bCs/>
              </w:rPr>
              <w:t>$</w:t>
            </w:r>
            <w:r w:rsidR="000C3BD7">
              <w:rPr>
                <w:b/>
                <w:bCs/>
              </w:rPr>
              <w:t>63589.50</w:t>
            </w:r>
            <w:r w:rsidRPr="009B7B9E">
              <w:rPr>
                <w:b/>
                <w:bCs/>
              </w:rPr>
              <w:t>cup</w:t>
            </w:r>
          </w:p>
        </w:tc>
      </w:tr>
    </w:tbl>
    <w:p w14:paraId="7DE7AAB9" w14:textId="23EEF468" w:rsidR="00EC0963" w:rsidRDefault="009B7B9E" w:rsidP="00F602EB">
      <w:pPr>
        <w:pStyle w:val="tabla1"/>
      </w:pPr>
      <w:bookmarkStart w:id="526" w:name="_Toc147697759"/>
      <w:bookmarkStart w:id="527" w:name="_Toc167362391"/>
      <w:bookmarkStart w:id="528" w:name="_Toc167378205"/>
      <w:r>
        <w:t>Análisis de costo y beneficio</w:t>
      </w:r>
      <w:r w:rsidR="00677020">
        <w:t>.</w:t>
      </w:r>
      <w:bookmarkEnd w:id="526"/>
      <w:bookmarkEnd w:id="527"/>
      <w:bookmarkEnd w:id="528"/>
    </w:p>
    <w:p w14:paraId="61893972" w14:textId="3C25B50E" w:rsidR="00677020" w:rsidRDefault="00677020" w:rsidP="00677020">
      <w:r>
        <w:t xml:space="preserve">Luego de analizar y calcular el tiempo dedicado al desarrollo de la aplicación se estima que el tiempo real es de </w:t>
      </w:r>
      <w:r w:rsidR="00D96F61">
        <w:t>1 año y medio</w:t>
      </w:r>
      <w:r>
        <w:t xml:space="preserve"> aproximadamente con un costo de $</w:t>
      </w:r>
      <w:r w:rsidR="00D96F61">
        <w:t>63589</w:t>
      </w:r>
      <w:r>
        <w:t xml:space="preserve">CUP por conceptos de gastos de salario, consumo eléctrico, internet y depreciación de equipos de trabajo. Es posible llegar a la conclusión de que la realización del mismo resulta totalmente factible, teniendo en cuenta para la emisión del criterio final los siguientes aspectos: </w:t>
      </w:r>
    </w:p>
    <w:p w14:paraId="07EED4BB" w14:textId="77777777" w:rsidR="00677020" w:rsidRDefault="00677020" w:rsidP="00677020">
      <w:r>
        <w:sym w:font="Symbol" w:char="F0B7"/>
      </w:r>
      <w:r>
        <w:t xml:space="preserve"> En el desarrollo de la aplicación no se incurrió en gastos adicionales de equipamiento o compra de otros sistemas necesarios ni de herramientas de desarrollo requeridas para el mismo. </w:t>
      </w:r>
    </w:p>
    <w:p w14:paraId="181760EE" w14:textId="7063BE15" w:rsidR="009B7B9E" w:rsidRPr="009B7B9E" w:rsidRDefault="00677020" w:rsidP="009B7B9E">
      <w:r>
        <w:sym w:font="Symbol" w:char="F0B7"/>
      </w:r>
      <w:r>
        <w:t xml:space="preserve"> La misma fue desarrollada por un estudiante y no por trabajadores profesionales de experiencia.</w:t>
      </w:r>
    </w:p>
    <w:p w14:paraId="39DA80CC" w14:textId="75CB8267" w:rsidR="008500DC" w:rsidRDefault="008500DC" w:rsidP="008500DC">
      <w:pPr>
        <w:pStyle w:val="Ttulo2"/>
        <w:rPr>
          <w:rFonts w:ascii="Arial" w:hAnsi="Arial" w:cs="Arial"/>
          <w:sz w:val="24"/>
          <w:szCs w:val="24"/>
        </w:rPr>
      </w:pPr>
      <w:bookmarkStart w:id="529" w:name="_Toc138348021"/>
      <w:bookmarkStart w:id="530" w:name="_Toc167378206"/>
      <w:bookmarkStart w:id="531" w:name="_Toc167378411"/>
      <w:r w:rsidRPr="009D057C">
        <w:rPr>
          <w:rFonts w:ascii="Arial" w:hAnsi="Arial" w:cs="Arial"/>
          <w:sz w:val="24"/>
          <w:szCs w:val="24"/>
        </w:rPr>
        <w:lastRenderedPageBreak/>
        <w:t>5.</w:t>
      </w:r>
      <w:r w:rsidR="00677020">
        <w:rPr>
          <w:rFonts w:ascii="Arial" w:hAnsi="Arial" w:cs="Arial"/>
          <w:sz w:val="24"/>
          <w:szCs w:val="24"/>
        </w:rPr>
        <w:t>7</w:t>
      </w:r>
      <w:r w:rsidRPr="009D057C">
        <w:rPr>
          <w:rFonts w:ascii="Arial" w:hAnsi="Arial" w:cs="Arial"/>
          <w:sz w:val="24"/>
          <w:szCs w:val="24"/>
        </w:rPr>
        <w:t xml:space="preserve"> Conclusiones</w:t>
      </w:r>
      <w:bookmarkEnd w:id="529"/>
      <w:bookmarkEnd w:id="530"/>
      <w:bookmarkEnd w:id="531"/>
    </w:p>
    <w:p w14:paraId="59F2733C" w14:textId="453BBB1C" w:rsidR="00114B7F" w:rsidRDefault="00677020" w:rsidP="00A9177D">
      <w:r>
        <w:t>En este capítulo se muestran los resultados de las pruebas realizadas a la aplicación, llamadas a garantizar su buen desempeño y estabilidad, validando estos análisis para diferentes escenarios y casos de uso. Se realizó el análisis de la factibilidad correspondiente al desarrollo del proyecto, considerando los beneficios que aporta su implementación, el tiempo estimado de realización y los gastos en que incurre la empresa por un desarrollo de este tipo importado, con los correspondientes gastos por concepto de mantenimiento. Se concluye que es factible este desarrollo.</w:t>
      </w:r>
    </w:p>
    <w:p w14:paraId="70E4A04E" w14:textId="77777777" w:rsidR="00114B7F" w:rsidRDefault="00114B7F" w:rsidP="00677020">
      <w:pPr>
        <w:pStyle w:val="Ttulo1"/>
        <w:rPr>
          <w:rFonts w:ascii="Arial" w:hAnsi="Arial" w:cs="Arial"/>
        </w:rPr>
        <w:sectPr w:rsidR="00114B7F" w:rsidSect="0037242F">
          <w:pgSz w:w="12240" w:h="15840"/>
          <w:pgMar w:top="1418" w:right="1701" w:bottom="1418" w:left="1701" w:header="709" w:footer="709" w:gutter="0"/>
          <w:cols w:space="708"/>
          <w:docGrid w:linePitch="360"/>
        </w:sectPr>
      </w:pPr>
    </w:p>
    <w:p w14:paraId="512DE3CA" w14:textId="1F85F3BF" w:rsidR="00677020" w:rsidRPr="006E34BD" w:rsidRDefault="00677020" w:rsidP="00677020">
      <w:pPr>
        <w:pStyle w:val="Ttulo1"/>
        <w:rPr>
          <w:rFonts w:ascii="Arial" w:hAnsi="Arial" w:cs="Arial"/>
          <w:b/>
          <w:bCs/>
        </w:rPr>
      </w:pPr>
      <w:bookmarkStart w:id="532" w:name="_Toc167378207"/>
      <w:bookmarkStart w:id="533" w:name="_Toc167378412"/>
      <w:r w:rsidRPr="006E34BD">
        <w:rPr>
          <w:rFonts w:ascii="Arial" w:hAnsi="Arial" w:cs="Arial"/>
          <w:b/>
          <w:bCs/>
        </w:rPr>
        <w:lastRenderedPageBreak/>
        <w:t>Conclusiones</w:t>
      </w:r>
      <w:bookmarkEnd w:id="532"/>
      <w:bookmarkEnd w:id="533"/>
    </w:p>
    <w:p w14:paraId="7204C4B9" w14:textId="77777777" w:rsidR="00677020" w:rsidRDefault="00677020" w:rsidP="00677020">
      <w:r>
        <w:t xml:space="preserve">Luego del desarrollo del presente trabajo, se concluye que se logró cumplir con los objetivos propuestos, ya que se diseñó e implementó una aplicación informática que permite la inserción de los códigos ISMN en las publicaciones musicales del país. Para ello: </w:t>
      </w:r>
    </w:p>
    <w:p w14:paraId="3BFBD0F0" w14:textId="77777777" w:rsidR="00677020" w:rsidRDefault="00677020" w:rsidP="00677020">
      <w:pPr>
        <w:pStyle w:val="Prrafodelista"/>
        <w:numPr>
          <w:ilvl w:val="0"/>
          <w:numId w:val="43"/>
        </w:numPr>
      </w:pPr>
      <w:r>
        <w:t xml:space="preserve">Se analizó el flujo actual del proceso de asignación ISBN. </w:t>
      </w:r>
    </w:p>
    <w:p w14:paraId="468B5809" w14:textId="77777777" w:rsidR="00677020" w:rsidRDefault="00677020" w:rsidP="00677020">
      <w:pPr>
        <w:pStyle w:val="Prrafodelista"/>
        <w:numPr>
          <w:ilvl w:val="0"/>
          <w:numId w:val="43"/>
        </w:numPr>
      </w:pPr>
      <w:r>
        <w:t xml:space="preserve">Se estudiaron las tendencias actuales en las tecnologías de desarrollo web, acordándose la utilización de herramientas de código libre. </w:t>
      </w:r>
    </w:p>
    <w:p w14:paraId="6ABD2ABB" w14:textId="77777777" w:rsidR="00677020" w:rsidRDefault="00677020" w:rsidP="00677020">
      <w:pPr>
        <w:pStyle w:val="Prrafodelista"/>
        <w:numPr>
          <w:ilvl w:val="0"/>
          <w:numId w:val="43"/>
        </w:numPr>
      </w:pPr>
      <w:r>
        <w:t xml:space="preserve">El sistema visualiza las publicaciones musicales junto a sus editores, el ISMN generado por el especialista y su código de barra correspondiente. </w:t>
      </w:r>
    </w:p>
    <w:p w14:paraId="761D437D" w14:textId="77777777" w:rsidR="00677020" w:rsidRDefault="00677020" w:rsidP="00677020">
      <w:pPr>
        <w:pStyle w:val="Prrafodelista"/>
        <w:numPr>
          <w:ilvl w:val="0"/>
          <w:numId w:val="43"/>
        </w:numPr>
      </w:pPr>
      <w:r>
        <w:t xml:space="preserve">Se implementaron los mecanismos de seguridad requeridos para garantizar el acceso a la información gestionada y garantizar su integridad. </w:t>
      </w:r>
    </w:p>
    <w:p w14:paraId="48AF6B69" w14:textId="748C473C" w:rsidR="00114B7F" w:rsidRPr="002106E7" w:rsidRDefault="00677020" w:rsidP="00371D06">
      <w:pPr>
        <w:pStyle w:val="Prrafodelista"/>
        <w:numPr>
          <w:ilvl w:val="0"/>
          <w:numId w:val="43"/>
        </w:numPr>
      </w:pPr>
      <w:r>
        <w:t>Se incrementó la productividad y efectividad del equipo de especialistas de la Agencia, permitiendo asignar mayor cantidad de ISMN y gestionar un mayor número de publicaciones musicales en un tiempo considerablemente menor.</w:t>
      </w:r>
    </w:p>
    <w:p w14:paraId="0CB87AC2" w14:textId="77777777" w:rsidR="002106E7" w:rsidRDefault="002106E7" w:rsidP="002106E7">
      <w:pPr>
        <w:pStyle w:val="Prrafodelista"/>
        <w:numPr>
          <w:ilvl w:val="0"/>
          <w:numId w:val="43"/>
        </w:numPr>
      </w:pPr>
      <w:r>
        <w:t>Para el estudio de factibilidad se utilizó el análisis de Puntos de Casos de Uso que resulta un método obsoleto respecto al uso de las tecnologías actuales. No se encontró otro que se pudiera adecuar. No obstante, el desarrollo de la aplicación no tenía presiones de tipo restrictivas en cuanto al tiempo o los recursos a emplear por lo que solo se ha incorporado este análisis con un enfoque docente.</w:t>
      </w:r>
    </w:p>
    <w:p w14:paraId="1C4A0F43" w14:textId="77777777" w:rsidR="002106E7" w:rsidRDefault="002106E7" w:rsidP="002106E7">
      <w:pPr>
        <w:pStyle w:val="Prrafodelista"/>
        <w:numPr>
          <w:ilvl w:val="0"/>
          <w:numId w:val="43"/>
        </w:numPr>
      </w:pPr>
      <w:r>
        <w:t>La experiencia de trabajo con un marco de trabajo de tantas facilidades como Django ha demostrado en la práctica lo potenciado que puede resultar el desarrollo de una aplicación de complejidad media para un desarrollador principiante como el autor.</w:t>
      </w:r>
    </w:p>
    <w:p w14:paraId="677416FD" w14:textId="77777777" w:rsidR="002106E7" w:rsidRPr="002106E7" w:rsidRDefault="002106E7" w:rsidP="002106E7">
      <w:pPr>
        <w:sectPr w:rsidR="002106E7" w:rsidRPr="002106E7" w:rsidSect="0037242F">
          <w:pgSz w:w="12240" w:h="15840"/>
          <w:pgMar w:top="1418" w:right="1701" w:bottom="1418" w:left="1701" w:header="709" w:footer="709" w:gutter="0"/>
          <w:cols w:space="708"/>
          <w:docGrid w:linePitch="360"/>
        </w:sectPr>
      </w:pPr>
    </w:p>
    <w:p w14:paraId="76E6CDF5" w14:textId="0DE6B9D7" w:rsidR="00677020" w:rsidRPr="006E34BD" w:rsidRDefault="00371D06" w:rsidP="00371D06">
      <w:pPr>
        <w:pStyle w:val="Ttulo1"/>
        <w:rPr>
          <w:rFonts w:ascii="Arial" w:hAnsi="Arial" w:cs="Arial"/>
          <w:b/>
          <w:bCs/>
        </w:rPr>
      </w:pPr>
      <w:bookmarkStart w:id="534" w:name="_Toc167378208"/>
      <w:bookmarkStart w:id="535" w:name="_Toc167378413"/>
      <w:r w:rsidRPr="006E34BD">
        <w:rPr>
          <w:rFonts w:ascii="Arial" w:hAnsi="Arial" w:cs="Arial"/>
          <w:b/>
          <w:bCs/>
        </w:rPr>
        <w:lastRenderedPageBreak/>
        <w:t>Recomendaciones</w:t>
      </w:r>
      <w:bookmarkEnd w:id="534"/>
      <w:bookmarkEnd w:id="535"/>
    </w:p>
    <w:p w14:paraId="2E0B32D0" w14:textId="77777777" w:rsidR="00371D06" w:rsidRDefault="00371D06" w:rsidP="00371D06">
      <w:r>
        <w:t xml:space="preserve">En aras de ampliar y mejorar las funcionalidades de la aplicación se proponen las siguientes recomendaciones: </w:t>
      </w:r>
    </w:p>
    <w:p w14:paraId="7EA926B5" w14:textId="77777777" w:rsidR="00371D06" w:rsidRDefault="00371D06" w:rsidP="00371D06">
      <w:pPr>
        <w:pStyle w:val="Prrafodelista"/>
        <w:numPr>
          <w:ilvl w:val="0"/>
          <w:numId w:val="44"/>
        </w:numPr>
      </w:pPr>
      <w:r>
        <w:t xml:space="preserve">Mantener seguimiento de las futuras actualizaciones o nuevas versiones de los frameworks y tratar de incorporarlos al sistema actual. </w:t>
      </w:r>
    </w:p>
    <w:p w14:paraId="3A3EE318" w14:textId="77777777" w:rsidR="00371D06" w:rsidRDefault="00371D06" w:rsidP="00371D06">
      <w:pPr>
        <w:pStyle w:val="Prrafodelista"/>
        <w:numPr>
          <w:ilvl w:val="0"/>
          <w:numId w:val="44"/>
        </w:numPr>
      </w:pPr>
      <w:r>
        <w:t>Crear una cuenta en GitHub para la Agencia Cubana de la M</w:t>
      </w:r>
      <w:r>
        <w:rPr>
          <w:lang w:val="es-ES"/>
        </w:rPr>
        <w:t>úsica que permita mantener</w:t>
      </w:r>
      <w:r>
        <w:t xml:space="preserve"> la base de datos y el código fuente de la aplicación en un lugar seguro, para poder restaurar el sistema en caso de corromperse la información.</w:t>
      </w:r>
    </w:p>
    <w:p w14:paraId="0D36B210" w14:textId="77777777" w:rsidR="00371D06" w:rsidRDefault="00371D06" w:rsidP="00371D06">
      <w:r w:rsidRPr="00914984">
        <w:rPr>
          <w:b/>
          <w:bCs/>
        </w:rPr>
        <w:t>Trabajo futuro</w:t>
      </w:r>
      <w:r>
        <w:t xml:space="preserve"> </w:t>
      </w:r>
    </w:p>
    <w:p w14:paraId="0659C9F6" w14:textId="77777777" w:rsidR="00371D06" w:rsidRDefault="00371D06" w:rsidP="00371D06">
      <w:pPr>
        <w:pStyle w:val="Prrafodelista"/>
        <w:numPr>
          <w:ilvl w:val="0"/>
          <w:numId w:val="45"/>
        </w:numPr>
      </w:pPr>
      <w:r>
        <w:t xml:space="preserve">Rediseñar la interfaz gráfica de la aplicación. </w:t>
      </w:r>
    </w:p>
    <w:p w14:paraId="3DA5940C" w14:textId="77777777" w:rsidR="00371D06" w:rsidRDefault="00371D06" w:rsidP="00371D06">
      <w:pPr>
        <w:pStyle w:val="Prrafodelista"/>
        <w:numPr>
          <w:ilvl w:val="0"/>
          <w:numId w:val="45"/>
        </w:numPr>
      </w:pPr>
      <w:r>
        <w:t>Al momento de presentar este proyecto, el Catálogo de Música Tradicional Cubana, aún no está listo, por tanto, una vez listo e insertado el catálogo por los especialistas en el sistema, deberá realizarse una fase de prueba para los módulos que intervienen con esta nueva información.</w:t>
      </w:r>
    </w:p>
    <w:p w14:paraId="142D543F" w14:textId="0985C07D" w:rsidR="00371D06" w:rsidRDefault="00371D06" w:rsidP="00371D06">
      <w:pPr>
        <w:pStyle w:val="Prrafodelista"/>
        <w:numPr>
          <w:ilvl w:val="0"/>
          <w:numId w:val="45"/>
        </w:numPr>
      </w:pPr>
      <w:r>
        <w:t>Incorporar una funcionalidad al sistema para ofrecer los códigos ISMN en formato QR.</w:t>
      </w:r>
    </w:p>
    <w:p w14:paraId="624600BE" w14:textId="77777777" w:rsidR="00B70AFC" w:rsidRDefault="00B70AFC" w:rsidP="00B70AFC"/>
    <w:p w14:paraId="78C0BAB3" w14:textId="77777777" w:rsidR="00B70AFC" w:rsidRDefault="00B70AFC" w:rsidP="00B70AFC"/>
    <w:p w14:paraId="3DB79A75" w14:textId="77777777" w:rsidR="00B70AFC" w:rsidRDefault="00B70AFC" w:rsidP="00B70AFC"/>
    <w:p w14:paraId="601C1F0B" w14:textId="77777777" w:rsidR="00B70AFC" w:rsidRDefault="00B70AFC" w:rsidP="00B70AFC"/>
    <w:p w14:paraId="73309BA8" w14:textId="77777777" w:rsidR="00B70AFC" w:rsidRDefault="00B70AFC" w:rsidP="00B70AFC"/>
    <w:p w14:paraId="1AF2FEDB" w14:textId="77777777" w:rsidR="00B70AFC" w:rsidRDefault="00B70AFC" w:rsidP="00B70AFC"/>
    <w:p w14:paraId="4CDB877C" w14:textId="77777777" w:rsidR="00B70AFC" w:rsidRDefault="00B70AFC" w:rsidP="00B70AFC"/>
    <w:p w14:paraId="43AB0E80" w14:textId="77777777" w:rsidR="00B70AFC" w:rsidRDefault="00B70AFC" w:rsidP="00B70AFC"/>
    <w:p w14:paraId="124ECFC4" w14:textId="77777777" w:rsidR="00B70AFC" w:rsidRDefault="00B70AFC" w:rsidP="00B70AFC"/>
    <w:p w14:paraId="22D52A08" w14:textId="77777777" w:rsidR="00B70AFC" w:rsidRDefault="00B70AFC" w:rsidP="00B70AFC">
      <w:pPr>
        <w:pStyle w:val="Ttulo1"/>
        <w:rPr>
          <w:rFonts w:ascii="Arial" w:hAnsi="Arial" w:cs="Arial"/>
          <w:b/>
          <w:bCs/>
        </w:rPr>
      </w:pPr>
      <w:bookmarkStart w:id="536" w:name="_Toc138348025"/>
      <w:r>
        <w:rPr>
          <w:rFonts w:ascii="Arial" w:hAnsi="Arial" w:cs="Arial"/>
          <w:b/>
          <w:bCs/>
        </w:rPr>
        <w:lastRenderedPageBreak/>
        <w:t>Glosario de siglas y términos</w:t>
      </w:r>
      <w:bookmarkEnd w:id="536"/>
    </w:p>
    <w:p w14:paraId="39DBF588" w14:textId="77777777" w:rsidR="00B70AFC" w:rsidRPr="00B3089E" w:rsidRDefault="00B70AFC" w:rsidP="00B70AFC">
      <w:r>
        <w:rPr>
          <w:b/>
          <w:bCs/>
        </w:rPr>
        <w:t>ISMN</w:t>
      </w:r>
      <w:r w:rsidRPr="00B3089E">
        <w:rPr>
          <w:b/>
          <w:bCs/>
        </w:rPr>
        <w:t xml:space="preserve">: </w:t>
      </w:r>
      <w:r w:rsidRPr="00AA73E1">
        <w:rPr>
          <w:lang w:val="es-ES"/>
        </w:rPr>
        <w:t xml:space="preserve">International Standard Music Number, </w:t>
      </w:r>
      <w:r>
        <w:rPr>
          <w:lang w:val="es-ES"/>
        </w:rPr>
        <w:t>o en español,</w:t>
      </w:r>
      <w:r w:rsidRPr="00AA73E1">
        <w:rPr>
          <w:lang w:val="es-ES"/>
        </w:rPr>
        <w:t xml:space="preserve"> Número Internacional Normalizado para la Música (Música escrita o Música impresa) identifica a todas las partituras musicales impresas publicadas ya estén disponible para la venta, su alquiler o gratuitamente.</w:t>
      </w:r>
    </w:p>
    <w:p w14:paraId="46672791" w14:textId="77777777" w:rsidR="00B70AFC" w:rsidRPr="00B3089E" w:rsidRDefault="00B70AFC" w:rsidP="00B70AFC">
      <w:r w:rsidRPr="00B3089E">
        <w:rPr>
          <w:b/>
          <w:bCs/>
        </w:rPr>
        <w:t xml:space="preserve">ISBN: </w:t>
      </w:r>
      <w:r>
        <w:t>E</w:t>
      </w:r>
      <w:r w:rsidRPr="00B3089E">
        <w:t>s un identificador internacional único para publicaciones monográficas</w:t>
      </w:r>
      <w:r>
        <w:t xml:space="preserve"> (libros, e-books, mapas, audiolibros)</w:t>
      </w:r>
      <w:r w:rsidRPr="00B3089E">
        <w:t>; la asignación de un número sustituye a la creación de largos registros de descripción bibliográfica y, por tanto, se ahorran tiempo y gastos de personal y se reducen los errores de copia</w:t>
      </w:r>
      <w:r>
        <w:t>.</w:t>
      </w:r>
    </w:p>
    <w:p w14:paraId="7E65B240" w14:textId="77777777" w:rsidR="00B70AFC" w:rsidRPr="00B3089E" w:rsidRDefault="00B70AFC" w:rsidP="00B70AFC">
      <w:r w:rsidRPr="00B3089E">
        <w:rPr>
          <w:b/>
          <w:bCs/>
        </w:rPr>
        <w:t>Frameworks:</w:t>
      </w:r>
      <w:r>
        <w:rPr>
          <w:b/>
          <w:bCs/>
        </w:rPr>
        <w:t xml:space="preserve"> </w:t>
      </w:r>
      <w:r w:rsidRPr="00B3089E">
        <w:t>Son paquetes de clases y funcionalidades que ayudan en la construcción de aplicaciones informáticas. Intentan aliviar el exceso de carga asociado con actividades comunes empleadas para el desarrollo de aplicaciones; por ejemplo, accesos a bases de</w:t>
      </w:r>
      <w:r>
        <w:t xml:space="preserve"> datos, manejo de sesiones, construcción de plantillas. Permiten la construcción de sistemas escalables mediante la reutilización de código y emplean patrones de diseño consistentes y modernos.</w:t>
      </w:r>
    </w:p>
    <w:p w14:paraId="1E743385" w14:textId="77777777" w:rsidR="00B70AFC" w:rsidRPr="00EE2F8B" w:rsidRDefault="00B70AFC" w:rsidP="00B70AFC">
      <w:r w:rsidRPr="00B3089E">
        <w:rPr>
          <w:b/>
          <w:bCs/>
        </w:rPr>
        <w:t>CCL:</w:t>
      </w:r>
      <w:r>
        <w:rPr>
          <w:b/>
          <w:bCs/>
        </w:rPr>
        <w:t xml:space="preserve"> </w:t>
      </w:r>
      <w:r w:rsidRPr="00EE2F8B">
        <w:rPr>
          <w:shd w:val="clear" w:color="auto" w:fill="FFFFFF"/>
        </w:rPr>
        <w:t>La Cámara Cubana del Libro es la institución encargada de representar a las entidades editoriales, así como a las personas jurídicas y naturales, que conforman el sector del libro y de las publicaciones en la República de Cuba, que voluntariamente se adhieran a ella y cumplan su Reglamento ante otras Cámaras Nacionales del Libro, organismos regionales e internacionales del libro y los Comités Organizadores de Ferias Internacionales. Convoca, organiza y gestiona la </w:t>
      </w:r>
      <w:r w:rsidRPr="00EE2F8B">
        <w:rPr>
          <w:bdr w:val="none" w:sz="0" w:space="0" w:color="auto" w:frame="1"/>
          <w:shd w:val="clear" w:color="auto" w:fill="FFFFFF"/>
        </w:rPr>
        <w:t>Feria Internacional del Libro de la Habana</w:t>
      </w:r>
      <w:r w:rsidRPr="00EE2F8B">
        <w:rPr>
          <w:shd w:val="clear" w:color="auto" w:fill="FFFFFF"/>
        </w:rPr>
        <w:t>. Forma parte del sistema de instituciones adscriptas al </w:t>
      </w:r>
      <w:r w:rsidRPr="00EE2F8B">
        <w:rPr>
          <w:bdr w:val="none" w:sz="0" w:space="0" w:color="auto" w:frame="1"/>
          <w:shd w:val="clear" w:color="auto" w:fill="FFFFFF"/>
        </w:rPr>
        <w:t>Instituto Cubano del Libro</w:t>
      </w:r>
      <w:r w:rsidRPr="00EE2F8B">
        <w:rPr>
          <w:shd w:val="clear" w:color="auto" w:fill="FFFFFF"/>
        </w:rPr>
        <w:t>.</w:t>
      </w:r>
    </w:p>
    <w:p w14:paraId="6AE928F1" w14:textId="77777777" w:rsidR="00B70AFC" w:rsidRPr="00926283" w:rsidRDefault="00B70AFC" w:rsidP="00B70AFC">
      <w:r w:rsidRPr="00EE2F8B">
        <w:rPr>
          <w:b/>
          <w:bCs/>
        </w:rPr>
        <w:t>MINCULT:</w:t>
      </w:r>
      <w:r>
        <w:rPr>
          <w:b/>
          <w:bCs/>
        </w:rPr>
        <w:t xml:space="preserve"> </w:t>
      </w:r>
      <w:r w:rsidRPr="00926283">
        <w:rPr>
          <w:rFonts w:ascii="Helvetica" w:hAnsi="Helvetica"/>
          <w:b/>
          <w:bCs/>
          <w:sz w:val="23"/>
          <w:szCs w:val="23"/>
          <w:shd w:val="clear" w:color="auto" w:fill="FFFFFF"/>
        </w:rPr>
        <w:t>Ministerio de Cultura</w:t>
      </w:r>
      <w:r>
        <w:rPr>
          <w:rFonts w:ascii="Helvetica" w:hAnsi="Helvetica"/>
          <w:color w:val="001133"/>
          <w:sz w:val="23"/>
          <w:szCs w:val="23"/>
          <w:shd w:val="clear" w:color="auto" w:fill="FFFFFF"/>
        </w:rPr>
        <w:t xml:space="preserve">. </w:t>
      </w:r>
      <w:r w:rsidRPr="00926283">
        <w:rPr>
          <w:rFonts w:ascii="Helvetica" w:hAnsi="Helvetica"/>
          <w:sz w:val="23"/>
          <w:szCs w:val="23"/>
          <w:shd w:val="clear" w:color="auto" w:fill="FFFFFF"/>
        </w:rPr>
        <w:t>Órgano de la Administración Central del Estado de la República de Cuba, encargado de dirigir, orientar, controlar y ejecutar en el ámbito de su competencia la aplicación de la política cultural del Estado y del Gobierno cubano, así como garantizar la defensa, preservación y enriquecimiento del patrimonio cultural de la nación cubana.</w:t>
      </w:r>
    </w:p>
    <w:p w14:paraId="37EBB497" w14:textId="56D2818D" w:rsidR="00B70AFC" w:rsidRDefault="00B70AFC" w:rsidP="00B70AFC">
      <w:r>
        <w:rPr>
          <w:b/>
          <w:bCs/>
        </w:rPr>
        <w:lastRenderedPageBreak/>
        <w:t>Prefijo</w:t>
      </w:r>
      <w:r w:rsidR="00CD5805">
        <w:rPr>
          <w:b/>
          <w:bCs/>
        </w:rPr>
        <w:t xml:space="preserve"> (Editor)</w:t>
      </w:r>
      <w:r>
        <w:rPr>
          <w:b/>
          <w:bCs/>
        </w:rPr>
        <w:t xml:space="preserve">: </w:t>
      </w:r>
      <w:r w:rsidR="0036116E">
        <w:t>P</w:t>
      </w:r>
      <w:r w:rsidR="0036116E" w:rsidRPr="0036116E">
        <w:t>arte</w:t>
      </w:r>
      <w:r w:rsidR="0036116E">
        <w:t xml:space="preserve"> numérica</w:t>
      </w:r>
      <w:r w:rsidR="0036116E" w:rsidRPr="0036116E">
        <w:t xml:space="preserve"> del código</w:t>
      </w:r>
      <w:r w:rsidR="0036116E">
        <w:t xml:space="preserve"> ISMN</w:t>
      </w:r>
      <w:r w:rsidR="0036116E" w:rsidRPr="0036116E">
        <w:t xml:space="preserve"> que asigna un número único a cada editor o </w:t>
      </w:r>
      <w:r w:rsidR="0036116E">
        <w:t xml:space="preserve">editorial </w:t>
      </w:r>
      <w:r w:rsidR="0036116E" w:rsidRPr="0036116E">
        <w:t>dentro de un área específica. Este número permite identificar qué editor</w:t>
      </w:r>
      <w:r w:rsidR="0036116E">
        <w:t xml:space="preserve"> ha hecho la publicación musical</w:t>
      </w:r>
      <w:r w:rsidR="0036116E" w:rsidRPr="0036116E">
        <w:t>. Varía en longitud dependiendo de</w:t>
      </w:r>
      <w:r w:rsidR="0036116E">
        <w:t xml:space="preserve">l número de publicaciones musicales que tenga </w:t>
      </w:r>
      <w:r w:rsidR="00CD5805">
        <w:t>o necesite publicar el editor</w:t>
      </w:r>
      <w:r w:rsidR="0036116E" w:rsidRPr="0036116E">
        <w:t xml:space="preserve">, </w:t>
      </w:r>
      <w:r w:rsidR="00CD5805">
        <w:t>para</w:t>
      </w:r>
      <w:r w:rsidR="0036116E" w:rsidRPr="0036116E">
        <w:t xml:space="preserve"> editores </w:t>
      </w:r>
      <w:r w:rsidR="00CD5805">
        <w:t>que generan un gran número de publicaciones se</w:t>
      </w:r>
      <w:r w:rsidR="0036116E" w:rsidRPr="0036116E">
        <w:t xml:space="preserve"> </w:t>
      </w:r>
      <w:r w:rsidR="00CD5805">
        <w:t xml:space="preserve">les asignan </w:t>
      </w:r>
      <w:r w:rsidR="0036116E" w:rsidRPr="0036116E">
        <w:t xml:space="preserve">números más cortos. Su función principal es facilitar la catalogación y distribución de los </w:t>
      </w:r>
      <w:r w:rsidR="00CD5805">
        <w:t>ISMN</w:t>
      </w:r>
      <w:r w:rsidR="0036116E" w:rsidRPr="0036116E">
        <w:t>.</w:t>
      </w:r>
    </w:p>
    <w:p w14:paraId="56106DC9" w14:textId="7DB0ABAF" w:rsidR="00CD5805" w:rsidRDefault="00CD5805" w:rsidP="00CD5805">
      <w:r>
        <w:rPr>
          <w:b/>
          <w:bCs/>
        </w:rPr>
        <w:t xml:space="preserve">Prefijo (Publicación): </w:t>
      </w:r>
      <w:r w:rsidRPr="00CD5805">
        <w:t xml:space="preserve">El </w:t>
      </w:r>
      <w:r>
        <w:t>prefijo de una publicación</w:t>
      </w:r>
      <w:r w:rsidRPr="00CD5805">
        <w:t xml:space="preserve"> en un IS</w:t>
      </w:r>
      <w:r>
        <w:t>MN</w:t>
      </w:r>
      <w:r w:rsidRPr="00CD5805">
        <w:t xml:space="preserve"> es una parte del código que identifica de manera única cada título o edición específica publicada por</w:t>
      </w:r>
      <w:r>
        <w:t xml:space="preserve"> una editorial o editor independiente</w:t>
      </w:r>
      <w:r w:rsidRPr="00CD5805">
        <w:t xml:space="preserve">. Este número es asignado internamente por </w:t>
      </w:r>
      <w:r>
        <w:t>el software en relación al número de publicaciones que tiene hasta el momento el editor y varía en longitud, si el prefijo identificador del editor es pequeño entonces el prefijo identificador de la publicación será de mayor longitud</w:t>
      </w:r>
      <w:r w:rsidRPr="00CD5805">
        <w:t xml:space="preserve">. Sirve para distinguir entre diferentes </w:t>
      </w:r>
      <w:r>
        <w:t>músicas notadas</w:t>
      </w:r>
      <w:r w:rsidRPr="00CD5805">
        <w:t xml:space="preserve"> o ediciones dentro del catálogo del mismo editor. Su principal función es asegurar que cada </w:t>
      </w:r>
      <w:r>
        <w:t>publicación musical</w:t>
      </w:r>
      <w:r w:rsidRPr="00CD5805">
        <w:t xml:space="preserve"> tenga un identificador exclusivo.</w:t>
      </w:r>
    </w:p>
    <w:p w14:paraId="7FB5A684" w14:textId="44F0A50D" w:rsidR="00CD5805" w:rsidRPr="009B48D4" w:rsidRDefault="009B48D4" w:rsidP="00CD5805">
      <w:pPr>
        <w:rPr>
          <w:lang w:val="es-ES"/>
        </w:rPr>
      </w:pPr>
      <w:r>
        <w:rPr>
          <w:b/>
          <w:bCs/>
        </w:rPr>
        <w:t xml:space="preserve">Rango de un prefijo: </w:t>
      </w:r>
      <w:r w:rsidRPr="009B48D4">
        <w:t>Los rangos</w:t>
      </w:r>
      <w:r>
        <w:t xml:space="preserve"> de un prefijo son rangos</w:t>
      </w:r>
      <w:r w:rsidRPr="009B48D4">
        <w:t xml:space="preserve"> numéricos del "</w:t>
      </w:r>
      <w:r>
        <w:t xml:space="preserve">prefijo </w:t>
      </w:r>
      <w:r w:rsidRPr="009B48D4">
        <w:t>identificador de</w:t>
      </w:r>
      <w:r>
        <w:t xml:space="preserve"> un</w:t>
      </w:r>
      <w:r w:rsidRPr="009B48D4">
        <w:t xml:space="preserve"> editor" en un IS</w:t>
      </w:r>
      <w:r>
        <w:t>M</w:t>
      </w:r>
      <w:r w:rsidRPr="009B48D4">
        <w:t>N</w:t>
      </w:r>
      <w:r>
        <w:t>,</w:t>
      </w:r>
      <w:r w:rsidRPr="009B48D4">
        <w:t xml:space="preserve"> son conjuntos de números asignados a diferentes áreas geográficas, países o regiones lingüísticas, determinados por la Agencia Internacional del </w:t>
      </w:r>
      <w:r>
        <w:t>ISMN</w:t>
      </w:r>
      <w:r w:rsidRPr="009B48D4">
        <w:t xml:space="preserve">. Cada rango define el espacio numérico dentro del cual se pueden asignar </w:t>
      </w:r>
      <w:r>
        <w:t>prefijos identificadores</w:t>
      </w:r>
      <w:r w:rsidRPr="009B48D4">
        <w:t xml:space="preserve"> </w:t>
      </w:r>
      <w:r>
        <w:t>a los</w:t>
      </w:r>
      <w:r w:rsidRPr="009B48D4">
        <w:t xml:space="preserve"> editores en esa área específica. Estos rangos garantizan que los</w:t>
      </w:r>
      <w:r>
        <w:t xml:space="preserve"> prefijos</w:t>
      </w:r>
      <w:r w:rsidRPr="009B48D4">
        <w:t xml:space="preserve"> identificadores de editores no se repitan entre diferentes regiones y que cada editor dentro de una región tenga un identificador único.</w:t>
      </w:r>
    </w:p>
    <w:p w14:paraId="32007189" w14:textId="77777777" w:rsidR="00CD5805" w:rsidRPr="00C42BBC" w:rsidRDefault="00CD5805" w:rsidP="00B70AFC">
      <w:pPr>
        <w:rPr>
          <w:lang w:val="es-ES"/>
        </w:rPr>
      </w:pPr>
    </w:p>
    <w:p w14:paraId="2D27C5AD" w14:textId="77777777" w:rsidR="00371D06" w:rsidRPr="00371D06" w:rsidRDefault="00371D06" w:rsidP="00371D06"/>
    <w:p w14:paraId="610630DB" w14:textId="77777777" w:rsidR="00114B7F" w:rsidRDefault="00114B7F" w:rsidP="006270A9">
      <w:pPr>
        <w:pStyle w:val="Ttulo1"/>
        <w:rPr>
          <w:rFonts w:ascii="Arial" w:hAnsi="Arial" w:cs="Arial"/>
          <w:b/>
          <w:bCs/>
        </w:rPr>
        <w:sectPr w:rsidR="00114B7F" w:rsidSect="0037242F">
          <w:pgSz w:w="12240" w:h="15840"/>
          <w:pgMar w:top="1418" w:right="1701" w:bottom="1418" w:left="1701" w:header="709" w:footer="709" w:gutter="0"/>
          <w:cols w:space="708"/>
          <w:docGrid w:linePitch="360"/>
        </w:sectPr>
      </w:pPr>
    </w:p>
    <w:p w14:paraId="20EE8393" w14:textId="6BA2D65A" w:rsidR="007F317B" w:rsidRPr="009E7635" w:rsidRDefault="007F317B" w:rsidP="006270A9">
      <w:pPr>
        <w:pStyle w:val="Ttulo1"/>
        <w:rPr>
          <w:rFonts w:ascii="Arial" w:hAnsi="Arial" w:cs="Arial"/>
          <w:b/>
          <w:bCs/>
        </w:rPr>
      </w:pPr>
      <w:bookmarkStart w:id="537" w:name="_Toc167378209"/>
      <w:bookmarkStart w:id="538" w:name="_Toc167378414"/>
      <w:r w:rsidRPr="009E7635">
        <w:rPr>
          <w:rFonts w:ascii="Arial" w:hAnsi="Arial" w:cs="Arial"/>
          <w:b/>
          <w:bCs/>
        </w:rPr>
        <w:lastRenderedPageBreak/>
        <w:t>Referencias</w:t>
      </w:r>
      <w:bookmarkEnd w:id="537"/>
      <w:bookmarkEnd w:id="538"/>
    </w:p>
    <w:p w14:paraId="2EE057E8" w14:textId="77777777" w:rsidR="001C73F4" w:rsidRPr="001C73F4" w:rsidRDefault="007F317B" w:rsidP="001C73F4">
      <w:pPr>
        <w:pStyle w:val="Bibliografa"/>
      </w:pPr>
      <w:r w:rsidRPr="007F317B">
        <w:rPr>
          <w:szCs w:val="22"/>
        </w:rPr>
        <w:fldChar w:fldCharType="begin"/>
      </w:r>
      <w:r w:rsidR="008500DC">
        <w:instrText xml:space="preserve"> ADDIN ZOTERO_BIBL {"uncited":[],"omitted":[],"custom":[]} CSL_BIBLIOGRAPHY </w:instrText>
      </w:r>
      <w:r w:rsidRPr="007F317B">
        <w:rPr>
          <w:szCs w:val="22"/>
        </w:rPr>
        <w:fldChar w:fldCharType="separate"/>
      </w:r>
      <w:r w:rsidR="001C73F4" w:rsidRPr="001C73F4">
        <w:t>[1]</w:t>
      </w:r>
      <w:r w:rsidR="001C73F4" w:rsidRPr="001C73F4">
        <w:tab/>
        <w:t>«International ISMN Agency». Accedido: 15 de mayo de 2024. [En línea]. Disponible en: https://www.ismn-international.org/agency</w:t>
      </w:r>
    </w:p>
    <w:p w14:paraId="6F992B68" w14:textId="77777777" w:rsidR="001C73F4" w:rsidRPr="001C73F4" w:rsidRDefault="001C73F4" w:rsidP="001C73F4">
      <w:pPr>
        <w:pStyle w:val="Bibliografa"/>
      </w:pPr>
      <w:r w:rsidRPr="001C73F4">
        <w:t>[2]</w:t>
      </w:r>
      <w:r w:rsidRPr="001C73F4">
        <w:tab/>
        <w:t>J. Coscia, H. González, y E. Escalada, «Manual del Usuario Edición en español 2013».</w:t>
      </w:r>
    </w:p>
    <w:p w14:paraId="62232399" w14:textId="77777777" w:rsidR="001C73F4" w:rsidRPr="001C73F4" w:rsidRDefault="001C73F4" w:rsidP="001C73F4">
      <w:pPr>
        <w:pStyle w:val="Bibliografa"/>
      </w:pPr>
      <w:r w:rsidRPr="001C73F4">
        <w:t>[3]</w:t>
      </w:r>
      <w:r w:rsidRPr="001C73F4">
        <w:tab/>
        <w:t>«Agencia Cubana del ISBN». Accedido: 27 de febrero de 2023. [En línea]. Disponible en: https://www.claustrofobias.com/catalogo/agencia-cubana-del-isbn/, https://www.claustrofobias.com/catalogo/agencia-cubana-del-isbn/</w:t>
      </w:r>
    </w:p>
    <w:p w14:paraId="7919974B" w14:textId="77777777" w:rsidR="001C73F4" w:rsidRPr="001C73F4" w:rsidRDefault="001C73F4" w:rsidP="001C73F4">
      <w:pPr>
        <w:pStyle w:val="Bibliografa"/>
      </w:pPr>
      <w:r w:rsidRPr="001C73F4">
        <w:t>[4]</w:t>
      </w:r>
      <w:r w:rsidRPr="001C73F4">
        <w:tab/>
        <w:t>«Misión y visión | Feria del Libro de la Habana», Cámara Cubana del Libro. Accedido: 15 de mayo de 2024. [En línea]. Disponible en: http://www.filhcuba.cu/mision-y-vision</w:t>
      </w:r>
    </w:p>
    <w:p w14:paraId="65CE1BF8" w14:textId="77777777" w:rsidR="001C73F4" w:rsidRPr="001C73F4" w:rsidRDefault="001C73F4" w:rsidP="001C73F4">
      <w:pPr>
        <w:pStyle w:val="Bibliografa"/>
      </w:pPr>
      <w:r w:rsidRPr="001C73F4">
        <w:t>[5]</w:t>
      </w:r>
      <w:r w:rsidRPr="001C73F4">
        <w:tab/>
        <w:t>P. R. González y J. G. Sopeña, «ESTUDIO DE LA APLICACIÓN DE METODOLOGÍAS ÁGILES PARA LA EVOLUCIÓN DE PRODUCTOS SOFTWARE».</w:t>
      </w:r>
    </w:p>
    <w:p w14:paraId="2F13DF86" w14:textId="77777777" w:rsidR="001C73F4" w:rsidRPr="001C73F4" w:rsidRDefault="001C73F4" w:rsidP="001C73F4">
      <w:pPr>
        <w:pStyle w:val="Bibliografa"/>
      </w:pPr>
      <w:r w:rsidRPr="001C73F4">
        <w:t>[6]</w:t>
      </w:r>
      <w:r w:rsidRPr="001C73F4">
        <w:tab/>
        <w:t>R. S. Pressman, «Ingenieria del Software. Un Enfoque Practico».</w:t>
      </w:r>
    </w:p>
    <w:p w14:paraId="2872D6C5" w14:textId="77777777" w:rsidR="001C73F4" w:rsidRPr="001C73F4" w:rsidRDefault="001C73F4" w:rsidP="001C73F4">
      <w:pPr>
        <w:pStyle w:val="Bibliografa"/>
      </w:pPr>
      <w:r w:rsidRPr="001C73F4">
        <w:t>[7]</w:t>
      </w:r>
      <w:r w:rsidRPr="001C73F4">
        <w:tab/>
        <w:t xml:space="preserve">I. Jacobson, </w:t>
      </w:r>
      <w:r w:rsidRPr="001C73F4">
        <w:rPr>
          <w:i/>
          <w:iCs/>
        </w:rPr>
        <w:t>EL PROCESO UNIFICADO DE DESARROLLO DE SOFTWARE</w:t>
      </w:r>
      <w:r w:rsidRPr="001C73F4">
        <w:t>. 1999.</w:t>
      </w:r>
    </w:p>
    <w:p w14:paraId="58A61B28" w14:textId="77777777" w:rsidR="001C73F4" w:rsidRPr="001C73F4" w:rsidRDefault="001C73F4" w:rsidP="001C73F4">
      <w:pPr>
        <w:pStyle w:val="Bibliografa"/>
      </w:pPr>
      <w:r w:rsidRPr="001C73F4">
        <w:t>[8]</w:t>
      </w:r>
      <w:r w:rsidRPr="001C73F4">
        <w:tab/>
        <w:t>«Metodologia Rup». Accedido: 2 de mayo de 2023. [En línea]. Disponible en: https://metodolorup.blogspot.com/2017/10/principios-o-funcionalidad-de.html</w:t>
      </w:r>
    </w:p>
    <w:p w14:paraId="776CB454" w14:textId="77777777" w:rsidR="001C73F4" w:rsidRPr="001C73F4" w:rsidRDefault="001C73F4" w:rsidP="001C73F4">
      <w:pPr>
        <w:pStyle w:val="Bibliografa"/>
      </w:pPr>
      <w:r w:rsidRPr="001C73F4">
        <w:t>[9]</w:t>
      </w:r>
      <w:r w:rsidRPr="001C73F4">
        <w:tab/>
        <w:t>«scrum_master.pdf». Accedido: 2 de mayo de 2023. [En línea]. Disponible en: https://www.scrummanager.com/files/scrum_master.pdf</w:t>
      </w:r>
    </w:p>
    <w:p w14:paraId="204F02D0" w14:textId="77777777" w:rsidR="001C73F4" w:rsidRPr="001C73F4" w:rsidRDefault="001C73F4" w:rsidP="001C73F4">
      <w:pPr>
        <w:pStyle w:val="Bibliografa"/>
      </w:pPr>
      <w:r w:rsidRPr="001C73F4">
        <w:t>[10]</w:t>
      </w:r>
      <w:r w:rsidRPr="001C73F4">
        <w:tab/>
        <w:t>R. R. E. E. A. para crear los diagramas que se van generando durante el proceso de I. en el D. del S. D. por R. Corporation, «Rational Rose Enterprise Edition - EcuRed». Accedido: 2 de mayo de 2023. [En línea]. Disponible en: https://www.ecured.cu/Rational_Rose_Enterprise_Edition</w:t>
      </w:r>
    </w:p>
    <w:p w14:paraId="122BA8A0" w14:textId="77777777" w:rsidR="001C73F4" w:rsidRPr="001C73F4" w:rsidRDefault="001C73F4" w:rsidP="001C73F4">
      <w:pPr>
        <w:pStyle w:val="Bibliografa"/>
      </w:pPr>
      <w:r w:rsidRPr="001C73F4">
        <w:t>[11]</w:t>
      </w:r>
      <w:r w:rsidRPr="001C73F4">
        <w:tab/>
        <w:t xml:space="preserve">P. Hudson, </w:t>
      </w:r>
      <w:r w:rsidRPr="001C73F4">
        <w:rPr>
          <w:i/>
          <w:iCs/>
        </w:rPr>
        <w:t>PHP is a Nutshell</w:t>
      </w:r>
      <w:r w:rsidRPr="001C73F4">
        <w:t>. O’Reilly Media, 2006.</w:t>
      </w:r>
    </w:p>
    <w:p w14:paraId="2FF0CB68" w14:textId="77777777" w:rsidR="001C73F4" w:rsidRPr="001C73F4" w:rsidRDefault="001C73F4" w:rsidP="001C73F4">
      <w:pPr>
        <w:pStyle w:val="Bibliografa"/>
      </w:pPr>
      <w:r w:rsidRPr="001C73F4">
        <w:t>[12]</w:t>
      </w:r>
      <w:r w:rsidRPr="001C73F4">
        <w:tab/>
        <w:t>«Qué es Python». Accedido: 2 de mayo de 2023. [En línea]. Disponible en: https://desarrolloweb.com/articulos/1325.php</w:t>
      </w:r>
    </w:p>
    <w:p w14:paraId="43B820FC" w14:textId="77777777" w:rsidR="001C73F4" w:rsidRPr="001C73F4" w:rsidRDefault="001C73F4" w:rsidP="001C73F4">
      <w:pPr>
        <w:pStyle w:val="Bibliografa"/>
      </w:pPr>
      <w:r w:rsidRPr="001C73F4">
        <w:t>[13]</w:t>
      </w:r>
      <w:r w:rsidRPr="001C73F4">
        <w:tab/>
        <w:t>U. Verdejo, «El lenguaje de Programación Java», Accedido: 2 de mayo de 2023. [En línea]. Disponible en: https://www.academia.edu/25663204/El_lenguaje_de_Programaci%C3%B3n_Java</w:t>
      </w:r>
    </w:p>
    <w:p w14:paraId="09D632F9" w14:textId="77777777" w:rsidR="001C73F4" w:rsidRPr="001C73F4" w:rsidRDefault="001C73F4" w:rsidP="001C73F4">
      <w:pPr>
        <w:pStyle w:val="Bibliografa"/>
      </w:pPr>
      <w:r w:rsidRPr="001C73F4">
        <w:t>[14]</w:t>
      </w:r>
      <w:r w:rsidRPr="001C73F4">
        <w:tab/>
        <w:t xml:space="preserve">S. Suehring, </w:t>
      </w:r>
      <w:r w:rsidRPr="001C73F4">
        <w:rPr>
          <w:i/>
          <w:iCs/>
        </w:rPr>
        <w:t>Step by step Javascript</w:t>
      </w:r>
      <w:r w:rsidRPr="001C73F4">
        <w:t>, Third. O’Reilly Media, 2013.</w:t>
      </w:r>
    </w:p>
    <w:p w14:paraId="796E429C" w14:textId="77777777" w:rsidR="001C73F4" w:rsidRPr="001C73F4" w:rsidRDefault="001C73F4" w:rsidP="001C73F4">
      <w:pPr>
        <w:pStyle w:val="Bibliografa"/>
      </w:pPr>
      <w:r w:rsidRPr="001C73F4">
        <w:t>[15]</w:t>
      </w:r>
      <w:r w:rsidRPr="001C73F4">
        <w:tab/>
        <w:t>@Alvy, «Los lenguajes de programación más populares de 2020, según Spectrum/IEEE, analizados con 11 métricas de 8 fuentes distintas», Microsiervos. Accedido: 2 de mayo de 2023. [En línea]. Disponible en: https://www.microsiervos.com/archivo/ordenadores/lenguajes-programacion-mas-popularesx-2020.html</w:t>
      </w:r>
    </w:p>
    <w:p w14:paraId="15FE57CE" w14:textId="77777777" w:rsidR="001C73F4" w:rsidRPr="001C73F4" w:rsidRDefault="001C73F4" w:rsidP="001C73F4">
      <w:pPr>
        <w:pStyle w:val="Bibliografa"/>
      </w:pPr>
      <w:r w:rsidRPr="001C73F4">
        <w:t>[16]</w:t>
      </w:r>
      <w:r w:rsidRPr="001C73F4">
        <w:tab/>
        <w:t>«Django overview», Django Project. Accedido: 2 de mayo de 2023. [En línea]. Disponible en: https://www.djangoproject.com/start/overview/</w:t>
      </w:r>
    </w:p>
    <w:p w14:paraId="597B3A7F" w14:textId="77777777" w:rsidR="001C73F4" w:rsidRPr="001C73F4" w:rsidRDefault="001C73F4" w:rsidP="001C73F4">
      <w:pPr>
        <w:pStyle w:val="Bibliografa"/>
      </w:pPr>
      <w:r w:rsidRPr="001C73F4">
        <w:t>[17]</w:t>
      </w:r>
      <w:r w:rsidRPr="001C73F4">
        <w:tab/>
        <w:t>«laravel/framework». The Laravel Framework, 2 de mayo de 2023. Accedido: 2 de mayo de 2023. [En línea]. Disponible en: https://github.com/laravel/framework</w:t>
      </w:r>
    </w:p>
    <w:p w14:paraId="678010F9" w14:textId="77777777" w:rsidR="001C73F4" w:rsidRPr="001C73F4" w:rsidRDefault="001C73F4" w:rsidP="001C73F4">
      <w:pPr>
        <w:pStyle w:val="Bibliografa"/>
      </w:pPr>
      <w:r w:rsidRPr="001C73F4">
        <w:lastRenderedPageBreak/>
        <w:t>[18]</w:t>
      </w:r>
      <w:r w:rsidRPr="001C73F4">
        <w:tab/>
        <w:t>A. Jacinto, «Tendencias de desarrollo de la tecnología back-end a seguir en 2023», Startechup Inc. Accedido: 30 de abril de 2023. [En línea]. Disponible en: https://www.startechup.com/es/blog/back-end-technology-trends-2023/</w:t>
      </w:r>
    </w:p>
    <w:p w14:paraId="3717FD72" w14:textId="77777777" w:rsidR="001C73F4" w:rsidRPr="001C73F4" w:rsidRDefault="001C73F4" w:rsidP="001C73F4">
      <w:pPr>
        <w:pStyle w:val="Bibliografa"/>
      </w:pPr>
      <w:r w:rsidRPr="001C73F4">
        <w:t>[19]</w:t>
      </w:r>
      <w:r w:rsidRPr="001C73F4">
        <w:tab/>
        <w:t>«Angular». Accedido: 30 de abril de 2023. [En línea]. Disponible en: https://angular.io/</w:t>
      </w:r>
    </w:p>
    <w:p w14:paraId="2E62C1DA" w14:textId="77777777" w:rsidR="001C73F4" w:rsidRPr="001C73F4" w:rsidRDefault="001C73F4" w:rsidP="001C73F4">
      <w:pPr>
        <w:pStyle w:val="Bibliografa"/>
      </w:pPr>
      <w:r w:rsidRPr="001C73F4">
        <w:t>[20]</w:t>
      </w:r>
      <w:r w:rsidRPr="001C73F4">
        <w:tab/>
        <w:t>F. G. de Zúñiga, «Ventajas de React: las principales y más prácticas | Arsys», Blog de arsys.es. Accedido: 2 de mayo de 2023. [En línea]. Disponible en: https://www.arsys.es/blog/caracteristicas-reactjs</w:t>
      </w:r>
    </w:p>
    <w:p w14:paraId="1DB38DF5" w14:textId="77777777" w:rsidR="001C73F4" w:rsidRPr="001C73F4" w:rsidRDefault="001C73F4" w:rsidP="001C73F4">
      <w:pPr>
        <w:pStyle w:val="Bibliografa"/>
      </w:pPr>
      <w:r w:rsidRPr="001C73F4">
        <w:t>[21]</w:t>
      </w:r>
      <w:r w:rsidRPr="001C73F4">
        <w:tab/>
        <w:t>«The Most Demanded Frontend Frameworks in 2022», Devjobsscanner. Accedido: 3 de mayo de 2023. [En línea]. Disponible en: https://www.devjobsscanner.com/blog/the-most-demanded-frontend-frameworks-in-2022/</w:t>
      </w:r>
    </w:p>
    <w:p w14:paraId="0C59A79B" w14:textId="77777777" w:rsidR="001C73F4" w:rsidRPr="001C73F4" w:rsidRDefault="001C73F4" w:rsidP="001C73F4">
      <w:pPr>
        <w:pStyle w:val="Bibliografa"/>
      </w:pPr>
      <w:r w:rsidRPr="001C73F4">
        <w:t>[22]</w:t>
      </w:r>
      <w:r w:rsidRPr="001C73F4">
        <w:tab/>
        <w:t>«PyCharm: the Python IDE for Professional Developers by JetBrains», JetBrains. Accedido: 3 de mayo de 2023. [En línea]. Disponible en: https://www.jetbrains.com/pycharm/</w:t>
      </w:r>
    </w:p>
    <w:p w14:paraId="667F903E" w14:textId="77777777" w:rsidR="001C73F4" w:rsidRPr="001C73F4" w:rsidRDefault="001C73F4" w:rsidP="001C73F4">
      <w:pPr>
        <w:pStyle w:val="Bibliografa"/>
      </w:pPr>
      <w:r w:rsidRPr="001C73F4">
        <w:t>[23]</w:t>
      </w:r>
      <w:r w:rsidRPr="001C73F4">
        <w:tab/>
        <w:t>TerryGLee, «Características avanzadas - Visual Studio (Windows)». Accedido: 3 de mayo de 2023. [En línea]. Disponible en: https://learn.microsoft.com/es-es/visualstudio/ide/advanced-feature-overview</w:t>
      </w:r>
    </w:p>
    <w:p w14:paraId="46CD776F" w14:textId="77777777" w:rsidR="001C73F4" w:rsidRPr="001C73F4" w:rsidRDefault="001C73F4" w:rsidP="001C73F4">
      <w:pPr>
        <w:pStyle w:val="Bibliografa"/>
      </w:pPr>
      <w:r w:rsidRPr="001C73F4">
        <w:t>[24]</w:t>
      </w:r>
      <w:r w:rsidRPr="001C73F4">
        <w:tab/>
        <w:t>B. Hayes, «Most Popular Integrated Development Environments (IDEs) Used by Data Scientists |». Accedido: 3 de mayo de 2023. [En línea]. Disponible en: https://businessoverbroadway.com/2020/07/14/most-popular-integrated-development-environments-ides-used-by-data-scientists/</w:t>
      </w:r>
    </w:p>
    <w:p w14:paraId="536BC027" w14:textId="77777777" w:rsidR="001C73F4" w:rsidRPr="001C73F4" w:rsidRDefault="001C73F4" w:rsidP="001C73F4">
      <w:pPr>
        <w:pStyle w:val="Bibliografa"/>
      </w:pPr>
      <w:r w:rsidRPr="001C73F4">
        <w:t>[25]</w:t>
      </w:r>
      <w:r w:rsidRPr="001C73F4">
        <w:tab/>
        <w:t>«PostgreSQL vs MySQL: Explore Their 12 Critical Differences», Kinsta®. Accedido: 3 de mayo de 2023. [En línea]. Disponible en: https://kinsta.com/blog/postgresql-vs-mysql/</w:t>
      </w:r>
    </w:p>
    <w:p w14:paraId="67B78869" w14:textId="77777777" w:rsidR="001C73F4" w:rsidRPr="001C73F4" w:rsidRDefault="001C73F4" w:rsidP="001C73F4">
      <w:pPr>
        <w:pStyle w:val="Bibliografa"/>
      </w:pPr>
      <w:r w:rsidRPr="001C73F4">
        <w:t>[26]</w:t>
      </w:r>
      <w:r w:rsidRPr="001C73F4">
        <w:tab/>
        <w:t>«What is SQLite? And When to Use It?», Simplilearn.com. Accedido: 15 de mayo de 2024. [En línea]. Disponible en: https://www.simplilearn.com/tutorials/sql-tutorial/what-is-sqlite</w:t>
      </w:r>
    </w:p>
    <w:p w14:paraId="06F901BC" w14:textId="77777777" w:rsidR="001C73F4" w:rsidRPr="001C73F4" w:rsidRDefault="001C73F4" w:rsidP="001C73F4">
      <w:pPr>
        <w:pStyle w:val="Bibliografa"/>
      </w:pPr>
      <w:r w:rsidRPr="001C73F4">
        <w:t>[27]</w:t>
      </w:r>
      <w:r w:rsidRPr="001C73F4">
        <w:tab/>
        <w:t>https://www.facebook.com/Twaino-565027893984018, «Servidor Apache: una guía completa para principiantes (2023)», Twaino. Accedido: 3 de mayo de 2023. [En línea]. Disponible en: https://www.twaino.com/es/blog/crear-un-sitio-web/servidor-apache-una-guia-completa-para-principiantes/</w:t>
      </w:r>
    </w:p>
    <w:p w14:paraId="19C437C1" w14:textId="77777777" w:rsidR="001C73F4" w:rsidRPr="001C73F4" w:rsidRDefault="001C73F4" w:rsidP="001C73F4">
      <w:pPr>
        <w:pStyle w:val="Bibliografa"/>
      </w:pPr>
      <w:r w:rsidRPr="001C73F4">
        <w:t>[28]</w:t>
      </w:r>
      <w:r w:rsidRPr="001C73F4">
        <w:tab/>
        <w:t>S. Borges, «¿Qué es Nginx? Características, Ventajas e Instalación», Infranetworking. Accedido: 3 de mayo de 2023. [En línea]. Disponible en: https://blog.infranetworking.com/que-es-nginx/</w:t>
      </w:r>
    </w:p>
    <w:p w14:paraId="179BB245" w14:textId="77777777" w:rsidR="001C73F4" w:rsidRPr="001C73F4" w:rsidRDefault="001C73F4" w:rsidP="001C73F4">
      <w:pPr>
        <w:pStyle w:val="Bibliografa"/>
      </w:pPr>
      <w:r w:rsidRPr="001C73F4">
        <w:t>[29]</w:t>
      </w:r>
      <w:r w:rsidRPr="001C73F4">
        <w:tab/>
        <w:t>CUJAE, «Leccion 16-ANP-Modelo de objetos del negocio de Ingeniería de Software 1». 7 de enero de 2022.</w:t>
      </w:r>
    </w:p>
    <w:p w14:paraId="4B12BBA9" w14:textId="77777777" w:rsidR="001C73F4" w:rsidRPr="001C73F4" w:rsidRDefault="001C73F4" w:rsidP="001C73F4">
      <w:pPr>
        <w:pStyle w:val="Bibliografa"/>
      </w:pPr>
      <w:r w:rsidRPr="001C73F4">
        <w:t>[30]</w:t>
      </w:r>
      <w:r w:rsidRPr="001C73F4">
        <w:tab/>
        <w:t xml:space="preserve">CUJAE, «Lección 22 ANP - Artefactos del Flujo Requisitos de Ingeniería de Software 1.» </w:t>
      </w:r>
    </w:p>
    <w:p w14:paraId="28B61DE2" w14:textId="77777777" w:rsidR="001C73F4" w:rsidRPr="001C73F4" w:rsidRDefault="001C73F4" w:rsidP="001C73F4">
      <w:pPr>
        <w:pStyle w:val="Bibliografa"/>
      </w:pPr>
      <w:r w:rsidRPr="001C73F4">
        <w:t>[31]</w:t>
      </w:r>
      <w:r w:rsidRPr="001C73F4">
        <w:tab/>
        <w:t>«Qué son los Patrones de Diseño de software / Design Patterns». Accedido: 12 de abril de 2023. [En línea]. Disponible en: https://profile.es/blog/patrones-de-diseno-de-software/</w:t>
      </w:r>
    </w:p>
    <w:p w14:paraId="6DA5389F" w14:textId="77777777" w:rsidR="001C73F4" w:rsidRPr="001C73F4" w:rsidRDefault="001C73F4" w:rsidP="001C73F4">
      <w:pPr>
        <w:pStyle w:val="Bibliografa"/>
      </w:pPr>
      <w:r w:rsidRPr="001C73F4">
        <w:t>[32]</w:t>
      </w:r>
      <w:r w:rsidRPr="001C73F4">
        <w:tab/>
        <w:t xml:space="preserve">«GRASP», </w:t>
      </w:r>
      <w:r w:rsidRPr="001C73F4">
        <w:rPr>
          <w:i/>
          <w:iCs/>
        </w:rPr>
        <w:t>Wikipedia, la enciclopedia libre</w:t>
      </w:r>
      <w:r w:rsidRPr="001C73F4">
        <w:t>. 3 de diciembre de 2020. Accedido: 12 de abril de 2023. [En línea]. Disponible en: https://es.wikipedia.org/w/index.php?title=GRASP&amp;oldid=131422527</w:t>
      </w:r>
    </w:p>
    <w:p w14:paraId="767A1D93" w14:textId="77777777" w:rsidR="001C73F4" w:rsidRPr="001C73F4" w:rsidRDefault="001C73F4" w:rsidP="001C73F4">
      <w:pPr>
        <w:pStyle w:val="Bibliografa"/>
      </w:pPr>
      <w:r w:rsidRPr="001C73F4">
        <w:t>[33]</w:t>
      </w:r>
      <w:r w:rsidRPr="001C73F4">
        <w:tab/>
        <w:t>«Patrones Gof - EcuRed». Accedido: 12 de abril de 2023. [En línea]. Disponible en: https://www.ecured.cu/Patrones_Gof</w:t>
      </w:r>
    </w:p>
    <w:p w14:paraId="45CD8D4F" w14:textId="77777777" w:rsidR="001C73F4" w:rsidRPr="001C73F4" w:rsidRDefault="001C73F4" w:rsidP="001C73F4">
      <w:pPr>
        <w:pStyle w:val="Bibliografa"/>
      </w:pPr>
      <w:r w:rsidRPr="001C73F4">
        <w:lastRenderedPageBreak/>
        <w:t>[34]</w:t>
      </w:r>
      <w:r w:rsidRPr="001C73F4">
        <w:tab/>
        <w:t>«What is django ORM?» Accedido: 8 de octubre de 2023. [En línea]. Disponible en: https://www.tutorialspoint.com/what-is-django-orm</w:t>
      </w:r>
    </w:p>
    <w:p w14:paraId="79B2E1BE" w14:textId="77777777" w:rsidR="001C73F4" w:rsidRPr="001C73F4" w:rsidRDefault="001C73F4" w:rsidP="001C73F4">
      <w:pPr>
        <w:pStyle w:val="Bibliografa"/>
      </w:pPr>
      <w:r w:rsidRPr="001C73F4">
        <w:t>[35]</w:t>
      </w:r>
      <w:r w:rsidRPr="001C73F4">
        <w:tab/>
        <w:t>«What is Software Testing and How Does it Work? | IBM». Accedido: 8 de octubre de 2023. [En línea]. Disponible en: https://www.ibm.com/topics/software-testing</w:t>
      </w:r>
    </w:p>
    <w:p w14:paraId="5E8B3241" w14:textId="77777777" w:rsidR="001C73F4" w:rsidRPr="001C73F4" w:rsidRDefault="001C73F4" w:rsidP="001C73F4">
      <w:pPr>
        <w:pStyle w:val="Bibliografa"/>
      </w:pPr>
      <w:r w:rsidRPr="001C73F4">
        <w:t>[36]</w:t>
      </w:r>
      <w:r w:rsidRPr="001C73F4">
        <w:tab/>
        <w:t>«Black Box Vs White Box Testing». Accedido: 8 de octubre de 2023. [En línea]. Disponible en: https://www.practitest.com/resource-center/article/black-box-vs-white-box-testing/</w:t>
      </w:r>
    </w:p>
    <w:p w14:paraId="1D13C7C0" w14:textId="77777777" w:rsidR="001C73F4" w:rsidRPr="001C73F4" w:rsidRDefault="001C73F4" w:rsidP="001C73F4">
      <w:pPr>
        <w:pStyle w:val="Bibliografa"/>
      </w:pPr>
      <w:r w:rsidRPr="001C73F4">
        <w:t>[37]</w:t>
      </w:r>
      <w:r w:rsidRPr="001C73F4">
        <w:tab/>
        <w:t>«Estimacion del esfuerzo basada en casos de usos (1) by Rocio Arevalo - Issuu». Accedido: 21 de mayo de 2024. [En línea]. Disponible en: https://issuu.com/rocio-arevalo/docs/estimacion-del-esfuerzo-basada-en-c</w:t>
      </w:r>
    </w:p>
    <w:p w14:paraId="260B2487" w14:textId="4E58F3E6" w:rsidR="007F317B" w:rsidRDefault="007F317B" w:rsidP="006270A9">
      <w:r w:rsidRPr="007F317B">
        <w:fldChar w:fldCharType="end"/>
      </w:r>
    </w:p>
    <w:p w14:paraId="70AB5CBD" w14:textId="59FAE09B" w:rsidR="00F87D6E" w:rsidRDefault="00F87D6E" w:rsidP="00F87D6E">
      <w:pPr>
        <w:pStyle w:val="Ttulo1"/>
        <w:rPr>
          <w:rFonts w:ascii="Arial" w:hAnsi="Arial" w:cs="Arial"/>
          <w:b/>
          <w:bCs/>
        </w:rPr>
      </w:pPr>
      <w:r w:rsidRPr="00F87D6E">
        <w:rPr>
          <w:rFonts w:ascii="Arial" w:hAnsi="Arial" w:cs="Arial"/>
          <w:b/>
          <w:bCs/>
        </w:rPr>
        <w:t>Anexos</w:t>
      </w:r>
    </w:p>
    <w:p w14:paraId="75ECF610" w14:textId="77777777" w:rsidR="00F87D6E" w:rsidRPr="00F87D6E" w:rsidRDefault="00F87D6E" w:rsidP="00F87D6E">
      <w:pPr>
        <w:pStyle w:val="Ttulo2"/>
        <w:rPr>
          <w:rFonts w:ascii="Arial" w:hAnsi="Arial" w:cs="Arial"/>
          <w:sz w:val="24"/>
          <w:szCs w:val="24"/>
        </w:rPr>
      </w:pPr>
      <w:bookmarkStart w:id="539" w:name="_Toc138348027"/>
      <w:r w:rsidRPr="00F87D6E">
        <w:rPr>
          <w:rFonts w:ascii="Arial" w:hAnsi="Arial" w:cs="Arial"/>
          <w:sz w:val="24"/>
          <w:szCs w:val="24"/>
        </w:rPr>
        <w:t>Anexo1. ISMN listo</w:t>
      </w:r>
      <w:bookmarkEnd w:id="539"/>
    </w:p>
    <w:p w14:paraId="7923EAC3" w14:textId="77777777" w:rsidR="00F87D6E" w:rsidRDefault="00F87D6E" w:rsidP="00F87D6E">
      <w:pPr>
        <w:keepNext/>
      </w:pPr>
      <w:r>
        <w:rPr>
          <w:noProof/>
          <w:lang w:val="es-ES" w:eastAsia="es-ES"/>
        </w:rPr>
        <w:drawing>
          <wp:inline distT="0" distB="0" distL="0" distR="0" wp14:anchorId="35EC3BEF" wp14:editId="4DB0A2F2">
            <wp:extent cx="2685415" cy="1836420"/>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702991" cy="1848439"/>
                    </a:xfrm>
                    <a:prstGeom prst="rect">
                      <a:avLst/>
                    </a:prstGeom>
                  </pic:spPr>
                </pic:pic>
              </a:graphicData>
            </a:graphic>
          </wp:inline>
        </w:drawing>
      </w:r>
    </w:p>
    <w:p w14:paraId="0CDD4A2D" w14:textId="2B82F61A" w:rsidR="00F87D6E" w:rsidRDefault="00F87D6E" w:rsidP="00F87D6E">
      <w:pPr>
        <w:pStyle w:val="Figura1"/>
      </w:pPr>
      <w:r>
        <w:fldChar w:fldCharType="begin"/>
      </w:r>
      <w:r>
        <w:instrText xml:space="preserve"> SEQ Ilustración \* ARABIC </w:instrText>
      </w:r>
      <w:r>
        <w:fldChar w:fldCharType="separate"/>
      </w:r>
      <w:r>
        <w:rPr>
          <w:noProof/>
        </w:rPr>
        <w:t>1</w:t>
      </w:r>
      <w:r>
        <w:fldChar w:fldCharType="end"/>
      </w:r>
      <w:r>
        <w:t xml:space="preserve"> Código de barras de un ISMN listo.</w:t>
      </w:r>
    </w:p>
    <w:p w14:paraId="5D14B136" w14:textId="77777777" w:rsidR="00F87D6E" w:rsidRDefault="00F87D6E" w:rsidP="00F87D6E">
      <w:pPr>
        <w:pStyle w:val="Figura1"/>
        <w:numPr>
          <w:ilvl w:val="0"/>
          <w:numId w:val="0"/>
        </w:numPr>
        <w:ind w:left="360" w:hanging="360"/>
      </w:pPr>
    </w:p>
    <w:p w14:paraId="7D56E787" w14:textId="24F98350" w:rsidR="00F87D6E" w:rsidRDefault="00F87D6E" w:rsidP="00F87D6E">
      <w:pPr>
        <w:pStyle w:val="Ttulo2"/>
        <w:rPr>
          <w:rFonts w:ascii="Arial" w:hAnsi="Arial" w:cs="Arial"/>
          <w:sz w:val="24"/>
          <w:szCs w:val="24"/>
        </w:rPr>
      </w:pPr>
      <w:bookmarkStart w:id="540" w:name="_Toc131518765"/>
      <w:bookmarkStart w:id="541" w:name="_Toc138348028"/>
      <w:r w:rsidRPr="00047297">
        <w:rPr>
          <w:rFonts w:ascii="Arial" w:hAnsi="Arial" w:cs="Arial"/>
          <w:sz w:val="24"/>
          <w:szCs w:val="24"/>
        </w:rPr>
        <w:t>Anexo2. Estructuración de los ISMN</w:t>
      </w:r>
      <w:bookmarkEnd w:id="540"/>
      <w:bookmarkEnd w:id="541"/>
    </w:p>
    <w:p w14:paraId="18794391" w14:textId="77777777" w:rsidR="00F87D6E" w:rsidRDefault="00F87D6E" w:rsidP="00F87D6E">
      <w:r>
        <w:rPr>
          <w:noProof/>
          <w:lang w:val="es-ES" w:eastAsia="es-ES"/>
        </w:rPr>
        <w:drawing>
          <wp:inline distT="0" distB="0" distL="0" distR="0" wp14:anchorId="6ACE25DA" wp14:editId="2EB3B1DA">
            <wp:extent cx="3129915" cy="2217420"/>
            <wp:effectExtent l="0" t="0" r="0" b="0"/>
            <wp:docPr id="237986270" name="Imagen 237986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60">
                      <a:extLst>
                        <a:ext uri="{28A0092B-C50C-407E-A947-70E740481C1C}">
                          <a14:useLocalDpi xmlns:a14="http://schemas.microsoft.com/office/drawing/2010/main" val="0"/>
                        </a:ext>
                      </a:extLst>
                    </a:blip>
                    <a:stretch>
                      <a:fillRect/>
                    </a:stretch>
                  </pic:blipFill>
                  <pic:spPr>
                    <a:xfrm>
                      <a:off x="0" y="0"/>
                      <a:ext cx="3207900" cy="2272669"/>
                    </a:xfrm>
                    <a:prstGeom prst="rect">
                      <a:avLst/>
                    </a:prstGeom>
                  </pic:spPr>
                </pic:pic>
              </a:graphicData>
            </a:graphic>
          </wp:inline>
        </w:drawing>
      </w:r>
    </w:p>
    <w:p w14:paraId="2020CC7C" w14:textId="756A1786" w:rsidR="00F87D6E" w:rsidRPr="00F87D6E" w:rsidRDefault="00F87D6E" w:rsidP="00F87D6E">
      <w:pPr>
        <w:pStyle w:val="Figura1"/>
      </w:pPr>
      <w:r>
        <w:t>Ejemplos de ISMN y su composición.</w:t>
      </w:r>
    </w:p>
    <w:sectPr w:rsidR="00F87D6E" w:rsidRPr="00F87D6E" w:rsidSect="0037242F">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CF7E49" w14:textId="77777777" w:rsidR="001F04DC" w:rsidRDefault="001F04DC" w:rsidP="004B2288">
      <w:pPr>
        <w:spacing w:after="0" w:line="240" w:lineRule="auto"/>
      </w:pPr>
      <w:r>
        <w:separator/>
      </w:r>
    </w:p>
  </w:endnote>
  <w:endnote w:type="continuationSeparator" w:id="0">
    <w:p w14:paraId="6B18FFBA" w14:textId="77777777" w:rsidR="001F04DC" w:rsidRDefault="001F04DC" w:rsidP="004B22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T Sans">
    <w:charset w:val="00"/>
    <w:family w:val="swiss"/>
    <w:pitch w:val="variable"/>
    <w:sig w:usb0="A00002EF" w:usb1="5000204B" w:usb2="00000000" w:usb3="00000000" w:csb0="00000097"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F14FC0" w14:textId="65E7B7A0" w:rsidR="00891CEA" w:rsidRDefault="00891CEA" w:rsidP="00F97EE5">
    <w:pPr>
      <w:pStyle w:val="Piedepgina"/>
    </w:pPr>
  </w:p>
  <w:p w14:paraId="09F975F3" w14:textId="77777777" w:rsidR="00891CEA" w:rsidRDefault="00891CE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76488284"/>
      <w:docPartObj>
        <w:docPartGallery w:val="Page Numbers (Bottom of Page)"/>
        <w:docPartUnique/>
      </w:docPartObj>
    </w:sdtPr>
    <w:sdtContent>
      <w:p w14:paraId="6F125B3A" w14:textId="77777777" w:rsidR="00891CEA" w:rsidRDefault="00891CEA">
        <w:pPr>
          <w:pStyle w:val="Piedepgina"/>
          <w:jc w:val="right"/>
        </w:pPr>
        <w:r>
          <w:fldChar w:fldCharType="begin"/>
        </w:r>
        <w:r>
          <w:instrText>PAGE   \* MERGEFORMAT</w:instrText>
        </w:r>
        <w:r>
          <w:fldChar w:fldCharType="separate"/>
        </w:r>
        <w:r>
          <w:rPr>
            <w:lang w:val="es-ES"/>
          </w:rPr>
          <w:t>2</w:t>
        </w:r>
        <w:r>
          <w:fldChar w:fldCharType="end"/>
        </w:r>
      </w:p>
    </w:sdtContent>
  </w:sdt>
  <w:p w14:paraId="2E42A36D" w14:textId="77777777" w:rsidR="00891CEA" w:rsidRDefault="00891CE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F42182" w14:textId="77777777" w:rsidR="001F04DC" w:rsidRDefault="001F04DC" w:rsidP="004B2288">
      <w:pPr>
        <w:spacing w:after="0" w:line="240" w:lineRule="auto"/>
      </w:pPr>
      <w:r>
        <w:separator/>
      </w:r>
    </w:p>
  </w:footnote>
  <w:footnote w:type="continuationSeparator" w:id="0">
    <w:p w14:paraId="68D3A63D" w14:textId="77777777" w:rsidR="001F04DC" w:rsidRDefault="001F04DC" w:rsidP="004B2288">
      <w:pPr>
        <w:spacing w:after="0" w:line="240" w:lineRule="auto"/>
      </w:pPr>
      <w:r>
        <w:continuationSeparator/>
      </w:r>
    </w:p>
  </w:footnote>
  <w:footnote w:id="1">
    <w:p w14:paraId="21ADE08C" w14:textId="7FAEF24C" w:rsidR="00891CEA" w:rsidRPr="00CB291B" w:rsidRDefault="00891CEA" w:rsidP="0016375A">
      <w:pPr>
        <w:pStyle w:val="Textonotapie"/>
        <w:rPr>
          <w:lang w:val="en-US"/>
        </w:rPr>
      </w:pPr>
      <w:r>
        <w:rPr>
          <w:rStyle w:val="Refdenotaalpie"/>
        </w:rPr>
        <w:footnoteRef/>
      </w:r>
      <w:r w:rsidRPr="00CB291B">
        <w:rPr>
          <w:lang w:val="en-US"/>
        </w:rPr>
        <w:t xml:space="preserve"> </w:t>
      </w:r>
      <w:r w:rsidRPr="00CB291B">
        <w:rPr>
          <w:rStyle w:val="Refdenotaalpie"/>
          <w:lang w:val="en-US"/>
        </w:rPr>
        <w:t>7</w:t>
      </w:r>
      <w:r w:rsidRPr="00CB291B">
        <w:rPr>
          <w:lang w:val="en-US"/>
        </w:rPr>
        <w:t xml:space="preserve"> </w:t>
      </w:r>
      <w:r>
        <w:fldChar w:fldCharType="begin"/>
      </w:r>
      <w:r w:rsidR="0006242D">
        <w:rPr>
          <w:lang w:val="en-US"/>
        </w:rPr>
        <w:instrText xml:space="preserve"> ADDIN ZOTERO_ITEM CSL_CITATION {"citationID":"sdmKYrxJ","properties":{"formattedCitation":"[7]","plainCitation":"[7]","noteIndex":1},"citationItems":[{"id":13,"uris":["http://zotero.org/users/local/dfJLkpsp/items/RYB336KE"],"itemData":{"id":13,"type":"book","abstract":"Este libro, que es un punto de referencia obligada, proporciona una amplia revisión sobre el proceso unificado de desarrollo de software, poniendo especial énfasis en le modelado práctico con UML.","title":"EL PROCESO UNIFICADO DE DESARROLLO DE SOFTWARE","author":[{"family":"Jacobson","given":"Ivar"}],"editor":[{"family":"Booch","given":"Grady"},{"family":"Rumbaugh","given":"James"}],"issued":{"date-parts":[["1999"]]}}}],"schema":"https://github.com/citation-style-language/schema/raw/master/csl-citation.json"} </w:instrText>
      </w:r>
      <w:r>
        <w:fldChar w:fldCharType="separate"/>
      </w:r>
      <w:r w:rsidR="0006242D" w:rsidRPr="0006242D">
        <w:rPr>
          <w:rFonts w:ascii="Calibri" w:hAnsi="Calibri" w:cs="Calibri"/>
        </w:rPr>
        <w:t>[7]</w:t>
      </w:r>
      <w:r>
        <w:fldChar w:fldCharType="end"/>
      </w:r>
    </w:p>
  </w:footnote>
  <w:footnote w:id="2">
    <w:p w14:paraId="2380574E" w14:textId="77777777" w:rsidR="00265895" w:rsidRDefault="00265895"/>
    <w:p w14:paraId="6AEB72EA" w14:textId="77777777" w:rsidR="00891CEA" w:rsidRPr="00CB291B" w:rsidRDefault="00891CEA" w:rsidP="0016375A">
      <w:pPr>
        <w:pStyle w:val="Textonotapie"/>
        <w:rPr>
          <w:lang w:val="en-US"/>
        </w:rPr>
      </w:pPr>
    </w:p>
  </w:footnote>
  <w:footnote w:id="3">
    <w:p w14:paraId="0DA21465" w14:textId="77777777" w:rsidR="00265895" w:rsidRDefault="00265895"/>
    <w:p w14:paraId="36CD13CE" w14:textId="28DFA186" w:rsidR="00891CEA" w:rsidRPr="00CB291B" w:rsidRDefault="00891CEA" w:rsidP="008500DC">
      <w:pPr>
        <w:pStyle w:val="Textonotapie"/>
        <w:rPr>
          <w:lang w:val="en-US"/>
        </w:rPr>
      </w:pPr>
    </w:p>
  </w:footnote>
  <w:footnote w:id="4">
    <w:p w14:paraId="747DA55E" w14:textId="5CD36351" w:rsidR="00891CEA" w:rsidRPr="00CB291B" w:rsidRDefault="00891CEA" w:rsidP="008500DC">
      <w:pPr>
        <w:pStyle w:val="Textonotapie"/>
        <w:rPr>
          <w:lang w:val="en-US"/>
        </w:rPr>
      </w:pPr>
      <w:r>
        <w:rPr>
          <w:rStyle w:val="Refdenotaalpie"/>
        </w:rPr>
        <w:footnoteRef/>
      </w:r>
      <w:r w:rsidRPr="00CB291B">
        <w:rPr>
          <w:lang w:val="en-US"/>
        </w:rPr>
        <w:t xml:space="preserve"> </w:t>
      </w:r>
      <w:r>
        <w:fldChar w:fldCharType="begin"/>
      </w:r>
      <w:r w:rsidR="0006242D">
        <w:rPr>
          <w:lang w:val="en-US"/>
        </w:rPr>
        <w:instrText xml:space="preserve"> ADDIN ZOTERO_ITEM CSL_CITATION {"citationID":"llAZBG5k","properties":{"formattedCitation":"[7]","plainCitation":"[7]","noteIndex":4},"citationItems":[{"id":13,"uris":["http://zotero.org/users/local/dfJLkpsp/items/RYB336KE"],"itemData":{"id":13,"type":"book","abstract":"Este libro, que es un punto de referencia obligada, proporciona una amplia revisión sobre el proceso unificado de desarrollo de software, poniendo especial énfasis en le modelado práctico con UML.","title":"EL PROCESO UNIFICADO DE DESARROLLO DE SOFTWARE","author":[{"family":"Jacobson","given":"Ivar"}],"editor":[{"family":"Booch","given":"Grady"},{"family":"Rumbaugh","given":"James"}],"issued":{"date-parts":[["1999"]]}}}],"schema":"https://github.com/citation-style-language/schema/raw/master/csl-citation.json"} </w:instrText>
      </w:r>
      <w:r>
        <w:fldChar w:fldCharType="separate"/>
      </w:r>
      <w:r w:rsidR="0006242D" w:rsidRPr="0006242D">
        <w:rPr>
          <w:rFonts w:ascii="Calibri" w:hAnsi="Calibri" w:cs="Calibri"/>
        </w:rPr>
        <w:t>[7]</w:t>
      </w:r>
      <w:r>
        <w:fldChar w:fldCharType="end"/>
      </w:r>
    </w:p>
  </w:footnote>
  <w:footnote w:id="5">
    <w:p w14:paraId="133DF7B2" w14:textId="529D7401" w:rsidR="00891CEA" w:rsidRPr="00CB291B" w:rsidRDefault="00891CEA" w:rsidP="008500DC">
      <w:pPr>
        <w:pStyle w:val="Textonotapie"/>
        <w:rPr>
          <w:lang w:val="en-US"/>
        </w:rPr>
      </w:pPr>
      <w:r>
        <w:rPr>
          <w:rStyle w:val="Refdenotaalpie"/>
        </w:rPr>
        <w:footnoteRef/>
      </w:r>
      <w:r w:rsidRPr="00CB291B">
        <w:rPr>
          <w:lang w:val="en-US"/>
        </w:rPr>
        <w:t xml:space="preserve"> </w:t>
      </w:r>
      <w:r>
        <w:fldChar w:fldCharType="begin"/>
      </w:r>
      <w:r w:rsidR="0006242D">
        <w:rPr>
          <w:lang w:val="en-US"/>
        </w:rPr>
        <w:instrText xml:space="preserve"> ADDIN ZOTERO_ITEM CSL_CITATION {"citationID":"qLEnmCOe","properties":{"formattedCitation":"[30]","plainCitation":"[30]","noteIndex":5},"citationItems":[{"id":15,"uris":["http://zotero.org/users/local/dfJLkpsp/items/9RSDFWMN"],"itemData":{"id":15,"type":"document","title":"Lección 22 ANP - Artefactos del Flujo Requisitos de Ingeniería de Software 1.","author":[{"family":"","given":"CUJAE"}]}}],"schema":"https://github.com/citation-style-language/schema/raw/master/csl-citation.json"} </w:instrText>
      </w:r>
      <w:r>
        <w:fldChar w:fldCharType="separate"/>
      </w:r>
      <w:r w:rsidR="0006242D" w:rsidRPr="0006242D">
        <w:rPr>
          <w:rFonts w:ascii="Calibri" w:hAnsi="Calibri" w:cs="Calibri"/>
        </w:rPr>
        <w:t>[30]</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3D6FE2" w14:textId="77777777" w:rsidR="00891CEA" w:rsidRDefault="00891CE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549EF"/>
    <w:multiLevelType w:val="hybridMultilevel"/>
    <w:tmpl w:val="124E8DD0"/>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703293F"/>
    <w:multiLevelType w:val="hybridMultilevel"/>
    <w:tmpl w:val="A08CBCC8"/>
    <w:lvl w:ilvl="0" w:tplc="EA4E49B8">
      <w:start w:val="1"/>
      <w:numFmt w:val="decimal"/>
      <w:pStyle w:val="tabla1"/>
      <w:lvlText w:val="Tabla %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72A11A9"/>
    <w:multiLevelType w:val="hybridMultilevel"/>
    <w:tmpl w:val="BEAA2766"/>
    <w:lvl w:ilvl="0" w:tplc="92F40BDE">
      <w:start w:val="1"/>
      <w:numFmt w:val="lowerLetter"/>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3" w15:restartNumberingAfterBreak="0">
    <w:nsid w:val="07C41D61"/>
    <w:multiLevelType w:val="hybridMultilevel"/>
    <w:tmpl w:val="66622C9C"/>
    <w:lvl w:ilvl="0" w:tplc="B20AC9F2">
      <w:start w:val="1"/>
      <w:numFmt w:val="decimal"/>
      <w:lvlText w:val="Tabla %1."/>
      <w:lvlJc w:val="left"/>
      <w:pPr>
        <w:ind w:left="3337" w:hanging="360"/>
      </w:pPr>
      <w:rPr>
        <w:rFonts w:hint="default"/>
      </w:rPr>
    </w:lvl>
    <w:lvl w:ilvl="1" w:tplc="080A0019" w:tentative="1">
      <w:start w:val="1"/>
      <w:numFmt w:val="lowerLetter"/>
      <w:lvlText w:val="%2."/>
      <w:lvlJc w:val="left"/>
      <w:pPr>
        <w:ind w:left="4057" w:hanging="360"/>
      </w:pPr>
    </w:lvl>
    <w:lvl w:ilvl="2" w:tplc="080A001B" w:tentative="1">
      <w:start w:val="1"/>
      <w:numFmt w:val="lowerRoman"/>
      <w:lvlText w:val="%3."/>
      <w:lvlJc w:val="right"/>
      <w:pPr>
        <w:ind w:left="4777" w:hanging="180"/>
      </w:pPr>
    </w:lvl>
    <w:lvl w:ilvl="3" w:tplc="080A000F" w:tentative="1">
      <w:start w:val="1"/>
      <w:numFmt w:val="decimal"/>
      <w:lvlText w:val="%4."/>
      <w:lvlJc w:val="left"/>
      <w:pPr>
        <w:ind w:left="5497" w:hanging="360"/>
      </w:pPr>
    </w:lvl>
    <w:lvl w:ilvl="4" w:tplc="080A0019" w:tentative="1">
      <w:start w:val="1"/>
      <w:numFmt w:val="lowerLetter"/>
      <w:lvlText w:val="%5."/>
      <w:lvlJc w:val="left"/>
      <w:pPr>
        <w:ind w:left="6217" w:hanging="360"/>
      </w:pPr>
    </w:lvl>
    <w:lvl w:ilvl="5" w:tplc="080A001B" w:tentative="1">
      <w:start w:val="1"/>
      <w:numFmt w:val="lowerRoman"/>
      <w:lvlText w:val="%6."/>
      <w:lvlJc w:val="right"/>
      <w:pPr>
        <w:ind w:left="6937" w:hanging="180"/>
      </w:pPr>
    </w:lvl>
    <w:lvl w:ilvl="6" w:tplc="080A000F" w:tentative="1">
      <w:start w:val="1"/>
      <w:numFmt w:val="decimal"/>
      <w:lvlText w:val="%7."/>
      <w:lvlJc w:val="left"/>
      <w:pPr>
        <w:ind w:left="7657" w:hanging="360"/>
      </w:pPr>
    </w:lvl>
    <w:lvl w:ilvl="7" w:tplc="080A0019" w:tentative="1">
      <w:start w:val="1"/>
      <w:numFmt w:val="lowerLetter"/>
      <w:lvlText w:val="%8."/>
      <w:lvlJc w:val="left"/>
      <w:pPr>
        <w:ind w:left="8377" w:hanging="360"/>
      </w:pPr>
    </w:lvl>
    <w:lvl w:ilvl="8" w:tplc="080A001B" w:tentative="1">
      <w:start w:val="1"/>
      <w:numFmt w:val="lowerRoman"/>
      <w:lvlText w:val="%9."/>
      <w:lvlJc w:val="right"/>
      <w:pPr>
        <w:ind w:left="9097" w:hanging="180"/>
      </w:pPr>
    </w:lvl>
  </w:abstractNum>
  <w:abstractNum w:abstractNumId="4" w15:restartNumberingAfterBreak="0">
    <w:nsid w:val="0B63073F"/>
    <w:multiLevelType w:val="hybridMultilevel"/>
    <w:tmpl w:val="52644CC4"/>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5" w15:restartNumberingAfterBreak="0">
    <w:nsid w:val="0C37595F"/>
    <w:multiLevelType w:val="hybridMultilevel"/>
    <w:tmpl w:val="D4E4BCB4"/>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0D9A09E5"/>
    <w:multiLevelType w:val="hybridMultilevel"/>
    <w:tmpl w:val="337CABFE"/>
    <w:lvl w:ilvl="0" w:tplc="ADDC7AB6">
      <w:start w:val="1"/>
      <w:numFmt w:val="lowerLetter"/>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7" w15:restartNumberingAfterBreak="0">
    <w:nsid w:val="0DA63D00"/>
    <w:multiLevelType w:val="hybridMultilevel"/>
    <w:tmpl w:val="DE5AA0E8"/>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16295D91"/>
    <w:multiLevelType w:val="hybridMultilevel"/>
    <w:tmpl w:val="B8D2D572"/>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84D7CE8"/>
    <w:multiLevelType w:val="hybridMultilevel"/>
    <w:tmpl w:val="BED2EF56"/>
    <w:lvl w:ilvl="0" w:tplc="080A000D">
      <w:start w:val="1"/>
      <w:numFmt w:val="bullet"/>
      <w:lvlText w:val=""/>
      <w:lvlJc w:val="left"/>
      <w:pPr>
        <w:ind w:left="1428" w:hanging="360"/>
      </w:pPr>
      <w:rPr>
        <w:rFonts w:ascii="Wingdings" w:hAnsi="Wingdings"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10" w15:restartNumberingAfterBreak="0">
    <w:nsid w:val="199B1686"/>
    <w:multiLevelType w:val="hybridMultilevel"/>
    <w:tmpl w:val="707497D6"/>
    <w:lvl w:ilvl="0" w:tplc="080A0009">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19B01ED0"/>
    <w:multiLevelType w:val="hybridMultilevel"/>
    <w:tmpl w:val="1C7C391E"/>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1B3E4318"/>
    <w:multiLevelType w:val="hybridMultilevel"/>
    <w:tmpl w:val="4EB61958"/>
    <w:lvl w:ilvl="0" w:tplc="080A0009">
      <w:start w:val="1"/>
      <w:numFmt w:val="bullet"/>
      <w:lvlText w:val=""/>
      <w:lvlJc w:val="left"/>
      <w:pPr>
        <w:ind w:left="1080" w:hanging="360"/>
      </w:pPr>
      <w:rPr>
        <w:rFonts w:ascii="Wingdings" w:hAnsi="Wingdings"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3" w15:restartNumberingAfterBreak="0">
    <w:nsid w:val="1CBF7054"/>
    <w:multiLevelType w:val="hybridMultilevel"/>
    <w:tmpl w:val="2E3285D2"/>
    <w:lvl w:ilvl="0" w:tplc="080A0003">
      <w:start w:val="1"/>
      <w:numFmt w:val="bullet"/>
      <w:lvlText w:val="o"/>
      <w:lvlJc w:val="left"/>
      <w:pPr>
        <w:ind w:left="2160" w:hanging="360"/>
      </w:pPr>
      <w:rPr>
        <w:rFonts w:ascii="Courier New" w:hAnsi="Courier New" w:cs="Courier New" w:hint="default"/>
      </w:rPr>
    </w:lvl>
    <w:lvl w:ilvl="1" w:tplc="080A0003" w:tentative="1">
      <w:start w:val="1"/>
      <w:numFmt w:val="bullet"/>
      <w:lvlText w:val="o"/>
      <w:lvlJc w:val="left"/>
      <w:pPr>
        <w:ind w:left="2880" w:hanging="360"/>
      </w:pPr>
      <w:rPr>
        <w:rFonts w:ascii="Courier New" w:hAnsi="Courier New" w:cs="Courier New" w:hint="default"/>
      </w:rPr>
    </w:lvl>
    <w:lvl w:ilvl="2" w:tplc="080A0005" w:tentative="1">
      <w:start w:val="1"/>
      <w:numFmt w:val="bullet"/>
      <w:lvlText w:val=""/>
      <w:lvlJc w:val="left"/>
      <w:pPr>
        <w:ind w:left="3600" w:hanging="360"/>
      </w:pPr>
      <w:rPr>
        <w:rFonts w:ascii="Wingdings" w:hAnsi="Wingdings" w:hint="default"/>
      </w:rPr>
    </w:lvl>
    <w:lvl w:ilvl="3" w:tplc="080A0001" w:tentative="1">
      <w:start w:val="1"/>
      <w:numFmt w:val="bullet"/>
      <w:lvlText w:val=""/>
      <w:lvlJc w:val="left"/>
      <w:pPr>
        <w:ind w:left="4320" w:hanging="360"/>
      </w:pPr>
      <w:rPr>
        <w:rFonts w:ascii="Symbol" w:hAnsi="Symbol" w:hint="default"/>
      </w:rPr>
    </w:lvl>
    <w:lvl w:ilvl="4" w:tplc="080A0003" w:tentative="1">
      <w:start w:val="1"/>
      <w:numFmt w:val="bullet"/>
      <w:lvlText w:val="o"/>
      <w:lvlJc w:val="left"/>
      <w:pPr>
        <w:ind w:left="5040" w:hanging="360"/>
      </w:pPr>
      <w:rPr>
        <w:rFonts w:ascii="Courier New" w:hAnsi="Courier New" w:cs="Courier New" w:hint="default"/>
      </w:rPr>
    </w:lvl>
    <w:lvl w:ilvl="5" w:tplc="080A0005" w:tentative="1">
      <w:start w:val="1"/>
      <w:numFmt w:val="bullet"/>
      <w:lvlText w:val=""/>
      <w:lvlJc w:val="left"/>
      <w:pPr>
        <w:ind w:left="5760" w:hanging="360"/>
      </w:pPr>
      <w:rPr>
        <w:rFonts w:ascii="Wingdings" w:hAnsi="Wingdings" w:hint="default"/>
      </w:rPr>
    </w:lvl>
    <w:lvl w:ilvl="6" w:tplc="080A0001" w:tentative="1">
      <w:start w:val="1"/>
      <w:numFmt w:val="bullet"/>
      <w:lvlText w:val=""/>
      <w:lvlJc w:val="left"/>
      <w:pPr>
        <w:ind w:left="6480" w:hanging="360"/>
      </w:pPr>
      <w:rPr>
        <w:rFonts w:ascii="Symbol" w:hAnsi="Symbol" w:hint="default"/>
      </w:rPr>
    </w:lvl>
    <w:lvl w:ilvl="7" w:tplc="080A0003" w:tentative="1">
      <w:start w:val="1"/>
      <w:numFmt w:val="bullet"/>
      <w:lvlText w:val="o"/>
      <w:lvlJc w:val="left"/>
      <w:pPr>
        <w:ind w:left="7200" w:hanging="360"/>
      </w:pPr>
      <w:rPr>
        <w:rFonts w:ascii="Courier New" w:hAnsi="Courier New" w:cs="Courier New" w:hint="default"/>
      </w:rPr>
    </w:lvl>
    <w:lvl w:ilvl="8" w:tplc="080A0005" w:tentative="1">
      <w:start w:val="1"/>
      <w:numFmt w:val="bullet"/>
      <w:lvlText w:val=""/>
      <w:lvlJc w:val="left"/>
      <w:pPr>
        <w:ind w:left="7920" w:hanging="360"/>
      </w:pPr>
      <w:rPr>
        <w:rFonts w:ascii="Wingdings" w:hAnsi="Wingdings" w:hint="default"/>
      </w:rPr>
    </w:lvl>
  </w:abstractNum>
  <w:abstractNum w:abstractNumId="14" w15:restartNumberingAfterBreak="0">
    <w:nsid w:val="1EF261F4"/>
    <w:multiLevelType w:val="hybridMultilevel"/>
    <w:tmpl w:val="32566F1C"/>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2146351B"/>
    <w:multiLevelType w:val="hybridMultilevel"/>
    <w:tmpl w:val="183C0E4E"/>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26F4075B"/>
    <w:multiLevelType w:val="hybridMultilevel"/>
    <w:tmpl w:val="BF0CCAEE"/>
    <w:lvl w:ilvl="0" w:tplc="080A000D">
      <w:start w:val="1"/>
      <w:numFmt w:val="bullet"/>
      <w:lvlText w:val=""/>
      <w:lvlJc w:val="left"/>
      <w:pPr>
        <w:ind w:left="1440" w:hanging="360"/>
      </w:pPr>
      <w:rPr>
        <w:rFonts w:ascii="Wingdings" w:hAnsi="Wingdings"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7" w15:restartNumberingAfterBreak="0">
    <w:nsid w:val="27D37F76"/>
    <w:multiLevelType w:val="hybridMultilevel"/>
    <w:tmpl w:val="4CAE2F12"/>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281319A7"/>
    <w:multiLevelType w:val="hybridMultilevel"/>
    <w:tmpl w:val="A3789AF0"/>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32FC2363"/>
    <w:multiLevelType w:val="hybridMultilevel"/>
    <w:tmpl w:val="99A6F4BA"/>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20" w15:restartNumberingAfterBreak="0">
    <w:nsid w:val="338B0D13"/>
    <w:multiLevelType w:val="hybridMultilevel"/>
    <w:tmpl w:val="7388B2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38E73F0B"/>
    <w:multiLevelType w:val="hybridMultilevel"/>
    <w:tmpl w:val="4A68E182"/>
    <w:lvl w:ilvl="0" w:tplc="080A000D">
      <w:start w:val="1"/>
      <w:numFmt w:val="bullet"/>
      <w:lvlText w:val=""/>
      <w:lvlJc w:val="left"/>
      <w:pPr>
        <w:ind w:left="720" w:hanging="360"/>
      </w:pPr>
      <w:rPr>
        <w:rFonts w:ascii="Wingdings" w:hAnsi="Wingding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39652878"/>
    <w:multiLevelType w:val="hybridMultilevel"/>
    <w:tmpl w:val="56509E10"/>
    <w:lvl w:ilvl="0" w:tplc="A4361DDA">
      <w:numFmt w:val="bullet"/>
      <w:lvlText w:val="-"/>
      <w:lvlJc w:val="left"/>
      <w:pPr>
        <w:ind w:left="852" w:hanging="360"/>
      </w:pPr>
      <w:rPr>
        <w:rFonts w:ascii="Times New Roman" w:eastAsia="Times New Roman" w:hAnsi="Times New Roman" w:cs="Times New Roman" w:hint="default"/>
      </w:rPr>
    </w:lvl>
    <w:lvl w:ilvl="1" w:tplc="080A0003" w:tentative="1">
      <w:start w:val="1"/>
      <w:numFmt w:val="bullet"/>
      <w:lvlText w:val="o"/>
      <w:lvlJc w:val="left"/>
      <w:pPr>
        <w:ind w:left="1572" w:hanging="360"/>
      </w:pPr>
      <w:rPr>
        <w:rFonts w:ascii="Courier New" w:hAnsi="Courier New" w:cs="Courier New" w:hint="default"/>
      </w:rPr>
    </w:lvl>
    <w:lvl w:ilvl="2" w:tplc="080A0005" w:tentative="1">
      <w:start w:val="1"/>
      <w:numFmt w:val="bullet"/>
      <w:lvlText w:val=""/>
      <w:lvlJc w:val="left"/>
      <w:pPr>
        <w:ind w:left="2292" w:hanging="360"/>
      </w:pPr>
      <w:rPr>
        <w:rFonts w:ascii="Wingdings" w:hAnsi="Wingdings" w:hint="default"/>
      </w:rPr>
    </w:lvl>
    <w:lvl w:ilvl="3" w:tplc="080A0001" w:tentative="1">
      <w:start w:val="1"/>
      <w:numFmt w:val="bullet"/>
      <w:lvlText w:val=""/>
      <w:lvlJc w:val="left"/>
      <w:pPr>
        <w:ind w:left="3012" w:hanging="360"/>
      </w:pPr>
      <w:rPr>
        <w:rFonts w:ascii="Symbol" w:hAnsi="Symbol" w:hint="default"/>
      </w:rPr>
    </w:lvl>
    <w:lvl w:ilvl="4" w:tplc="080A0003" w:tentative="1">
      <w:start w:val="1"/>
      <w:numFmt w:val="bullet"/>
      <w:lvlText w:val="o"/>
      <w:lvlJc w:val="left"/>
      <w:pPr>
        <w:ind w:left="3732" w:hanging="360"/>
      </w:pPr>
      <w:rPr>
        <w:rFonts w:ascii="Courier New" w:hAnsi="Courier New" w:cs="Courier New" w:hint="default"/>
      </w:rPr>
    </w:lvl>
    <w:lvl w:ilvl="5" w:tplc="080A0005" w:tentative="1">
      <w:start w:val="1"/>
      <w:numFmt w:val="bullet"/>
      <w:lvlText w:val=""/>
      <w:lvlJc w:val="left"/>
      <w:pPr>
        <w:ind w:left="4452" w:hanging="360"/>
      </w:pPr>
      <w:rPr>
        <w:rFonts w:ascii="Wingdings" w:hAnsi="Wingdings" w:hint="default"/>
      </w:rPr>
    </w:lvl>
    <w:lvl w:ilvl="6" w:tplc="080A0001" w:tentative="1">
      <w:start w:val="1"/>
      <w:numFmt w:val="bullet"/>
      <w:lvlText w:val=""/>
      <w:lvlJc w:val="left"/>
      <w:pPr>
        <w:ind w:left="5172" w:hanging="360"/>
      </w:pPr>
      <w:rPr>
        <w:rFonts w:ascii="Symbol" w:hAnsi="Symbol" w:hint="default"/>
      </w:rPr>
    </w:lvl>
    <w:lvl w:ilvl="7" w:tplc="080A0003" w:tentative="1">
      <w:start w:val="1"/>
      <w:numFmt w:val="bullet"/>
      <w:lvlText w:val="o"/>
      <w:lvlJc w:val="left"/>
      <w:pPr>
        <w:ind w:left="5892" w:hanging="360"/>
      </w:pPr>
      <w:rPr>
        <w:rFonts w:ascii="Courier New" w:hAnsi="Courier New" w:cs="Courier New" w:hint="default"/>
      </w:rPr>
    </w:lvl>
    <w:lvl w:ilvl="8" w:tplc="080A0005" w:tentative="1">
      <w:start w:val="1"/>
      <w:numFmt w:val="bullet"/>
      <w:lvlText w:val=""/>
      <w:lvlJc w:val="left"/>
      <w:pPr>
        <w:ind w:left="6612" w:hanging="360"/>
      </w:pPr>
      <w:rPr>
        <w:rFonts w:ascii="Wingdings" w:hAnsi="Wingdings" w:hint="default"/>
      </w:rPr>
    </w:lvl>
  </w:abstractNum>
  <w:abstractNum w:abstractNumId="23" w15:restartNumberingAfterBreak="0">
    <w:nsid w:val="3B031AA6"/>
    <w:multiLevelType w:val="hybridMultilevel"/>
    <w:tmpl w:val="20AA9AD4"/>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3D495D04"/>
    <w:multiLevelType w:val="hybridMultilevel"/>
    <w:tmpl w:val="7848D8A2"/>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3DF23D85"/>
    <w:multiLevelType w:val="multilevel"/>
    <w:tmpl w:val="D324BD9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E632632"/>
    <w:multiLevelType w:val="multilevel"/>
    <w:tmpl w:val="5C489D26"/>
    <w:lvl w:ilvl="0">
      <w:start w:val="1"/>
      <w:numFmt w:val="decimal"/>
      <w:lvlText w:val="%1."/>
      <w:lvlJc w:val="left"/>
      <w:pPr>
        <w:ind w:left="720" w:hanging="360"/>
      </w:pPr>
      <w:rPr>
        <w:rFonts w:hint="default"/>
      </w:rPr>
    </w:lvl>
    <w:lvl w:ilvl="1">
      <w:start w:val="1"/>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3F5A267A"/>
    <w:multiLevelType w:val="hybridMultilevel"/>
    <w:tmpl w:val="8A4636C0"/>
    <w:lvl w:ilvl="0" w:tplc="080A000D">
      <w:start w:val="1"/>
      <w:numFmt w:val="bullet"/>
      <w:lvlText w:val=""/>
      <w:lvlJc w:val="left"/>
      <w:pPr>
        <w:ind w:left="720" w:hanging="360"/>
      </w:pPr>
      <w:rPr>
        <w:rFonts w:ascii="Wingdings" w:hAnsi="Wingding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8" w15:restartNumberingAfterBreak="0">
    <w:nsid w:val="43A01B7B"/>
    <w:multiLevelType w:val="hybridMultilevel"/>
    <w:tmpl w:val="CCA8CA2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44745A66"/>
    <w:multiLevelType w:val="multilevel"/>
    <w:tmpl w:val="B282BAC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val="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1AE3E61"/>
    <w:multiLevelType w:val="hybridMultilevel"/>
    <w:tmpl w:val="82847384"/>
    <w:lvl w:ilvl="0" w:tplc="080A000D">
      <w:start w:val="1"/>
      <w:numFmt w:val="bullet"/>
      <w:lvlText w:val=""/>
      <w:lvlJc w:val="left"/>
      <w:pPr>
        <w:ind w:left="720" w:hanging="360"/>
      </w:pPr>
      <w:rPr>
        <w:rFonts w:ascii="Wingdings" w:hAnsi="Wingdings" w:hint="default"/>
      </w:rPr>
    </w:lvl>
    <w:lvl w:ilvl="1" w:tplc="080A0001">
      <w:start w:val="1"/>
      <w:numFmt w:val="bullet"/>
      <w:lvlText w:val=""/>
      <w:lvlJc w:val="left"/>
      <w:pPr>
        <w:ind w:left="2148" w:hanging="360"/>
      </w:pPr>
      <w:rPr>
        <w:rFonts w:ascii="Symbol" w:hAnsi="Symbol"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534A7D54"/>
    <w:multiLevelType w:val="multilevel"/>
    <w:tmpl w:val="7690DF5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547A063B"/>
    <w:multiLevelType w:val="hybridMultilevel"/>
    <w:tmpl w:val="9B7A04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548A0BB8"/>
    <w:multiLevelType w:val="multilevel"/>
    <w:tmpl w:val="93C20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5EB6449"/>
    <w:multiLevelType w:val="hybridMultilevel"/>
    <w:tmpl w:val="463CD964"/>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5" w15:restartNumberingAfterBreak="0">
    <w:nsid w:val="56B65F0A"/>
    <w:multiLevelType w:val="multilevel"/>
    <w:tmpl w:val="895646A2"/>
    <w:lvl w:ilvl="0">
      <w:start w:val="1"/>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74714C7"/>
    <w:multiLevelType w:val="hybridMultilevel"/>
    <w:tmpl w:val="777A2708"/>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7" w15:restartNumberingAfterBreak="0">
    <w:nsid w:val="5C6A2056"/>
    <w:multiLevelType w:val="hybridMultilevel"/>
    <w:tmpl w:val="AB1A7016"/>
    <w:lvl w:ilvl="0" w:tplc="2C7E5FE8">
      <w:start w:val="1"/>
      <w:numFmt w:val="lowerLetter"/>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38" w15:restartNumberingAfterBreak="0">
    <w:nsid w:val="62F40006"/>
    <w:multiLevelType w:val="hybridMultilevel"/>
    <w:tmpl w:val="227EBCFE"/>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39" w15:restartNumberingAfterBreak="0">
    <w:nsid w:val="66552378"/>
    <w:multiLevelType w:val="multilevel"/>
    <w:tmpl w:val="EA58DB76"/>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AB918D1"/>
    <w:multiLevelType w:val="hybridMultilevel"/>
    <w:tmpl w:val="563E0706"/>
    <w:lvl w:ilvl="0" w:tplc="080A000D">
      <w:start w:val="1"/>
      <w:numFmt w:val="bullet"/>
      <w:lvlText w:val=""/>
      <w:lvlJc w:val="left"/>
      <w:pPr>
        <w:ind w:left="1428" w:hanging="360"/>
      </w:pPr>
      <w:rPr>
        <w:rFonts w:ascii="Wingdings" w:hAnsi="Wingdings" w:hint="default"/>
      </w:rPr>
    </w:lvl>
    <w:lvl w:ilvl="1" w:tplc="080A0001">
      <w:start w:val="1"/>
      <w:numFmt w:val="bullet"/>
      <w:lvlText w:val=""/>
      <w:lvlJc w:val="left"/>
      <w:pPr>
        <w:ind w:left="2160" w:hanging="360"/>
      </w:pPr>
      <w:rPr>
        <w:rFonts w:ascii="Symbol" w:hAnsi="Symbol"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41" w15:restartNumberingAfterBreak="0">
    <w:nsid w:val="6D27495E"/>
    <w:multiLevelType w:val="hybridMultilevel"/>
    <w:tmpl w:val="DB0E2C52"/>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2" w15:restartNumberingAfterBreak="0">
    <w:nsid w:val="6E4C1C3D"/>
    <w:multiLevelType w:val="hybridMultilevel"/>
    <w:tmpl w:val="A962C85C"/>
    <w:lvl w:ilvl="0" w:tplc="080A0001">
      <w:start w:val="1"/>
      <w:numFmt w:val="bullet"/>
      <w:lvlText w:val=""/>
      <w:lvlJc w:val="left"/>
      <w:pPr>
        <w:ind w:left="2160" w:hanging="360"/>
      </w:pPr>
      <w:rPr>
        <w:rFonts w:ascii="Symbol" w:hAnsi="Symbol" w:hint="default"/>
      </w:rPr>
    </w:lvl>
    <w:lvl w:ilvl="1" w:tplc="080A0003">
      <w:start w:val="1"/>
      <w:numFmt w:val="bullet"/>
      <w:lvlText w:val="o"/>
      <w:lvlJc w:val="left"/>
      <w:pPr>
        <w:ind w:left="2880" w:hanging="360"/>
      </w:pPr>
      <w:rPr>
        <w:rFonts w:ascii="Courier New" w:hAnsi="Courier New" w:cs="Courier New" w:hint="default"/>
      </w:rPr>
    </w:lvl>
    <w:lvl w:ilvl="2" w:tplc="080A0005" w:tentative="1">
      <w:start w:val="1"/>
      <w:numFmt w:val="bullet"/>
      <w:lvlText w:val=""/>
      <w:lvlJc w:val="left"/>
      <w:pPr>
        <w:ind w:left="3600" w:hanging="360"/>
      </w:pPr>
      <w:rPr>
        <w:rFonts w:ascii="Wingdings" w:hAnsi="Wingdings" w:hint="default"/>
      </w:rPr>
    </w:lvl>
    <w:lvl w:ilvl="3" w:tplc="080A0001" w:tentative="1">
      <w:start w:val="1"/>
      <w:numFmt w:val="bullet"/>
      <w:lvlText w:val=""/>
      <w:lvlJc w:val="left"/>
      <w:pPr>
        <w:ind w:left="4320" w:hanging="360"/>
      </w:pPr>
      <w:rPr>
        <w:rFonts w:ascii="Symbol" w:hAnsi="Symbol" w:hint="default"/>
      </w:rPr>
    </w:lvl>
    <w:lvl w:ilvl="4" w:tplc="080A0003" w:tentative="1">
      <w:start w:val="1"/>
      <w:numFmt w:val="bullet"/>
      <w:lvlText w:val="o"/>
      <w:lvlJc w:val="left"/>
      <w:pPr>
        <w:ind w:left="5040" w:hanging="360"/>
      </w:pPr>
      <w:rPr>
        <w:rFonts w:ascii="Courier New" w:hAnsi="Courier New" w:cs="Courier New" w:hint="default"/>
      </w:rPr>
    </w:lvl>
    <w:lvl w:ilvl="5" w:tplc="080A0005" w:tentative="1">
      <w:start w:val="1"/>
      <w:numFmt w:val="bullet"/>
      <w:lvlText w:val=""/>
      <w:lvlJc w:val="left"/>
      <w:pPr>
        <w:ind w:left="5760" w:hanging="360"/>
      </w:pPr>
      <w:rPr>
        <w:rFonts w:ascii="Wingdings" w:hAnsi="Wingdings" w:hint="default"/>
      </w:rPr>
    </w:lvl>
    <w:lvl w:ilvl="6" w:tplc="080A0001" w:tentative="1">
      <w:start w:val="1"/>
      <w:numFmt w:val="bullet"/>
      <w:lvlText w:val=""/>
      <w:lvlJc w:val="left"/>
      <w:pPr>
        <w:ind w:left="6480" w:hanging="360"/>
      </w:pPr>
      <w:rPr>
        <w:rFonts w:ascii="Symbol" w:hAnsi="Symbol" w:hint="default"/>
      </w:rPr>
    </w:lvl>
    <w:lvl w:ilvl="7" w:tplc="080A0003" w:tentative="1">
      <w:start w:val="1"/>
      <w:numFmt w:val="bullet"/>
      <w:lvlText w:val="o"/>
      <w:lvlJc w:val="left"/>
      <w:pPr>
        <w:ind w:left="7200" w:hanging="360"/>
      </w:pPr>
      <w:rPr>
        <w:rFonts w:ascii="Courier New" w:hAnsi="Courier New" w:cs="Courier New" w:hint="default"/>
      </w:rPr>
    </w:lvl>
    <w:lvl w:ilvl="8" w:tplc="080A0005" w:tentative="1">
      <w:start w:val="1"/>
      <w:numFmt w:val="bullet"/>
      <w:lvlText w:val=""/>
      <w:lvlJc w:val="left"/>
      <w:pPr>
        <w:ind w:left="7920" w:hanging="360"/>
      </w:pPr>
      <w:rPr>
        <w:rFonts w:ascii="Wingdings" w:hAnsi="Wingdings" w:hint="default"/>
      </w:rPr>
    </w:lvl>
  </w:abstractNum>
  <w:abstractNum w:abstractNumId="43" w15:restartNumberingAfterBreak="0">
    <w:nsid w:val="6EFC18B9"/>
    <w:multiLevelType w:val="hybridMultilevel"/>
    <w:tmpl w:val="78E0C486"/>
    <w:lvl w:ilvl="0" w:tplc="080A000F">
      <w:start w:val="1"/>
      <w:numFmt w:val="decimal"/>
      <w:lvlText w:val="%1."/>
      <w:lvlJc w:val="left"/>
      <w:pPr>
        <w:ind w:left="720" w:hanging="360"/>
      </w:pPr>
      <w:rPr>
        <w:rFonts w:hint="default"/>
      </w:r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4" w15:restartNumberingAfterBreak="0">
    <w:nsid w:val="705668E2"/>
    <w:multiLevelType w:val="multilevel"/>
    <w:tmpl w:val="F01C0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74C31BE4"/>
    <w:multiLevelType w:val="hybridMultilevel"/>
    <w:tmpl w:val="7FBCD486"/>
    <w:lvl w:ilvl="0" w:tplc="080A0001">
      <w:start w:val="1"/>
      <w:numFmt w:val="bullet"/>
      <w:lvlText w:val=""/>
      <w:lvlJc w:val="left"/>
      <w:pPr>
        <w:ind w:left="2148" w:hanging="360"/>
      </w:pPr>
      <w:rPr>
        <w:rFonts w:ascii="Symbol" w:hAnsi="Symbol" w:hint="default"/>
      </w:rPr>
    </w:lvl>
    <w:lvl w:ilvl="1" w:tplc="080A0003" w:tentative="1">
      <w:start w:val="1"/>
      <w:numFmt w:val="bullet"/>
      <w:lvlText w:val="o"/>
      <w:lvlJc w:val="left"/>
      <w:pPr>
        <w:ind w:left="2868" w:hanging="360"/>
      </w:pPr>
      <w:rPr>
        <w:rFonts w:ascii="Courier New" w:hAnsi="Courier New" w:cs="Courier New" w:hint="default"/>
      </w:rPr>
    </w:lvl>
    <w:lvl w:ilvl="2" w:tplc="080A0005" w:tentative="1">
      <w:start w:val="1"/>
      <w:numFmt w:val="bullet"/>
      <w:lvlText w:val=""/>
      <w:lvlJc w:val="left"/>
      <w:pPr>
        <w:ind w:left="3588" w:hanging="360"/>
      </w:pPr>
      <w:rPr>
        <w:rFonts w:ascii="Wingdings" w:hAnsi="Wingdings" w:hint="default"/>
      </w:rPr>
    </w:lvl>
    <w:lvl w:ilvl="3" w:tplc="080A0001" w:tentative="1">
      <w:start w:val="1"/>
      <w:numFmt w:val="bullet"/>
      <w:lvlText w:val=""/>
      <w:lvlJc w:val="left"/>
      <w:pPr>
        <w:ind w:left="4308" w:hanging="360"/>
      </w:pPr>
      <w:rPr>
        <w:rFonts w:ascii="Symbol" w:hAnsi="Symbol" w:hint="default"/>
      </w:rPr>
    </w:lvl>
    <w:lvl w:ilvl="4" w:tplc="080A0003" w:tentative="1">
      <w:start w:val="1"/>
      <w:numFmt w:val="bullet"/>
      <w:lvlText w:val="o"/>
      <w:lvlJc w:val="left"/>
      <w:pPr>
        <w:ind w:left="5028" w:hanging="360"/>
      </w:pPr>
      <w:rPr>
        <w:rFonts w:ascii="Courier New" w:hAnsi="Courier New" w:cs="Courier New" w:hint="default"/>
      </w:rPr>
    </w:lvl>
    <w:lvl w:ilvl="5" w:tplc="080A0005" w:tentative="1">
      <w:start w:val="1"/>
      <w:numFmt w:val="bullet"/>
      <w:lvlText w:val=""/>
      <w:lvlJc w:val="left"/>
      <w:pPr>
        <w:ind w:left="5748" w:hanging="360"/>
      </w:pPr>
      <w:rPr>
        <w:rFonts w:ascii="Wingdings" w:hAnsi="Wingdings" w:hint="default"/>
      </w:rPr>
    </w:lvl>
    <w:lvl w:ilvl="6" w:tplc="080A0001" w:tentative="1">
      <w:start w:val="1"/>
      <w:numFmt w:val="bullet"/>
      <w:lvlText w:val=""/>
      <w:lvlJc w:val="left"/>
      <w:pPr>
        <w:ind w:left="6468" w:hanging="360"/>
      </w:pPr>
      <w:rPr>
        <w:rFonts w:ascii="Symbol" w:hAnsi="Symbol" w:hint="default"/>
      </w:rPr>
    </w:lvl>
    <w:lvl w:ilvl="7" w:tplc="080A0003" w:tentative="1">
      <w:start w:val="1"/>
      <w:numFmt w:val="bullet"/>
      <w:lvlText w:val="o"/>
      <w:lvlJc w:val="left"/>
      <w:pPr>
        <w:ind w:left="7188" w:hanging="360"/>
      </w:pPr>
      <w:rPr>
        <w:rFonts w:ascii="Courier New" w:hAnsi="Courier New" w:cs="Courier New" w:hint="default"/>
      </w:rPr>
    </w:lvl>
    <w:lvl w:ilvl="8" w:tplc="080A0005" w:tentative="1">
      <w:start w:val="1"/>
      <w:numFmt w:val="bullet"/>
      <w:lvlText w:val=""/>
      <w:lvlJc w:val="left"/>
      <w:pPr>
        <w:ind w:left="7908" w:hanging="360"/>
      </w:pPr>
      <w:rPr>
        <w:rFonts w:ascii="Wingdings" w:hAnsi="Wingdings" w:hint="default"/>
      </w:rPr>
    </w:lvl>
  </w:abstractNum>
  <w:abstractNum w:abstractNumId="46" w15:restartNumberingAfterBreak="0">
    <w:nsid w:val="768933A9"/>
    <w:multiLevelType w:val="hybridMultilevel"/>
    <w:tmpl w:val="4678CD9E"/>
    <w:lvl w:ilvl="0" w:tplc="080A0003">
      <w:start w:val="1"/>
      <w:numFmt w:val="bullet"/>
      <w:lvlText w:val="o"/>
      <w:lvlJc w:val="left"/>
      <w:pPr>
        <w:ind w:left="2160" w:hanging="360"/>
      </w:pPr>
      <w:rPr>
        <w:rFonts w:ascii="Courier New" w:hAnsi="Courier New" w:cs="Courier New" w:hint="default"/>
      </w:rPr>
    </w:lvl>
    <w:lvl w:ilvl="1" w:tplc="080A0003" w:tentative="1">
      <w:start w:val="1"/>
      <w:numFmt w:val="bullet"/>
      <w:lvlText w:val="o"/>
      <w:lvlJc w:val="left"/>
      <w:pPr>
        <w:ind w:left="2880" w:hanging="360"/>
      </w:pPr>
      <w:rPr>
        <w:rFonts w:ascii="Courier New" w:hAnsi="Courier New" w:cs="Courier New" w:hint="default"/>
      </w:rPr>
    </w:lvl>
    <w:lvl w:ilvl="2" w:tplc="080A0005" w:tentative="1">
      <w:start w:val="1"/>
      <w:numFmt w:val="bullet"/>
      <w:lvlText w:val=""/>
      <w:lvlJc w:val="left"/>
      <w:pPr>
        <w:ind w:left="3600" w:hanging="360"/>
      </w:pPr>
      <w:rPr>
        <w:rFonts w:ascii="Wingdings" w:hAnsi="Wingdings" w:hint="default"/>
      </w:rPr>
    </w:lvl>
    <w:lvl w:ilvl="3" w:tplc="080A0001" w:tentative="1">
      <w:start w:val="1"/>
      <w:numFmt w:val="bullet"/>
      <w:lvlText w:val=""/>
      <w:lvlJc w:val="left"/>
      <w:pPr>
        <w:ind w:left="4320" w:hanging="360"/>
      </w:pPr>
      <w:rPr>
        <w:rFonts w:ascii="Symbol" w:hAnsi="Symbol" w:hint="default"/>
      </w:rPr>
    </w:lvl>
    <w:lvl w:ilvl="4" w:tplc="080A0003" w:tentative="1">
      <w:start w:val="1"/>
      <w:numFmt w:val="bullet"/>
      <w:lvlText w:val="o"/>
      <w:lvlJc w:val="left"/>
      <w:pPr>
        <w:ind w:left="5040" w:hanging="360"/>
      </w:pPr>
      <w:rPr>
        <w:rFonts w:ascii="Courier New" w:hAnsi="Courier New" w:cs="Courier New" w:hint="default"/>
      </w:rPr>
    </w:lvl>
    <w:lvl w:ilvl="5" w:tplc="080A0005" w:tentative="1">
      <w:start w:val="1"/>
      <w:numFmt w:val="bullet"/>
      <w:lvlText w:val=""/>
      <w:lvlJc w:val="left"/>
      <w:pPr>
        <w:ind w:left="5760" w:hanging="360"/>
      </w:pPr>
      <w:rPr>
        <w:rFonts w:ascii="Wingdings" w:hAnsi="Wingdings" w:hint="default"/>
      </w:rPr>
    </w:lvl>
    <w:lvl w:ilvl="6" w:tplc="080A0001" w:tentative="1">
      <w:start w:val="1"/>
      <w:numFmt w:val="bullet"/>
      <w:lvlText w:val=""/>
      <w:lvlJc w:val="left"/>
      <w:pPr>
        <w:ind w:left="6480" w:hanging="360"/>
      </w:pPr>
      <w:rPr>
        <w:rFonts w:ascii="Symbol" w:hAnsi="Symbol" w:hint="default"/>
      </w:rPr>
    </w:lvl>
    <w:lvl w:ilvl="7" w:tplc="080A0003" w:tentative="1">
      <w:start w:val="1"/>
      <w:numFmt w:val="bullet"/>
      <w:lvlText w:val="o"/>
      <w:lvlJc w:val="left"/>
      <w:pPr>
        <w:ind w:left="7200" w:hanging="360"/>
      </w:pPr>
      <w:rPr>
        <w:rFonts w:ascii="Courier New" w:hAnsi="Courier New" w:cs="Courier New" w:hint="default"/>
      </w:rPr>
    </w:lvl>
    <w:lvl w:ilvl="8" w:tplc="080A0005" w:tentative="1">
      <w:start w:val="1"/>
      <w:numFmt w:val="bullet"/>
      <w:lvlText w:val=""/>
      <w:lvlJc w:val="left"/>
      <w:pPr>
        <w:ind w:left="7920" w:hanging="360"/>
      </w:pPr>
      <w:rPr>
        <w:rFonts w:ascii="Wingdings" w:hAnsi="Wingdings" w:hint="default"/>
      </w:rPr>
    </w:lvl>
  </w:abstractNum>
  <w:abstractNum w:abstractNumId="47" w15:restartNumberingAfterBreak="0">
    <w:nsid w:val="76A14A77"/>
    <w:multiLevelType w:val="hybridMultilevel"/>
    <w:tmpl w:val="140084DC"/>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8" w15:restartNumberingAfterBreak="0">
    <w:nsid w:val="7C0813C9"/>
    <w:multiLevelType w:val="hybridMultilevel"/>
    <w:tmpl w:val="C2E6A360"/>
    <w:lvl w:ilvl="0" w:tplc="3DBCA106">
      <w:start w:val="1"/>
      <w:numFmt w:val="decimal"/>
      <w:pStyle w:val="Figura1"/>
      <w:lvlText w:val="Figura %1."/>
      <w:lvlJc w:val="left"/>
      <w:pPr>
        <w:ind w:left="1919" w:hanging="360"/>
      </w:pPr>
      <w:rPr>
        <w:rFonts w:hint="default"/>
        <w:b w:val="0"/>
        <w:bCs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9" w15:restartNumberingAfterBreak="0">
    <w:nsid w:val="7CA77299"/>
    <w:multiLevelType w:val="hybridMultilevel"/>
    <w:tmpl w:val="538A50D2"/>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0" w15:restartNumberingAfterBreak="0">
    <w:nsid w:val="7EDE6B61"/>
    <w:multiLevelType w:val="hybridMultilevel"/>
    <w:tmpl w:val="8764903A"/>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1" w15:restartNumberingAfterBreak="0">
    <w:nsid w:val="7FD97B67"/>
    <w:multiLevelType w:val="hybridMultilevel"/>
    <w:tmpl w:val="DB2EFD92"/>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887260117">
    <w:abstractNumId w:val="20"/>
  </w:num>
  <w:num w:numId="2" w16cid:durableId="784075648">
    <w:abstractNumId w:val="26"/>
  </w:num>
  <w:num w:numId="3" w16cid:durableId="1216938063">
    <w:abstractNumId w:val="43"/>
  </w:num>
  <w:num w:numId="4" w16cid:durableId="1487892982">
    <w:abstractNumId w:val="6"/>
  </w:num>
  <w:num w:numId="5" w16cid:durableId="738669930">
    <w:abstractNumId w:val="37"/>
  </w:num>
  <w:num w:numId="6" w16cid:durableId="1531530139">
    <w:abstractNumId w:val="2"/>
  </w:num>
  <w:num w:numId="7" w16cid:durableId="449133436">
    <w:abstractNumId w:val="41"/>
  </w:num>
  <w:num w:numId="8" w16cid:durableId="824859499">
    <w:abstractNumId w:val="7"/>
  </w:num>
  <w:num w:numId="9" w16cid:durableId="339281081">
    <w:abstractNumId w:val="15"/>
  </w:num>
  <w:num w:numId="10" w16cid:durableId="1965959980">
    <w:abstractNumId w:val="17"/>
  </w:num>
  <w:num w:numId="11" w16cid:durableId="678897876">
    <w:abstractNumId w:val="21"/>
  </w:num>
  <w:num w:numId="12" w16cid:durableId="872572616">
    <w:abstractNumId w:val="8"/>
  </w:num>
  <w:num w:numId="13" w16cid:durableId="68041425">
    <w:abstractNumId w:val="36"/>
  </w:num>
  <w:num w:numId="14" w16cid:durableId="78915955">
    <w:abstractNumId w:val="14"/>
  </w:num>
  <w:num w:numId="15" w16cid:durableId="639961795">
    <w:abstractNumId w:val="0"/>
  </w:num>
  <w:num w:numId="16" w16cid:durableId="1635676251">
    <w:abstractNumId w:val="23"/>
  </w:num>
  <w:num w:numId="17" w16cid:durableId="277033962">
    <w:abstractNumId w:val="24"/>
  </w:num>
  <w:num w:numId="18" w16cid:durableId="419562938">
    <w:abstractNumId w:val="50"/>
  </w:num>
  <w:num w:numId="19" w16cid:durableId="2032876259">
    <w:abstractNumId w:val="31"/>
  </w:num>
  <w:num w:numId="20" w16cid:durableId="1543056044">
    <w:abstractNumId w:val="44"/>
  </w:num>
  <w:num w:numId="21" w16cid:durableId="1592884588">
    <w:abstractNumId w:val="29"/>
  </w:num>
  <w:num w:numId="22" w16cid:durableId="208424456">
    <w:abstractNumId w:val="25"/>
  </w:num>
  <w:num w:numId="23" w16cid:durableId="221256016">
    <w:abstractNumId w:val="10"/>
  </w:num>
  <w:num w:numId="24" w16cid:durableId="1008949356">
    <w:abstractNumId w:val="39"/>
  </w:num>
  <w:num w:numId="25" w16cid:durableId="316957395">
    <w:abstractNumId w:val="35"/>
  </w:num>
  <w:num w:numId="26" w16cid:durableId="250086581">
    <w:abstractNumId w:val="27"/>
  </w:num>
  <w:num w:numId="27" w16cid:durableId="1163358109">
    <w:abstractNumId w:val="5"/>
  </w:num>
  <w:num w:numId="28" w16cid:durableId="1491096064">
    <w:abstractNumId w:val="16"/>
  </w:num>
  <w:num w:numId="29" w16cid:durableId="1475180611">
    <w:abstractNumId w:val="42"/>
  </w:num>
  <w:num w:numId="30" w16cid:durableId="1440178878">
    <w:abstractNumId w:val="9"/>
  </w:num>
  <w:num w:numId="31" w16cid:durableId="954562337">
    <w:abstractNumId w:val="45"/>
  </w:num>
  <w:num w:numId="32" w16cid:durableId="677004258">
    <w:abstractNumId w:val="30"/>
  </w:num>
  <w:num w:numId="33" w16cid:durableId="188686193">
    <w:abstractNumId w:val="4"/>
  </w:num>
  <w:num w:numId="34" w16cid:durableId="858352147">
    <w:abstractNumId w:val="11"/>
  </w:num>
  <w:num w:numId="35" w16cid:durableId="1911572564">
    <w:abstractNumId w:val="12"/>
  </w:num>
  <w:num w:numId="36" w16cid:durableId="1950428561">
    <w:abstractNumId w:val="38"/>
  </w:num>
  <w:num w:numId="37" w16cid:durableId="1167406843">
    <w:abstractNumId w:val="46"/>
  </w:num>
  <w:num w:numId="38" w16cid:durableId="669329550">
    <w:abstractNumId w:val="19"/>
  </w:num>
  <w:num w:numId="39" w16cid:durableId="1638486909">
    <w:abstractNumId w:val="13"/>
  </w:num>
  <w:num w:numId="40" w16cid:durableId="1851137177">
    <w:abstractNumId w:val="18"/>
  </w:num>
  <w:num w:numId="41" w16cid:durableId="1915971770">
    <w:abstractNumId w:val="33"/>
  </w:num>
  <w:num w:numId="42" w16cid:durableId="1277563753">
    <w:abstractNumId w:val="32"/>
  </w:num>
  <w:num w:numId="43" w16cid:durableId="121968927">
    <w:abstractNumId w:val="34"/>
  </w:num>
  <w:num w:numId="44" w16cid:durableId="796679560">
    <w:abstractNumId w:val="51"/>
  </w:num>
  <w:num w:numId="45" w16cid:durableId="1870870409">
    <w:abstractNumId w:val="47"/>
  </w:num>
  <w:num w:numId="46" w16cid:durableId="294218060">
    <w:abstractNumId w:val="28"/>
  </w:num>
  <w:num w:numId="47" w16cid:durableId="1485928742">
    <w:abstractNumId w:val="40"/>
  </w:num>
  <w:num w:numId="48" w16cid:durableId="1884512892">
    <w:abstractNumId w:val="48"/>
  </w:num>
  <w:num w:numId="49" w16cid:durableId="1075275872">
    <w:abstractNumId w:val="3"/>
  </w:num>
  <w:num w:numId="50" w16cid:durableId="986473945">
    <w:abstractNumId w:val="1"/>
  </w:num>
  <w:num w:numId="51" w16cid:durableId="1260681543">
    <w:abstractNumId w:val="49"/>
  </w:num>
  <w:num w:numId="52" w16cid:durableId="250237236">
    <w:abstractNumId w:val="2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ocumentProtection w:edit="readOnly" w:enforcement="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218C"/>
    <w:rsid w:val="000019ED"/>
    <w:rsid w:val="000059B1"/>
    <w:rsid w:val="000109D6"/>
    <w:rsid w:val="0001174A"/>
    <w:rsid w:val="00012EBC"/>
    <w:rsid w:val="0001383B"/>
    <w:rsid w:val="00015139"/>
    <w:rsid w:val="000158C8"/>
    <w:rsid w:val="000165EF"/>
    <w:rsid w:val="00017215"/>
    <w:rsid w:val="00020B4B"/>
    <w:rsid w:val="00022857"/>
    <w:rsid w:val="00022A6E"/>
    <w:rsid w:val="00024270"/>
    <w:rsid w:val="0002541E"/>
    <w:rsid w:val="00026F88"/>
    <w:rsid w:val="00027A0D"/>
    <w:rsid w:val="000317E1"/>
    <w:rsid w:val="00035080"/>
    <w:rsid w:val="000403E4"/>
    <w:rsid w:val="00041782"/>
    <w:rsid w:val="000510D7"/>
    <w:rsid w:val="0006242D"/>
    <w:rsid w:val="000630E8"/>
    <w:rsid w:val="00066351"/>
    <w:rsid w:val="00073787"/>
    <w:rsid w:val="0008218C"/>
    <w:rsid w:val="00082E32"/>
    <w:rsid w:val="00084EC8"/>
    <w:rsid w:val="0009066B"/>
    <w:rsid w:val="000912B6"/>
    <w:rsid w:val="0009249A"/>
    <w:rsid w:val="00093641"/>
    <w:rsid w:val="000A0CD4"/>
    <w:rsid w:val="000A12D3"/>
    <w:rsid w:val="000A372F"/>
    <w:rsid w:val="000A3936"/>
    <w:rsid w:val="000A39D1"/>
    <w:rsid w:val="000A3A08"/>
    <w:rsid w:val="000A7B14"/>
    <w:rsid w:val="000B1A24"/>
    <w:rsid w:val="000B3920"/>
    <w:rsid w:val="000B484C"/>
    <w:rsid w:val="000B5F3E"/>
    <w:rsid w:val="000B6A9B"/>
    <w:rsid w:val="000B6BCB"/>
    <w:rsid w:val="000C3BD7"/>
    <w:rsid w:val="000C4383"/>
    <w:rsid w:val="000C74FE"/>
    <w:rsid w:val="000D1849"/>
    <w:rsid w:val="000D553B"/>
    <w:rsid w:val="000D605B"/>
    <w:rsid w:val="000D7595"/>
    <w:rsid w:val="000E01DD"/>
    <w:rsid w:val="000E3921"/>
    <w:rsid w:val="000E46C9"/>
    <w:rsid w:val="000F03D5"/>
    <w:rsid w:val="000F1CEA"/>
    <w:rsid w:val="000F470F"/>
    <w:rsid w:val="000F4976"/>
    <w:rsid w:val="000F520D"/>
    <w:rsid w:val="0010129D"/>
    <w:rsid w:val="00104BC7"/>
    <w:rsid w:val="001069E5"/>
    <w:rsid w:val="0010739A"/>
    <w:rsid w:val="00107829"/>
    <w:rsid w:val="00114B7F"/>
    <w:rsid w:val="001172FC"/>
    <w:rsid w:val="00117807"/>
    <w:rsid w:val="00120F06"/>
    <w:rsid w:val="00122A18"/>
    <w:rsid w:val="00123056"/>
    <w:rsid w:val="001264A6"/>
    <w:rsid w:val="00130975"/>
    <w:rsid w:val="00132664"/>
    <w:rsid w:val="00134120"/>
    <w:rsid w:val="00134600"/>
    <w:rsid w:val="00142F8E"/>
    <w:rsid w:val="00143A10"/>
    <w:rsid w:val="001472B1"/>
    <w:rsid w:val="00147777"/>
    <w:rsid w:val="00150F54"/>
    <w:rsid w:val="00151EBF"/>
    <w:rsid w:val="00153E20"/>
    <w:rsid w:val="00155ABF"/>
    <w:rsid w:val="001605A0"/>
    <w:rsid w:val="001610CE"/>
    <w:rsid w:val="00162C92"/>
    <w:rsid w:val="00162E5F"/>
    <w:rsid w:val="0016375A"/>
    <w:rsid w:val="00164CB7"/>
    <w:rsid w:val="00170C54"/>
    <w:rsid w:val="00172BC4"/>
    <w:rsid w:val="00176729"/>
    <w:rsid w:val="001807E2"/>
    <w:rsid w:val="00183824"/>
    <w:rsid w:val="00185C2D"/>
    <w:rsid w:val="00191A86"/>
    <w:rsid w:val="00195CC1"/>
    <w:rsid w:val="001A247A"/>
    <w:rsid w:val="001A51C1"/>
    <w:rsid w:val="001A7A70"/>
    <w:rsid w:val="001A7B0F"/>
    <w:rsid w:val="001B4244"/>
    <w:rsid w:val="001B6A1D"/>
    <w:rsid w:val="001B6C4B"/>
    <w:rsid w:val="001B765B"/>
    <w:rsid w:val="001C1F96"/>
    <w:rsid w:val="001C5F52"/>
    <w:rsid w:val="001C60D4"/>
    <w:rsid w:val="001C6100"/>
    <w:rsid w:val="001C73F4"/>
    <w:rsid w:val="001D06A4"/>
    <w:rsid w:val="001D10C9"/>
    <w:rsid w:val="001D71C7"/>
    <w:rsid w:val="001E1B1B"/>
    <w:rsid w:val="001E7490"/>
    <w:rsid w:val="001E7939"/>
    <w:rsid w:val="001F00AE"/>
    <w:rsid w:val="001F04DC"/>
    <w:rsid w:val="001F619C"/>
    <w:rsid w:val="001F7376"/>
    <w:rsid w:val="0020139C"/>
    <w:rsid w:val="0020399A"/>
    <w:rsid w:val="00204136"/>
    <w:rsid w:val="00204A36"/>
    <w:rsid w:val="00204EFF"/>
    <w:rsid w:val="002106E7"/>
    <w:rsid w:val="00215629"/>
    <w:rsid w:val="00215CB3"/>
    <w:rsid w:val="002204DF"/>
    <w:rsid w:val="00221167"/>
    <w:rsid w:val="002232A5"/>
    <w:rsid w:val="00223C5C"/>
    <w:rsid w:val="00226995"/>
    <w:rsid w:val="0023502D"/>
    <w:rsid w:val="00236ACC"/>
    <w:rsid w:val="00241915"/>
    <w:rsid w:val="00244820"/>
    <w:rsid w:val="002514EB"/>
    <w:rsid w:val="002526FE"/>
    <w:rsid w:val="002544DC"/>
    <w:rsid w:val="00255BDA"/>
    <w:rsid w:val="00257555"/>
    <w:rsid w:val="00257EC0"/>
    <w:rsid w:val="002618D7"/>
    <w:rsid w:val="00263EBC"/>
    <w:rsid w:val="00265895"/>
    <w:rsid w:val="00266F42"/>
    <w:rsid w:val="00276AC0"/>
    <w:rsid w:val="00281F9B"/>
    <w:rsid w:val="002836CE"/>
    <w:rsid w:val="00284340"/>
    <w:rsid w:val="002904DF"/>
    <w:rsid w:val="00291C49"/>
    <w:rsid w:val="002935A7"/>
    <w:rsid w:val="00296611"/>
    <w:rsid w:val="00296F08"/>
    <w:rsid w:val="002A3947"/>
    <w:rsid w:val="002A495E"/>
    <w:rsid w:val="002A4FFA"/>
    <w:rsid w:val="002B1070"/>
    <w:rsid w:val="002B3CD9"/>
    <w:rsid w:val="002C0032"/>
    <w:rsid w:val="002C3A56"/>
    <w:rsid w:val="002C423D"/>
    <w:rsid w:val="002C42FD"/>
    <w:rsid w:val="002C49AB"/>
    <w:rsid w:val="002C52BF"/>
    <w:rsid w:val="002C5674"/>
    <w:rsid w:val="002D270F"/>
    <w:rsid w:val="002D35D9"/>
    <w:rsid w:val="002D4FA1"/>
    <w:rsid w:val="002E3DF4"/>
    <w:rsid w:val="002E56AC"/>
    <w:rsid w:val="002E57EC"/>
    <w:rsid w:val="002E69C4"/>
    <w:rsid w:val="002E6A13"/>
    <w:rsid w:val="002E7369"/>
    <w:rsid w:val="002F0183"/>
    <w:rsid w:val="002F0D26"/>
    <w:rsid w:val="002F22A1"/>
    <w:rsid w:val="003061E3"/>
    <w:rsid w:val="00312957"/>
    <w:rsid w:val="00316CB9"/>
    <w:rsid w:val="00320290"/>
    <w:rsid w:val="00320CA3"/>
    <w:rsid w:val="0032668A"/>
    <w:rsid w:val="00326F4A"/>
    <w:rsid w:val="003277E6"/>
    <w:rsid w:val="0033007B"/>
    <w:rsid w:val="00332A11"/>
    <w:rsid w:val="00333E54"/>
    <w:rsid w:val="00334157"/>
    <w:rsid w:val="00335DDD"/>
    <w:rsid w:val="003361E6"/>
    <w:rsid w:val="00342F64"/>
    <w:rsid w:val="003473A0"/>
    <w:rsid w:val="00350613"/>
    <w:rsid w:val="0035093E"/>
    <w:rsid w:val="00353B2C"/>
    <w:rsid w:val="003559F3"/>
    <w:rsid w:val="00356271"/>
    <w:rsid w:val="00356E2F"/>
    <w:rsid w:val="00356F38"/>
    <w:rsid w:val="00360839"/>
    <w:rsid w:val="00361014"/>
    <w:rsid w:val="0036116E"/>
    <w:rsid w:val="00361313"/>
    <w:rsid w:val="00361B89"/>
    <w:rsid w:val="00366F3B"/>
    <w:rsid w:val="00371C8C"/>
    <w:rsid w:val="00371D06"/>
    <w:rsid w:val="0037242F"/>
    <w:rsid w:val="00373274"/>
    <w:rsid w:val="00377948"/>
    <w:rsid w:val="00390B47"/>
    <w:rsid w:val="003918FE"/>
    <w:rsid w:val="00393394"/>
    <w:rsid w:val="00393A7C"/>
    <w:rsid w:val="003969C5"/>
    <w:rsid w:val="003A15D1"/>
    <w:rsid w:val="003A19D3"/>
    <w:rsid w:val="003A2304"/>
    <w:rsid w:val="003A2EF4"/>
    <w:rsid w:val="003A5B33"/>
    <w:rsid w:val="003A77F4"/>
    <w:rsid w:val="003B264C"/>
    <w:rsid w:val="003B3742"/>
    <w:rsid w:val="003B3C0D"/>
    <w:rsid w:val="003B6143"/>
    <w:rsid w:val="003C0DA4"/>
    <w:rsid w:val="003C3816"/>
    <w:rsid w:val="003C4B6D"/>
    <w:rsid w:val="003C60D3"/>
    <w:rsid w:val="003C6E86"/>
    <w:rsid w:val="003D1EC4"/>
    <w:rsid w:val="003D4224"/>
    <w:rsid w:val="003D5CEF"/>
    <w:rsid w:val="003E2B95"/>
    <w:rsid w:val="003E39BC"/>
    <w:rsid w:val="003E78FD"/>
    <w:rsid w:val="003F60C2"/>
    <w:rsid w:val="003F66E4"/>
    <w:rsid w:val="003F6918"/>
    <w:rsid w:val="003F6D97"/>
    <w:rsid w:val="004036FD"/>
    <w:rsid w:val="00403BEE"/>
    <w:rsid w:val="00404390"/>
    <w:rsid w:val="00405019"/>
    <w:rsid w:val="00415F8E"/>
    <w:rsid w:val="0041650C"/>
    <w:rsid w:val="00416A54"/>
    <w:rsid w:val="00420D55"/>
    <w:rsid w:val="00422127"/>
    <w:rsid w:val="00422806"/>
    <w:rsid w:val="00422F22"/>
    <w:rsid w:val="004262D6"/>
    <w:rsid w:val="00433087"/>
    <w:rsid w:val="00433308"/>
    <w:rsid w:val="00435A5A"/>
    <w:rsid w:val="00442BEB"/>
    <w:rsid w:val="004478CB"/>
    <w:rsid w:val="00447AD2"/>
    <w:rsid w:val="00451F55"/>
    <w:rsid w:val="0045580A"/>
    <w:rsid w:val="00457F35"/>
    <w:rsid w:val="0046025F"/>
    <w:rsid w:val="00461672"/>
    <w:rsid w:val="0046420D"/>
    <w:rsid w:val="00464513"/>
    <w:rsid w:val="00464C80"/>
    <w:rsid w:val="00466BA8"/>
    <w:rsid w:val="0047183F"/>
    <w:rsid w:val="004758E8"/>
    <w:rsid w:val="00475D1D"/>
    <w:rsid w:val="00476140"/>
    <w:rsid w:val="00476AB8"/>
    <w:rsid w:val="00477EBB"/>
    <w:rsid w:val="00480308"/>
    <w:rsid w:val="00480339"/>
    <w:rsid w:val="004833AC"/>
    <w:rsid w:val="00484E04"/>
    <w:rsid w:val="004851B3"/>
    <w:rsid w:val="00491CBE"/>
    <w:rsid w:val="00491DAC"/>
    <w:rsid w:val="004921BC"/>
    <w:rsid w:val="004929BE"/>
    <w:rsid w:val="00494DEF"/>
    <w:rsid w:val="0049504F"/>
    <w:rsid w:val="00496CDB"/>
    <w:rsid w:val="004A110D"/>
    <w:rsid w:val="004A1C44"/>
    <w:rsid w:val="004A49AA"/>
    <w:rsid w:val="004A4AA1"/>
    <w:rsid w:val="004B2288"/>
    <w:rsid w:val="004B2A91"/>
    <w:rsid w:val="004B60B6"/>
    <w:rsid w:val="004B685C"/>
    <w:rsid w:val="004B79E1"/>
    <w:rsid w:val="004C46CF"/>
    <w:rsid w:val="004C4940"/>
    <w:rsid w:val="004C78C5"/>
    <w:rsid w:val="004D4487"/>
    <w:rsid w:val="004D50E2"/>
    <w:rsid w:val="004D6084"/>
    <w:rsid w:val="004D6D84"/>
    <w:rsid w:val="004D6E61"/>
    <w:rsid w:val="004E3033"/>
    <w:rsid w:val="004E4132"/>
    <w:rsid w:val="004F0385"/>
    <w:rsid w:val="004F460B"/>
    <w:rsid w:val="004F7D09"/>
    <w:rsid w:val="00501DE4"/>
    <w:rsid w:val="005051CC"/>
    <w:rsid w:val="0050779F"/>
    <w:rsid w:val="00517017"/>
    <w:rsid w:val="005170B2"/>
    <w:rsid w:val="005215DB"/>
    <w:rsid w:val="00525D29"/>
    <w:rsid w:val="00526D0C"/>
    <w:rsid w:val="005305FF"/>
    <w:rsid w:val="0053429D"/>
    <w:rsid w:val="00537787"/>
    <w:rsid w:val="00540899"/>
    <w:rsid w:val="005419B1"/>
    <w:rsid w:val="00541F75"/>
    <w:rsid w:val="00542BE0"/>
    <w:rsid w:val="00543873"/>
    <w:rsid w:val="00551D5E"/>
    <w:rsid w:val="00551F21"/>
    <w:rsid w:val="005560C0"/>
    <w:rsid w:val="0055640B"/>
    <w:rsid w:val="00557925"/>
    <w:rsid w:val="0056098A"/>
    <w:rsid w:val="00563D19"/>
    <w:rsid w:val="00565A7B"/>
    <w:rsid w:val="0057388D"/>
    <w:rsid w:val="00574D38"/>
    <w:rsid w:val="0059085F"/>
    <w:rsid w:val="00592B63"/>
    <w:rsid w:val="00595BBE"/>
    <w:rsid w:val="00595E6A"/>
    <w:rsid w:val="00595EDD"/>
    <w:rsid w:val="005A1F7F"/>
    <w:rsid w:val="005A3BD8"/>
    <w:rsid w:val="005A5FA3"/>
    <w:rsid w:val="005B1A02"/>
    <w:rsid w:val="005B1F3D"/>
    <w:rsid w:val="005B6B24"/>
    <w:rsid w:val="005C03C6"/>
    <w:rsid w:val="005C20B5"/>
    <w:rsid w:val="005C2D9B"/>
    <w:rsid w:val="005C6DD5"/>
    <w:rsid w:val="005C73C4"/>
    <w:rsid w:val="005D24ED"/>
    <w:rsid w:val="005D3CFE"/>
    <w:rsid w:val="005E5A0D"/>
    <w:rsid w:val="005E5ECA"/>
    <w:rsid w:val="005E7498"/>
    <w:rsid w:val="005F0DE2"/>
    <w:rsid w:val="005F2165"/>
    <w:rsid w:val="005F62D2"/>
    <w:rsid w:val="0060011B"/>
    <w:rsid w:val="00600268"/>
    <w:rsid w:val="00600DC4"/>
    <w:rsid w:val="00601819"/>
    <w:rsid w:val="00601889"/>
    <w:rsid w:val="006028FC"/>
    <w:rsid w:val="00602F11"/>
    <w:rsid w:val="00603095"/>
    <w:rsid w:val="00604274"/>
    <w:rsid w:val="00604335"/>
    <w:rsid w:val="006159A8"/>
    <w:rsid w:val="00615E35"/>
    <w:rsid w:val="006168E7"/>
    <w:rsid w:val="006175DE"/>
    <w:rsid w:val="00617CB6"/>
    <w:rsid w:val="006208E8"/>
    <w:rsid w:val="006270A9"/>
    <w:rsid w:val="0063216C"/>
    <w:rsid w:val="006321EE"/>
    <w:rsid w:val="00635CAB"/>
    <w:rsid w:val="006362B2"/>
    <w:rsid w:val="00636B75"/>
    <w:rsid w:val="00640B69"/>
    <w:rsid w:val="0064607A"/>
    <w:rsid w:val="0065108A"/>
    <w:rsid w:val="00651C94"/>
    <w:rsid w:val="0065610F"/>
    <w:rsid w:val="006564F5"/>
    <w:rsid w:val="00661469"/>
    <w:rsid w:val="006643A4"/>
    <w:rsid w:val="00664538"/>
    <w:rsid w:val="0066496A"/>
    <w:rsid w:val="00664DC4"/>
    <w:rsid w:val="00666A6C"/>
    <w:rsid w:val="00666D35"/>
    <w:rsid w:val="0066732B"/>
    <w:rsid w:val="006742BF"/>
    <w:rsid w:val="006757FD"/>
    <w:rsid w:val="00676505"/>
    <w:rsid w:val="00677020"/>
    <w:rsid w:val="00677C9E"/>
    <w:rsid w:val="00684156"/>
    <w:rsid w:val="00686A3C"/>
    <w:rsid w:val="00686AA5"/>
    <w:rsid w:val="00690A26"/>
    <w:rsid w:val="00690F08"/>
    <w:rsid w:val="00695D78"/>
    <w:rsid w:val="0069681D"/>
    <w:rsid w:val="006976D9"/>
    <w:rsid w:val="006978F9"/>
    <w:rsid w:val="006A10BC"/>
    <w:rsid w:val="006A2749"/>
    <w:rsid w:val="006A3063"/>
    <w:rsid w:val="006B1B48"/>
    <w:rsid w:val="006B2354"/>
    <w:rsid w:val="006B251F"/>
    <w:rsid w:val="006B2702"/>
    <w:rsid w:val="006B6264"/>
    <w:rsid w:val="006B6C4E"/>
    <w:rsid w:val="006C1C8C"/>
    <w:rsid w:val="006D40B3"/>
    <w:rsid w:val="006D6087"/>
    <w:rsid w:val="006D6FD3"/>
    <w:rsid w:val="006D76FE"/>
    <w:rsid w:val="006E02D1"/>
    <w:rsid w:val="006E1442"/>
    <w:rsid w:val="006E34BD"/>
    <w:rsid w:val="006E48A9"/>
    <w:rsid w:val="006E525F"/>
    <w:rsid w:val="006F3C1C"/>
    <w:rsid w:val="006F49A7"/>
    <w:rsid w:val="00703504"/>
    <w:rsid w:val="0070686C"/>
    <w:rsid w:val="0070711F"/>
    <w:rsid w:val="007156AD"/>
    <w:rsid w:val="00716CB5"/>
    <w:rsid w:val="007174C9"/>
    <w:rsid w:val="00717CB1"/>
    <w:rsid w:val="007206C9"/>
    <w:rsid w:val="007211BA"/>
    <w:rsid w:val="00724F25"/>
    <w:rsid w:val="007408C0"/>
    <w:rsid w:val="00740EE7"/>
    <w:rsid w:val="00741CCC"/>
    <w:rsid w:val="00742836"/>
    <w:rsid w:val="00743287"/>
    <w:rsid w:val="00745267"/>
    <w:rsid w:val="00752DC3"/>
    <w:rsid w:val="0075542D"/>
    <w:rsid w:val="00760232"/>
    <w:rsid w:val="00762494"/>
    <w:rsid w:val="00766763"/>
    <w:rsid w:val="007733A6"/>
    <w:rsid w:val="00781DD9"/>
    <w:rsid w:val="007823C9"/>
    <w:rsid w:val="00783206"/>
    <w:rsid w:val="00785B5B"/>
    <w:rsid w:val="00791468"/>
    <w:rsid w:val="00791AE3"/>
    <w:rsid w:val="007A1519"/>
    <w:rsid w:val="007A287F"/>
    <w:rsid w:val="007A7F40"/>
    <w:rsid w:val="007B2653"/>
    <w:rsid w:val="007B3BCE"/>
    <w:rsid w:val="007B680B"/>
    <w:rsid w:val="007B79B5"/>
    <w:rsid w:val="007C0CBA"/>
    <w:rsid w:val="007C5DAA"/>
    <w:rsid w:val="007D1742"/>
    <w:rsid w:val="007D4502"/>
    <w:rsid w:val="007E1298"/>
    <w:rsid w:val="007E432C"/>
    <w:rsid w:val="007E502C"/>
    <w:rsid w:val="007E525C"/>
    <w:rsid w:val="007E692E"/>
    <w:rsid w:val="007E6EFE"/>
    <w:rsid w:val="007F317B"/>
    <w:rsid w:val="007F358A"/>
    <w:rsid w:val="007F3DCF"/>
    <w:rsid w:val="00812786"/>
    <w:rsid w:val="0081281C"/>
    <w:rsid w:val="008134D5"/>
    <w:rsid w:val="00815DC8"/>
    <w:rsid w:val="008169E3"/>
    <w:rsid w:val="00822AC3"/>
    <w:rsid w:val="00824A86"/>
    <w:rsid w:val="0083612C"/>
    <w:rsid w:val="008369E9"/>
    <w:rsid w:val="008433CF"/>
    <w:rsid w:val="008451BE"/>
    <w:rsid w:val="008471FC"/>
    <w:rsid w:val="008500DC"/>
    <w:rsid w:val="00852A5C"/>
    <w:rsid w:val="008544CD"/>
    <w:rsid w:val="0085665D"/>
    <w:rsid w:val="00860145"/>
    <w:rsid w:val="0086210B"/>
    <w:rsid w:val="00871FC4"/>
    <w:rsid w:val="00881731"/>
    <w:rsid w:val="00883CE7"/>
    <w:rsid w:val="0088576E"/>
    <w:rsid w:val="00887609"/>
    <w:rsid w:val="008907DF"/>
    <w:rsid w:val="008913F2"/>
    <w:rsid w:val="008916FB"/>
    <w:rsid w:val="008918A2"/>
    <w:rsid w:val="00891CEA"/>
    <w:rsid w:val="00894BCB"/>
    <w:rsid w:val="00894D51"/>
    <w:rsid w:val="008950D8"/>
    <w:rsid w:val="00895131"/>
    <w:rsid w:val="008B0437"/>
    <w:rsid w:val="008B0596"/>
    <w:rsid w:val="008B0739"/>
    <w:rsid w:val="008B0E09"/>
    <w:rsid w:val="008B165F"/>
    <w:rsid w:val="008B3F56"/>
    <w:rsid w:val="008B4ECD"/>
    <w:rsid w:val="008B6D9B"/>
    <w:rsid w:val="008B70BF"/>
    <w:rsid w:val="008B757B"/>
    <w:rsid w:val="008C17FC"/>
    <w:rsid w:val="008C2AE5"/>
    <w:rsid w:val="008C49A2"/>
    <w:rsid w:val="008D3AA0"/>
    <w:rsid w:val="008D49B1"/>
    <w:rsid w:val="008D5B0F"/>
    <w:rsid w:val="008D619B"/>
    <w:rsid w:val="008E0C0F"/>
    <w:rsid w:val="008E354B"/>
    <w:rsid w:val="008E4F1D"/>
    <w:rsid w:val="008F1C20"/>
    <w:rsid w:val="008F69E1"/>
    <w:rsid w:val="008F71A8"/>
    <w:rsid w:val="00911133"/>
    <w:rsid w:val="00914DB2"/>
    <w:rsid w:val="00920FB5"/>
    <w:rsid w:val="00923C62"/>
    <w:rsid w:val="0093455C"/>
    <w:rsid w:val="00936DE3"/>
    <w:rsid w:val="00941C4E"/>
    <w:rsid w:val="00944CFB"/>
    <w:rsid w:val="009468A5"/>
    <w:rsid w:val="00951BFC"/>
    <w:rsid w:val="00954322"/>
    <w:rsid w:val="009556D7"/>
    <w:rsid w:val="009706F1"/>
    <w:rsid w:val="009717A7"/>
    <w:rsid w:val="00980B88"/>
    <w:rsid w:val="009843BA"/>
    <w:rsid w:val="00985DC9"/>
    <w:rsid w:val="00990B4D"/>
    <w:rsid w:val="009922F0"/>
    <w:rsid w:val="00992A59"/>
    <w:rsid w:val="00993C53"/>
    <w:rsid w:val="00994861"/>
    <w:rsid w:val="0099734E"/>
    <w:rsid w:val="009A1C31"/>
    <w:rsid w:val="009A2059"/>
    <w:rsid w:val="009A249A"/>
    <w:rsid w:val="009A30FB"/>
    <w:rsid w:val="009A3F7F"/>
    <w:rsid w:val="009A44E1"/>
    <w:rsid w:val="009A4527"/>
    <w:rsid w:val="009B22FD"/>
    <w:rsid w:val="009B342F"/>
    <w:rsid w:val="009B3701"/>
    <w:rsid w:val="009B48D4"/>
    <w:rsid w:val="009B4D56"/>
    <w:rsid w:val="009B7B9E"/>
    <w:rsid w:val="009C2F19"/>
    <w:rsid w:val="009C3406"/>
    <w:rsid w:val="009C59AF"/>
    <w:rsid w:val="009C66DE"/>
    <w:rsid w:val="009C6D9D"/>
    <w:rsid w:val="009D057C"/>
    <w:rsid w:val="009D0E25"/>
    <w:rsid w:val="009D224C"/>
    <w:rsid w:val="009D3408"/>
    <w:rsid w:val="009D6197"/>
    <w:rsid w:val="009E1BB5"/>
    <w:rsid w:val="009E339F"/>
    <w:rsid w:val="009E7635"/>
    <w:rsid w:val="009E7822"/>
    <w:rsid w:val="009F1FFF"/>
    <w:rsid w:val="009F2558"/>
    <w:rsid w:val="009F39ED"/>
    <w:rsid w:val="009F7A76"/>
    <w:rsid w:val="00A03B89"/>
    <w:rsid w:val="00A121C3"/>
    <w:rsid w:val="00A131B9"/>
    <w:rsid w:val="00A15191"/>
    <w:rsid w:val="00A203A8"/>
    <w:rsid w:val="00A217C2"/>
    <w:rsid w:val="00A271D8"/>
    <w:rsid w:val="00A307BE"/>
    <w:rsid w:val="00A35304"/>
    <w:rsid w:val="00A35C6A"/>
    <w:rsid w:val="00A37DA5"/>
    <w:rsid w:val="00A43E33"/>
    <w:rsid w:val="00A524AE"/>
    <w:rsid w:val="00A5411F"/>
    <w:rsid w:val="00A566A9"/>
    <w:rsid w:val="00A57986"/>
    <w:rsid w:val="00A60EDF"/>
    <w:rsid w:val="00A62E42"/>
    <w:rsid w:val="00A651C7"/>
    <w:rsid w:val="00A6529A"/>
    <w:rsid w:val="00A65DD7"/>
    <w:rsid w:val="00A66136"/>
    <w:rsid w:val="00A675D5"/>
    <w:rsid w:val="00A70A8D"/>
    <w:rsid w:val="00A72859"/>
    <w:rsid w:val="00A72BD7"/>
    <w:rsid w:val="00A74408"/>
    <w:rsid w:val="00A74B2C"/>
    <w:rsid w:val="00A811E3"/>
    <w:rsid w:val="00A86522"/>
    <w:rsid w:val="00A9177D"/>
    <w:rsid w:val="00A97F8D"/>
    <w:rsid w:val="00AB167C"/>
    <w:rsid w:val="00AB420A"/>
    <w:rsid w:val="00AC008C"/>
    <w:rsid w:val="00AC21A3"/>
    <w:rsid w:val="00AC5ADE"/>
    <w:rsid w:val="00AC7BF6"/>
    <w:rsid w:val="00AD40E1"/>
    <w:rsid w:val="00AD56D9"/>
    <w:rsid w:val="00AE2CAB"/>
    <w:rsid w:val="00AE41F2"/>
    <w:rsid w:val="00AE52AF"/>
    <w:rsid w:val="00AF1956"/>
    <w:rsid w:val="00AF2942"/>
    <w:rsid w:val="00B03D88"/>
    <w:rsid w:val="00B06DAF"/>
    <w:rsid w:val="00B07CF9"/>
    <w:rsid w:val="00B127D7"/>
    <w:rsid w:val="00B1360C"/>
    <w:rsid w:val="00B152FE"/>
    <w:rsid w:val="00B17742"/>
    <w:rsid w:val="00B20C7A"/>
    <w:rsid w:val="00B218AE"/>
    <w:rsid w:val="00B22A9B"/>
    <w:rsid w:val="00B35832"/>
    <w:rsid w:val="00B37233"/>
    <w:rsid w:val="00B43931"/>
    <w:rsid w:val="00B43F21"/>
    <w:rsid w:val="00B44356"/>
    <w:rsid w:val="00B45DE5"/>
    <w:rsid w:val="00B467B5"/>
    <w:rsid w:val="00B534BF"/>
    <w:rsid w:val="00B54027"/>
    <w:rsid w:val="00B55146"/>
    <w:rsid w:val="00B55BFF"/>
    <w:rsid w:val="00B56E79"/>
    <w:rsid w:val="00B57EFA"/>
    <w:rsid w:val="00B60D8B"/>
    <w:rsid w:val="00B61744"/>
    <w:rsid w:val="00B627A0"/>
    <w:rsid w:val="00B637D3"/>
    <w:rsid w:val="00B7004B"/>
    <w:rsid w:val="00B70AFC"/>
    <w:rsid w:val="00B74052"/>
    <w:rsid w:val="00B8537F"/>
    <w:rsid w:val="00B858FB"/>
    <w:rsid w:val="00B85CFD"/>
    <w:rsid w:val="00B90488"/>
    <w:rsid w:val="00B90DA6"/>
    <w:rsid w:val="00B92F3B"/>
    <w:rsid w:val="00B92F62"/>
    <w:rsid w:val="00B972D2"/>
    <w:rsid w:val="00B97F91"/>
    <w:rsid w:val="00BA0239"/>
    <w:rsid w:val="00BA1E31"/>
    <w:rsid w:val="00BA3D7F"/>
    <w:rsid w:val="00BB3E0D"/>
    <w:rsid w:val="00BC1335"/>
    <w:rsid w:val="00BC2345"/>
    <w:rsid w:val="00BC4062"/>
    <w:rsid w:val="00BC6A33"/>
    <w:rsid w:val="00BC7498"/>
    <w:rsid w:val="00BD0B6F"/>
    <w:rsid w:val="00BD0F6C"/>
    <w:rsid w:val="00BD3F70"/>
    <w:rsid w:val="00BD7DEA"/>
    <w:rsid w:val="00BE5519"/>
    <w:rsid w:val="00BE6DC0"/>
    <w:rsid w:val="00BE7CC8"/>
    <w:rsid w:val="00BF4CD7"/>
    <w:rsid w:val="00BF7F1F"/>
    <w:rsid w:val="00C06D4A"/>
    <w:rsid w:val="00C07480"/>
    <w:rsid w:val="00C11B2D"/>
    <w:rsid w:val="00C2357C"/>
    <w:rsid w:val="00C24121"/>
    <w:rsid w:val="00C2491A"/>
    <w:rsid w:val="00C24EC9"/>
    <w:rsid w:val="00C25805"/>
    <w:rsid w:val="00C27C9A"/>
    <w:rsid w:val="00C302F1"/>
    <w:rsid w:val="00C4209B"/>
    <w:rsid w:val="00C429D8"/>
    <w:rsid w:val="00C42A7A"/>
    <w:rsid w:val="00C42BBC"/>
    <w:rsid w:val="00C45317"/>
    <w:rsid w:val="00C45C22"/>
    <w:rsid w:val="00C50A4D"/>
    <w:rsid w:val="00C51618"/>
    <w:rsid w:val="00C519F2"/>
    <w:rsid w:val="00C553EA"/>
    <w:rsid w:val="00C675FD"/>
    <w:rsid w:val="00C7115D"/>
    <w:rsid w:val="00C713C0"/>
    <w:rsid w:val="00C76564"/>
    <w:rsid w:val="00C77681"/>
    <w:rsid w:val="00C77C83"/>
    <w:rsid w:val="00C8365D"/>
    <w:rsid w:val="00C915E5"/>
    <w:rsid w:val="00C916DE"/>
    <w:rsid w:val="00C91BFD"/>
    <w:rsid w:val="00C92BC5"/>
    <w:rsid w:val="00CA2370"/>
    <w:rsid w:val="00CA3C21"/>
    <w:rsid w:val="00CA6D82"/>
    <w:rsid w:val="00CB0EE3"/>
    <w:rsid w:val="00CB291B"/>
    <w:rsid w:val="00CB2D58"/>
    <w:rsid w:val="00CB34A0"/>
    <w:rsid w:val="00CB3C1F"/>
    <w:rsid w:val="00CB5612"/>
    <w:rsid w:val="00CB6059"/>
    <w:rsid w:val="00CC066C"/>
    <w:rsid w:val="00CC2BEB"/>
    <w:rsid w:val="00CC32B6"/>
    <w:rsid w:val="00CC4952"/>
    <w:rsid w:val="00CC4C13"/>
    <w:rsid w:val="00CD01ED"/>
    <w:rsid w:val="00CD0BBD"/>
    <w:rsid w:val="00CD1AA0"/>
    <w:rsid w:val="00CD5805"/>
    <w:rsid w:val="00CD5A1A"/>
    <w:rsid w:val="00CD64A5"/>
    <w:rsid w:val="00CD7DB7"/>
    <w:rsid w:val="00CE1877"/>
    <w:rsid w:val="00CE2864"/>
    <w:rsid w:val="00CF1407"/>
    <w:rsid w:val="00CF26FF"/>
    <w:rsid w:val="00CF4376"/>
    <w:rsid w:val="00D013A4"/>
    <w:rsid w:val="00D03BC5"/>
    <w:rsid w:val="00D07C09"/>
    <w:rsid w:val="00D117A5"/>
    <w:rsid w:val="00D13808"/>
    <w:rsid w:val="00D14FD2"/>
    <w:rsid w:val="00D17313"/>
    <w:rsid w:val="00D232E8"/>
    <w:rsid w:val="00D2339E"/>
    <w:rsid w:val="00D24B2D"/>
    <w:rsid w:val="00D25DC8"/>
    <w:rsid w:val="00D266E7"/>
    <w:rsid w:val="00D26E0C"/>
    <w:rsid w:val="00D31444"/>
    <w:rsid w:val="00D322FD"/>
    <w:rsid w:val="00D323DB"/>
    <w:rsid w:val="00D35C54"/>
    <w:rsid w:val="00D35F84"/>
    <w:rsid w:val="00D36D44"/>
    <w:rsid w:val="00D42318"/>
    <w:rsid w:val="00D42958"/>
    <w:rsid w:val="00D44B54"/>
    <w:rsid w:val="00D45474"/>
    <w:rsid w:val="00D46335"/>
    <w:rsid w:val="00D520DA"/>
    <w:rsid w:val="00D52BF9"/>
    <w:rsid w:val="00D536A5"/>
    <w:rsid w:val="00D55B86"/>
    <w:rsid w:val="00D56961"/>
    <w:rsid w:val="00D56F4C"/>
    <w:rsid w:val="00D61DF4"/>
    <w:rsid w:val="00D621D5"/>
    <w:rsid w:val="00D63588"/>
    <w:rsid w:val="00D64304"/>
    <w:rsid w:val="00D72901"/>
    <w:rsid w:val="00D7605D"/>
    <w:rsid w:val="00D760D2"/>
    <w:rsid w:val="00D76930"/>
    <w:rsid w:val="00D77118"/>
    <w:rsid w:val="00D77549"/>
    <w:rsid w:val="00D8032E"/>
    <w:rsid w:val="00D8222A"/>
    <w:rsid w:val="00D82376"/>
    <w:rsid w:val="00D863D0"/>
    <w:rsid w:val="00D92512"/>
    <w:rsid w:val="00D92B1F"/>
    <w:rsid w:val="00D94174"/>
    <w:rsid w:val="00D9445D"/>
    <w:rsid w:val="00D945ED"/>
    <w:rsid w:val="00D9503B"/>
    <w:rsid w:val="00D95087"/>
    <w:rsid w:val="00D96F61"/>
    <w:rsid w:val="00D970A0"/>
    <w:rsid w:val="00DA1600"/>
    <w:rsid w:val="00DA18A7"/>
    <w:rsid w:val="00DA19BE"/>
    <w:rsid w:val="00DA1FB3"/>
    <w:rsid w:val="00DA4556"/>
    <w:rsid w:val="00DA6D92"/>
    <w:rsid w:val="00DB055A"/>
    <w:rsid w:val="00DB173C"/>
    <w:rsid w:val="00DB1C27"/>
    <w:rsid w:val="00DB2CF4"/>
    <w:rsid w:val="00DB54F2"/>
    <w:rsid w:val="00DB54FB"/>
    <w:rsid w:val="00DB72B8"/>
    <w:rsid w:val="00DB7CC9"/>
    <w:rsid w:val="00DC26D4"/>
    <w:rsid w:val="00DC27C0"/>
    <w:rsid w:val="00DC2C4A"/>
    <w:rsid w:val="00DC3829"/>
    <w:rsid w:val="00DC76B0"/>
    <w:rsid w:val="00DD0421"/>
    <w:rsid w:val="00DD1A4A"/>
    <w:rsid w:val="00DD39ED"/>
    <w:rsid w:val="00DE044F"/>
    <w:rsid w:val="00DE0553"/>
    <w:rsid w:val="00DE13F8"/>
    <w:rsid w:val="00DE365A"/>
    <w:rsid w:val="00DF11A9"/>
    <w:rsid w:val="00DF1335"/>
    <w:rsid w:val="00DF532C"/>
    <w:rsid w:val="00E02EA4"/>
    <w:rsid w:val="00E03C87"/>
    <w:rsid w:val="00E14997"/>
    <w:rsid w:val="00E17E2A"/>
    <w:rsid w:val="00E21A16"/>
    <w:rsid w:val="00E304B7"/>
    <w:rsid w:val="00E41341"/>
    <w:rsid w:val="00E448A4"/>
    <w:rsid w:val="00E47F8A"/>
    <w:rsid w:val="00E511A6"/>
    <w:rsid w:val="00E52946"/>
    <w:rsid w:val="00E56222"/>
    <w:rsid w:val="00E56A51"/>
    <w:rsid w:val="00E6621B"/>
    <w:rsid w:val="00E67D95"/>
    <w:rsid w:val="00E71542"/>
    <w:rsid w:val="00E71C8D"/>
    <w:rsid w:val="00E74A34"/>
    <w:rsid w:val="00E76359"/>
    <w:rsid w:val="00E82DC0"/>
    <w:rsid w:val="00E86910"/>
    <w:rsid w:val="00E87C40"/>
    <w:rsid w:val="00E87D9E"/>
    <w:rsid w:val="00E904DD"/>
    <w:rsid w:val="00E90695"/>
    <w:rsid w:val="00E9271E"/>
    <w:rsid w:val="00E96168"/>
    <w:rsid w:val="00EA15AF"/>
    <w:rsid w:val="00EB004D"/>
    <w:rsid w:val="00EB081C"/>
    <w:rsid w:val="00EB2CA8"/>
    <w:rsid w:val="00EB536B"/>
    <w:rsid w:val="00EB5838"/>
    <w:rsid w:val="00EB5FCB"/>
    <w:rsid w:val="00EC0963"/>
    <w:rsid w:val="00EC1E48"/>
    <w:rsid w:val="00EC5759"/>
    <w:rsid w:val="00EC65D6"/>
    <w:rsid w:val="00ED658B"/>
    <w:rsid w:val="00EE22CF"/>
    <w:rsid w:val="00EE2B5C"/>
    <w:rsid w:val="00EE2D73"/>
    <w:rsid w:val="00EE3677"/>
    <w:rsid w:val="00EE56AA"/>
    <w:rsid w:val="00EF09E8"/>
    <w:rsid w:val="00EF0B8E"/>
    <w:rsid w:val="00EF2C0C"/>
    <w:rsid w:val="00EF4049"/>
    <w:rsid w:val="00EF5109"/>
    <w:rsid w:val="00EF55BA"/>
    <w:rsid w:val="00EF64CE"/>
    <w:rsid w:val="00EF7688"/>
    <w:rsid w:val="00F02054"/>
    <w:rsid w:val="00F0290D"/>
    <w:rsid w:val="00F052E3"/>
    <w:rsid w:val="00F10634"/>
    <w:rsid w:val="00F11D8A"/>
    <w:rsid w:val="00F120E9"/>
    <w:rsid w:val="00F15C12"/>
    <w:rsid w:val="00F23B35"/>
    <w:rsid w:val="00F24494"/>
    <w:rsid w:val="00F248E4"/>
    <w:rsid w:val="00F2561B"/>
    <w:rsid w:val="00F25FDC"/>
    <w:rsid w:val="00F266B9"/>
    <w:rsid w:val="00F31EA1"/>
    <w:rsid w:val="00F3375A"/>
    <w:rsid w:val="00F35861"/>
    <w:rsid w:val="00F3608C"/>
    <w:rsid w:val="00F409AC"/>
    <w:rsid w:val="00F46402"/>
    <w:rsid w:val="00F47880"/>
    <w:rsid w:val="00F50B22"/>
    <w:rsid w:val="00F548CB"/>
    <w:rsid w:val="00F54A1C"/>
    <w:rsid w:val="00F5554C"/>
    <w:rsid w:val="00F55CA8"/>
    <w:rsid w:val="00F57424"/>
    <w:rsid w:val="00F602EB"/>
    <w:rsid w:val="00F61647"/>
    <w:rsid w:val="00F74456"/>
    <w:rsid w:val="00F76A18"/>
    <w:rsid w:val="00F76BFD"/>
    <w:rsid w:val="00F81DCE"/>
    <w:rsid w:val="00F8586D"/>
    <w:rsid w:val="00F879D3"/>
    <w:rsid w:val="00F87D6E"/>
    <w:rsid w:val="00F90A1A"/>
    <w:rsid w:val="00F969BE"/>
    <w:rsid w:val="00F97EE5"/>
    <w:rsid w:val="00FA1AB2"/>
    <w:rsid w:val="00FA20C8"/>
    <w:rsid w:val="00FA4333"/>
    <w:rsid w:val="00FA6127"/>
    <w:rsid w:val="00FA6F3B"/>
    <w:rsid w:val="00FA719D"/>
    <w:rsid w:val="00FB2A36"/>
    <w:rsid w:val="00FB4845"/>
    <w:rsid w:val="00FB4D8D"/>
    <w:rsid w:val="00FB61C7"/>
    <w:rsid w:val="00FB7E43"/>
    <w:rsid w:val="00FC0FE1"/>
    <w:rsid w:val="00FC11DB"/>
    <w:rsid w:val="00FC1AF4"/>
    <w:rsid w:val="00FC3264"/>
    <w:rsid w:val="00FC45EE"/>
    <w:rsid w:val="00FC47AA"/>
    <w:rsid w:val="00FC52BC"/>
    <w:rsid w:val="00FE0B64"/>
    <w:rsid w:val="00FE1707"/>
    <w:rsid w:val="00FE5F7F"/>
    <w:rsid w:val="00FE6FFB"/>
    <w:rsid w:val="00FE7EEC"/>
    <w:rsid w:val="00FF0277"/>
    <w:rsid w:val="00FF496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ED8DA"/>
  <w15:docId w15:val="{B10B6107-ECAC-45DB-945A-7B3145552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Arial"/>
        <w:sz w:val="24"/>
        <w:szCs w:val="24"/>
        <w:lang w:val="es-MX" w:eastAsia="en-US"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218C"/>
  </w:style>
  <w:style w:type="paragraph" w:styleId="Ttulo1">
    <w:name w:val="heading 1"/>
    <w:basedOn w:val="Normal"/>
    <w:next w:val="Normal"/>
    <w:link w:val="Ttulo1Car"/>
    <w:uiPriority w:val="9"/>
    <w:qFormat/>
    <w:rsid w:val="00E7635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E304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812786"/>
    <w:pPr>
      <w:keepNext/>
      <w:keepLines/>
      <w:spacing w:before="40" w:after="0"/>
      <w:outlineLvl w:val="2"/>
    </w:pPr>
    <w:rPr>
      <w:rFonts w:asciiTheme="majorHAnsi" w:eastAsiaTheme="majorEastAsia" w:hAnsiTheme="majorHAnsi" w:cstheme="majorBidi"/>
      <w:color w:val="1F3763" w:themeColor="accent1" w:themeShade="7F"/>
    </w:rPr>
  </w:style>
  <w:style w:type="paragraph" w:styleId="Ttulo4">
    <w:name w:val="heading 4"/>
    <w:basedOn w:val="Normal"/>
    <w:next w:val="Normal"/>
    <w:link w:val="Ttulo4Car"/>
    <w:uiPriority w:val="9"/>
    <w:unhideWhenUsed/>
    <w:qFormat/>
    <w:rsid w:val="006208E8"/>
    <w:pPr>
      <w:keepNext/>
      <w:keepLines/>
      <w:spacing w:before="40" w:after="0"/>
      <w:outlineLvl w:val="3"/>
    </w:pPr>
    <w:rPr>
      <w:rFonts w:asciiTheme="majorHAnsi" w:eastAsiaTheme="majorEastAsia" w:hAnsiTheme="majorHAnsi" w:cstheme="majorBidi"/>
      <w:i/>
      <w:iCs/>
      <w:color w:val="2F5496" w:themeColor="accent1" w:themeShade="BF"/>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76359"/>
    <w:rPr>
      <w:rFonts w:asciiTheme="majorHAnsi" w:eastAsiaTheme="majorEastAsia" w:hAnsiTheme="majorHAnsi" w:cstheme="majorBidi"/>
      <w:color w:val="2F5496" w:themeColor="accent1" w:themeShade="BF"/>
      <w:sz w:val="32"/>
      <w:szCs w:val="32"/>
      <w:lang w:val="es-US"/>
    </w:rPr>
  </w:style>
  <w:style w:type="character" w:customStyle="1" w:styleId="Ttulo2Car">
    <w:name w:val="Título 2 Car"/>
    <w:basedOn w:val="Fuentedeprrafopredeter"/>
    <w:link w:val="Ttulo2"/>
    <w:uiPriority w:val="9"/>
    <w:rsid w:val="00E304B7"/>
    <w:rPr>
      <w:rFonts w:asciiTheme="majorHAnsi" w:eastAsiaTheme="majorEastAsia" w:hAnsiTheme="majorHAnsi" w:cstheme="majorBidi"/>
      <w:color w:val="2F5496" w:themeColor="accent1" w:themeShade="BF"/>
      <w:sz w:val="26"/>
      <w:szCs w:val="26"/>
      <w:lang w:val="es-US"/>
    </w:rPr>
  </w:style>
  <w:style w:type="character" w:customStyle="1" w:styleId="Ttulo3Car">
    <w:name w:val="Título 3 Car"/>
    <w:basedOn w:val="Fuentedeprrafopredeter"/>
    <w:link w:val="Ttulo3"/>
    <w:uiPriority w:val="9"/>
    <w:rsid w:val="00812786"/>
    <w:rPr>
      <w:rFonts w:asciiTheme="majorHAnsi" w:eastAsiaTheme="majorEastAsia" w:hAnsiTheme="majorHAnsi" w:cstheme="majorBidi"/>
      <w:color w:val="1F3763" w:themeColor="accent1" w:themeShade="7F"/>
      <w:sz w:val="24"/>
      <w:szCs w:val="24"/>
      <w:lang w:val="es-US"/>
    </w:rPr>
  </w:style>
  <w:style w:type="character" w:customStyle="1" w:styleId="Ttulo4Car">
    <w:name w:val="Título 4 Car"/>
    <w:basedOn w:val="Fuentedeprrafopredeter"/>
    <w:link w:val="Ttulo4"/>
    <w:uiPriority w:val="9"/>
    <w:rsid w:val="006208E8"/>
    <w:rPr>
      <w:rFonts w:asciiTheme="majorHAnsi" w:eastAsiaTheme="majorEastAsia" w:hAnsiTheme="majorHAnsi" w:cstheme="majorBidi"/>
      <w:i/>
      <w:iCs/>
      <w:color w:val="2F5496" w:themeColor="accent1" w:themeShade="BF"/>
      <w:lang w:val="en-US"/>
    </w:rPr>
  </w:style>
  <w:style w:type="paragraph" w:customStyle="1" w:styleId="Normalsinformato">
    <w:name w:val="Normal sin formato"/>
    <w:basedOn w:val="Normal"/>
    <w:rsid w:val="0008218C"/>
    <w:pPr>
      <w:spacing w:after="0" w:line="240" w:lineRule="auto"/>
    </w:pPr>
    <w:rPr>
      <w:rFonts w:ascii="Times New Roman" w:eastAsia="Times New Roman" w:hAnsi="Times New Roman" w:cs="Times New Roman"/>
      <w:lang w:val="es-ES"/>
    </w:rPr>
  </w:style>
  <w:style w:type="paragraph" w:styleId="Ttulo">
    <w:name w:val="Title"/>
    <w:basedOn w:val="Normal"/>
    <w:next w:val="Normal"/>
    <w:link w:val="TtuloCar"/>
    <w:uiPriority w:val="10"/>
    <w:qFormat/>
    <w:rsid w:val="0008218C"/>
    <w:pPr>
      <w:spacing w:after="0" w:line="240" w:lineRule="auto"/>
      <w:contextualSpacing/>
    </w:pPr>
    <w:rPr>
      <w:rFonts w:ascii="Calibri Light" w:eastAsia="Times New Roman" w:hAnsi="Calibri Light" w:cs="Times New Roman"/>
      <w:spacing w:val="-10"/>
      <w:kern w:val="28"/>
      <w:sz w:val="56"/>
      <w:szCs w:val="56"/>
    </w:rPr>
  </w:style>
  <w:style w:type="character" w:customStyle="1" w:styleId="TtuloCar">
    <w:name w:val="Título Car"/>
    <w:basedOn w:val="Fuentedeprrafopredeter"/>
    <w:link w:val="Ttulo"/>
    <w:uiPriority w:val="10"/>
    <w:rsid w:val="0008218C"/>
    <w:rPr>
      <w:rFonts w:ascii="Calibri Light" w:eastAsia="Times New Roman" w:hAnsi="Calibri Light" w:cs="Times New Roman"/>
      <w:spacing w:val="-10"/>
      <w:kern w:val="28"/>
      <w:sz w:val="56"/>
      <w:szCs w:val="56"/>
      <w:lang w:val="es-US"/>
    </w:rPr>
  </w:style>
  <w:style w:type="paragraph" w:styleId="Textodeglobo">
    <w:name w:val="Balloon Text"/>
    <w:basedOn w:val="Normal"/>
    <w:link w:val="TextodegloboCar"/>
    <w:uiPriority w:val="99"/>
    <w:semiHidden/>
    <w:unhideWhenUsed/>
    <w:rsid w:val="00F120E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120E9"/>
    <w:rPr>
      <w:rFonts w:ascii="Segoe UI" w:hAnsi="Segoe UI" w:cs="Segoe UI"/>
      <w:sz w:val="18"/>
      <w:szCs w:val="18"/>
      <w:lang w:val="es-US"/>
    </w:rPr>
  </w:style>
  <w:style w:type="paragraph" w:styleId="HTMLconformatoprevio">
    <w:name w:val="HTML Preformatted"/>
    <w:basedOn w:val="Normal"/>
    <w:link w:val="HTMLconformatoprevioCar"/>
    <w:uiPriority w:val="99"/>
    <w:semiHidden/>
    <w:unhideWhenUsed/>
    <w:rsid w:val="00590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59085F"/>
    <w:rPr>
      <w:rFonts w:ascii="Courier New" w:eastAsia="Times New Roman" w:hAnsi="Courier New" w:cs="Courier New"/>
      <w:sz w:val="20"/>
      <w:szCs w:val="20"/>
      <w:lang w:eastAsia="es-MX"/>
    </w:rPr>
  </w:style>
  <w:style w:type="character" w:customStyle="1" w:styleId="y2iqfc">
    <w:name w:val="y2iqfc"/>
    <w:basedOn w:val="Fuentedeprrafopredeter"/>
    <w:rsid w:val="0059085F"/>
  </w:style>
  <w:style w:type="paragraph" w:styleId="Encabezado">
    <w:name w:val="header"/>
    <w:basedOn w:val="Normal"/>
    <w:link w:val="EncabezadoCar"/>
    <w:uiPriority w:val="99"/>
    <w:unhideWhenUsed/>
    <w:rsid w:val="004B228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B2288"/>
    <w:rPr>
      <w:lang w:val="es-US"/>
    </w:rPr>
  </w:style>
  <w:style w:type="paragraph" w:styleId="Piedepgina">
    <w:name w:val="footer"/>
    <w:basedOn w:val="Normal"/>
    <w:link w:val="PiedepginaCar"/>
    <w:uiPriority w:val="99"/>
    <w:unhideWhenUsed/>
    <w:rsid w:val="004B228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B2288"/>
    <w:rPr>
      <w:lang w:val="es-US"/>
    </w:rPr>
  </w:style>
  <w:style w:type="paragraph" w:styleId="TtuloTDC">
    <w:name w:val="TOC Heading"/>
    <w:basedOn w:val="Ttulo1"/>
    <w:next w:val="Normal"/>
    <w:uiPriority w:val="39"/>
    <w:unhideWhenUsed/>
    <w:qFormat/>
    <w:rsid w:val="00E76359"/>
    <w:pPr>
      <w:outlineLvl w:val="9"/>
    </w:pPr>
    <w:rPr>
      <w:lang w:eastAsia="es-MX"/>
    </w:rPr>
  </w:style>
  <w:style w:type="paragraph" w:styleId="TDC1">
    <w:name w:val="toc 1"/>
    <w:basedOn w:val="Normal"/>
    <w:next w:val="Normal"/>
    <w:link w:val="TDC1Car"/>
    <w:autoRedefine/>
    <w:uiPriority w:val="39"/>
    <w:unhideWhenUsed/>
    <w:rsid w:val="00E76359"/>
    <w:pPr>
      <w:spacing w:after="100"/>
    </w:pPr>
  </w:style>
  <w:style w:type="character" w:styleId="Hipervnculo">
    <w:name w:val="Hyperlink"/>
    <w:basedOn w:val="Fuentedeprrafopredeter"/>
    <w:uiPriority w:val="99"/>
    <w:unhideWhenUsed/>
    <w:rsid w:val="00E76359"/>
    <w:rPr>
      <w:color w:val="0563C1" w:themeColor="hyperlink"/>
      <w:u w:val="single"/>
    </w:rPr>
  </w:style>
  <w:style w:type="paragraph" w:styleId="Textonotapie">
    <w:name w:val="footnote text"/>
    <w:basedOn w:val="Normal"/>
    <w:link w:val="TextonotapieCar"/>
    <w:uiPriority w:val="99"/>
    <w:semiHidden/>
    <w:unhideWhenUsed/>
    <w:rsid w:val="007F317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F317B"/>
    <w:rPr>
      <w:sz w:val="20"/>
      <w:szCs w:val="20"/>
      <w:lang w:val="es-US"/>
    </w:rPr>
  </w:style>
  <w:style w:type="character" w:styleId="Refdenotaalpie">
    <w:name w:val="footnote reference"/>
    <w:basedOn w:val="Fuentedeprrafopredeter"/>
    <w:uiPriority w:val="99"/>
    <w:semiHidden/>
    <w:unhideWhenUsed/>
    <w:rsid w:val="007F317B"/>
    <w:rPr>
      <w:vertAlign w:val="superscript"/>
    </w:rPr>
  </w:style>
  <w:style w:type="paragraph" w:styleId="Prrafodelista">
    <w:name w:val="List Paragraph"/>
    <w:basedOn w:val="Normal"/>
    <w:link w:val="PrrafodelistaCar"/>
    <w:uiPriority w:val="34"/>
    <w:qFormat/>
    <w:rsid w:val="007F317B"/>
    <w:pPr>
      <w:ind w:left="720"/>
      <w:contextualSpacing/>
    </w:pPr>
  </w:style>
  <w:style w:type="character" w:customStyle="1" w:styleId="PrrafodelistaCar">
    <w:name w:val="Párrafo de lista Car"/>
    <w:link w:val="Prrafodelista"/>
    <w:uiPriority w:val="99"/>
    <w:rsid w:val="006028FC"/>
    <w:rPr>
      <w:lang w:val="es-US"/>
    </w:rPr>
  </w:style>
  <w:style w:type="paragraph" w:styleId="Bibliografa">
    <w:name w:val="Bibliography"/>
    <w:basedOn w:val="Normal"/>
    <w:next w:val="Normal"/>
    <w:uiPriority w:val="37"/>
    <w:unhideWhenUsed/>
    <w:rsid w:val="007F317B"/>
    <w:pPr>
      <w:tabs>
        <w:tab w:val="left" w:pos="504"/>
      </w:tabs>
      <w:spacing w:after="0" w:line="240" w:lineRule="auto"/>
      <w:ind w:left="504" w:hanging="504"/>
    </w:pPr>
  </w:style>
  <w:style w:type="paragraph" w:styleId="TDC2">
    <w:name w:val="toc 2"/>
    <w:basedOn w:val="Normal"/>
    <w:next w:val="Normal"/>
    <w:autoRedefine/>
    <w:uiPriority w:val="39"/>
    <w:unhideWhenUsed/>
    <w:rsid w:val="00557925"/>
    <w:pPr>
      <w:spacing w:after="100"/>
      <w:ind w:left="220"/>
    </w:pPr>
  </w:style>
  <w:style w:type="paragraph" w:styleId="TDC3">
    <w:name w:val="toc 3"/>
    <w:basedOn w:val="Normal"/>
    <w:next w:val="Normal"/>
    <w:autoRedefine/>
    <w:uiPriority w:val="39"/>
    <w:unhideWhenUsed/>
    <w:rsid w:val="00557925"/>
    <w:pPr>
      <w:spacing w:after="100"/>
      <w:ind w:left="440"/>
    </w:pPr>
  </w:style>
  <w:style w:type="table" w:styleId="Tablaconcuadrcula">
    <w:name w:val="Table Grid"/>
    <w:basedOn w:val="Tablanormal"/>
    <w:uiPriority w:val="39"/>
    <w:rsid w:val="00D323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lnea">
    <w:name w:val="line number"/>
    <w:basedOn w:val="Fuentedeprrafopredeter"/>
    <w:uiPriority w:val="99"/>
    <w:semiHidden/>
    <w:unhideWhenUsed/>
    <w:rsid w:val="00923C62"/>
  </w:style>
  <w:style w:type="paragraph" w:styleId="NormalWeb">
    <w:name w:val="Normal (Web)"/>
    <w:basedOn w:val="Normal"/>
    <w:uiPriority w:val="99"/>
    <w:semiHidden/>
    <w:unhideWhenUsed/>
    <w:rsid w:val="006208E8"/>
    <w:pPr>
      <w:spacing w:before="100" w:beforeAutospacing="1" w:after="100" w:afterAutospacing="1" w:line="240" w:lineRule="auto"/>
    </w:pPr>
    <w:rPr>
      <w:rFonts w:ascii="Times New Roman" w:eastAsia="Times New Roman" w:hAnsi="Times New Roman" w:cs="Times New Roman"/>
      <w:lang w:val="en-US"/>
    </w:rPr>
  </w:style>
  <w:style w:type="character" w:styleId="Textoennegrita">
    <w:name w:val="Strong"/>
    <w:basedOn w:val="Fuentedeprrafopredeter"/>
    <w:uiPriority w:val="22"/>
    <w:qFormat/>
    <w:rsid w:val="006208E8"/>
    <w:rPr>
      <w:b/>
      <w:bCs/>
    </w:rPr>
  </w:style>
  <w:style w:type="character" w:styleId="Hipervnculovisitado">
    <w:name w:val="FollowedHyperlink"/>
    <w:basedOn w:val="Fuentedeprrafopredeter"/>
    <w:uiPriority w:val="99"/>
    <w:semiHidden/>
    <w:unhideWhenUsed/>
    <w:rsid w:val="007A7F40"/>
    <w:rPr>
      <w:color w:val="954F72" w:themeColor="followedHyperlink"/>
      <w:u w:val="single"/>
    </w:rPr>
  </w:style>
  <w:style w:type="character" w:styleId="nfasis">
    <w:name w:val="Emphasis"/>
    <w:basedOn w:val="Fuentedeprrafopredeter"/>
    <w:uiPriority w:val="20"/>
    <w:qFormat/>
    <w:rsid w:val="00BD0F6C"/>
    <w:rPr>
      <w:i/>
      <w:iCs/>
    </w:rPr>
  </w:style>
  <w:style w:type="paragraph" w:customStyle="1" w:styleId="Figura1">
    <w:name w:val="Figura 1"/>
    <w:basedOn w:val="Ttulo1"/>
    <w:link w:val="Figura1Car"/>
    <w:qFormat/>
    <w:rsid w:val="00433308"/>
    <w:pPr>
      <w:numPr>
        <w:numId w:val="48"/>
      </w:numPr>
      <w:spacing w:before="0" w:line="240" w:lineRule="auto"/>
      <w:ind w:left="360"/>
      <w:jc w:val="left"/>
    </w:pPr>
    <w:rPr>
      <w:rFonts w:ascii="Arial" w:hAnsi="Arial" w:cstheme="minorHAnsi"/>
      <w:color w:val="000000" w:themeColor="text1"/>
      <w:sz w:val="24"/>
      <w:szCs w:val="20"/>
    </w:rPr>
  </w:style>
  <w:style w:type="character" w:customStyle="1" w:styleId="Figura1Car">
    <w:name w:val="Figura 1 Car"/>
    <w:basedOn w:val="Fuentedeprrafopredeter"/>
    <w:link w:val="Figura1"/>
    <w:rsid w:val="00433308"/>
    <w:rPr>
      <w:rFonts w:eastAsiaTheme="majorEastAsia" w:cstheme="minorHAnsi"/>
      <w:color w:val="000000" w:themeColor="text1"/>
      <w:szCs w:val="20"/>
    </w:rPr>
  </w:style>
  <w:style w:type="paragraph" w:styleId="Descripcin">
    <w:name w:val="caption"/>
    <w:basedOn w:val="Normal"/>
    <w:next w:val="Normal"/>
    <w:uiPriority w:val="35"/>
    <w:unhideWhenUsed/>
    <w:qFormat/>
    <w:rsid w:val="007C0CBA"/>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255BDA"/>
    <w:pPr>
      <w:spacing w:after="0"/>
    </w:pPr>
  </w:style>
  <w:style w:type="character" w:styleId="Mencinsinresolver">
    <w:name w:val="Unresolved Mention"/>
    <w:basedOn w:val="Fuentedeprrafopredeter"/>
    <w:uiPriority w:val="99"/>
    <w:semiHidden/>
    <w:unhideWhenUsed/>
    <w:rsid w:val="003A19D3"/>
    <w:rPr>
      <w:color w:val="605E5C"/>
      <w:shd w:val="clear" w:color="auto" w:fill="E1DFDD"/>
    </w:rPr>
  </w:style>
  <w:style w:type="paragraph" w:customStyle="1" w:styleId="Tabla10">
    <w:name w:val="Tabla 1"/>
    <w:basedOn w:val="TDC1"/>
    <w:next w:val="Ttulo1"/>
    <w:link w:val="Tabla1Car"/>
    <w:autoRedefine/>
    <w:rsid w:val="001C73F4"/>
    <w:pPr>
      <w:tabs>
        <w:tab w:val="right" w:leader="dot" w:pos="8828"/>
      </w:tabs>
    </w:pPr>
    <w:rPr>
      <w:rFonts w:eastAsiaTheme="majorEastAsia"/>
      <w:color w:val="000000" w:themeColor="text1"/>
      <w:szCs w:val="32"/>
      <w:lang w:val="es-ES" w:eastAsia="es-MX"/>
    </w:rPr>
  </w:style>
  <w:style w:type="character" w:customStyle="1" w:styleId="TDC1Car">
    <w:name w:val="TDC 1 Car"/>
    <w:basedOn w:val="Fuentedeprrafopredeter"/>
    <w:link w:val="TDC1"/>
    <w:uiPriority w:val="39"/>
    <w:rsid w:val="001C73F4"/>
  </w:style>
  <w:style w:type="character" w:customStyle="1" w:styleId="Tabla1Car">
    <w:name w:val="Tabla 1 Car"/>
    <w:basedOn w:val="TDC1Car"/>
    <w:link w:val="Tabla10"/>
    <w:rsid w:val="001C73F4"/>
    <w:rPr>
      <w:rFonts w:eastAsiaTheme="majorEastAsia"/>
      <w:color w:val="000000" w:themeColor="text1"/>
      <w:szCs w:val="32"/>
      <w:lang w:val="es-ES" w:eastAsia="es-MX"/>
    </w:rPr>
  </w:style>
  <w:style w:type="paragraph" w:customStyle="1" w:styleId="tabla1">
    <w:name w:val="tabla 1"/>
    <w:basedOn w:val="Ttulo1"/>
    <w:link w:val="tabla1Car0"/>
    <w:qFormat/>
    <w:rsid w:val="00433308"/>
    <w:pPr>
      <w:numPr>
        <w:numId w:val="50"/>
      </w:numPr>
      <w:spacing w:after="240" w:line="240" w:lineRule="auto"/>
      <w:jc w:val="center"/>
    </w:pPr>
    <w:rPr>
      <w:rFonts w:ascii="Arial" w:hAnsi="Arial"/>
      <w:color w:val="000000" w:themeColor="text1"/>
      <w:sz w:val="24"/>
      <w:lang w:val="es-ES"/>
    </w:rPr>
  </w:style>
  <w:style w:type="character" w:customStyle="1" w:styleId="tabla1Car0">
    <w:name w:val="tabla 1 Car"/>
    <w:basedOn w:val="Tabla1Car"/>
    <w:link w:val="tabla1"/>
    <w:rsid w:val="00433308"/>
    <w:rPr>
      <w:rFonts w:eastAsiaTheme="majorEastAsia" w:cstheme="majorBidi"/>
      <w:color w:val="000000" w:themeColor="text1"/>
      <w:szCs w:val="32"/>
      <w:lang w:val="es-ES" w:eastAsia="es-MX"/>
    </w:rPr>
  </w:style>
  <w:style w:type="character" w:styleId="Refdecomentario">
    <w:name w:val="annotation reference"/>
    <w:basedOn w:val="Fuentedeprrafopredeter"/>
    <w:uiPriority w:val="99"/>
    <w:semiHidden/>
    <w:unhideWhenUsed/>
    <w:rsid w:val="00785B5B"/>
    <w:rPr>
      <w:sz w:val="16"/>
      <w:szCs w:val="16"/>
    </w:rPr>
  </w:style>
  <w:style w:type="paragraph" w:styleId="Textocomentario">
    <w:name w:val="annotation text"/>
    <w:basedOn w:val="Normal"/>
    <w:link w:val="TextocomentarioCar"/>
    <w:uiPriority w:val="99"/>
    <w:semiHidden/>
    <w:unhideWhenUsed/>
    <w:rsid w:val="00785B5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85B5B"/>
    <w:rPr>
      <w:sz w:val="20"/>
      <w:szCs w:val="20"/>
    </w:rPr>
  </w:style>
  <w:style w:type="paragraph" w:styleId="TDC4">
    <w:name w:val="toc 4"/>
    <w:basedOn w:val="Normal"/>
    <w:next w:val="Normal"/>
    <w:autoRedefine/>
    <w:uiPriority w:val="39"/>
    <w:unhideWhenUsed/>
    <w:rsid w:val="006E34BD"/>
    <w:pPr>
      <w:spacing w:after="100" w:line="259" w:lineRule="auto"/>
      <w:ind w:left="660"/>
      <w:jc w:val="left"/>
    </w:pPr>
    <w:rPr>
      <w:rFonts w:asciiTheme="minorHAnsi" w:eastAsiaTheme="minorEastAsia" w:hAnsiTheme="minorHAnsi" w:cstheme="minorBidi"/>
      <w:kern w:val="2"/>
      <w:sz w:val="22"/>
      <w:szCs w:val="22"/>
      <w:lang w:eastAsia="es-MX"/>
      <w14:ligatures w14:val="standardContextual"/>
    </w:rPr>
  </w:style>
  <w:style w:type="paragraph" w:styleId="TDC5">
    <w:name w:val="toc 5"/>
    <w:basedOn w:val="Normal"/>
    <w:next w:val="Normal"/>
    <w:autoRedefine/>
    <w:uiPriority w:val="39"/>
    <w:unhideWhenUsed/>
    <w:rsid w:val="006E34BD"/>
    <w:pPr>
      <w:spacing w:after="100" w:line="259" w:lineRule="auto"/>
      <w:ind w:left="880"/>
      <w:jc w:val="left"/>
    </w:pPr>
    <w:rPr>
      <w:rFonts w:asciiTheme="minorHAnsi" w:eastAsiaTheme="minorEastAsia" w:hAnsiTheme="minorHAnsi" w:cstheme="minorBidi"/>
      <w:kern w:val="2"/>
      <w:sz w:val="22"/>
      <w:szCs w:val="22"/>
      <w:lang w:eastAsia="es-MX"/>
      <w14:ligatures w14:val="standardContextual"/>
    </w:rPr>
  </w:style>
  <w:style w:type="paragraph" w:styleId="TDC6">
    <w:name w:val="toc 6"/>
    <w:basedOn w:val="Normal"/>
    <w:next w:val="Normal"/>
    <w:autoRedefine/>
    <w:uiPriority w:val="39"/>
    <w:unhideWhenUsed/>
    <w:rsid w:val="006E34BD"/>
    <w:pPr>
      <w:spacing w:after="100" w:line="259" w:lineRule="auto"/>
      <w:ind w:left="1100"/>
      <w:jc w:val="left"/>
    </w:pPr>
    <w:rPr>
      <w:rFonts w:asciiTheme="minorHAnsi" w:eastAsiaTheme="minorEastAsia" w:hAnsiTheme="minorHAnsi" w:cstheme="minorBidi"/>
      <w:kern w:val="2"/>
      <w:sz w:val="22"/>
      <w:szCs w:val="22"/>
      <w:lang w:eastAsia="es-MX"/>
      <w14:ligatures w14:val="standardContextual"/>
    </w:rPr>
  </w:style>
  <w:style w:type="paragraph" w:styleId="TDC7">
    <w:name w:val="toc 7"/>
    <w:basedOn w:val="Normal"/>
    <w:next w:val="Normal"/>
    <w:autoRedefine/>
    <w:uiPriority w:val="39"/>
    <w:unhideWhenUsed/>
    <w:rsid w:val="006E34BD"/>
    <w:pPr>
      <w:spacing w:after="100" w:line="259" w:lineRule="auto"/>
      <w:ind w:left="1320"/>
      <w:jc w:val="left"/>
    </w:pPr>
    <w:rPr>
      <w:rFonts w:asciiTheme="minorHAnsi" w:eastAsiaTheme="minorEastAsia" w:hAnsiTheme="minorHAnsi" w:cstheme="minorBidi"/>
      <w:kern w:val="2"/>
      <w:sz w:val="22"/>
      <w:szCs w:val="22"/>
      <w:lang w:eastAsia="es-MX"/>
      <w14:ligatures w14:val="standardContextual"/>
    </w:rPr>
  </w:style>
  <w:style w:type="paragraph" w:styleId="TDC8">
    <w:name w:val="toc 8"/>
    <w:basedOn w:val="Normal"/>
    <w:next w:val="Normal"/>
    <w:autoRedefine/>
    <w:uiPriority w:val="39"/>
    <w:unhideWhenUsed/>
    <w:rsid w:val="006E34BD"/>
    <w:pPr>
      <w:spacing w:after="100" w:line="259" w:lineRule="auto"/>
      <w:ind w:left="1540"/>
      <w:jc w:val="left"/>
    </w:pPr>
    <w:rPr>
      <w:rFonts w:asciiTheme="minorHAnsi" w:eastAsiaTheme="minorEastAsia" w:hAnsiTheme="minorHAnsi" w:cstheme="minorBidi"/>
      <w:kern w:val="2"/>
      <w:sz w:val="22"/>
      <w:szCs w:val="22"/>
      <w:lang w:eastAsia="es-MX"/>
      <w14:ligatures w14:val="standardContextual"/>
    </w:rPr>
  </w:style>
  <w:style w:type="paragraph" w:styleId="TDC9">
    <w:name w:val="toc 9"/>
    <w:basedOn w:val="Normal"/>
    <w:next w:val="Normal"/>
    <w:autoRedefine/>
    <w:uiPriority w:val="39"/>
    <w:unhideWhenUsed/>
    <w:rsid w:val="006E34BD"/>
    <w:pPr>
      <w:spacing w:after="100" w:line="259" w:lineRule="auto"/>
      <w:ind w:left="1760"/>
      <w:jc w:val="left"/>
    </w:pPr>
    <w:rPr>
      <w:rFonts w:asciiTheme="minorHAnsi" w:eastAsiaTheme="minorEastAsia" w:hAnsiTheme="minorHAnsi" w:cstheme="minorBidi"/>
      <w:kern w:val="2"/>
      <w:sz w:val="22"/>
      <w:szCs w:val="22"/>
      <w:lang w:eastAsia="es-MX"/>
      <w14:ligatures w14:val="standardContextual"/>
    </w:rPr>
  </w:style>
  <w:style w:type="paragraph" w:customStyle="1" w:styleId="Ttulosinnumerar">
    <w:name w:val="Título sin numerar"/>
    <w:basedOn w:val="Normal"/>
    <w:next w:val="Normal"/>
    <w:rsid w:val="008F71A8"/>
    <w:pPr>
      <w:pageBreakBefore/>
      <w:spacing w:before="240" w:after="60"/>
    </w:pPr>
    <w:rPr>
      <w:rFonts w:eastAsia="Times New Roman" w:cs="Times New Roman"/>
      <w:b/>
      <w:sz w:val="32"/>
      <w:szCs w:val="3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167704">
      <w:bodyDiv w:val="1"/>
      <w:marLeft w:val="0"/>
      <w:marRight w:val="0"/>
      <w:marTop w:val="0"/>
      <w:marBottom w:val="0"/>
      <w:divBdr>
        <w:top w:val="none" w:sz="0" w:space="0" w:color="auto"/>
        <w:left w:val="none" w:sz="0" w:space="0" w:color="auto"/>
        <w:bottom w:val="none" w:sz="0" w:space="0" w:color="auto"/>
        <w:right w:val="none" w:sz="0" w:space="0" w:color="auto"/>
      </w:divBdr>
    </w:div>
    <w:div w:id="119344582">
      <w:bodyDiv w:val="1"/>
      <w:marLeft w:val="0"/>
      <w:marRight w:val="0"/>
      <w:marTop w:val="0"/>
      <w:marBottom w:val="0"/>
      <w:divBdr>
        <w:top w:val="none" w:sz="0" w:space="0" w:color="auto"/>
        <w:left w:val="none" w:sz="0" w:space="0" w:color="auto"/>
        <w:bottom w:val="none" w:sz="0" w:space="0" w:color="auto"/>
        <w:right w:val="none" w:sz="0" w:space="0" w:color="auto"/>
      </w:divBdr>
    </w:div>
    <w:div w:id="502404126">
      <w:bodyDiv w:val="1"/>
      <w:marLeft w:val="0"/>
      <w:marRight w:val="0"/>
      <w:marTop w:val="0"/>
      <w:marBottom w:val="0"/>
      <w:divBdr>
        <w:top w:val="none" w:sz="0" w:space="0" w:color="auto"/>
        <w:left w:val="none" w:sz="0" w:space="0" w:color="auto"/>
        <w:bottom w:val="none" w:sz="0" w:space="0" w:color="auto"/>
        <w:right w:val="none" w:sz="0" w:space="0" w:color="auto"/>
      </w:divBdr>
    </w:div>
    <w:div w:id="527330183">
      <w:bodyDiv w:val="1"/>
      <w:marLeft w:val="0"/>
      <w:marRight w:val="0"/>
      <w:marTop w:val="0"/>
      <w:marBottom w:val="0"/>
      <w:divBdr>
        <w:top w:val="none" w:sz="0" w:space="0" w:color="auto"/>
        <w:left w:val="none" w:sz="0" w:space="0" w:color="auto"/>
        <w:bottom w:val="none" w:sz="0" w:space="0" w:color="auto"/>
        <w:right w:val="none" w:sz="0" w:space="0" w:color="auto"/>
      </w:divBdr>
    </w:div>
    <w:div w:id="657614360">
      <w:bodyDiv w:val="1"/>
      <w:marLeft w:val="0"/>
      <w:marRight w:val="0"/>
      <w:marTop w:val="0"/>
      <w:marBottom w:val="0"/>
      <w:divBdr>
        <w:top w:val="none" w:sz="0" w:space="0" w:color="auto"/>
        <w:left w:val="none" w:sz="0" w:space="0" w:color="auto"/>
        <w:bottom w:val="none" w:sz="0" w:space="0" w:color="auto"/>
        <w:right w:val="none" w:sz="0" w:space="0" w:color="auto"/>
      </w:divBdr>
    </w:div>
    <w:div w:id="747000384">
      <w:bodyDiv w:val="1"/>
      <w:marLeft w:val="0"/>
      <w:marRight w:val="0"/>
      <w:marTop w:val="0"/>
      <w:marBottom w:val="0"/>
      <w:divBdr>
        <w:top w:val="none" w:sz="0" w:space="0" w:color="auto"/>
        <w:left w:val="none" w:sz="0" w:space="0" w:color="auto"/>
        <w:bottom w:val="none" w:sz="0" w:space="0" w:color="auto"/>
        <w:right w:val="none" w:sz="0" w:space="0" w:color="auto"/>
      </w:divBdr>
    </w:div>
    <w:div w:id="819003781">
      <w:bodyDiv w:val="1"/>
      <w:marLeft w:val="0"/>
      <w:marRight w:val="0"/>
      <w:marTop w:val="0"/>
      <w:marBottom w:val="0"/>
      <w:divBdr>
        <w:top w:val="none" w:sz="0" w:space="0" w:color="auto"/>
        <w:left w:val="none" w:sz="0" w:space="0" w:color="auto"/>
        <w:bottom w:val="none" w:sz="0" w:space="0" w:color="auto"/>
        <w:right w:val="none" w:sz="0" w:space="0" w:color="auto"/>
      </w:divBdr>
    </w:div>
    <w:div w:id="890044456">
      <w:bodyDiv w:val="1"/>
      <w:marLeft w:val="0"/>
      <w:marRight w:val="0"/>
      <w:marTop w:val="0"/>
      <w:marBottom w:val="0"/>
      <w:divBdr>
        <w:top w:val="none" w:sz="0" w:space="0" w:color="auto"/>
        <w:left w:val="none" w:sz="0" w:space="0" w:color="auto"/>
        <w:bottom w:val="none" w:sz="0" w:space="0" w:color="auto"/>
        <w:right w:val="none" w:sz="0" w:space="0" w:color="auto"/>
      </w:divBdr>
    </w:div>
    <w:div w:id="926811596">
      <w:bodyDiv w:val="1"/>
      <w:marLeft w:val="0"/>
      <w:marRight w:val="0"/>
      <w:marTop w:val="0"/>
      <w:marBottom w:val="0"/>
      <w:divBdr>
        <w:top w:val="none" w:sz="0" w:space="0" w:color="auto"/>
        <w:left w:val="none" w:sz="0" w:space="0" w:color="auto"/>
        <w:bottom w:val="none" w:sz="0" w:space="0" w:color="auto"/>
        <w:right w:val="none" w:sz="0" w:space="0" w:color="auto"/>
      </w:divBdr>
    </w:div>
    <w:div w:id="1014726142">
      <w:bodyDiv w:val="1"/>
      <w:marLeft w:val="0"/>
      <w:marRight w:val="0"/>
      <w:marTop w:val="0"/>
      <w:marBottom w:val="0"/>
      <w:divBdr>
        <w:top w:val="none" w:sz="0" w:space="0" w:color="auto"/>
        <w:left w:val="none" w:sz="0" w:space="0" w:color="auto"/>
        <w:bottom w:val="none" w:sz="0" w:space="0" w:color="auto"/>
        <w:right w:val="none" w:sz="0" w:space="0" w:color="auto"/>
      </w:divBdr>
    </w:div>
    <w:div w:id="1104807403">
      <w:bodyDiv w:val="1"/>
      <w:marLeft w:val="0"/>
      <w:marRight w:val="0"/>
      <w:marTop w:val="0"/>
      <w:marBottom w:val="0"/>
      <w:divBdr>
        <w:top w:val="none" w:sz="0" w:space="0" w:color="auto"/>
        <w:left w:val="none" w:sz="0" w:space="0" w:color="auto"/>
        <w:bottom w:val="none" w:sz="0" w:space="0" w:color="auto"/>
        <w:right w:val="none" w:sz="0" w:space="0" w:color="auto"/>
      </w:divBdr>
    </w:div>
    <w:div w:id="1131098163">
      <w:bodyDiv w:val="1"/>
      <w:marLeft w:val="0"/>
      <w:marRight w:val="0"/>
      <w:marTop w:val="0"/>
      <w:marBottom w:val="0"/>
      <w:divBdr>
        <w:top w:val="none" w:sz="0" w:space="0" w:color="auto"/>
        <w:left w:val="none" w:sz="0" w:space="0" w:color="auto"/>
        <w:bottom w:val="none" w:sz="0" w:space="0" w:color="auto"/>
        <w:right w:val="none" w:sz="0" w:space="0" w:color="auto"/>
      </w:divBdr>
    </w:div>
    <w:div w:id="1135947931">
      <w:bodyDiv w:val="1"/>
      <w:marLeft w:val="0"/>
      <w:marRight w:val="0"/>
      <w:marTop w:val="0"/>
      <w:marBottom w:val="0"/>
      <w:divBdr>
        <w:top w:val="none" w:sz="0" w:space="0" w:color="auto"/>
        <w:left w:val="none" w:sz="0" w:space="0" w:color="auto"/>
        <w:bottom w:val="none" w:sz="0" w:space="0" w:color="auto"/>
        <w:right w:val="none" w:sz="0" w:space="0" w:color="auto"/>
      </w:divBdr>
      <w:divsChild>
        <w:div w:id="497187033">
          <w:marLeft w:val="0"/>
          <w:marRight w:val="0"/>
          <w:marTop w:val="0"/>
          <w:marBottom w:val="0"/>
          <w:divBdr>
            <w:top w:val="none" w:sz="0" w:space="0" w:color="auto"/>
            <w:left w:val="none" w:sz="0" w:space="0" w:color="auto"/>
            <w:bottom w:val="none" w:sz="0" w:space="0" w:color="auto"/>
            <w:right w:val="none" w:sz="0" w:space="0" w:color="auto"/>
          </w:divBdr>
        </w:div>
      </w:divsChild>
    </w:div>
    <w:div w:id="1579514872">
      <w:bodyDiv w:val="1"/>
      <w:marLeft w:val="0"/>
      <w:marRight w:val="0"/>
      <w:marTop w:val="0"/>
      <w:marBottom w:val="0"/>
      <w:divBdr>
        <w:top w:val="none" w:sz="0" w:space="0" w:color="auto"/>
        <w:left w:val="none" w:sz="0" w:space="0" w:color="auto"/>
        <w:bottom w:val="none" w:sz="0" w:space="0" w:color="auto"/>
        <w:right w:val="none" w:sz="0" w:space="0" w:color="auto"/>
      </w:divBdr>
    </w:div>
    <w:div w:id="1612131475">
      <w:bodyDiv w:val="1"/>
      <w:marLeft w:val="0"/>
      <w:marRight w:val="0"/>
      <w:marTop w:val="0"/>
      <w:marBottom w:val="0"/>
      <w:divBdr>
        <w:top w:val="none" w:sz="0" w:space="0" w:color="auto"/>
        <w:left w:val="none" w:sz="0" w:space="0" w:color="auto"/>
        <w:bottom w:val="none" w:sz="0" w:space="0" w:color="auto"/>
        <w:right w:val="none" w:sz="0" w:space="0" w:color="auto"/>
      </w:divBdr>
    </w:div>
    <w:div w:id="1622418090">
      <w:bodyDiv w:val="1"/>
      <w:marLeft w:val="0"/>
      <w:marRight w:val="0"/>
      <w:marTop w:val="0"/>
      <w:marBottom w:val="0"/>
      <w:divBdr>
        <w:top w:val="none" w:sz="0" w:space="0" w:color="auto"/>
        <w:left w:val="none" w:sz="0" w:space="0" w:color="auto"/>
        <w:bottom w:val="none" w:sz="0" w:space="0" w:color="auto"/>
        <w:right w:val="none" w:sz="0" w:space="0" w:color="auto"/>
      </w:divBdr>
    </w:div>
    <w:div w:id="1669942913">
      <w:bodyDiv w:val="1"/>
      <w:marLeft w:val="0"/>
      <w:marRight w:val="0"/>
      <w:marTop w:val="0"/>
      <w:marBottom w:val="0"/>
      <w:divBdr>
        <w:top w:val="none" w:sz="0" w:space="0" w:color="auto"/>
        <w:left w:val="none" w:sz="0" w:space="0" w:color="auto"/>
        <w:bottom w:val="none" w:sz="0" w:space="0" w:color="auto"/>
        <w:right w:val="none" w:sz="0" w:space="0" w:color="auto"/>
      </w:divBdr>
    </w:div>
    <w:div w:id="1711109617">
      <w:bodyDiv w:val="1"/>
      <w:marLeft w:val="0"/>
      <w:marRight w:val="0"/>
      <w:marTop w:val="0"/>
      <w:marBottom w:val="0"/>
      <w:divBdr>
        <w:top w:val="none" w:sz="0" w:space="0" w:color="auto"/>
        <w:left w:val="none" w:sz="0" w:space="0" w:color="auto"/>
        <w:bottom w:val="none" w:sz="0" w:space="0" w:color="auto"/>
        <w:right w:val="none" w:sz="0" w:space="0" w:color="auto"/>
      </w:divBdr>
    </w:div>
    <w:div w:id="1785153743">
      <w:bodyDiv w:val="1"/>
      <w:marLeft w:val="0"/>
      <w:marRight w:val="0"/>
      <w:marTop w:val="0"/>
      <w:marBottom w:val="0"/>
      <w:divBdr>
        <w:top w:val="none" w:sz="0" w:space="0" w:color="auto"/>
        <w:left w:val="none" w:sz="0" w:space="0" w:color="auto"/>
        <w:bottom w:val="none" w:sz="0" w:space="0" w:color="auto"/>
        <w:right w:val="none" w:sz="0" w:space="0" w:color="auto"/>
      </w:divBdr>
    </w:div>
    <w:div w:id="1798177441">
      <w:bodyDiv w:val="1"/>
      <w:marLeft w:val="0"/>
      <w:marRight w:val="0"/>
      <w:marTop w:val="0"/>
      <w:marBottom w:val="0"/>
      <w:divBdr>
        <w:top w:val="none" w:sz="0" w:space="0" w:color="auto"/>
        <w:left w:val="none" w:sz="0" w:space="0" w:color="auto"/>
        <w:bottom w:val="none" w:sz="0" w:space="0" w:color="auto"/>
        <w:right w:val="none" w:sz="0" w:space="0" w:color="auto"/>
      </w:divBdr>
    </w:div>
    <w:div w:id="1801455028">
      <w:bodyDiv w:val="1"/>
      <w:marLeft w:val="0"/>
      <w:marRight w:val="0"/>
      <w:marTop w:val="0"/>
      <w:marBottom w:val="0"/>
      <w:divBdr>
        <w:top w:val="none" w:sz="0" w:space="0" w:color="auto"/>
        <w:left w:val="none" w:sz="0" w:space="0" w:color="auto"/>
        <w:bottom w:val="none" w:sz="0" w:space="0" w:color="auto"/>
        <w:right w:val="none" w:sz="0" w:space="0" w:color="auto"/>
      </w:divBdr>
    </w:div>
    <w:div w:id="1814906590">
      <w:bodyDiv w:val="1"/>
      <w:marLeft w:val="0"/>
      <w:marRight w:val="0"/>
      <w:marTop w:val="0"/>
      <w:marBottom w:val="0"/>
      <w:divBdr>
        <w:top w:val="none" w:sz="0" w:space="0" w:color="auto"/>
        <w:left w:val="none" w:sz="0" w:space="0" w:color="auto"/>
        <w:bottom w:val="none" w:sz="0" w:space="0" w:color="auto"/>
        <w:right w:val="none" w:sz="0" w:space="0" w:color="auto"/>
      </w:divBdr>
    </w:div>
    <w:div w:id="1840465711">
      <w:bodyDiv w:val="1"/>
      <w:marLeft w:val="0"/>
      <w:marRight w:val="0"/>
      <w:marTop w:val="0"/>
      <w:marBottom w:val="0"/>
      <w:divBdr>
        <w:top w:val="none" w:sz="0" w:space="0" w:color="auto"/>
        <w:left w:val="none" w:sz="0" w:space="0" w:color="auto"/>
        <w:bottom w:val="none" w:sz="0" w:space="0" w:color="auto"/>
        <w:right w:val="none" w:sz="0" w:space="0" w:color="auto"/>
      </w:divBdr>
    </w:div>
    <w:div w:id="1956062276">
      <w:bodyDiv w:val="1"/>
      <w:marLeft w:val="0"/>
      <w:marRight w:val="0"/>
      <w:marTop w:val="0"/>
      <w:marBottom w:val="0"/>
      <w:divBdr>
        <w:top w:val="none" w:sz="0" w:space="0" w:color="auto"/>
        <w:left w:val="none" w:sz="0" w:space="0" w:color="auto"/>
        <w:bottom w:val="none" w:sz="0" w:space="0" w:color="auto"/>
        <w:right w:val="none" w:sz="0" w:space="0" w:color="auto"/>
      </w:divBdr>
    </w:div>
    <w:div w:id="1956908307">
      <w:bodyDiv w:val="1"/>
      <w:marLeft w:val="0"/>
      <w:marRight w:val="0"/>
      <w:marTop w:val="0"/>
      <w:marBottom w:val="0"/>
      <w:divBdr>
        <w:top w:val="none" w:sz="0" w:space="0" w:color="auto"/>
        <w:left w:val="none" w:sz="0" w:space="0" w:color="auto"/>
        <w:bottom w:val="none" w:sz="0" w:space="0" w:color="auto"/>
        <w:right w:val="none" w:sz="0" w:space="0" w:color="auto"/>
      </w:divBdr>
      <w:divsChild>
        <w:div w:id="1177159479">
          <w:marLeft w:val="0"/>
          <w:marRight w:val="0"/>
          <w:marTop w:val="0"/>
          <w:marBottom w:val="0"/>
          <w:divBdr>
            <w:top w:val="none" w:sz="0" w:space="0" w:color="auto"/>
            <w:left w:val="none" w:sz="0" w:space="0" w:color="auto"/>
            <w:bottom w:val="none" w:sz="0" w:space="0" w:color="auto"/>
            <w:right w:val="none" w:sz="0" w:space="0" w:color="auto"/>
          </w:divBdr>
          <w:divsChild>
            <w:div w:id="1230531013">
              <w:marLeft w:val="317"/>
              <w:marRight w:val="0"/>
              <w:marTop w:val="300"/>
              <w:marBottom w:val="300"/>
              <w:divBdr>
                <w:top w:val="none" w:sz="0" w:space="0" w:color="auto"/>
                <w:left w:val="none" w:sz="0" w:space="0" w:color="auto"/>
                <w:bottom w:val="none" w:sz="0" w:space="0" w:color="auto"/>
                <w:right w:val="none" w:sz="0" w:space="0" w:color="auto"/>
              </w:divBdr>
              <w:divsChild>
                <w:div w:id="1230190063">
                  <w:marLeft w:val="0"/>
                  <w:marRight w:val="0"/>
                  <w:marTop w:val="0"/>
                  <w:marBottom w:val="0"/>
                  <w:divBdr>
                    <w:top w:val="none" w:sz="0" w:space="0" w:color="auto"/>
                    <w:left w:val="none" w:sz="0" w:space="0" w:color="auto"/>
                    <w:bottom w:val="none" w:sz="0" w:space="0" w:color="auto"/>
                    <w:right w:val="none" w:sz="0" w:space="0" w:color="auto"/>
                  </w:divBdr>
                  <w:divsChild>
                    <w:div w:id="707339405">
                      <w:marLeft w:val="0"/>
                      <w:marRight w:val="0"/>
                      <w:marTop w:val="300"/>
                      <w:marBottom w:val="300"/>
                      <w:divBdr>
                        <w:top w:val="none" w:sz="0" w:space="0" w:color="auto"/>
                        <w:left w:val="none" w:sz="0" w:space="0" w:color="auto"/>
                        <w:bottom w:val="none" w:sz="0" w:space="0" w:color="auto"/>
                        <w:right w:val="none" w:sz="0" w:space="0" w:color="auto"/>
                      </w:divBdr>
                    </w:div>
                    <w:div w:id="787971486">
                      <w:marLeft w:val="158"/>
                      <w:marRight w:val="158"/>
                      <w:marTop w:val="0"/>
                      <w:marBottom w:val="300"/>
                      <w:divBdr>
                        <w:top w:val="none" w:sz="0" w:space="0" w:color="auto"/>
                        <w:left w:val="none" w:sz="0" w:space="0" w:color="auto"/>
                        <w:bottom w:val="none" w:sz="0" w:space="0" w:color="auto"/>
                        <w:right w:val="none" w:sz="0" w:space="0" w:color="auto"/>
                      </w:divBdr>
                    </w:div>
                  </w:divsChild>
                </w:div>
              </w:divsChild>
            </w:div>
            <w:div w:id="1607887290">
              <w:marLeft w:val="0"/>
              <w:marRight w:val="0"/>
              <w:marTop w:val="0"/>
              <w:marBottom w:val="0"/>
              <w:divBdr>
                <w:top w:val="none" w:sz="0" w:space="0" w:color="auto"/>
                <w:left w:val="none" w:sz="0" w:space="0" w:color="auto"/>
                <w:bottom w:val="none" w:sz="0" w:space="0" w:color="auto"/>
                <w:right w:val="none" w:sz="0" w:space="0" w:color="auto"/>
              </w:divBdr>
              <w:divsChild>
                <w:div w:id="599873978">
                  <w:marLeft w:val="0"/>
                  <w:marRight w:val="0"/>
                  <w:marTop w:val="0"/>
                  <w:marBottom w:val="0"/>
                  <w:divBdr>
                    <w:top w:val="none" w:sz="0" w:space="0" w:color="auto"/>
                    <w:left w:val="none" w:sz="0" w:space="0" w:color="auto"/>
                    <w:bottom w:val="none" w:sz="0" w:space="0" w:color="auto"/>
                    <w:right w:val="none" w:sz="0" w:space="0" w:color="auto"/>
                  </w:divBdr>
                  <w:divsChild>
                    <w:div w:id="65687835">
                      <w:marLeft w:val="0"/>
                      <w:marRight w:val="0"/>
                      <w:marTop w:val="0"/>
                      <w:marBottom w:val="0"/>
                      <w:divBdr>
                        <w:top w:val="none" w:sz="0" w:space="0" w:color="auto"/>
                        <w:left w:val="none" w:sz="0" w:space="0" w:color="auto"/>
                        <w:bottom w:val="none" w:sz="0" w:space="0" w:color="auto"/>
                        <w:right w:val="none" w:sz="0" w:space="0" w:color="auto"/>
                      </w:divBdr>
                      <w:divsChild>
                        <w:div w:id="663360443">
                          <w:marLeft w:val="0"/>
                          <w:marRight w:val="262"/>
                          <w:marTop w:val="0"/>
                          <w:marBottom w:val="0"/>
                          <w:divBdr>
                            <w:top w:val="none" w:sz="0" w:space="0" w:color="auto"/>
                            <w:left w:val="none" w:sz="0" w:space="0" w:color="auto"/>
                            <w:bottom w:val="none" w:sz="0" w:space="0" w:color="auto"/>
                            <w:right w:val="none" w:sz="0" w:space="0" w:color="auto"/>
                          </w:divBdr>
                        </w:div>
                        <w:div w:id="1739278795">
                          <w:marLeft w:val="262"/>
                          <w:marRight w:val="0"/>
                          <w:marTop w:val="0"/>
                          <w:marBottom w:val="0"/>
                          <w:divBdr>
                            <w:top w:val="none" w:sz="0" w:space="0" w:color="auto"/>
                            <w:left w:val="none" w:sz="0" w:space="0" w:color="auto"/>
                            <w:bottom w:val="none" w:sz="0" w:space="0" w:color="auto"/>
                            <w:right w:val="none" w:sz="0" w:space="0" w:color="auto"/>
                          </w:divBdr>
                        </w:div>
                      </w:divsChild>
                    </w:div>
                  </w:divsChild>
                </w:div>
                <w:div w:id="180692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533228">
      <w:bodyDiv w:val="1"/>
      <w:marLeft w:val="0"/>
      <w:marRight w:val="0"/>
      <w:marTop w:val="0"/>
      <w:marBottom w:val="0"/>
      <w:divBdr>
        <w:top w:val="none" w:sz="0" w:space="0" w:color="auto"/>
        <w:left w:val="none" w:sz="0" w:space="0" w:color="auto"/>
        <w:bottom w:val="none" w:sz="0" w:space="0" w:color="auto"/>
        <w:right w:val="none" w:sz="0" w:space="0" w:color="auto"/>
      </w:divBdr>
      <w:divsChild>
        <w:div w:id="1349916119">
          <w:marLeft w:val="0"/>
          <w:marRight w:val="0"/>
          <w:marTop w:val="0"/>
          <w:marBottom w:val="0"/>
          <w:divBdr>
            <w:top w:val="none" w:sz="0" w:space="0" w:color="auto"/>
            <w:left w:val="none" w:sz="0" w:space="0" w:color="auto"/>
            <w:bottom w:val="none" w:sz="0" w:space="0" w:color="auto"/>
            <w:right w:val="none" w:sz="0" w:space="0" w:color="auto"/>
          </w:divBdr>
          <w:divsChild>
            <w:div w:id="917517478">
              <w:marLeft w:val="0"/>
              <w:marRight w:val="0"/>
              <w:marTop w:val="0"/>
              <w:marBottom w:val="0"/>
              <w:divBdr>
                <w:top w:val="none" w:sz="0" w:space="0" w:color="auto"/>
                <w:left w:val="none" w:sz="0" w:space="0" w:color="auto"/>
                <w:bottom w:val="none" w:sz="0" w:space="0" w:color="auto"/>
                <w:right w:val="none" w:sz="0" w:space="0" w:color="auto"/>
              </w:divBdr>
              <w:divsChild>
                <w:div w:id="1373461278">
                  <w:marLeft w:val="0"/>
                  <w:marRight w:val="0"/>
                  <w:marTop w:val="600"/>
                  <w:marBottom w:val="600"/>
                  <w:divBdr>
                    <w:top w:val="none" w:sz="0" w:space="0" w:color="auto"/>
                    <w:left w:val="none" w:sz="0" w:space="0" w:color="auto"/>
                    <w:bottom w:val="none" w:sz="0" w:space="0" w:color="auto"/>
                    <w:right w:val="none" w:sz="0" w:space="0" w:color="auto"/>
                  </w:divBdr>
                  <w:divsChild>
                    <w:div w:id="16706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92572">
              <w:marLeft w:val="0"/>
              <w:marRight w:val="0"/>
              <w:marTop w:val="0"/>
              <w:marBottom w:val="0"/>
              <w:divBdr>
                <w:top w:val="none" w:sz="0" w:space="0" w:color="auto"/>
                <w:left w:val="none" w:sz="0" w:space="0" w:color="auto"/>
                <w:bottom w:val="none" w:sz="0" w:space="0" w:color="auto"/>
                <w:right w:val="none" w:sz="0" w:space="0" w:color="auto"/>
              </w:divBdr>
              <w:divsChild>
                <w:div w:id="180902271">
                  <w:marLeft w:val="0"/>
                  <w:marRight w:val="0"/>
                  <w:marTop w:val="600"/>
                  <w:marBottom w:val="600"/>
                  <w:divBdr>
                    <w:top w:val="none" w:sz="0" w:space="0" w:color="auto"/>
                    <w:left w:val="none" w:sz="0" w:space="0" w:color="auto"/>
                    <w:bottom w:val="none" w:sz="0" w:space="0" w:color="auto"/>
                    <w:right w:val="none" w:sz="0" w:space="0" w:color="auto"/>
                  </w:divBdr>
                  <w:divsChild>
                    <w:div w:id="70603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523648">
          <w:marLeft w:val="0"/>
          <w:marRight w:val="0"/>
          <w:marTop w:val="0"/>
          <w:marBottom w:val="180"/>
          <w:divBdr>
            <w:top w:val="none" w:sz="0" w:space="0" w:color="auto"/>
            <w:left w:val="none" w:sz="0" w:space="0" w:color="auto"/>
            <w:bottom w:val="none" w:sz="0" w:space="0" w:color="auto"/>
            <w:right w:val="none" w:sz="0" w:space="0" w:color="auto"/>
          </w:divBdr>
          <w:divsChild>
            <w:div w:id="116681589">
              <w:marLeft w:val="0"/>
              <w:marRight w:val="0"/>
              <w:marTop w:val="0"/>
              <w:marBottom w:val="0"/>
              <w:divBdr>
                <w:top w:val="none" w:sz="0" w:space="0" w:color="auto"/>
                <w:left w:val="none" w:sz="0" w:space="0" w:color="auto"/>
                <w:bottom w:val="none" w:sz="0" w:space="0" w:color="auto"/>
                <w:right w:val="none" w:sz="0" w:space="0" w:color="auto"/>
              </w:divBdr>
              <w:divsChild>
                <w:div w:id="1219166551">
                  <w:marLeft w:val="0"/>
                  <w:marRight w:val="0"/>
                  <w:marTop w:val="180"/>
                  <w:marBottom w:val="0"/>
                  <w:divBdr>
                    <w:top w:val="none" w:sz="0" w:space="0" w:color="auto"/>
                    <w:left w:val="none" w:sz="0" w:space="0" w:color="auto"/>
                    <w:bottom w:val="none" w:sz="0" w:space="0" w:color="auto"/>
                    <w:right w:val="none" w:sz="0" w:space="0" w:color="auto"/>
                  </w:divBdr>
                </w:div>
                <w:div w:id="1303728392">
                  <w:marLeft w:val="0"/>
                  <w:marRight w:val="0"/>
                  <w:marTop w:val="0"/>
                  <w:marBottom w:val="0"/>
                  <w:divBdr>
                    <w:top w:val="none" w:sz="0" w:space="0" w:color="auto"/>
                    <w:left w:val="none" w:sz="0" w:space="0" w:color="auto"/>
                    <w:bottom w:val="none" w:sz="0" w:space="0" w:color="auto"/>
                    <w:right w:val="none" w:sz="0" w:space="0" w:color="auto"/>
                  </w:divBdr>
                  <w:divsChild>
                    <w:div w:id="760491590">
                      <w:marLeft w:val="0"/>
                      <w:marRight w:val="0"/>
                      <w:marTop w:val="0"/>
                      <w:marBottom w:val="0"/>
                      <w:divBdr>
                        <w:top w:val="none" w:sz="0" w:space="0" w:color="auto"/>
                        <w:left w:val="none" w:sz="0" w:space="0" w:color="auto"/>
                        <w:bottom w:val="none" w:sz="0" w:space="0" w:color="auto"/>
                        <w:right w:val="none" w:sz="0" w:space="0" w:color="auto"/>
                      </w:divBdr>
                    </w:div>
                  </w:divsChild>
                </w:div>
                <w:div w:id="1619875186">
                  <w:marLeft w:val="0"/>
                  <w:marRight w:val="0"/>
                  <w:marTop w:val="0"/>
                  <w:marBottom w:val="0"/>
                  <w:divBdr>
                    <w:top w:val="none" w:sz="0" w:space="0" w:color="auto"/>
                    <w:left w:val="none" w:sz="0" w:space="0" w:color="auto"/>
                    <w:bottom w:val="none" w:sz="0" w:space="0" w:color="auto"/>
                    <w:right w:val="none" w:sz="0" w:space="0" w:color="auto"/>
                  </w:divBdr>
                </w:div>
              </w:divsChild>
            </w:div>
            <w:div w:id="529530892">
              <w:marLeft w:val="0"/>
              <w:marRight w:val="0"/>
              <w:marTop w:val="0"/>
              <w:marBottom w:val="0"/>
              <w:divBdr>
                <w:top w:val="none" w:sz="0" w:space="0" w:color="auto"/>
                <w:left w:val="none" w:sz="0" w:space="0" w:color="auto"/>
                <w:bottom w:val="none" w:sz="0" w:space="0" w:color="auto"/>
                <w:right w:val="none" w:sz="0" w:space="0" w:color="auto"/>
              </w:divBdr>
              <w:divsChild>
                <w:div w:id="21564855">
                  <w:marLeft w:val="0"/>
                  <w:marRight w:val="0"/>
                  <w:marTop w:val="270"/>
                  <w:marBottom w:val="0"/>
                  <w:divBdr>
                    <w:top w:val="none" w:sz="0" w:space="0" w:color="auto"/>
                    <w:left w:val="none" w:sz="0" w:space="0" w:color="auto"/>
                    <w:bottom w:val="none" w:sz="0" w:space="0" w:color="auto"/>
                    <w:right w:val="none" w:sz="0" w:space="0" w:color="auto"/>
                  </w:divBdr>
                </w:div>
              </w:divsChild>
            </w:div>
          </w:divsChild>
        </w:div>
      </w:divsChild>
    </w:div>
    <w:div w:id="2050912411">
      <w:bodyDiv w:val="1"/>
      <w:marLeft w:val="0"/>
      <w:marRight w:val="0"/>
      <w:marTop w:val="0"/>
      <w:marBottom w:val="0"/>
      <w:divBdr>
        <w:top w:val="none" w:sz="0" w:space="0" w:color="auto"/>
        <w:left w:val="none" w:sz="0" w:space="0" w:color="auto"/>
        <w:bottom w:val="none" w:sz="0" w:space="0" w:color="auto"/>
        <w:right w:val="none" w:sz="0" w:space="0" w:color="auto"/>
      </w:divBdr>
    </w:div>
    <w:div w:id="21290111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www.claustrofobias.com/resolucion-no-87-2007-reglamento-del-registro-nacional-del-internacional-standard-book-number-isbn" TargetMode="External"/><Relationship Id="rId26" Type="http://schemas.openxmlformats.org/officeDocument/2006/relationships/hyperlink" Target="https://w3techs.com/technologies/details/ws-apache" TargetMode="External"/><Relationship Id="rId39" Type="http://schemas.openxmlformats.org/officeDocument/2006/relationships/image" Target="media/image25.jpg"/><Relationship Id="rId21" Type="http://schemas.openxmlformats.org/officeDocument/2006/relationships/image" Target="media/image9.jpg"/><Relationship Id="rId34" Type="http://schemas.openxmlformats.org/officeDocument/2006/relationships/image" Target="media/image20.PNG"/><Relationship Id="rId42" Type="http://schemas.openxmlformats.org/officeDocument/2006/relationships/image" Target="media/image28.jpg"/><Relationship Id="rId47" Type="http://schemas.openxmlformats.org/officeDocument/2006/relationships/image" Target="media/image33.JP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footer" Target="footer2.xml"/><Relationship Id="rId11" Type="http://schemas.openxmlformats.org/officeDocument/2006/relationships/hyperlink" Target="mailto:juan.luis@desoft.cu" TargetMode="External"/><Relationship Id="rId24" Type="http://schemas.openxmlformats.org/officeDocument/2006/relationships/image" Target="media/image12.png"/><Relationship Id="rId32" Type="http://schemas.openxmlformats.org/officeDocument/2006/relationships/image" Target="media/image18.JPG"/><Relationship Id="rId37" Type="http://schemas.openxmlformats.org/officeDocument/2006/relationships/image" Target="media/image23.jpg"/><Relationship Id="rId40" Type="http://schemas.openxmlformats.org/officeDocument/2006/relationships/image" Target="media/image26.jp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3.JP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8.jpg"/><Relationship Id="rId14" Type="http://schemas.openxmlformats.org/officeDocument/2006/relationships/image" Target="media/image5.png"/><Relationship Id="rId22" Type="http://schemas.openxmlformats.org/officeDocument/2006/relationships/image" Target="media/image10.jpg"/><Relationship Id="rId27" Type="http://schemas.openxmlformats.org/officeDocument/2006/relationships/image" Target="media/image14.PNG"/><Relationship Id="rId30" Type="http://schemas.openxmlformats.org/officeDocument/2006/relationships/image" Target="media/image16.JPG"/><Relationship Id="rId35" Type="http://schemas.openxmlformats.org/officeDocument/2006/relationships/image" Target="media/image21.jp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jpg"/><Relationship Id="rId8" Type="http://schemas.openxmlformats.org/officeDocument/2006/relationships/image" Target="media/image1.jpeg"/><Relationship Id="rId51" Type="http://schemas.openxmlformats.org/officeDocument/2006/relationships/image" Target="media/image37.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footer" Target="footer1.xml"/><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image" Target="media/image24.JPG"/><Relationship Id="rId46" Type="http://schemas.openxmlformats.org/officeDocument/2006/relationships/image" Target="media/image32.JPG"/><Relationship Id="rId59" Type="http://schemas.openxmlformats.org/officeDocument/2006/relationships/image" Target="media/image44.gif"/><Relationship Id="rId20" Type="http://schemas.openxmlformats.org/officeDocument/2006/relationships/hyperlink" Target="https://w3techs.com/technologies/details/pl-php" TargetMode="External"/><Relationship Id="rId41" Type="http://schemas.openxmlformats.org/officeDocument/2006/relationships/image" Target="media/image27.jpg"/><Relationship Id="rId54" Type="http://schemas.openxmlformats.org/officeDocument/2006/relationships/image" Target="media/image40.webp"/><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image" Target="media/image15.JPG"/><Relationship Id="rId36" Type="http://schemas.openxmlformats.org/officeDocument/2006/relationships/image" Target="media/image22.jpg"/><Relationship Id="rId49" Type="http://schemas.openxmlformats.org/officeDocument/2006/relationships/image" Target="media/image35.png"/><Relationship Id="rId57" Type="http://schemas.openxmlformats.org/officeDocument/2006/relationships/header" Target="header1.xml"/><Relationship Id="rId10" Type="http://schemas.openxmlformats.org/officeDocument/2006/relationships/hyperlink" Target="mailto:antoniocruzglez24@gmail.com" TargetMode="External"/><Relationship Id="rId31" Type="http://schemas.openxmlformats.org/officeDocument/2006/relationships/image" Target="media/image17.jpg"/><Relationship Id="rId44" Type="http://schemas.openxmlformats.org/officeDocument/2006/relationships/image" Target="media/image30.PNG"/><Relationship Id="rId52" Type="http://schemas.openxmlformats.org/officeDocument/2006/relationships/image" Target="media/image38.jpg"/><Relationship Id="rId60"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3971F87-2D27-4110-BD43-A5F773A37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4</TotalTime>
  <Pages>125</Pages>
  <Words>28849</Words>
  <Characters>158670</Characters>
  <Application>Microsoft Office Word</Application>
  <DocSecurity>8</DocSecurity>
  <Lines>1322</Lines>
  <Paragraphs>3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7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0N1</dc:creator>
  <cp:keywords/>
  <dc:description/>
  <cp:lastModifiedBy>T0N1</cp:lastModifiedBy>
  <cp:revision>32</cp:revision>
  <dcterms:created xsi:type="dcterms:W3CDTF">2023-10-08T22:15:00Z</dcterms:created>
  <dcterms:modified xsi:type="dcterms:W3CDTF">2024-05-24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dgHTetD"/&gt;&lt;style id="http://www.zotero.org/styles/ieee" locale="es-ES" hasBibliography="1" bibliographyStyleHasBeenSet="1"/&gt;&lt;prefs&gt;&lt;pref name="fieldType" value="Field"/&gt;&lt;/prefs&gt;&lt;/data&gt;</vt:lpwstr>
  </property>
</Properties>
</file>